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CA111" w14:textId="77777777" w:rsidR="00780E6A" w:rsidRPr="00046F08" w:rsidRDefault="00D126B7" w:rsidP="00842C68">
      <w:pPr>
        <w:spacing w:line="480" w:lineRule="auto"/>
        <w:rPr>
          <w:u w:val="single"/>
        </w:rPr>
      </w:pPr>
      <w:r w:rsidRPr="00046F08">
        <w:rPr>
          <w:u w:val="single"/>
        </w:rPr>
        <w:t xml:space="preserve">Post-transcriptional gene regulation instructs </w:t>
      </w:r>
      <w:r w:rsidR="0027599B" w:rsidRPr="00046F08">
        <w:rPr>
          <w:u w:val="single"/>
        </w:rPr>
        <w:t>germline stem cell to oocyte transition</w:t>
      </w:r>
      <w:r w:rsidRPr="00046F08">
        <w:rPr>
          <w:u w:val="single"/>
        </w:rPr>
        <w:t xml:space="preserve"> during </w:t>
      </w:r>
      <w:r w:rsidRPr="00046F08">
        <w:rPr>
          <w:i/>
          <w:u w:val="single"/>
        </w:rPr>
        <w:t>Drosophila</w:t>
      </w:r>
      <w:r w:rsidRPr="00046F08">
        <w:rPr>
          <w:u w:val="single"/>
        </w:rPr>
        <w:t xml:space="preserve"> oogenesis</w:t>
      </w:r>
    </w:p>
    <w:p w14:paraId="3A0C1212" w14:textId="77777777" w:rsidR="00780E6A" w:rsidRPr="00796F25" w:rsidRDefault="00D126B7" w:rsidP="00842C68">
      <w:pPr>
        <w:spacing w:line="480" w:lineRule="auto"/>
      </w:pPr>
      <w:r w:rsidRPr="00796F25">
        <w:t xml:space="preserve"> </w:t>
      </w:r>
    </w:p>
    <w:p w14:paraId="7C1E10FB" w14:textId="77777777" w:rsidR="00780E6A" w:rsidRPr="00796F25" w:rsidRDefault="00D126B7" w:rsidP="00842C68">
      <w:pPr>
        <w:spacing w:line="480" w:lineRule="auto"/>
      </w:pPr>
      <w:r w:rsidRPr="00796F25">
        <w:t>Patrick Blatt, Elliot T. Martin, Shane M. Breznak, Prashanth Rangan</w:t>
      </w:r>
      <w:r w:rsidR="00AE2001">
        <w:t>*</w:t>
      </w:r>
    </w:p>
    <w:p w14:paraId="287E6239" w14:textId="77777777" w:rsidR="00780E6A" w:rsidRPr="00796F25" w:rsidRDefault="00D126B7" w:rsidP="00842C68">
      <w:pPr>
        <w:spacing w:line="480" w:lineRule="auto"/>
      </w:pPr>
      <w:r w:rsidRPr="00796F25">
        <w:t>Department of Biological Sciences/RNA Institute, University at Albany SUNY, Albany, NY</w:t>
      </w:r>
    </w:p>
    <w:p w14:paraId="138AF40F" w14:textId="77777777" w:rsidR="00780E6A" w:rsidRPr="00796F25" w:rsidRDefault="00D126B7" w:rsidP="00842C68">
      <w:pPr>
        <w:spacing w:line="480" w:lineRule="auto"/>
      </w:pPr>
      <w:r w:rsidRPr="00796F25">
        <w:t>University at Albany SUNY, 1400 Washington Avenue, Albany, 12222, USA</w:t>
      </w:r>
    </w:p>
    <w:p w14:paraId="54C1A4A3" w14:textId="77777777" w:rsidR="00780E6A" w:rsidRPr="00796F25" w:rsidRDefault="00D126B7" w:rsidP="00842C68">
      <w:pPr>
        <w:spacing w:line="480" w:lineRule="auto"/>
      </w:pPr>
      <w:r w:rsidRPr="00796F25">
        <w:t xml:space="preserve"> </w:t>
      </w:r>
    </w:p>
    <w:p w14:paraId="23D5DC1B" w14:textId="77777777" w:rsidR="00780E6A" w:rsidRPr="00331A74" w:rsidRDefault="00D126B7" w:rsidP="00842C68">
      <w:pPr>
        <w:spacing w:line="480" w:lineRule="auto"/>
      </w:pPr>
      <w:r w:rsidRPr="00796F25">
        <w:t>*Correspondence to: prangan@albany.edu</w:t>
      </w:r>
    </w:p>
    <w:p w14:paraId="5E69B7F2" w14:textId="77777777" w:rsidR="0093204E" w:rsidRDefault="0093204E" w:rsidP="0093204E">
      <w:pPr>
        <w:jc w:val="both"/>
        <w:rPr>
          <w:b/>
        </w:rPr>
      </w:pPr>
      <w:r w:rsidRPr="004F35B7">
        <w:rPr>
          <w:b/>
        </w:rPr>
        <w:t>Contents</w:t>
      </w:r>
    </w:p>
    <w:p w14:paraId="18C2AB57" w14:textId="77777777" w:rsidR="0093204E" w:rsidRDefault="0093204E" w:rsidP="0093204E">
      <w:pPr>
        <w:jc w:val="both"/>
        <w:rPr>
          <w:b/>
        </w:rPr>
      </w:pPr>
    </w:p>
    <w:p w14:paraId="7F33D5B5" w14:textId="77777777" w:rsidR="00B85E07" w:rsidRDefault="0093204E" w:rsidP="00B85E07">
      <w:pPr>
        <w:pStyle w:val="ListParagraph"/>
        <w:numPr>
          <w:ilvl w:val="0"/>
          <w:numId w:val="2"/>
        </w:numPr>
        <w:jc w:val="both"/>
      </w:pPr>
      <w:r w:rsidRPr="004F35B7">
        <w:t>Introduction</w:t>
      </w:r>
    </w:p>
    <w:p w14:paraId="029A8E4C" w14:textId="77777777" w:rsidR="00B85E07" w:rsidRPr="009A1F6E" w:rsidRDefault="00B85E07" w:rsidP="000B5F91">
      <w:pPr>
        <w:pStyle w:val="ListParagraph"/>
        <w:numPr>
          <w:ilvl w:val="0"/>
          <w:numId w:val="2"/>
        </w:numPr>
        <w:jc w:val="both"/>
      </w:pPr>
      <w:r w:rsidRPr="009A1F6E">
        <w:t>Alternative splicing ensures accurate production of critical germline mRNAs to regulate sex determination and differentiation</w:t>
      </w:r>
    </w:p>
    <w:p w14:paraId="7E51B1BA" w14:textId="77777777" w:rsidR="00087CE5" w:rsidRPr="009A1F6E" w:rsidRDefault="00087CE5" w:rsidP="00087CE5">
      <w:pPr>
        <w:pStyle w:val="ListParagraph"/>
        <w:numPr>
          <w:ilvl w:val="0"/>
          <w:numId w:val="2"/>
        </w:numPr>
        <w:spacing w:line="480" w:lineRule="auto"/>
      </w:pPr>
      <w:r w:rsidRPr="009A1F6E">
        <w:t>RNA modifications direct splicing of sex determinants and translation of differentiation promoting genes in the germline</w:t>
      </w:r>
    </w:p>
    <w:p w14:paraId="1F1C2EA7" w14:textId="77777777" w:rsidR="00087CE5" w:rsidRPr="009A1F6E" w:rsidRDefault="00087CE5" w:rsidP="00087CE5">
      <w:pPr>
        <w:pStyle w:val="ListParagraph"/>
        <w:numPr>
          <w:ilvl w:val="0"/>
          <w:numId w:val="2"/>
        </w:numPr>
        <w:spacing w:line="480" w:lineRule="auto"/>
      </w:pPr>
      <w:r w:rsidRPr="009A1F6E">
        <w:t>Production of ribosomes is finely tuned to facilitate differentiation</w:t>
      </w:r>
    </w:p>
    <w:p w14:paraId="17366D73" w14:textId="77777777" w:rsidR="00087CE5" w:rsidRPr="009A1F6E" w:rsidRDefault="00087CE5" w:rsidP="00087CE5">
      <w:pPr>
        <w:pStyle w:val="ListParagraph"/>
        <w:numPr>
          <w:ilvl w:val="0"/>
          <w:numId w:val="2"/>
        </w:numPr>
        <w:spacing w:line="480" w:lineRule="auto"/>
      </w:pPr>
      <w:r w:rsidRPr="009A1F6E">
        <w:t>Hand off mechanisms facilitated by combinatorial RNA binding proteins dynamically shape the translational landscape during oogenesis</w:t>
      </w:r>
    </w:p>
    <w:p w14:paraId="1E1191C5" w14:textId="77777777" w:rsidR="00B85E07" w:rsidRPr="004F35B7" w:rsidRDefault="00087CE5" w:rsidP="009A1F6E">
      <w:pPr>
        <w:pStyle w:val="ListParagraph"/>
        <w:numPr>
          <w:ilvl w:val="0"/>
          <w:numId w:val="2"/>
        </w:numPr>
        <w:jc w:val="both"/>
      </w:pPr>
      <w:r>
        <w:t>Summary</w:t>
      </w:r>
    </w:p>
    <w:p w14:paraId="231206DD" w14:textId="77777777" w:rsidR="0093204E" w:rsidRPr="004F35B7" w:rsidRDefault="0093204E" w:rsidP="0093204E">
      <w:pPr>
        <w:jc w:val="both"/>
        <w:rPr>
          <w:b/>
        </w:rPr>
      </w:pPr>
    </w:p>
    <w:p w14:paraId="059E0D07" w14:textId="77777777" w:rsidR="00780E6A" w:rsidRPr="00796F25" w:rsidRDefault="00D126B7" w:rsidP="00842C68">
      <w:pPr>
        <w:spacing w:line="480" w:lineRule="auto"/>
        <w:rPr>
          <w:b/>
        </w:rPr>
      </w:pPr>
      <w:r w:rsidRPr="00796F25">
        <w:rPr>
          <w:b/>
        </w:rPr>
        <w:t xml:space="preserve"> </w:t>
      </w:r>
    </w:p>
    <w:p w14:paraId="1B6676A0" w14:textId="77777777" w:rsidR="00780E6A" w:rsidRPr="00796F25" w:rsidRDefault="00D126B7" w:rsidP="00842C68">
      <w:pPr>
        <w:spacing w:line="480" w:lineRule="auto"/>
        <w:rPr>
          <w:b/>
        </w:rPr>
      </w:pPr>
      <w:r w:rsidRPr="00796F25">
        <w:rPr>
          <w:b/>
        </w:rPr>
        <w:t>Abstract</w:t>
      </w:r>
    </w:p>
    <w:p w14:paraId="44E18AA0" w14:textId="20AAFD76" w:rsidR="00780E6A" w:rsidRDefault="00D126B7" w:rsidP="00842C68">
      <w:pPr>
        <w:spacing w:line="480" w:lineRule="auto"/>
      </w:pPr>
      <w:r w:rsidRPr="00CC0CA9">
        <w:t>During oogenesis, several developmental processes must be traversed to ensure effective completion of gametogenesis including</w:t>
      </w:r>
      <w:r w:rsidR="00046CA1">
        <w:t>,</w:t>
      </w:r>
      <w:r w:rsidRPr="00CC0CA9">
        <w:t xml:space="preserve"> stem cell maintenance and asymmetric division, differentiation, mitosis and meiosis, and production of maternal</w:t>
      </w:r>
      <w:r w:rsidR="00046CA1">
        <w:t>ly contributed</w:t>
      </w:r>
      <w:r w:rsidRPr="00CC0CA9">
        <w:t xml:space="preserve"> mRNA</w:t>
      </w:r>
      <w:r w:rsidR="00046CA1">
        <w:t>s</w:t>
      </w:r>
      <w:r w:rsidRPr="00CC0CA9">
        <w:t xml:space="preserve">, making the germ line a salient model for understanding how cell fate transitions are mediated. </w:t>
      </w:r>
      <w:r w:rsidR="00BF15F4">
        <w:t>Due to silencing of the genome during meiotic divisions, t</w:t>
      </w:r>
      <w:r w:rsidRPr="00CC0CA9">
        <w:t xml:space="preserve">here is little instructive transcription, barring a few examples, to mediate these critical transitions. In </w:t>
      </w:r>
      <w:r w:rsidRPr="009A1F6E">
        <w:rPr>
          <w:i/>
          <w:iCs/>
        </w:rPr>
        <w:t>Drosophila</w:t>
      </w:r>
      <w:r w:rsidRPr="00CC0CA9">
        <w:t xml:space="preserve">, several layers of post-transcriptional regulation ensure that the mRNAs required for these processes are expressed in </w:t>
      </w:r>
      <w:r w:rsidRPr="00CC0CA9">
        <w:lastRenderedPageBreak/>
        <w:t xml:space="preserve">a timely manner </w:t>
      </w:r>
      <w:r w:rsidR="00BF15F4">
        <w:t xml:space="preserve">and </w:t>
      </w:r>
      <w:r w:rsidRPr="00CC0CA9">
        <w:t xml:space="preserve">as </w:t>
      </w:r>
      <w:r w:rsidR="00BF15F4">
        <w:t xml:space="preserve">needed during </w:t>
      </w:r>
      <w:r w:rsidRPr="00CC0CA9">
        <w:t xml:space="preserve">germline differentiation. These layers of regulation include alternative splicing, RNA modification, ribosome production, and translational repression. Many of the molecules </w:t>
      </w:r>
      <w:r w:rsidR="00207AE6">
        <w:t xml:space="preserve">and pathways </w:t>
      </w:r>
      <w:r w:rsidRPr="00CC0CA9">
        <w:t xml:space="preserve">involved in these regulatory </w:t>
      </w:r>
      <w:r w:rsidR="00207AE6">
        <w:t>activities</w:t>
      </w:r>
      <w:r w:rsidR="00207AE6" w:rsidRPr="00CC0CA9">
        <w:t xml:space="preserve"> </w:t>
      </w:r>
      <w:r w:rsidRPr="00CC0CA9">
        <w:t xml:space="preserve">are conserved from </w:t>
      </w:r>
      <w:r w:rsidRPr="009A1F6E">
        <w:rPr>
          <w:i/>
          <w:iCs/>
        </w:rPr>
        <w:t>Drosophila</w:t>
      </w:r>
      <w:r w:rsidRPr="00CC0CA9">
        <w:t xml:space="preserve"> to humans making the </w:t>
      </w:r>
      <w:r w:rsidRPr="009A1F6E">
        <w:rPr>
          <w:i/>
          <w:iCs/>
        </w:rPr>
        <w:t>Drosophila</w:t>
      </w:r>
      <w:r w:rsidRPr="00CC0CA9">
        <w:t xml:space="preserve"> germline an elegant model for studying the role of post-transcriptional regulation during stem cell differentiation and meiosis.</w:t>
      </w:r>
    </w:p>
    <w:p w14:paraId="583ABFF7" w14:textId="77777777" w:rsidR="00907BDD" w:rsidRPr="00CC0CA9" w:rsidRDefault="00907BDD" w:rsidP="00842C68">
      <w:pPr>
        <w:spacing w:line="480" w:lineRule="auto"/>
      </w:pPr>
    </w:p>
    <w:p w14:paraId="0D434834" w14:textId="77777777" w:rsidR="008F5B8E" w:rsidRDefault="0093204E" w:rsidP="00842C68">
      <w:pPr>
        <w:spacing w:line="480" w:lineRule="auto"/>
        <w:rPr>
          <w:b/>
        </w:rPr>
      </w:pPr>
      <w:r>
        <w:rPr>
          <w:b/>
        </w:rPr>
        <w:t>Key words</w:t>
      </w:r>
    </w:p>
    <w:p w14:paraId="1B90064D" w14:textId="5ACA6AA9" w:rsidR="00780E6A" w:rsidRDefault="008F5B8E" w:rsidP="00842C68">
      <w:pPr>
        <w:spacing w:line="480" w:lineRule="auto"/>
        <w:rPr>
          <w:u w:val="single"/>
        </w:rPr>
      </w:pPr>
      <w:r w:rsidRPr="00513BA1">
        <w:rPr>
          <w:highlight w:val="white"/>
          <w:u w:val="single"/>
        </w:rPr>
        <w:t>Splicing, Translation Control, RNA Modifications, Ribosome Biogenesis, Oogenesis, Drosophila, Germline Stem Cell, RNA regulation, Germline Differentiation, Gametogenesis, RNA Binding Proteins</w:t>
      </w:r>
    </w:p>
    <w:p w14:paraId="0ADA5F93" w14:textId="77777777" w:rsidR="00907BDD" w:rsidRPr="00513BA1" w:rsidRDefault="00907BDD" w:rsidP="00842C68">
      <w:pPr>
        <w:spacing w:line="480" w:lineRule="auto"/>
        <w:rPr>
          <w:u w:val="single"/>
        </w:rPr>
      </w:pPr>
    </w:p>
    <w:p w14:paraId="7F4E7A35" w14:textId="77777777" w:rsidR="00780E6A" w:rsidRPr="009A1F6E" w:rsidRDefault="00D126B7" w:rsidP="000B5F91">
      <w:pPr>
        <w:pStyle w:val="ListParagraph"/>
        <w:numPr>
          <w:ilvl w:val="0"/>
          <w:numId w:val="1"/>
        </w:numPr>
        <w:spacing w:line="480" w:lineRule="auto"/>
        <w:ind w:left="360"/>
        <w:jc w:val="both"/>
        <w:rPr>
          <w:b/>
        </w:rPr>
      </w:pPr>
      <w:r w:rsidRPr="009A1F6E">
        <w:rPr>
          <w:b/>
        </w:rPr>
        <w:t>Introduction</w:t>
      </w:r>
    </w:p>
    <w:p w14:paraId="00B332FA" w14:textId="2BCEF200" w:rsidR="00780E6A" w:rsidRPr="00796F25" w:rsidRDefault="00D126B7" w:rsidP="00842C68">
      <w:pPr>
        <w:spacing w:line="480" w:lineRule="auto"/>
      </w:pPr>
      <w:r w:rsidRPr="00796F25">
        <w:t>Gametogenesis gives rise to egg</w:t>
      </w:r>
      <w:r w:rsidR="00207AE6">
        <w:t>s</w:t>
      </w:r>
      <w:r w:rsidRPr="00796F25">
        <w:t xml:space="preserve"> </w:t>
      </w:r>
      <w:r w:rsidR="00207AE6">
        <w:t xml:space="preserve">or </w:t>
      </w:r>
      <w:r w:rsidRPr="00796F25">
        <w:t>sperm in all sexually-reproducing organisms</w:t>
      </w:r>
      <w:r w:rsidR="005905E8" w:rsidRPr="00796F25">
        <w:t xml:space="preserve"> </w:t>
      </w:r>
      <w:r w:rsidR="00012A4F" w:rsidRPr="00796F25">
        <w:fldChar w:fldCharType="begin" w:fldLock="1"/>
      </w:r>
      <w:r w:rsidR="0099569E">
        <w:instrText>ADDIN CSL_CITATION { "citationID" : "KHkI5AzW", "citationItems" : [ { "id" : "ITEM-1", "itemData" : { "DOI" : "https://doi.org/10.1016/j.cell.2008.02.003", "ISSN" : "0092-8674", "abstract" : "Germ cells are the only cell type capable of generating an entirely new organism. In order to execute germline-specific functions and to retain the capacity for totipotency, germ cells repress somatic differentiation, interact with a specialized microenvironment, and use germline-specific networks of RNA regulation.", "author" : [ { "dropping-particle" : "", "family" : "Cinalli", "given" : "Ryan M.", "non-dropping-particle" : "", "parse-names" : false, "suffix" : "" }, { "dropping-particle" : "", "family" : "Rangan", "given" : "Prashanth", "non-dropping-particle" : "", "parse-names" : false, "suffix" : "" }, { "dropping-particle" : "", "family" : "Lehmann", "given" : "Ruth", "non-dropping-particle" : "", "parse-names" : false, "suffix" : "" } ], "container-title" : "Cell", "id" : "ITEM-1", "issue" : "4", "issued" : { "date-parts" : [ [ "2008", "2", "22" ] ] }, "page" : "559-562", "publisher" : "Cell Press", "title" : "Germ Cells Are Forever", "title-short" : "Cinalli2008d", "type" : "article-journal", "volume" : "132" }, "uris" : [ "http://www.mendeley.com/documents/?uuid=5b064be7-6bd2-4999-90d8-72af7a56d8cc" ] }, { "id" : "ITEM-2", "itemData" : { "DOI" : "10.1016/j.cell.2006.11.016", "ISBN" : "0092-8674 (Print)\\r0092-8674 (Linking)", "ISSN" : "00928674", "PMID" : "17129777", "abstract" : "Oocytes and sperm are some of the most differentiated cells in our bodies, yet they generate all cell types after fertilization. Accumulating evidence suggests that this extraordinary potential is conferred to germ cells from the time of their formation during embryogenesis. In this Review, we describe common themes emerging from the study of germ cells in vertebrates and invertebrates. Transcriptional repression, chromatin remodeling, and an emphasis on posttranscriptional gene regulation preserve the totipotent genome of germ cells through generations. \u00a9 2006 Elsevier Inc. All rights reserved.", "author" : [ { "dropping-particle" : "", "family" : "Seydoux", "given" : "Geraldine", "non-dropping-particle" : "", "parse-names" : false, "suffix" : "" }, { "dropping-particle" : "", "family" : "Braun", "given" : "Robert E.", "non-dropping-particle" : "", "parse-names" : false, "suffix" : "" } ], "container-title" : "Cell", "id" : "ITEM-2", "issue" : "5", "issued" : { "date-parts" : [ [ "2006", "12", "1" ] ] }, "page" : "891-904", "publisher" : "Cell Press", "title" : "Pathway to Totipotency: Lessons from Germ Cells", "title-short" : "Seydoux2006", "type" : "article-journal", "volume" : "127" }, "uris" : [ "http://www.mendeley.com/documents/?uuid=68c751b9-f3b7-4055-b5fc-e5b442d239a1" ] }, { "id" : "ITEM-3", "itemData" : { "author" : [ { "dropping-particle" : "", "family" : "Lesch", "given" : "Bluma J", "non-dropping-particle" : "", "parse-names" : false, "suffix" : "" }, { "dropping-particle" : "", "family" : "Page", "given" : "David C", "non-dropping-particle" : "", "parse-names" : false, "suffix" : "" } ], "container-title" : "Nature Reviews Genetics", "id" : "ITEM-3", "issued" : { "date-parts" : [ [ "2012", "10", "9" ] ] }, "page" : "781", "publisher" : "Nature Publishing Group, a division of Macmillan Publishers Limited. All Rights Reserved.", "title" : "Genetics of germ cell development", "title-short" : "Lesch2012b", "type" : "article-journal", "volume" : "13" }, "uris" : [ "http://www.mendeley.com/documents/?uuid=e2e87e2c-e5f1-485d-82db-b2d6ad8c7937" ] }, { "id" : "ITEM-4", "itemData" : { "ISSN" : "0300-5208 (Print)", "PMID" : "7835149", "abstract" : "The germline of Caenorhabditis elegans is organized in a linear fashion--the most distal germ cells remain in mitosis, those in the middle enter meiosis and proximal cells differentiate as sperm or oocytes. Two signal transduction pathways control germ cell fates. The glp-1 gene mediates a signal that promotes mitosis and the genes of the sex determination pathway mediate a signal that determines if germ cells will develop as sperm or oocytes. Information from these pathways acts through terminal regulators to specify cell fate. For example, fog-1 and fog-3 are required to initiate spermatogenesis and gld-1 appears to be required to initiate oogenesis. Study of these terminal regulators suggests that the decisions about sexual identity and mitosis are linked in germ cells. We propose a tripartite interaction that forces germ cells to adopt one of only three fates--mitosis, spermatogenesis or oogenesis.", "author" : [ { "dropping-particle" : "", "family" : "Ellis", "given" : "R E", "non-dropping-particle" : "", "parse-names" : false, "suffix" : "" }, { "dropping-particle" : "", "family" : "Kimble", "given" : "J", "non-dropping-particle" : "", "parse-names" : false, "suffix" : "" } ], "container-title" : "Ciba Foundation symposium", "id" : "ITEM-4", "issued" : { "date-parts" : [ [ "1994" ] ] }, "language" : "eng", "page" : "179-192", "publisher-place" : "Netherlands", "title" : "Control of germ cell differentiation in Caenorhabditis elegans.", "title-short" : "Ellis1994d", "type" : "article-journal", "volume" : "182" }, "uris" : [ "http://www.mendeley.com/documents/?uuid=fe837d11-c70b-4244-a8ed-13d489a8db27" ] } ], "mendeley" : { "formattedCitation" : "[@Cinalli2008d; @Ellis1994d; @Lesch2012b; @Seydoux2006]", "plainTextFormattedCitation" : "[@Cinalli2008d; @Ellis1994d; @Lesch2012b; @Seydoux2006]", "previouslyFormattedCitation" : "@[Cinalli2008d,Ellis1994d,Lesch2012b,Seydoux2006]" }, "properties" : { "formattedCitation" : "(Cinalli et al., 2008; Ellis &amp; Kimble, 1994; Lesch &amp; Page, 2012; Seydoux &amp; Braun, 2006)", "noteIndex" : 0, "plainCitation" : "(Cinalli et al., 2008; Ellis &amp; Kimble, 1994; Lesch &amp; Page, 2012; Seydoux &amp; Braun, 2006)" }, "schema" : "https://github.com/citation-style-language/schema/raw/master/csl-citation.json" }</w:instrText>
      </w:r>
      <w:r w:rsidR="00012A4F" w:rsidRPr="00796F25">
        <w:fldChar w:fldCharType="separate"/>
      </w:r>
      <w:r w:rsidR="0099569E" w:rsidRPr="0099569E">
        <w:rPr>
          <w:noProof/>
        </w:rPr>
        <w:t>[@Cinalli2008d; @Ellis1994d; @Lesch2012b; @Seydoux2006]</w:t>
      </w:r>
      <w:r w:rsidR="00012A4F" w:rsidRPr="00796F25">
        <w:fldChar w:fldCharType="end"/>
      </w:r>
      <w:r w:rsidR="00012A4F" w:rsidRPr="00796F25">
        <w:t xml:space="preserve">. </w:t>
      </w:r>
      <w:r w:rsidRPr="00796F25">
        <w:t xml:space="preserve">Thus, understanding how gametogenesis is regulated is critical to comprehending </w:t>
      </w:r>
      <w:r w:rsidR="00207AE6">
        <w:t>this</w:t>
      </w:r>
      <w:r w:rsidR="00207AE6" w:rsidRPr="00796F25">
        <w:t xml:space="preserve"> </w:t>
      </w:r>
      <w:r w:rsidRPr="00796F25">
        <w:t xml:space="preserve">essential phenomenon that dictates fertility. Post-fertilization, the zygote gives rise to an entire organism, thus understanding how gametogenesis is regulated also has implications </w:t>
      </w:r>
      <w:r w:rsidR="006D705F">
        <w:t>for</w:t>
      </w:r>
      <w:r w:rsidR="006D705F" w:rsidRPr="00796F25">
        <w:t xml:space="preserve"> </w:t>
      </w:r>
      <w:r w:rsidRPr="00796F25">
        <w:t>the field of regeneration</w:t>
      </w:r>
      <w:r w:rsidR="005905E8" w:rsidRPr="00796F25">
        <w:t xml:space="preserve"> </w:t>
      </w:r>
      <w:r w:rsidR="00012A4F" w:rsidRPr="00796F25">
        <w:fldChar w:fldCharType="begin" w:fldLock="1"/>
      </w:r>
      <w:r w:rsidR="0099569E">
        <w:instrText>ADDIN CSL_CITATION { "citationID" : "bc7VFUTs", "citationItems" : [ { "id" : "ITEM-1",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1", "issue" : "10", "issued" : { "date-parts" : [ [ "2012", "10", "1" ] ] }, "language" : "eng", "page" : "a012294", "publisher" : "Cold Spring Harbor Laboratory Press", "title" : "mRNA localization and translational control in Drosophila oogenesis", "title-short" : "Lasko2012a", "type" : "article-journal", "volume" : "4" }, "uris" : [ "http://www.mendeley.com/documents/?uuid=8c50edbf-99f9-4cc5-853a-3689f021ab37" ] }, { "id" : "ITEM-2", "itemData" : { "DOI" : "10.1242/dev.033183", "abstract" : "All animal embryos pass through a stage during which developmental control is handed from maternally provided gene products to those synthesized from the zygotic genome. This maternal-to-zygotic transition (MZT) has been extensively studied in model organisms, including echinoderms, nematodes, insects, fish, amphibians and mammals. In all cases, the MZT can be subdivided into two interrelated processes: first, a subset of maternal mRNAs and proteins is eliminated; second, zygotic transcription is initiated. The timing and scale of these two events differ across species, as do the cellular and morphogenetic processes that sculpt their embryos. In this article, we discuss conserved and distinct features within the two component processes of the MZT.", "author" : [ { "dropping-particle" : "", "family" : "Tadros", "given" : "Wael", "non-dropping-particle" : "", "parse-names" : false, "suffix" : "" }, { "dropping-particle" : "", "family" : "Lipshitz", "given" : "Howard D", "non-dropping-particle" : "", "parse-names" : false, "suffix" : "" } ], "container-title" : "Development", "id" : "ITEM-2", "issue" : "18", "issued" : { "date-parts" : [ [ "2009", "9", "15" ] ] }, "page" : "3033 LP  - 3042", "title" : "The maternal-to-zygotic transition: a play in two acts", "title-short" : "Tadros2009c", "type" : "article-journal", "volume" : "136" }, "uris" : [ "http://www.mendeley.com/documents/?uuid=906b6b14-4659-4b5f-919c-a122253f3b9f" ] }, { "id" : "ITEM-3", "itemData" : { "DOI" : "https://doi.org/10.1016/j.dci.2013.05.005", "ISSN" : "0145-305X", "abstract" : "The association between deregulated intestinal microbial consortia and host diseases has been recognized since the birth of microbiology over a century ago. Intestinal dysbiosis refers to a state where living metazoans harbor harmful intestinal microflora. However, there is still an issue of whether causality arises from the host or the microbe because it is unclear whether deregulation of the gut microbiota community is the consequence or cause of the host disease. Recent studies using Drosophila and its simple microbiota have provided a valuable model system for dissecting the molecular mechanisms of intestinal dysbiosis. In this review, we examine recent exciting observations in Drosophila gut-microbiota interactions, particularly the links among the host immune genotype, the microbial community structure, and the host inflammatory phenotype. Future genetic analyses using Drosophila model system will provide a valuable outcome for understanding the evolutionarily conserved mechanisms that underlie intestinal dysbiosis and chronic inflammatory diseases.", "author" : [ { "dropping-particle" : "", "family" : "Lee", "given" : "Kyung-Ah", "non-dropping-particle" : "", "parse-names" : false, "suffix" : "" }, { "dropping-particle" : "", "family" : "Lee", "given" : "Won-Jae", "non-dropping-particle" : "", "parse-names" : false, "suffix" : "" } ], "container-title" : "Developmental &amp; Comparative Immunology", "id" : "ITEM-3", "issue" : "1", "issued" : { "date-parts" : [ [ "2014" ] ] }, "page" : "102-110", "title" : "Drosophila as a model for intestinal dysbiosis and chronic inflammatory diseases", "title-short" : "Lee2014c", "type" : "article-journal", "volume" : "42" }, "uris" : [ "http://www.mendeley.com/documents/?uuid=e2657fee-48f4-412f-8bda-09956878cc11" ] }, { "id" : "ITEM-4", "itemData" : { "DOI" : "https://doi.org/10.1016/j.cell.2018.09.010", "ISSN" : "0092-8674", "abstract" : "The derivation of human embryonic stem cells (hESCs) and the stunning discovery that somatic cells can be reprogrammed into human induced pluripotent stem cells (hiPSCs) holds the promise to revolutionize biomedical research and regenerative medicine. In this Review, we focus on disorders of the central nervous system and explore how advances in human pluripotent stem cells (hPSCs) coincide with evolutions in genome engineering and genomic technologies to provide realistic opportunities to tackle some of the most devastating complex disorders.", "author" : [ { "dropping-particle" : "", "family" : "Soldner", "given" : "Frank", "non-dropping-particle" : "", "parse-names" : false, "suffix" : "" }, { "dropping-particle" : "", "family" : "Jaenisch", "given" : "Rudolf", "non-dropping-particle" : "", "parse-names" : false, "suffix" : "" } ], "container-title" : "Cell", "id" : "ITEM-4", "issue" : "3", "issued" : { "date-parts" : [ [ "2018" ] ] }, "page" : "615-632", "title" : "Stem Cells, Genome Editing, and the Path to Translational Medicine", "title-short" : "Soldner2018d", "type" : "article-journal", "volume" : "175" }, "uris" : [ "http://www.mendeley.com/documents/?uuid=c87c1303-3023-4a05-b44e-17eeb68d58be" ] }, { "id" : "ITEM-5", "itemData" : { "DOI" : "10.1242/dev.157404", "abstract" : "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 "author" : [ { "dropping-particle" : "", "family" : "Theunissen", "given" : "Thorold W", "non-dropping-particle" : "", "parse-names" : false, "suffix" : "" }, { "dropping-particle" : "", "family" : "Jaenisch", "given" : "Rudolf", "non-dropping-particle" : "", "parse-names" : false, "suffix" : "" } ], "container-title" : "Development", "id" : "ITEM-5", "issue" : "24", "issued" : { "date-parts" : [ [ "2017", "12", "15" ] ] }, "page" : "4496 LP  - 4509", "title" : "Mechanisms of gene regulation in human embryos and pluripotent stem cells", "title-short" : "Theunissen2017b", "type" : "article-journal", "volume" : "144" }, "uris" : [ "http://www.mendeley.com/documents/?uuid=5244449c-9dea-48ab-91dd-9e226e61ab46" ] }, { "id" : "ITEM-6", "itemData" : { "DOI" : "10.1242/dev.098269", "abstract" : "Primordial germ cells (PGCs) are the precursors of sperm and eggs, which generate a new organism that is capable of creating endless new generations through germ cells. PGCs are specified during early mammalian postimplantation development, and are uniquely programmed for transmission of genetic and epigenetic information to subsequent generations. In this Primer, we summarise the establishment of the fundamental principles of PGC specification during early development and discuss how it is now possible to make mouse PGCs from pluripotent embryonic stem cells, and indeed somatic cells if they are first rendered pluripotent in culture.", "author" : [ { "dropping-particle" : "", "family" : "Magn\u00fasd\u00f3ttir", "given" : "Erna", "non-dropping-particle" : "", "parse-names" : false, "suffix" : "" }, { "dropping-particle" : "", "family" : "Surani", "given" : "M Azim", "non-dropping-particle" : "", "parse-names" : false, "suffix" : "" } ], "container-title" : "Development", "id" : "ITEM-6", "issue" : "2", "issued" : { "date-parts" : [ [ "2014", "1", "15" ] ] }, "page" : "245 LP  - 252", "title" : "How to make a primordial germ cell", "title-short" : "Magnusdottir2014d", "type" : "article-journal", "volume" : "141" }, "uris" : [ "http://www.mendeley.com/documents/?uuid=420552b1-e902-4803-b21c-f4bea0c10d0b" ] } ], "mendeley" : { "formattedCitation" : "[@Lasko2012a; @Lee2014c; @Magnusdottir2014d; @Soldner2018d; @Tadros2009c; @Theunissen2017b]", "plainTextFormattedCitation" : "[@Lasko2012a; @Lee2014c; @Magnusdottir2014d; @Soldner2018d; @Tadros2009c; @Theunissen2017b]", "previouslyFormattedCitation" : "@[Lasko2012a,Lee2014c,Magnusdottir2014d,Soldner2018d,Tadros2009c,Theunissen2017b]" }, "properties" : { "formattedCitation" : "(Lasko, 2012; K.-A. Lee &amp; Lee, 2014; Magn\\uc0\\u250{}sd\\uc0\\u243{}ttir &amp; Surani, 2014; Soldner &amp; Jaenisch, 2018; Tadros &amp; Lipshitz, 2009; Theunissen &amp; Jaenisch, 2017)", "noteIndex" : 0, "plainCitation" : "(Lasko, 2012; K.-A. Lee &amp; Lee, 2014; Magn\u00fasd\u00f3ttir &amp; Surani, 2014; Soldner &amp; Jaenisch, 2018; Tadros &amp; Lipshitz, 2009; Theunissen &amp; Jaenisch, 2017)" }, "schema" : "https://github.com/citation-style-language/schema/raw/master/csl-citation.json" }</w:instrText>
      </w:r>
      <w:r w:rsidR="00012A4F" w:rsidRPr="00796F25">
        <w:fldChar w:fldCharType="separate"/>
      </w:r>
      <w:r w:rsidR="0099569E" w:rsidRPr="0099569E">
        <w:rPr>
          <w:noProof/>
          <w:szCs w:val="24"/>
        </w:rPr>
        <w:t>[@Lasko2012a; @Lee2014c; @Magnusdottir2014d; @Soldner2018d; @Tadros2009c; @Theunissen2017b]</w:t>
      </w:r>
      <w:r w:rsidR="00012A4F" w:rsidRPr="00796F25">
        <w:fldChar w:fldCharType="end"/>
      </w:r>
      <w:r w:rsidR="00012A4F" w:rsidRPr="00796F25">
        <w:t xml:space="preserve">. </w:t>
      </w:r>
      <w:r w:rsidRPr="00796F25">
        <w:rPr>
          <w:i/>
        </w:rPr>
        <w:t>Drosophila melanogaster</w:t>
      </w:r>
      <w:r w:rsidRPr="00796F25">
        <w:t xml:space="preserve"> has been one of the central organisms used to study heritability and gametogenesis for nearly a century due to its rapid generation time and genetic tractability</w:t>
      </w:r>
      <w:r w:rsidR="00A519AE" w:rsidRPr="00796F25">
        <w:t xml:space="preserve"> </w:t>
      </w:r>
      <w:r w:rsidR="00A519AE" w:rsidRPr="00796F25">
        <w:fldChar w:fldCharType="begin" w:fldLock="1"/>
      </w:r>
      <w:r w:rsidR="0099569E">
        <w:instrText>ADDIN CSL_CITATION { "citationID" : "Mb3borqJ", "citationItems" : [ { "id" : "ITEM-1", "itemData" : { "DOI" : "10.1242/dev.002022", "abstract" : "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 "author" : [ { "dropping-particle" : "", "family" : "Xie", "given" : "Ting", "non-dropping-particle" : "", "parse-names" : false, "suffix" : "" }, { "dropping-particle" : "", "family" : "Li", "given" : "Linheng", "non-dropping-particle" : "", "parse-names" : false, "suffix" : "" } ], "container-title" : "Development", "id" : "ITEM-1", "issue" : "11", "issued" : { "date-parts" : [ [ "2007", "6", "1" ] ] }, "page" : "2001 LP  - 2006", "title" : "Stem cells and their niche: an inseparable relationship", "title-short" : "Xie2007a", "type" : "article-journal", "volume" : "134" }, "uris" : [ "http://www.mendeley.com/documents/?uuid=8216b3d6-89d8-43c3-b95d-79b4f20038b6" ] }, { "id" : "ITEM-2",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2",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itle-short" : "Spradling1997e", "type" : "article-journal", "volume" : "62" }, "uri" : [ "http://www.mendeley.com/documents/?uuid=f230dc07-0ff8-4151-b36d-03b125b8c638" ], "uris" : [ "http://www.mendeley.com/documents/?uuid=f230dc07-0ff8-4151-b36d-03b125b8c638" ] }, { "id" : "ITEM-3", "itemData" : { "ISSN" : "0890-9369", "author" : [ { "dropping-particle" : "", "family" : "Mattox", "given" : "William", "non-dropping-particle" : "", "parse-names" : false, "suffix" : "" }, { "dropping-particle" : "", "family" : "Palmer", "given" : "Melanie J", "non-dropping-particle" : "", "parse-names" : false, "suffix" : "" }, { "dropping-particle" : "", "family" : "Baker", "given" : "Bruce S", "non-dropping-particle" : "", "parse-names" : false, "suffix" : "" } ], "container-title" : "Genes &amp; Development", "id" : "ITEM-3", "issue" : "5", "issued" : { "date-parts" : [ [ "1990" ] ] }, "page" : "789-805", "publisher" : "Cold Spring Harbor Lab", "title" : "Alternative splicing of the sex determination gene transformer-2 is sex-specific in the germ line but not in the soma.", "title-short" : "Mattox1990", "type" : "article-journal", "volume" : "4" }, "uris" : [ "http://www.mendeley.com/documents/?uuid=05f364d2-4ac5-420d-b005-14327727b458" ] }, { "id" : "ITEM-4",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4", "issue" : "11", "issued" : { "date-parts" : [ [ "2011" ] ] }, "page" : "a002642", "publisher" : "Cold Spring Harbor Lab", "title" : "Germline stem cells", "title-short" : "Spradling2011f", "type" : "article-journal", "volume" : "3" }, "uris" : [ "http://www.mendeley.com/documents/?uuid=48675e79-1b15-4219-8ae2-dc7135aa3395" ] }, { "id" : "ITEM-5", "itemData" : { "DOI" : "10.1146/annurev.ge.15.120181.001251", "ISSN" : "0066-4197", "author" : [ { "dropping-particle" : "", "family" : "Spradling", "given" : "Allan C", "non-dropping-particle" : "", "parse-names" : false, "suffix" : "" }, { "dropping-particle" : "", "family" : "Rubin", "given" : "Gerald M", "non-dropping-particle" : "", "parse-names" : false, "suffix" : "" } ], "container-title" : "Annual Review of Genetics", "id" : "ITEM-5", "issue" : "1", "issued" : { "date-parts" : [ [ "1981", "12", "1" ] ] }, "note" : "doi: 10.1146/annurev.ge.15.120181.001251", "page" : "219-264", "publisher" : "Annual Reviews", "title" : "DROSOPHILA GENOME ORGANIZATION: CONSERVED AND DYNAMIC ASPECTS", "title-short" : "Spradling1981b", "type" : "article-journal", "volume" : "15" }, "uris" : [ "http://www.mendeley.com/documents/?uuid=de3f4c80-f88e-4f31-9f47-c3d67156507c" ] }, { "id" : "ITEM-6", "itemData" : { "DOI" : "https://doi.org/10.1016/0092-8674(93)90393-5", "ISSN" : "0092-8674", "author" : [ { "dropping-particle" : "", "family" : "Spradling", "given" : "Allan C", "non-dropping-particle" : "", "parse-names" : false, "suffix" : "" } ], "container-title" : "Cell", "id" : "ITEM-6", "issue" : "5", "issued" : { "date-parts" : [ [ "1993" ] ] }, "page" : "649-651", "title" : "Germline cysts: Communes that work", "title-short" : "Spradling1993b", "type" : "article-journal", "volume" : "72" }, "uris" : [ "http://www.mendeley.com/documents/?uuid=474a134a-246a-4964-8a4a-6dfb60c2ea82" ] } ], "mendeley" : { "formattedCitation" : "[@Mattox1990; @Spradling1981b; @Spradling1993b; @Spradling2011f; @Spradling1997e; @Xie2007a]", "plainTextFormattedCitation" : "[@Mattox1990; @Spradling1981b; @Spradling1993b; @Spradling2011f; @Spradling1997e; @Xie2007a]", "previouslyFormattedCitation" : "@[Mattox1990,Spradling1997e,Spradling1993b,Spradling1981b,Spradling2011f,Xie2007a]" }, "properties" : { "formattedCitation" : "(Mattox et al., 1990; A. Spradling et al., 2011; A. C. Spradling, 1993; A. C. Spradling et al., 1997; A. C. Spradling &amp; Rubin, 1981; Xie &amp; Li, 2007)", "noteIndex" : 0, "plainCitation" : "(Mattox et al., 1990; A. Spradling et al., 2011; A. C. Spradling, 1993; A. C. Spradling et al., 1997; A. C. Spradling &amp; Rubin, 1981; Xie &amp; Li, 2007)" }, "schema" : "https://github.com/citation-style-language/schema/raw/master/csl-citation.json" }</w:instrText>
      </w:r>
      <w:r w:rsidR="00A519AE" w:rsidRPr="00796F25">
        <w:fldChar w:fldCharType="separate"/>
      </w:r>
      <w:r w:rsidR="0099569E" w:rsidRPr="0099569E">
        <w:rPr>
          <w:noProof/>
        </w:rPr>
        <w:t>[@Mattox1990; @Spradling1981b; @Spradling1993b; @Spradling2011f; @Spradling1997e; @Xie2007a]</w:t>
      </w:r>
      <w:r w:rsidR="00A519AE" w:rsidRPr="00796F25">
        <w:fldChar w:fldCharType="end"/>
      </w:r>
      <w:r w:rsidR="005905E8" w:rsidRPr="00796F25">
        <w:t xml:space="preserve">. </w:t>
      </w:r>
      <w:r w:rsidRPr="00796F25">
        <w:t xml:space="preserve">These traits have facilitated the establishment of an extensive collection of </w:t>
      </w:r>
      <w:r w:rsidR="006D705F">
        <w:t xml:space="preserve">informative and </w:t>
      </w:r>
      <w:r w:rsidRPr="00796F25">
        <w:t>useful mutant and transgenic flies</w:t>
      </w:r>
      <w:r w:rsidR="005905E8" w:rsidRPr="00796F25">
        <w:t xml:space="preserve"> </w:t>
      </w:r>
      <w:r w:rsidR="00012A4F" w:rsidRPr="00796F25">
        <w:fldChar w:fldCharType="begin" w:fldLock="1"/>
      </w:r>
      <w:r w:rsidR="0099569E">
        <w:instrText>ADDIN CSL_CITATION { "citationID" : "Exmuh7rk", "citationItems" : [ { "id" : "ITEM-1", "itemData" : { "DOI" : "10.1534/genetics.115.183392", "ISSN" : "1943-2631", "abstract" : "Fruit flies of the genus Drosophila have been an attractive and effective genetic model organism since Thomas Hunt Morgan and colleagues made seminal discoveries with them a century ago. Work with Drosophila has enabled dramatic advances in cell and developmental biology, neurobiology and behavior, molecular biology, evolutionary and population genetics, and other fields. With more tissue types and observable behaviors than in other short-generation model organisms, and with vast genome data available for many species within the genus, the fly's tractable complexity will continue to enable exciting opportunities to explore mechanisms of complex developmental programs, behaviors, and broader evolutionary questions. This primer describes the organism's natural history, the features of sequenced genomes within the genus, the wide range of available genetic tools and online resources, the types of biological questions Drosophila can help address, and historical milestones.", "author" : [ { "dropping-particle" : "", "family" : "Hales", "given" : "Karen G", "non-dropping-particle" : "", "parse-names" : false, "suffix" : "" }, { "dropping-particle" : "", "family" : "Korey", "given" : "Christopher A", "non-dropping-particle" : "", "parse-names" : false, "suffix" : "" }, { "dropping-particle" : "", "family" : "Larracuente", "given" : "Amanda M", "non-dropping-particle" : "", "parse-names" : false, "suffix" : "" }, { "dropping-particle" : "", "family" : "Roberts", "given" : "David M", "non-dropping-particle" : "", "parse-names" : false, "suffix" : "" } ], "container-title" : "Genetics", "id" : "ITEM-1", "issue" : "3", "issued" : { "date-parts" : [ [ "2015", "11" ] ] }, "language" : "eng", "page" : "815-842", "publisher" : "Genetics Society of America", "title" : "Genetics on the Fly: A Primer on the Drosophila Model System", "title-short" : "Hales2015a", "type" : "article-journal", "volume" : "201" }, "uris" : [ "http://www.mendeley.com/documents/?uuid=7110392a-3612-4549-8eb7-f06ad40c83d9" ] } ], "mendeley" : { "formattedCitation" : "[@Hales2015a]", "plainTextFormattedCitation" : "[@Hales2015a]", "previouslyFormattedCitation" : "@[Hales2015a]" }, "properties" : { "formattedCitation" : "(Hales et al., 2015)", "noteIndex" : 0, "plainCitation" : "(Hales et al., 2015)" }, "schema" : "https://github.com/citation-style-language/schema/raw/master/csl-citation.json" }</w:instrText>
      </w:r>
      <w:r w:rsidR="00012A4F" w:rsidRPr="00796F25">
        <w:fldChar w:fldCharType="separate"/>
      </w:r>
      <w:r w:rsidR="0099569E" w:rsidRPr="0099569E">
        <w:rPr>
          <w:noProof/>
        </w:rPr>
        <w:t>[@Hales2015a]</w:t>
      </w:r>
      <w:r w:rsidR="00012A4F" w:rsidRPr="00796F25">
        <w:fldChar w:fldCharType="end"/>
      </w:r>
      <w:r w:rsidR="00012A4F" w:rsidRPr="00796F25">
        <w:t xml:space="preserve">. </w:t>
      </w:r>
      <w:r w:rsidRPr="00796F25">
        <w:t xml:space="preserve">In addition, many of the gametogenic regulatory factors described in the </w:t>
      </w:r>
      <w:r w:rsidRPr="00796F25">
        <w:rPr>
          <w:i/>
        </w:rPr>
        <w:t>Drosophila</w:t>
      </w:r>
      <w:r w:rsidRPr="00796F25">
        <w:t xml:space="preserve"> germ line are conserved to mammals and </w:t>
      </w:r>
      <w:r w:rsidR="006D705F">
        <w:t xml:space="preserve">also </w:t>
      </w:r>
      <w:r w:rsidRPr="00796F25">
        <w:t>play critical roles in other tissues, such as neurons</w:t>
      </w:r>
      <w:r w:rsidR="005905E8" w:rsidRPr="00796F25">
        <w:t xml:space="preserve"> </w:t>
      </w:r>
      <w:r w:rsidR="00012A4F" w:rsidRPr="00796F25">
        <w:fldChar w:fldCharType="begin" w:fldLock="1"/>
      </w:r>
      <w:r w:rsidR="0099569E">
        <w:instrText>ADDIN CSL_CITATION { "citationID" : "IIAHps5x", "citationItems" : [ { "id" : "ITEM-1", "itemData" : { "DOI" : "10.1071/RD14441", "ISSN" : "1031-3613", "abstract" : "Oocyte quality is a critical factor limiting the efficiency of assisted reproductive technologies (ART) and pregnancy success in farm animals and humans. ART success is diminished with increased maternal age, suggesting a close link between poor oocyte quality and ovarian aging. However, the regulation of oocyte quality remains poorly understood. Oocyte quality is functionally linked to ART success because the maternal-to-embryonic transition (MET) is dependent on stored maternal factors, which are accumulated in oocytes during oocyte development and growth. The MET consists of critical developmental processes, including maternal RNA depletion and embryonic genome activation. In recent years, key maternal proteins encoded by maternal-effect genes have been determined, primarily using genetically modified mouse models. These proteins are implicated in various aspects of early embryonic development, including maternal mRNA degradation, epigenetic reprogramming, signal transduction, protein translation and initiation of embryonic genome activation. Species differences exist in the number of cell divisions encompassing the MET and maternal-effect genes controlling this developmental window. Perturbations of maternal control, some of which are associated with ovarian aging, result in decreased oocyte quality.", "author" : [ { "dropping-particle" : "", "family" : "Zhang", "given" : "Kun", "non-dropping-particle" : "", "parse-names" : false, "suffix" : "" }, { "dropping-particle" : "", "family" : "Smith", "given" : "George W", "non-dropping-particle" : "", "parse-names" : false, "suffix" : "" } ], "container-title" : "Reproduction, fertility, and development", "id" : "ITEM-1", "issue" : "6", "issued" : { "date-parts" : [ [ "2015", "7" ] ] }, "language" : "eng", "page" : "880-896", "title" : "Maternal control of early embryogenesis in mammals", "title-short" : "Zhang2015c", "type" : "article-journal", "volume" : "27" }, "uris" : [ "http://www.mendeley.com/documents/?uuid=e190f2b0-eab5-450f-9973-81b9ed2816da" ] }, { "id" : "ITEM-2",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2", "issue" : "12", "issued" : { "date-parts" : [ [ "1997", "6" ] ] }, "language" : "eng", "page" : "2463-2476", "publisher-place" : "England", "title" : "A novel group of pumilio mutations affects the asymmetric division of germline stem cells in the Drosophila ovary.", "title-short" : "Lin1997b", "type" : "article-journal", "volume" : "124" }, "uris" : [ "http://www.mendeley.com/documents/?uuid=ad368710-042e-45a6-a46f-7c47b86ee3fe" ] }, { "id" : "ITEM-3", "itemData" : { "DOI" : "https://doi.org/10.1016/j.tig.2018.09.006", "ISSN" : "0168-9525", "abstract" : "Mammalian Pumilio proteins, PUM1 and PUM2, are members of the PUF family of sequence-specific RNA-binding proteins. In this review, we explore their mechanisms, regulatory networks, biological functions, and relevance to diseases. Pumilio proteins bind an extensive network of mRNAs and repress protein expression by inhibiting translation and promoting mRNA decay. Opposingly, in certain contexts, they can activate protein expression. Pumilio proteins also regulate noncoding (nc)RNAs. The ncRNA, ncRNA activated by DNA damage (NORAD), can in turn modulate Pumilio activity. Genetic analysis provides new insights into Pumilio protein function. They are essential for growth and development. They control diverse processes, including stem cell fate, and neurological functions, such as behavior and memory formation. Novel findings show that their dysfunction contributes to neurodegeneration, epilepsy, movement disorders, intellectual disability, infertility, and cancer.", "author" : [ { "dropping-particle" : "", "family" : "Goldstrohm", "given" : "Aaron C", "non-dropping-particle" : "", "parse-names" : false, "suffix" : "" }, { "dropping-particle" : "", "family" : "Hall", "given" : "Traci M Tanaka", "non-dropping-particle" : "", "parse-names" : false, "suffix" : "" }, { "dropping-particle" : "", "family" : "McKenney", "given" : "Katherine M", "non-dropping-particle" : "", "parse-names" : false, "suffix" : "" } ], "container-title" : "Trends in Genetics", "id" : "ITEM-3", "issue" : "12", "issued" : { "date-parts" : [ [ "2018" ] ] }, "page" : "972-990", "title" : "Post-transcriptional Regulatory Functions of Mammalian Pumilio Proteins", "title-short" : "Goldstrohm2018c", "type" : "article-journal", "volume" : "34" }, "uris" : [ "http://www.mendeley.com/documents/?uuid=e7ba806b-73a3-459e-93f2-5162b30499ca" ] }, { "id" : "ITEM-4", "itemData" : { "DOI" : "10.1073/pnas.0907128107", "abstract" : "In Drosophila, Pumilio (Pum) is important for neuronal homeostasis as well as learning and memory. We have recently characterized a mammalian homolog of Pum, Pum2, which is found in discrete RNA-containing particles in the somatodendritic compartment of polarized neurons. In this study, we investigated the role of Pum2 in developing and mature neurons by RNA interference. In immature neurons, loss of Pum2 led to enhanced dendritic outgrowth and arborization. In mature neurons, Pum2 down-regulation resulted in a significant reduction in dendritic spines and an increase in elongated dendritic filopodia. Furthermore, we observed an increase in excitatory synapse markers along dendritic shafts. Electrophysiological analysis of synaptic function of neurons lacking Pum2 revealed an increased miniature excitatory postsynaptic current frequency. We then identified two specific mRNAs coding for a known translational regulator, eIF4E, and for a voltage-gated sodium channel, Scn1a, which interacts with Pum2 in immunoprecipitations from brain lysates. Finally, we show that Pum2 regulates translation of the eIF4E mRNA. Taken together, our data reveal a previously undescribed role for Pum2 in dendrite morphogenesis, synapse function, and translational control.", "author" : [ { "dropping-particle" : "", "family" : "Vessey", "given" : "John P", "non-dropping-particle" : "", "parse-names" : false, "suffix" : "" }, { "dropping-particle" : "", "family" : "Schoderboeck", "given" : "Lucia", "non-dropping-particle" : "", "parse-names" : false, "suffix" : "" }, { "dropping-particle" : "", "family" : "Gingl", "given" : "Ewald", "non-dropping-particle" : "", "parse-names" : false, "suffix" : "" }, { "dropping-particle" : "", "family" : "Luzi", "given" : "Ettore", "non-dropping-particle" : "", "parse-names" : false, "suffix" : "" }, { "dropping-particle" : "", "family" : "Riefler", "given" : "Julia", "non-dropping-particle" : "", "parse-names" : false, "suffix" : "" }, { "dropping-particle" : "", "family" : "Leva", "given" : "Francesca", "non-dropping-particle" : "Di", "parse-names" : false, "suffix" : "" }, { "dropping-particle" : "", "family" : "Karra", "given" : "Daniela", "non-dropping-particle" : "", "parse-names" : false, "suffix" : "" }, { "dropping-particle" : "", "family" : "Thomas", "given" : "Sabine", "non-dropping-particle" : "", "parse-names" : false, "suffix" : "" }, { "dropping-particle" : "", "family" : "Kiebler", "given" : "Michael A", "non-dropping-particle" : "", "parse-names" : false, "suffix" : "" }, { "dropping-particle" : "", "family" : "Macchi", "given" : "Paolo", "non-dropping-particle" : "", "parse-names" : false, "suffix" : "" } ], "container-title" : "Proceedings of the National Academy of Sciences", "id" : "ITEM-4", "issue" : "7", "issued" : { "date-parts" : [ [ "2010", "2", "16" ] ] }, "page" : "3222 LP  - 3227", "title" : "Mammalian Pumilio 2 regulates dendrite morphogenesis and synaptic function", "title-short" : "Vessey2010b", "type" : "article-journal", "volume" : "107" }, "uris" : [ "http://www.mendeley.com/documents/?uuid=45d26aa1-a5d9-40de-bbea-28bd51bc2771" ] }, { "id" : "ITEM-5", "itemData" : { "DOI" : "10.1021/bi982264s", "ISSN" : "0006-2960 (Print)", "PMID" : "9888799", "abstract" : "Translational repression of hunchback (hb) mRNA in the posterior of the Drosophila embryo requires two copies of a bipartite sequence, the Nanos Response Element (NRE), located in the 3' untranslated region of the mRNA. The PUMILIO (PUM) protein is thought to bind the NREs and thereby repress hb translation. The RNA-binding domain of PUM defines an evolutionarily conserved family of RNA-binding proteins, the PUM-Homology Domain (PUM-HD) proteins, which have been identified in yeast, plants, and animals. The PUM RNA-binding domain, the Drosophila PUM-HD (DmPUM-HD), has been shown previously to recognize nucleotides in both the 5' and 3' halves of the NRE, suggesting that a dimer of PUM might recognize one NRE. Here, we analyze the RNA-binding affinity and stoichiometry of the DmPUM-HD and find that one DmPUM-HD monomer binds independently and with equal affinity to each NRE (KD approximately 0.5 nM). We detect no cooperative interactions between DmPUM-HD monomers bound at adjacent sites. Our results imply that a single DmPUM-HD protein recognizes nucleotides in both the 5' and 3' NRE half-sites. Based on our estimate of the intraembryonic concentration of PUM (&gt;40 nM), we propose that in vivo nearly all NREs are occupied by a PUM monomer.", "author" : [ { "dropping-particle" : "", "family" : "Zamore", "given" : "P D", "non-dropping-particle" : "", "parse-names" : false, "suffix" : "" }, { "dropping-particle" : "", "family" : "Bartel", "given" : "D P", "non-dropping-particle" : "", "parse-names" : false, "suffix" : "" }, { "dropping-particle" : "", "family" : "Lehmann", "given" : "R", "non-dropping-particle" : "", "parse-names" : false, "suffix" : "" }, { "dropping-particle" : "", "family" : "Williamson", "given" : "J R", "non-dropping-particle" : "", "parse-names" : false, "suffix" : "" } ], "container-title" : "Biochemistry", "id" : "ITEM-5", "issue" : "2", "issued" : { "date-parts" : [ [ "1999", "1" ] ] }, "language" : "eng", "page" : "596-604", "publisher-place" : "United States", "title" : "The PUMILIO-RNA interaction: a single RNA-binding domain monomer recognizes a bipartite target sequence.", "title-short" : "Zamore1999b", "type" : "article-journal", "volume" : "38" }, "uris" : [ "http://www.mendeley.com/documents/?uuid=7eea1f5e-55a6-4624-a16b-f94f1fc413d3" ] }, { "id" : "ITEM-6",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6", "issue" : "1", "issued" : { "date-parts" : [ [ "2018", "1" ] ] }, "language" : "eng", "page" : "102-117", "publisher-place" : "England", "title" : "The tumor suppressor Brat controls neuronal stem cell lineages by inhibiting Deadpan and Zelda.", "title-short" : "Reichardt2018d", "type" : "article-journal", "volume" : "19" }, "uris" : [ "http://www.mendeley.com/documents/?uuid=6993c76c-6073-4f95-b32f-fa643fb7ea53" ] } ], "mendeley" : { "formattedCitation" : "[@Goldstrohm2018c; @Lin1997b; @Reichardt2018d; @Vessey2010b; @Zamore1999b; @Zhang2015c]", "plainTextFormattedCitation" : "[@Goldstrohm2018c; @Lin1997b; @Reichardt2018d; @Vessey2010b; @Zamore1999b; @Zhang2015c]", "previouslyFormattedCitation" : "@[Goldstrohm2018c,Lin1997b,Reichardt2018d,Vessey2010b,Zamore1999b,Zhang2015c]" }, "properties" : { "formattedCitation" : "(Goldstrohm et al., 2018; Lin &amp; Spradling, 1997; Reichardt et al., 2018; Vessey et al., 2010; Zamore et al., 1999; K. Zhang &amp; Smith, 2015)", "noteIndex" : 0, "plainCitation" : "(Goldstrohm et al., 2018; Lin &amp; Spradling, 1997; Reichardt et al., 2018; Vessey et al., 2010; Zamore et al., 1999; K. Zhang &amp; Smith, 2015)" }, "schema" : "https://github.com/citation-style-language/schema/raw/master/csl-citation.json" }</w:instrText>
      </w:r>
      <w:r w:rsidR="00012A4F" w:rsidRPr="00796F25">
        <w:fldChar w:fldCharType="separate"/>
      </w:r>
      <w:r w:rsidR="0099569E" w:rsidRPr="0099569E">
        <w:rPr>
          <w:noProof/>
        </w:rPr>
        <w:t>[@Goldstrohm2018c; @Lin1997b; @Reichardt2018d; @Vessey2010b; @Zamore1999b; @Zhang2015c]</w:t>
      </w:r>
      <w:r w:rsidR="00012A4F" w:rsidRPr="00796F25">
        <w:fldChar w:fldCharType="end"/>
      </w:r>
      <w:r w:rsidR="00012A4F" w:rsidRPr="00796F25">
        <w:t>.</w:t>
      </w:r>
      <w:r w:rsidRPr="00796F25">
        <w:t xml:space="preserve"> While both </w:t>
      </w:r>
      <w:r w:rsidRPr="00796F25">
        <w:lastRenderedPageBreak/>
        <w:t xml:space="preserve">male and female </w:t>
      </w:r>
      <w:r w:rsidRPr="00796F25">
        <w:rPr>
          <w:i/>
        </w:rPr>
        <w:t>Drosophila</w:t>
      </w:r>
      <w:r w:rsidRPr="00796F25">
        <w:t xml:space="preserve"> undergo meiosis to give rise to gametes, here we focus on the female germline as </w:t>
      </w:r>
      <w:r w:rsidR="006D705F">
        <w:t>regulation of</w:t>
      </w:r>
      <w:r w:rsidR="006D705F" w:rsidRPr="00796F25">
        <w:t xml:space="preserve"> </w:t>
      </w:r>
      <w:r w:rsidRPr="00796F25">
        <w:t>gametogenesis in males has been reviewed elsewhere</w:t>
      </w:r>
      <w:r w:rsidR="00C31DE3" w:rsidRPr="00796F25">
        <w:t xml:space="preserve"> </w:t>
      </w:r>
      <w:r w:rsidR="006867EF" w:rsidRPr="00796F25">
        <w:fldChar w:fldCharType="begin" w:fldLock="1"/>
      </w:r>
      <w:r w:rsidR="0099569E">
        <w:instrText>ADDIN CSL_CITATION { "citationID" : "Tct7PaCU", "citationItems" : [ { "id" : "ITEM-1", "itemData" : { "ISSN" : "1534-5807", "author" : [ { "dropping-particle" : "", "family" : "Zhao", "given" : "Guang-Quan", "non-dropping-particle" : "", "parse-names" : false, "suffix" : "" }, { "dropping-particle" : "", "family" : "Garbers", "given" : "David L", "non-dropping-particle" : "", "parse-names" : false, "suffix" : "" } ], "container-title" : "Developmental cell", "id" : "ITEM-1", "issue" : "5", "issued" : { "date-parts" : [ [ "2002" ] ] }, "page" : "537-547", "publisher" : "Elsevier", "title" : "Male germ cell specification and differentiation", "title-short" : "Zhao2002d", "type" : "article-journal", "volume" : "2" }, "uris" : [ "http://www.mendeley.com/documents/?uuid=6075f083-c0f2-4f10-8e01-24d49337e0dd" ] }, { "id" : "ITEM-2", "itemData" : { "ISSN" : "0950-1991", "author" : [ { "dropping-particle" : "", "family" : "Barreau", "given" : "Carine", "non-dropping-particle" : "", "parse-names" : false, "suffix" : "" }, { "dropping-particle" : "", "family" : "Benson", "given" : "Elizabeth", "non-dropping-particle" : "", "parse-names" : false, "suffix" : "" }, { "dropping-particle" : "", "family" : "Gudmannsdottir", "given" : "Elin", "non-dropping-particle" : "", "parse-names" : false, "suffix" : "" }, { "dropping-particle" : "", "family" : "Newton", "given" : "Fay", "non-dropping-particle" : "", "parse-names" : false, "suffix" : "" }, { "dropping-particle" : "", "family" : "White-Cooper", "given" : "Helen", "non-dropping-particle" : "", "parse-names" : false, "suffix" : "" } ], "container-title" : "Development", "id" : "ITEM-2", "issue" : "11", "issued" : { "date-parts" : [ [ "2008" ] ] }, "page" : "1897-1902", "publisher" : "The Company of Biologists Ltd", "title" : "Post-meiotic transcription in Drosophila testes", "title-short" : "Barreau2008d", "type" : "article-journal", "volume" : "135" }, "uris" : [ "http://www.mendeley.com/documents/?uuid=9b8b70fa-af52-4b20-9e58-c52f156cdd35" ] }, { "id" : "ITEM-3", "itemData" : { "ISBN" : "1084-9521", "author" : [ { "dropping-particle" : "", "family" : "Fuller", "given" : "Margaret T", "non-dropping-particle" : "", "parse-names" : false, "suffix" : "" } ], "container-title" : "Seminars in cell &amp; developmental biology", "id" : "ITEM-3", "issue" : "4", "issued" : { "date-parts" : [ [ "1998" ] ] }, "page" : "433-444", "publisher" : "Elsevier", "title" : "Genetic control of cell proliferation and differentiation inDrosophilaspermatogenesis", "title-short" : "Fuller1998c", "type" : "paper-conference", "volume" : "9" }, "uris" : [ "http://www.mendeley.com/documents/?uuid=ca9029c5-bcc2-4773-8519-230008c130bb" ] }, { "id" : "ITEM-4", "itemData" : { "DOI" : "10.1532/IJH97.05097", "ISSN" : "0925-5710 (Print)", "PMID" : "16533738", "abstract" : "The balance between stem cell and differentiating cell populations is critical for the long-term maintenance of tissue renewal for cell types derived from adult stem cell lineages such as blood, skin, intestinal epithelium, and sperm. To keep this balance, stem cells have the potential to divide asymmetrically, producing one daughter cell that maintains stem cell identity and one daughter cell that initiates differentiation. In many adult stem cell systems, the maintenance, proliferation, and number of stem cells appear to be controlled by the microenvironment, or niche. The Drosophila male and female germ line provide excellent model systems in which to study asymmetric stem cell divisions within the stem cell niche. In addition to signals from the niche that specify stem cell self-renewal, the stem cells themselves have elaborate cellular mechanisms to ensure the asymmetric outcome of cell division.", "author" : [ { "dropping-particle" : "", "family" : "Yamashita", "given" : "Yukiko M", "non-dropping-particle" : "", "parse-names" : false, "suffix" : "" }, { "dropping-particle" : "", "family" : "Fuller", "given" : "Margaret T", "non-dropping-particle" : "", "parse-names" : false, "suffix" : "" } ], "container-title" : "International journal of hematology", "id" : "ITEM-4", "issue" : "5", "issued" : { "date-parts" : [ [ "2005", "12" ] ] }, "language" : "eng", "page" : "377-380", "publisher-place" : "Japan", "title" : "Asymmetric stem cell division and function of the niche in the Drosophila male germ line.", "title-short" : "Yamashita2005d", "type" : "article-journal", "volume" : "82" }, "uris" : [ "http://www.mendeley.com/documents/?uuid=c0da7e69-7d4c-48aa-81ab-e00fac670402" ] }, { "id" : "ITEM-5",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5", "issue" : "11", "issued" : { "date-parts" : [ [ "2011" ] ] }, "page" : "a002642", "publisher" : "Cold Spring Harbor Lab", "title" : "Germline stem cells", "title-short" : "Spradling2011f", "type" : "article-journal", "volume" : "3" }, "uris" : [ "http://www.mendeley.com/documents/?uuid=48675e79-1b15-4219-8ae2-dc7135aa3395" ] } ], "mendeley" : { "formattedCitation" : "[@Barreau2008d; @Fuller1998c; @Spradling2011f; @Yamashita2005d; @Zhao2002d]", "plainTextFormattedCitation" : "[@Barreau2008d; @Fuller1998c; @Spradling2011f; @Yamashita2005d; @Zhao2002d]", "previouslyFormattedCitation" : "@[Barreau2008d,Fuller1998c,Spradling2011f,Yamashita2005d,Zhao2002d]" }, "properties" : { "formattedCitation" : "(Barreau et al., 2008; Fuller, 1998; A. Spradling et al., 2011; Yamashita &amp; Fuller, 2005; G.-Q. Zhao &amp; Garbers, 2002)", "noteIndex" : 0, "plainCitation" : "(Barreau et al., 2008; Fuller, 1998; A. Spradling et al., 2011; Yamashita &amp; Fuller, 2005; G.-Q. Zhao &amp; Garbers, 2002)" }, "schema" : "https://github.com/citation-style-language/schema/raw/master/csl-citation.json" }</w:instrText>
      </w:r>
      <w:r w:rsidR="006867EF" w:rsidRPr="00796F25">
        <w:fldChar w:fldCharType="separate"/>
      </w:r>
      <w:r w:rsidR="0099569E" w:rsidRPr="0099569E">
        <w:rPr>
          <w:noProof/>
        </w:rPr>
        <w:t>[@Barreau2008d; @Fuller1998c; @Spradling2011f; @Yamashita2005d; @Zhao2002d]</w:t>
      </w:r>
      <w:r w:rsidR="006867EF" w:rsidRPr="00796F25">
        <w:fldChar w:fldCharType="end"/>
      </w:r>
      <w:r w:rsidR="006867EF" w:rsidRPr="00796F25">
        <w:t>.</w:t>
      </w:r>
    </w:p>
    <w:p w14:paraId="75B74DB3" w14:textId="77777777" w:rsidR="00780E6A" w:rsidRPr="00796F25" w:rsidRDefault="00D126B7" w:rsidP="00842C68">
      <w:pPr>
        <w:spacing w:line="480" w:lineRule="auto"/>
      </w:pPr>
      <w:r w:rsidRPr="00796F25">
        <w:t xml:space="preserve"> </w:t>
      </w:r>
    </w:p>
    <w:p w14:paraId="142CC4AB" w14:textId="01E47071" w:rsidR="00780E6A" w:rsidRPr="00796F25" w:rsidRDefault="00D126B7" w:rsidP="00842C68">
      <w:pPr>
        <w:spacing w:line="480" w:lineRule="auto"/>
      </w:pPr>
      <w:r w:rsidRPr="00796F25">
        <w:t xml:space="preserve">The spatiotemporal stages of </w:t>
      </w:r>
      <w:r w:rsidRPr="00796F25">
        <w:rPr>
          <w:i/>
        </w:rPr>
        <w:t>Drosophila</w:t>
      </w:r>
      <w:r w:rsidRPr="00796F25">
        <w:t xml:space="preserve"> oogenesis are discrete and can be easily identified by their morphology and </w:t>
      </w:r>
      <w:r w:rsidR="00067006">
        <w:t xml:space="preserve">molecular </w:t>
      </w:r>
      <w:r w:rsidRPr="00796F25">
        <w:t>markers</w:t>
      </w:r>
      <w:r w:rsidR="005905E8" w:rsidRPr="00796F25">
        <w:t xml:space="preserve"> </w:t>
      </w:r>
      <w:r w:rsidR="00012A4F" w:rsidRPr="00796F25">
        <w:fldChar w:fldCharType="begin" w:fldLock="1"/>
      </w:r>
      <w:r w:rsidR="0099569E">
        <w:instrText>ADDIN CSL_CITATION { "citationID" : "bhm4S7FO", "citationItems" : [ { "id" : "ITEM-1", "itemData" : { "DOI" : "10.1038/srep18850", "ISSN" : "2045-2322", "abstract" : "The Drosophila egg chamber, whose development is divided into 14 stages, is a well-established model for developmental biology. However, visual stage determination can be a tedious, subjective and time-consuming task prone to errors. Our study presents an objective, reliable and repeatable automated method for quantifying cell features and classifying egg chamber stages based on DAPI images. The proposed approach is composed of two steps: 1) a feature extraction step and 2) a statistical modeling step. The egg chamber features used are egg chamber size, oocyte size, egg chamber ratio and distribution of follicle cells. Methods for determining the on-site of the polytene stage and centripetal migration are also discussed. The statistical model uses linear and ordinal regression to explore the stage-feature relationships and classify egg chamber stages. Combined with machine learning, our method has great potential to enable discovery of hidden developmental mechanisms.", "author" : [ { "dropping-particle" : "", "family" : "Jia", "given" : "Dongyu", "non-dropping-particle" : "", "parse-names" : false, "suffix" : "" }, { "dropping-particle" : "", "family" : "Xu", "given" : "Qiuping", "non-dropping-particle" : "", "parse-names" : false, "suffix" : "" }, { "dropping-particle" : "", "family" : "Xie", "given" : "Qian", "non-dropping-particle" : "", "parse-names" : false, "suffix" : "" }, { "dropping-particle" : "", "family" : "Mio", "given" : "Washington", "non-dropping-particle" : "", "parse-names" : false, "suffix" : "" }, { "dropping-particle" : "", "family" : "Deng", "given" : "Wu-Min", "non-dropping-particle" : "", "parse-names" : false, "suffix" : "" } ], "container-title" : "Scientific reports", "id" : "ITEM-1", "issued" : { "date-parts" : [ [ "2016", "1", "6" ] ] }, "language" : "eng", "page" : "18850", "publisher" : "Nature Publishing Group", "title" : "Automatic stage identification of Drosophila egg chamber based on DAPI images", "title-short" : "Jia2016b", "type" : "article-journal", "volume" : "6" }, "uris" : [ "http://www.mendeley.com/documents/?uuid=ed9cf4ab-7f66-4704-a086-9991f1cf76bd" ] }, { "id" : "ITEM-2", "itemData" : { "DOI" : "10.1126/science.aao5796", "author" : [ { "dropping-particle" : "", "family" : "G\u00e1sp\u00e1r", "given" : "Imre", "non-dropping-particle" : "", "parse-names" : false, "suffix" : "" }, { "dropping-particle" : "", "family" : "Ephrussi", "given" : "Anne", "non-dropping-particle" : "", "parse-names" : false, "suffix" : "" } ], "container-title" : "Science", "id" : "ITEM-2", "issue" : "6357", "issued" : { "date-parts" : [ [ "2017", "9", "22" ] ] }, "page" : "1235 LP  - 1236", "title" : "RNA localization feeds translation", "title-short" : "Gaspar2017b", "type" : "article-journal", "volume" : "357" }, "uris" : [ "http://www.mendeley.com/documents/?uuid=0f3f5596-17ba-4d9e-bd99-b5cb8e12e679" ] }, { "id" : "ITEM-3",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3", "issue" : "11", "issued" : { "date-parts" : [ [ "2011" ] ] }, "page" : "a002642", "publisher" : "Cold Spring Harbor Lab", "title" : "Germline stem cells", "title-short" : "Spradling2011f", "type" : "article-journal", "volume" : "3" }, "uris" : [ "http://www.mendeley.com/documents/?uuid=48675e79-1b15-4219-8ae2-dc7135aa3395" ] } ], "mendeley" : { "formattedCitation" : "[@Gaspar2017b; @Jia2016b; @Spradling2011f]", "plainTextFormattedCitation" : "[@Gaspar2017b; @Jia2016b; @Spradling2011f]", "previouslyFormattedCitation" : "@[Gaspar2017b,Jia2016b,Spradling2011f]" }, "properties" : { "formattedCitation" : "(G\\uc0\\u225{}sp\\uc0\\u225{}r &amp; Ephrussi, 2017; Jia et al., 2016; A. Spradling et al., 2011)", "noteIndex" : 0, "plainCitation" : "(G\u00e1sp\u00e1r &amp; Ephrussi, 2017; Jia et al., 2016; A. Spradling et al., 2011)" }, "schema" : "https://github.com/citation-style-language/schema/raw/master/csl-citation.json" }</w:instrText>
      </w:r>
      <w:r w:rsidR="00012A4F" w:rsidRPr="00796F25">
        <w:fldChar w:fldCharType="separate"/>
      </w:r>
      <w:r w:rsidR="0099569E" w:rsidRPr="0099569E">
        <w:rPr>
          <w:noProof/>
          <w:szCs w:val="24"/>
        </w:rPr>
        <w:t>[@Gaspar2017b; @Jia2016b; @Spradling2011f]</w:t>
      </w:r>
      <w:r w:rsidR="00012A4F" w:rsidRPr="00796F25">
        <w:fldChar w:fldCharType="end"/>
      </w:r>
      <w:r w:rsidR="00012A4F" w:rsidRPr="00796F25">
        <w:t xml:space="preserve">. </w:t>
      </w:r>
      <w:r w:rsidRPr="00796F25">
        <w:t>At the anterior end of the ovary, germline stem cells (GSCs) reside in a structure known as the germarium and initiate differentiation to give rise to gametes</w:t>
      </w:r>
      <w:r w:rsidR="006C00F5" w:rsidRPr="00796F25">
        <w:t xml:space="preserve"> </w:t>
      </w:r>
      <w:r w:rsidR="006867EF" w:rsidRPr="00796F25">
        <w:fldChar w:fldCharType="begin" w:fldLock="1"/>
      </w:r>
      <w:r w:rsidR="0099569E">
        <w:instrText>ADDIN CSL_CITATION { "citationID" : "PI5NPcph", "citationItems" : [ { "id" : "ITEM-1", "itemData" : { "DOI" : "10.1126/science.290.5490.328", "ISBN" : "0036-8075 (Print)\\n0036-8075 (Linking)", "ISSN" : "00368075", "PMID" : "11030649", "abstract" : "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 "author" : [ { "dropping-particle" : "", "family" : "Xie", "given" : "T.", "non-dropping-particle" : "", "parse-names" : false, "suffix" : "" } ], "container-title" : "Science", "id" : "ITEM-1", "issue" : "5490", "issued" : { "date-parts" : [ [ "2000" ] ] }, "page" : "328-330", "title" : "A Niche Maintaining Germ Line Stem Cells in the Drosophila Ovary", "title-short" : "Xie2000", "type" : "article-journal", "volume" : "290" }, "uris" : [ "http://www.mendeley.com/documents/?uuid=4c2885e3-c12b-4661-98a7-885b1557ccde" ] }, { "id" : "ITEM-2", "itemData" : { "DOI" : "https://doi.org/10.1016/S0092-8674(00)81424-5", "ISSN" : "0092-8674", "abstract" : "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 "author" : [ { "dropping-particle" : "", "family" : "Xie", "given" : "Ting", "non-dropping-particle" : "", "parse-names" : false, "suffix" : "" }, { "dropping-particle" : "", "family" : "Spradling", "given" : "Allan C", "non-dropping-particle" : "", "parse-names" : false, "suffix" : "" } ], "container-title" : "Cell", "id" : "ITEM-2", "issue" : "2", "issued" : { "date-parts" : [ [ "1998" ] ] }, "page" : "251-260", "publisher" : "Elsevier", "title" : "decapentaplegic Is Essential for the Maintenance and Division of Germline Stem Cells in the Drosophila Ovary", "title-short" : "Xie1998d", "type" : "article-journal", "volume" : "94" }, "uris" : [ "http://www.mendeley.com/documents/?uuid=32dfa6f0-6d13-4abd-af7d-7f9fe679d5b3" ] }, { "id" : "ITEM-3", "itemData" : { "abstract" : "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 "author" : [ { "dropping-particle" : "", "family" : "Twombly", "given" : "V", "non-dropping-particle" : "", "parse-names" : false, "suffix" : "" }, { "dropping-particle" : "", "family" : "Blackman", "given" : "R K", "non-dropping-particle" : "", "parse-names" : false, "suffix" : "" }, { "dropping-particle" : "", "family" : "Jin", "given" : "H", "non-dropping-particle" : "", "parse-names" : false, "suffix" : "" }, { "dropping-particle" : "", "family" : "Graff", "given" : "J M", "non-dropping-particle" : "", "parse-names" : false, "suffix" : "" }, { "dropping-particle" : "", "family" : "Padgett", "given" : "R W", "non-dropping-particle" : "", "parse-names" : false, "suffix" : "" }, { "dropping-particle" : "", "family" : "Gelbart", "given" : "W M", "non-dropping-particle" : "", "parse-names" : false, "suffix" : "" } ], "container-title" : "Development", "id" : "ITEM-3", "issue" : "5", "issued" : { "date-parts" : [ [ "1996", "5", "1" ] ] }, "page" : "1555 LP  - 1565", "title" : "The TGF-beta signaling pathway is essential for Drosophila oogenesis", "title-short" : "Twombly1996d", "type" : "article-journal", "volume" : "122" }, "uris" : [ "http://www.mendeley.com/documents/?uuid=2732a068-f61e-4d98-88ab-aacf175e13d4" ] }, { "id" : "ITEM-4",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4", "issue" : "2", "issued" : { "date-parts" : [ [ "2005" ] ] }, "page" : "486-502", "publisher" : "Elsevier", "title" : "The expression profile of purified Drosophila germline stem cells", "title-short" : "Kai2005", "type" : "article-journal", "volume" : "283" }, "uris" : [ "http://www.mendeley.com/documents/?uuid=40624d13-d90f-4035-9b9b-3f607d54f776" ] }, { "id" : "ITEM-5", "itemData" : { "DOI" : "10.1242/dev.002022", "abstract" : "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 "author" : [ { "dropping-particle" : "", "family" : "Xie", "given" : "Ting", "non-dropping-particle" : "", "parse-names" : false, "suffix" : "" }, { "dropping-particle" : "", "family" : "Li", "given" : "Linheng", "non-dropping-particle" : "", "parse-names" : false, "suffix" : "" } ], "container-title" : "Development", "id" : "ITEM-5", "issue" : "11", "issued" : { "date-parts" : [ [ "2007", "6", "1" ] ] }, "page" : "2001 LP  - 2006", "title" : "Stem cells and their niche: an inseparable relationship", "title-short" : "Xie2007a", "type" : "article-journal", "volume" : "134" }, "uris" : [ "http://www.mendeley.com/documents/?uuid=8216b3d6-89d8-43c3-b95d-79b4f20038b6" ] } ], "mendeley" : { "formattedCitation" : "[@Kai2005; @Twombly1996d; @Xie2000; @Xie1998d; @Xie2007a]", "plainTextFormattedCitation" : "[@Kai2005; @Twombly1996d; @Xie2000; @Xie1998d; @Xie2007a]", "previouslyFormattedCitation" : "@[Kai2005,Twombly1996d,Xie2000,Xie2007a,Xie1998d]" }, "properties" : { "formattedCitation" : "(Kai et al., 2005a; Twombly et al., 1996; Xie, 2000; Xie &amp; Li, 2007; Xie &amp; Spradling, 1998)", "noteIndex" : 0, "plainCitation" : "(Kai et al., 2005a; Twombly et al., 1996; Xie, 2000; Xie &amp; Li, 2007; Xie &amp; Spradling, 1998)" }, "schema" : "https://github.com/citation-style-language/schema/raw/master/csl-citation.json" }</w:instrText>
      </w:r>
      <w:r w:rsidR="006867EF" w:rsidRPr="00796F25">
        <w:fldChar w:fldCharType="separate"/>
      </w:r>
      <w:r w:rsidR="0099569E" w:rsidRPr="0099569E">
        <w:rPr>
          <w:noProof/>
        </w:rPr>
        <w:t>[@Kai2005; @Twombly1996d; @Xie2000; @Xie1998d; @Xie2007a]</w:t>
      </w:r>
      <w:r w:rsidR="006867EF" w:rsidRPr="00796F25">
        <w:fldChar w:fldCharType="end"/>
      </w:r>
      <w:r w:rsidR="006867EF" w:rsidRPr="00796F25">
        <w:t xml:space="preserve">. </w:t>
      </w:r>
      <w:r w:rsidRPr="00796F25">
        <w:t>GSCs are maintained by signaling from the surrounding somatic niche. GSCs undergo asymmetric mitotic division, producing a stem cell daughter, or cystoblast (CB) which</w:t>
      </w:r>
      <w:r w:rsidR="00067006">
        <w:t xml:space="preserve"> will</w:t>
      </w:r>
      <w:r w:rsidRPr="00796F25">
        <w:t xml:space="preserve"> begin the process of differentiation by expressing the essential differentiation factor </w:t>
      </w:r>
      <w:r w:rsidRPr="00796F25">
        <w:rPr>
          <w:i/>
        </w:rPr>
        <w:t>bag of marbles</w:t>
      </w:r>
      <w:r w:rsidRPr="00796F25">
        <w:t xml:space="preserve"> (</w:t>
      </w:r>
      <w:r w:rsidRPr="00796F25">
        <w:rPr>
          <w:i/>
        </w:rPr>
        <w:t>bam</w:t>
      </w:r>
      <w:r w:rsidRPr="00796F25">
        <w:t>)</w:t>
      </w:r>
      <w:r w:rsidR="006C00F5" w:rsidRPr="00796F25">
        <w:t xml:space="preserve"> </w:t>
      </w:r>
      <w:r w:rsidR="00012A4F" w:rsidRPr="00796F25">
        <w:fldChar w:fldCharType="begin" w:fldLock="1"/>
      </w:r>
      <w:r w:rsidR="0099569E">
        <w:instrText>ADDIN CSL_CITATION { "citationID" : "7abaIalq", "citationItems" : [ { "id" : "ITEM-1",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1", "issue" : "6", "issued" : { "date-parts" : [ [ "2003", "3", "15" ] ] }, "page" : "1159-1170", "publisher" : "The Company of Biologists Ltd", "title" : "A discrete transcriptional silencer in the bam gene determines asymmetric division of the Drosophila germline stem cell", "title-short" : "Chen2003q", "type" : "article-journal", "volume" : "130" }, "uris" : [ "http://www.mendeley.com/documents/?uuid=ec3dcf17-1511-4b76-8dcf-0f03cbbfd88e" ] }, { "id" : "ITEM-2", "itemData" : { "ISBN" : "0950-1991", "ISSN" : "0950-1991", "PMID" : "7555720", "abstract" : "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 "author" : [ { "dropping-particle" : "", "family" : "McKearin", "given" : "D", "non-dropping-particle" : "", "parse-names" : false, "suffix" : "" }, { "dropping-particle" : "", "family" : "Ohlstein", "given" : "B", "non-dropping-particle" : "", "parse-names" : false, "suffix" : "" } ], "container-title" : "Development", "id" : "ITEM-2", "issue" : "9", "issued" : { "date-parts" : [ [ "1995", "9", "1" ] ] }, "page" : "2937 LP  - 2947", "title" : "A role for the Drosophila bag-of-marbles protein in the differentiation of cystoblasts from germline stem cells", "title-short" : "McKearin1995b", "type" : "article-journal", "volume" : "121" }, "uris" : [ "http://www.mendeley.com/documents/?uuid=49d74914-9662-403d-879f-ec503c0fabb4" ] } ], "mendeley" : { "formattedCitation" : "[@Chen2003q; @McKearin1995b]", "plainTextFormattedCitation" : "[@Chen2003q; @McKearin1995b]", "previouslyFormattedCitation" : "@[Chen2003q,McKearin1995b]" }, "properties" : { "formattedCitation" : "(Chen &amp; McKearin, 2003b; D. McKearin &amp; Ohlstein, 1995)", "noteIndex" : 0, "plainCitation" : "(Chen &amp; McKearin, 2003b; D. McKearin &amp; Ohlstein, 1995)" }, "schema" : "https://github.com/citation-style-language/schema/raw/master/csl-citation.json" }</w:instrText>
      </w:r>
      <w:r w:rsidR="00012A4F" w:rsidRPr="00796F25">
        <w:fldChar w:fldCharType="separate"/>
      </w:r>
      <w:r w:rsidR="0099569E" w:rsidRPr="0099569E">
        <w:rPr>
          <w:noProof/>
        </w:rPr>
        <w:t>[@Chen2003q; @McKearin1995b]</w:t>
      </w:r>
      <w:r w:rsidR="00012A4F" w:rsidRPr="00796F25">
        <w:fldChar w:fldCharType="end"/>
      </w:r>
      <w:r w:rsidR="00012A4F" w:rsidRPr="00796F25">
        <w:t xml:space="preserve">. </w:t>
      </w:r>
      <w:r w:rsidRPr="00796F25">
        <w:t>The differentiating CB then undergoes four incomplete mitotic divisions, giving rise to an interconnected 16-cell cyst</w:t>
      </w:r>
      <w:r w:rsidR="00012A4F" w:rsidRPr="00796F25">
        <w:t xml:space="preserve"> </w:t>
      </w:r>
      <w:r w:rsidR="00012A4F" w:rsidRPr="00796F25">
        <w:fldChar w:fldCharType="begin" w:fldLock="1"/>
      </w:r>
      <w:r w:rsidR="0099569E">
        <w:instrText>ADDIN CSL_CITATION { "citationID" : "6gZxq1qf", "citationItems" : [ { "id" : "ITEM-1", "itemData" : { "DOI" : "10.1101/gad.4.12b.2242", "ISSN" : "0890-9369", "PMID" : "2279698", "abstract" : "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 "author" : [ { "dropping-particle" : "", "family" : "McKearin", "given" : "D M", "non-dropping-particle" : "", "parse-names" : false, "suffix" : "" }, { "dropping-particle" : "", "family" : "Spradling", "given" : "A C", "non-dropping-particle" : "", "parse-names" : false, "suffix" : "" } ], "container-title" : "Genes &amp; Development", "id" : "ITEM-1", "issue" : "12b", "issued" : { "date-parts" : [ [ "1990", "12", "1" ] ] }, "note" : "From Duplicate 1 (bag-of-marbles: a Drosophila gene required to initiate both male and female gametogenesis. - McKearin, D M; Spradling, A C)\nAnd Duplicate 3 (bag-of-marbles: a Drosophila gene required to initiate both male and female gametogenesis. - McKearin, D M; Spradling, A C)\nAnd Duplicate 4 (bag-of-marbles: a Drosophila gene required to initiate both male and female gametogenesis. - McKearin, D M; Spradling, A C)\n\n10.1101/gad.4.12b.2242", "page" : "2242-2251", "title" : "bag-of-marbles: a Drosophila gene required to initiate both male and female gametogenesis.", "title-short" : "McKearin1990e", "type" : "article-journal", "volume" : "4" }, "uris" : [ "http://www.mendeley.com/documents/?uuid=da468642-ef77-4910-bc07-b1aedc90e66f" ] }, { "id" : "ITEM-2", "itemData" : { "ISBN" : "0950-1991", "ISSN" : "0950-1991", "PMID" : "7555720", "abstract" : "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 "author" : [ { "dropping-particle" : "", "family" : "McKearin", "given" : "D", "non-dropping-particle" : "", "parse-names" : false, "suffix" : "" }, { "dropping-particle" : "", "family" : "Ohlstein", "given" : "B", "non-dropping-particle" : "", "parse-names" : false, "suffix" : "" } ], "container-title" : "Development", "id" : "ITEM-2", "issue" : "9", "issued" : { "date-parts" : [ [ "1995", "9", "1" ] ] }, "page" : "2937 LP  - 2947", "title" : "A role for the Drosophila bag-of-marbles protein in the differentiation of cystoblasts from germline stem cells", "title-short" : "McKearin1995b", "type" : "article-journal", "volume" : "121" }, "uris" : [ "http://www.mendeley.com/documents/?uuid=49d74914-9662-403d-879f-ec503c0fabb4" ] } ], "mendeley" : { "formattedCitation" : "[@McKearin1995b; @McKearin1990e]", "plainTextFormattedCitation" : "[@McKearin1995b; @McKearin1990e]", "previouslyFormattedCitation" : "@[McKearin1990e,McKearin1995b]" }, "properties" : { "formattedCitation" : "(D. M. McKearin &amp; Spradling, 1990; D. McKearin &amp; Ohlstein, 1995)", "noteIndex" : 0, "plainCitation" : "(D. M. McKearin &amp; Spradling, 1990; D. McKearin &amp; Ohlstein, 1995)" }, "schema" : "https://github.com/citation-style-language/schema/raw/master/csl-citation.json" }</w:instrText>
      </w:r>
      <w:r w:rsidR="00012A4F" w:rsidRPr="00796F25">
        <w:fldChar w:fldCharType="separate"/>
      </w:r>
      <w:r w:rsidR="0099569E" w:rsidRPr="0099569E">
        <w:rPr>
          <w:noProof/>
        </w:rPr>
        <w:t>[@McKearin1995b; @McKearin1990e]</w:t>
      </w:r>
      <w:r w:rsidR="00012A4F" w:rsidRPr="00796F25">
        <w:fldChar w:fldCharType="end"/>
      </w:r>
      <w:r w:rsidRPr="00796F25">
        <w:t>. In this cyst, one cell is designated to become the oocyte and the other 15 cells take on the role of nurse cells, which generate proteins and mRNAs that are provided to the developing oocyte</w:t>
      </w:r>
      <w:r w:rsidR="00012A4F" w:rsidRPr="00796F25">
        <w:t xml:space="preserve"> </w:t>
      </w:r>
      <w:r w:rsidR="00012A4F" w:rsidRPr="00796F25">
        <w:fldChar w:fldCharType="begin" w:fldLock="1"/>
      </w:r>
      <w:r w:rsidR="0099569E">
        <w:instrText>ADDIN CSL_CITATION { "citationID" : "stxpFyK2", "citationItems" : [ { "id" : "ITEM-1",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1",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itle-short" : "Spradling1997e", "type" : "article-journal", "volume" : "62" }, "uri" : [ "http://www.mendeley.com/documents/?uuid=f230dc07-0ff8-4151-b36d-03b125b8c638" ], "uris" : [ "http://www.mendeley.com/documents/?uuid=f230dc07-0ff8-4151-b36d-03b125b8c638" ] }, { "id" : "ITEM-2", "itemData" : { "DOI" : "10.1038/ncb1122", "ISSN" : "1476-4679", "abstract" : "In many cell types polarized transport directs the movement of mRNAs and proteins from their site of synthesis to their site of action, thus conferring cell polarity1. The cytoplasmic dynein microtubule motor complex is involved in this process. In Drosophila melanogaster, the Egalitarian (Egl) and Bicaudal-D (BicD) proteins are also essential for the transport of macromolecules to the oocyte and to the apical surface of the blastoderm embryo2,3,4,5. Hence, Egl and BicD, which have been shown to associate4, may be part of a conserved core localization machinery in Drosophila, although a direct association between these molecules and the dynein motor complex has not been shown. Here we report that Egl interacts directly with Drosophila dynein light chain (Dlc), a microtubule motor component, through an Egl domain distinct from that which binds BicD4. We propose that the Egl\u2013BicD complex is loaded through Dlc onto the dynein motor complex thereby facilitating transport of cargo. Consistent with this model, point mutations that specifically disrupt Egl\u2013Dlc association also disrupt microtubule-dependant trafficking both to and within the oocyte, resulting in a loss of oocyte fate maintenance and polarity. Our data provide a direct link between a molecule necessary for oocyte specification and the microtubule motor complex, and supports the hypothesis that microtubule-mediated transport is important for preserving oocyte fate.", "author" : [ { "dropping-particle" : "", "family" : "Navarro", "given" : "Caryn", "non-dropping-particle" : "", "parse-names" : false, "suffix" : "" }, { "dropping-particle" : "", "family" : "Puthalakath", "given" : "Hamsa", "non-dropping-particle" : "", "parse-names" : false, "suffix" : "" }, { "dropping-particle" : "", "family" : "Adams", "given" : "Jerry M", "non-dropping-particle" : "", "parse-names" : false, "suffix" : "" }, { "dropping-particle" : "", "family" : "Strasser", "given" : "Andreas", "non-dropping-particle" : "", "parse-names" : false, "suffix" : "" }, { "dropping-particle" : "", "family" : "Lehmann", "given" : "Ruth", "non-dropping-particle" : "", "parse-names" : false, "suffix" : "" } ], "container-title" : "Nature Cell Biology", "id" : "ITEM-2", "issue" : "5", "issued" : { "date-parts" : [ [ "2004" ] ] }, "page" : "427-435", "title" : "Egalitarian binds dynein light chain to establish oocyte polarity and maintain oocyte fate", "title-short" : "Navarro2004b", "type" : "article-journal", "volume" : "6" }, "uris" : [ "http://www.mendeley.com/documents/?uuid=815b9bf0-50fa-455e-adfd-b5bc2fcb06fc" ] } ], "mendeley" : { "formattedCitation" : "[@Navarro2004b; @Spradling1997e]", "plainTextFormattedCitation" : "[@Navarro2004b; @Spradling1997e]", "previouslyFormattedCitation" : "@[Navarro2004b,Spradling1997e]" }, "properties" : { "formattedCitation" : "(Navarro et al., 2004; A. C. Spradling et al., 1997)", "noteIndex" : 0, "plainCitation" : "(Navarro et al., 2004; A. C. Spradling et al., 1997)" }, "schema" : "https://github.com/citation-style-language/schema/raw/master/csl-citation.json" }</w:instrText>
      </w:r>
      <w:r w:rsidR="00012A4F" w:rsidRPr="00796F25">
        <w:fldChar w:fldCharType="separate"/>
      </w:r>
      <w:r w:rsidR="0099569E" w:rsidRPr="0099569E">
        <w:rPr>
          <w:noProof/>
        </w:rPr>
        <w:t>[@Navarro2004b; @Spradling1997e]</w:t>
      </w:r>
      <w:r w:rsidR="00012A4F" w:rsidRPr="00796F25">
        <w:fldChar w:fldCharType="end"/>
      </w:r>
      <w:r w:rsidR="00012A4F" w:rsidRPr="00796F25">
        <w:t xml:space="preserve">. </w:t>
      </w:r>
      <w:r w:rsidRPr="00796F25">
        <w:t>The specified oocyte and its associated nurse cells are then encapsulated by somatic cells to form an egg chamber that buds off from the germarium</w:t>
      </w:r>
      <w:r w:rsidR="00C124E4" w:rsidRPr="00796F25">
        <w:t xml:space="preserve"> (Figure 1B)</w:t>
      </w:r>
      <w:r w:rsidR="006C00F5" w:rsidRPr="00796F25">
        <w:t xml:space="preserve"> </w:t>
      </w:r>
      <w:r w:rsidR="00012A4F" w:rsidRPr="00796F25">
        <w:fldChar w:fldCharType="begin" w:fldLock="1"/>
      </w:r>
      <w:r w:rsidR="0099569E">
        <w:instrText>ADDIN CSL_CITATION { "citationID" : "8dqO5gBp", "citationItems" : [ { "id" : "ITEM-1", "itemData" : { "abstract" : "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 "author" : [ { "dropping-particle" : "", "family" : "Margolis", "given" : "J", "non-dropping-particle" : "", "parse-names" : false, "suffix" : "" }, { "dropping-particle" : "", "family" : "Spradling", "given" : "A", "non-dropping-particle" : "", "parse-names" : false, "suffix" : "" } ], "container-title" : "Development", "id" : "ITEM-1", "issue" : "11", "issued" : { "date-parts" : [ [ "1995", "11", "1" ] ] }, "page" : "3797 LP  - 3807", "title" : "Identification and behavior of epithelial stem cells in the Drosophila ovary", "title-short" : "Margolis1995a", "type" : "article-journal", "volume" : "121" }, "uris" : [ "http://www.mendeley.com/documents/?uuid=fbf28c28-3584-48ee-9153-fe3dbf9664fd" ] }, { "id" : "ITEM-2", "itemData" : { "DOI" : "https://doi.org/10.1016/j.cub.2004.05.049", "ISSN" : "0960-9822", "abstract" : "In Drosophila, primordial germ cells (PGCs) are set aside from somatic cells and subsequently migrate through the embryo and associate with somatic gonadal cells to form the embryonic gonad [1]. During larval stages, PGCs proliferate in the female gonad, and a subset of PGCs are selected at late larval stages to become germ line stem cells (GSCs), the source of continuous egg production throughout adulthood 2, 3, 4, 5. However, the degree of similarity between PGCs and the self-renewing GSCs is unclear. Here we show that many of the genes that are required for GSC maintenance in adults are also required to prevent precocious differentiation of PGCs within the larval ovary. We show that following overexpression of the GSC-differentiation gene bag of marbles (bam), PGCs differentiate to form cysts without becoming GSCs. Furthermore, PGCs that are mutant for nanos (nos), pumilio (pum) or for signaling components of the decapentaplegic (dpp) pathway also differentiate. The similarity in the genes necessary for GSC maintenance and the repression of PGC differentiation suggest that PGCs and GSCs may be functionally equivalent and that the larval gonad functions as a \u201cPGC niche\u201d.", "author" : [ { "dropping-particle" : "", "family" : "Gilboa", "given" : "Lilach", "non-dropping-particle" : "", "parse-names" : false, "suffix" : "" }, { "dropping-particle" : "", "family" : "Lehmann", "given" : "Ruth", "non-dropping-particle" : "", "parse-names" : false, "suffix" : "" } ], "container-title" : "Current Biology", "id" : "ITEM-2", "issue" : "11", "issued" : { "date-parts" : [ [ "2004" ] ] }, "page" : "981-986", "title" : "Repression of Primordial Germ Cell Differentiation Parallels Germ Line Stem Cell Maintenance", "title-short" : "Gilboa2004a", "type" : "article-journal", "volume" : "14" }, "uris" : [ "http://www.mendeley.com/documents/?uuid=1d5e8e16-0451-4c8e-af0d-e3a93322daa1" ] } ], "mendeley" : { "formattedCitation" : "[@Gilboa2004a; @Margolis1995a]", "plainTextFormattedCitation" : "[@Gilboa2004a; @Margolis1995a]", "previouslyFormattedCitation" : "@[Gilboa2004a,Margolis1995a]" }, "properties" : { "formattedCitation" : "(Gilboa &amp; Lehmann, 2004; Margolis &amp; Spradling, 1995)", "noteIndex" : 0, "plainCitation" : "(Gilboa &amp; Lehmann, 2004; Margolis &amp; Spradling, 1995)" }, "schema" : "https://github.com/citation-style-language/schema/raw/master/csl-citation.json" }</w:instrText>
      </w:r>
      <w:r w:rsidR="00012A4F" w:rsidRPr="00796F25">
        <w:fldChar w:fldCharType="separate"/>
      </w:r>
      <w:r w:rsidR="0099569E" w:rsidRPr="0099569E">
        <w:rPr>
          <w:noProof/>
        </w:rPr>
        <w:t>[@Gilboa2004a; @Margolis1995a]</w:t>
      </w:r>
      <w:r w:rsidR="00012A4F" w:rsidRPr="00796F25">
        <w:fldChar w:fldCharType="end"/>
      </w:r>
      <w:r w:rsidR="00012A4F" w:rsidRPr="00796F25">
        <w:t xml:space="preserve">. </w:t>
      </w:r>
      <w:r w:rsidRPr="00796F25">
        <w:t xml:space="preserve">The nurse cells </w:t>
      </w:r>
      <w:r w:rsidR="00775AF8">
        <w:t xml:space="preserve">will </w:t>
      </w:r>
      <w:r w:rsidRPr="00796F25">
        <w:t xml:space="preserve">enter into a unique state in which they undergo a modified version of the cell cycle without undergoing mitosis, creating polyploid nuclei capable of fulfilling the high transcriptional </w:t>
      </w:r>
      <w:r w:rsidR="00775AF8">
        <w:t xml:space="preserve">demand </w:t>
      </w:r>
      <w:r w:rsidRPr="00796F25">
        <w:t>require</w:t>
      </w:r>
      <w:r w:rsidR="00775AF8">
        <w:t xml:space="preserve">d to </w:t>
      </w:r>
      <w:r w:rsidR="00775AF8" w:rsidRPr="00796F25">
        <w:t>transcrib</w:t>
      </w:r>
      <w:r w:rsidR="00775AF8">
        <w:t xml:space="preserve">e </w:t>
      </w:r>
      <w:r w:rsidRPr="00796F25">
        <w:t>all of the mRNAs necessary for the egg</w:t>
      </w:r>
      <w:r w:rsidR="009A1871" w:rsidRPr="00796F25">
        <w:t xml:space="preserve"> </w:t>
      </w:r>
      <w:r w:rsidR="00735FEC" w:rsidRPr="00796F25">
        <w:fldChar w:fldCharType="begin" w:fldLock="1"/>
      </w:r>
      <w:r w:rsidR="0099569E">
        <w:instrText>ADDIN CSL_CITATION { "citationID" : "g5K1Y06y", "citationItems" : [ { "id" : "ITEM-1", "itemData" : { "DOI" : "10.1038/sj.onc.1208610", "ISSN" : "1476-5594", "abstract" : "During metazoan development, the organization of the cell cycle is often modified in response to developmental signals. The endocycle provides a dramatic example of this phenomenon. In the endocycle, also referred to as the endoreplicative cycle, cells undergo successive rounds of DNA replication without an intervening mitosis. Often the endocycle is used to expand the genome of a group of specialized cells that are highly biosynthetically active. In these circumstances, large polyploid cells are produced in organisms that are primarily comprised of diploid cells. However, many organisms achieve growth by increasing cell size, rather than cell number. This strategy is more generally exploited in insects and plants. For instance, in the insect Drosophila melanogaster, the majority of the larval tissues, as well as many adult tissues, enter the endocycle and become polyploid. Therefore, Drosophila has been a rich source for studies on endocycle regulation. Recent work from Drosophila is beginning to reveal how developmental signals promote the transition from the mitotic cycle to the endocycle, as well as what drives endocycle progression. In addition, studies on the endocycle have provided insight into the regulatory principles underlying the once per cell cycle replication of the genome, as well as the relationship between S\u2009phase and mitosis.", "author" : [ { "dropping-particle" : "", "family" : "Lilly", "given" : "Mary A", "non-dropping-particle" : "", "parse-names" : false, "suffix" : "" }, { "dropping-particle" : "", "family" : "Duronio", "given" : "Robert J", "non-dropping-particle" : "", "parse-names" : false, "suffix" : "" } ], "container-title" : "Oncogene", "id" : "ITEM-1", "issue" : "17", "issued" : { "date-parts" : [ [ "2005" ] ] }, "page" : "2765-2775", "title" : "New insights into cell cycle control from the Drosophila endocycle", "title-short" : "Lilly2005d", "type" : "article-journal", "volume" : "24" }, "uris" : [ "http://www.mendeley.com/documents/?uuid=a6171654-11bf-49fb-975e-b8487e3c1785" ] }, { "id" : "ITEM-2", "itemData" : { "DOI" : "10.1046/j.1365-2443.1998.00232.x", "ISBN" : "1356-9597 (Print)\\r1356-9597 (Linking)", "ISSN" : "1356-9597", "PMID" : "10096018", "abstract" : "A modified cell cycle, the endo cycle, produces the polyploid or polytene cells that are present in some tissues of most organisms. In the endo cycle, the S phase alternates with a gap phase, but mitosis does not occur. Genes needed to inhibit mitosis during the endo cycle and to promote the onset of S phase have been identified in Drosophila. Genomic intervals are differentially replicated during the endo cycle S phase such that some regions are under-replicated, while others can be amplified. Cyclin E and E2F are needed for this differential DNA replication during Drosophila oogenesis.", "author" : [ { "dropping-particle" : "", "family" : "Royzman", "given" : "Irena", "non-dropping-particle" : "", "parse-names" : false, "suffix" : "" }, { "dropping-particle" : "", "family" : "Orr-Weaver", "given" : "Terry L.", "non-dropping-particle" : "", "parse-names" : false, "suffix" : "" } ], "container-title" : "Genes to Cells", "id" : "ITEM-2", "issue" : "12", "issued" : { "date-parts" : [ [ "1998", "12", "1" ] ] }, "note" : "From Duplicate 1 (S phase and differential DNA replication during Drosophila oogenesis - Royzman, Irena; Orr-Weaver, Terry L)\n\ndoi: 10.1046/j.1365-2443.1998.00232.x", "page" : "767-776", "publisher" : "John Wiley &amp; Sons, Ltd (10.1111)", "title" : "S phase and differential DNA replication during Drosophila oogenesis", "title-short" : "Royzman1998", "type" : "article-journal", "volume" : "3" }, "uris" : [ "http://www.mendeley.com/documents/?uuid=c50a6c74-c73f-4e14-af9b-a727be0eb537" ] } ], "mendeley" : { "formattedCitation" : "[@Lilly2005d; @Royzman1998]", "plainTextFormattedCitation" : "[@Lilly2005d; @Royzman1998]", "previouslyFormattedCitation" : "@[Lilly2005d,Royzman1998]" }, "properties" : { "formattedCitation" : "(Lilly &amp; Duronio, 2005; Royzman &amp; Orr-Weaver, 1998)", "noteIndex" : 0, "plainCitation" : "(Lilly &amp; Duronio, 2005; Royzman &amp; Orr-Weaver, 1998)" }, "schema" : "https://github.com/citation-style-language/schema/raw/master/csl-citation.json" }</w:instrText>
      </w:r>
      <w:r w:rsidR="00735FEC" w:rsidRPr="00796F25">
        <w:fldChar w:fldCharType="separate"/>
      </w:r>
      <w:r w:rsidR="0099569E" w:rsidRPr="0099569E">
        <w:rPr>
          <w:noProof/>
        </w:rPr>
        <w:t>[@Lilly2005d; @Royzman1998]</w:t>
      </w:r>
      <w:r w:rsidR="00735FEC" w:rsidRPr="00796F25">
        <w:fldChar w:fldCharType="end"/>
      </w:r>
      <w:r w:rsidR="00735FEC" w:rsidRPr="00796F25">
        <w:t xml:space="preserve">. </w:t>
      </w:r>
      <w:r w:rsidRPr="00796F25">
        <w:t xml:space="preserve">As this process </w:t>
      </w:r>
      <w:r w:rsidR="00775AF8">
        <w:t>ensu</w:t>
      </w:r>
      <w:r w:rsidR="00775AF8" w:rsidRPr="00796F25">
        <w:t>es</w:t>
      </w:r>
      <w:r w:rsidRPr="00796F25">
        <w:t>, the egg chambers and oocyte increase in size as the supply of mRNAs and proteins is created and deposited into the mature egg</w:t>
      </w:r>
      <w:r w:rsidR="00C124E4" w:rsidRPr="00796F25">
        <w:t xml:space="preserve"> (Figure 1A)</w:t>
      </w:r>
      <w:r w:rsidR="009A1871" w:rsidRPr="00796F25">
        <w:t xml:space="preserve"> </w:t>
      </w:r>
      <w:r w:rsidR="00735FEC" w:rsidRPr="00796F25">
        <w:fldChar w:fldCharType="begin" w:fldLock="1"/>
      </w:r>
      <w:r w:rsidR="0099569E">
        <w:instrText>ADDIN CSL_CITATION { "citationID" : "AelfPtSG", "citationItems" : [ { "id" : "ITEM-1", "itemData" : { "DOI" : "10.1101/cshperspect.a002758", "ISSN" : "1943-0264", "abstract" : "Translational control of specific mRNAs is a widespread mechanism of gene regulation, and it is especially important in pattern formation in the oocytes of organisms in which the embryonic axes are established maternally. Drosophila and Xenopus have been especially valuable in elucidating the relevant molecular mechanisms. Here, we comprehensively review what is known about translational control in these two systems, focusing on examples that illustrate key concepts that have emerged. We focus on protein-mediated translational control, rather than regulation mediated by small RNAs, as the former appears to be predominant in controlling these developmental events. Mechanisms that modulate the ability of the specific mRNAs to be recruited to the ribosome, that regulate polyadenylation of specific mRNAs, or that control the association of particular mRNAs into translationally inert ribonucleoprotein complexes will all be discussed.", "author" : [ { "dropping-particle" : "", "family" : "Richter", "given" : "Joel D", "non-dropping-particle" : "", "parse-names" : false, "suffix" : "" }, { "dropping-particle" : "", "family" : "Lasko", "given" : "Paul", "non-dropping-particle" : "", "parse-names" : false, "suffix" : "" } ], "container-title" : "Cold Spring Harbor perspectives in biology", "id" : "ITEM-1", "issue" : "9", "issued" : { "date-parts" : [ [ "2011", "9", "1" ] ] }, "language" : "eng", "page" : "a002758-a002758", "publisher" : "Cold Spring Harbor Laboratory Press", "title" : "Translational control in oocyte development", "title-short" : "Richter2011j", "type" : "article-journal", "volume" : "3" }, "uri" : [ "http://www.mendeley.com/documents/?uuid=af0b31b0-4d4d-44c4-a46b-bc760d9a5e88" ], "uris" : [ "http://www.mendeley.com/documents/?uuid=af0b31b0-4d4d-44c4-a46b-bc760d9a5e88" ] }, { "id" : "ITEM-2",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2", "issue" : "10", "issued" : { "date-parts" : [ [ "2012", "10", "1" ] ] }, "language" : "eng", "page" : "a012294", "publisher" : "Cold Spring Harbor Laboratory Press", "title" : "mRNA localization and translational control in Drosophila oogenesis", "title-short" : "Lasko2012a", "type" : "article-journal", "volume" : "4" }, "uris" : [ "http://www.mendeley.com/documents/?uuid=8c50edbf-99f9-4cc5-853a-3689f021ab37" ] } ], "mendeley" : { "formattedCitation" : "[@Lasko2012a; @Richter2011j]", "plainTextFormattedCitation" : "[@Lasko2012a; @Richter2011j]", "previouslyFormattedCitation" : "@[Lasko2012a,Richter2011j]" }, "properties" : { "formattedCitation" : "(Lasko, 2012; Richter &amp; Lasko, 2011)", "noteIndex" : 0, "plainCitation" : "(Lasko, 2012; Richter &amp; Lasko, 2011)" }, "schema" : "https://github.com/citation-style-language/schema/raw/master/csl-citation.json" }</w:instrText>
      </w:r>
      <w:r w:rsidR="00735FEC" w:rsidRPr="00796F25">
        <w:fldChar w:fldCharType="separate"/>
      </w:r>
      <w:r w:rsidR="0099569E" w:rsidRPr="0099569E">
        <w:rPr>
          <w:noProof/>
        </w:rPr>
        <w:t>[@Lasko2012a; @Richter2011j]</w:t>
      </w:r>
      <w:r w:rsidR="00735FEC" w:rsidRPr="00796F25">
        <w:fldChar w:fldCharType="end"/>
      </w:r>
      <w:r w:rsidR="00735FEC" w:rsidRPr="00796F25">
        <w:t>.</w:t>
      </w:r>
    </w:p>
    <w:p w14:paraId="14817DB6" w14:textId="77777777" w:rsidR="00780E6A" w:rsidRPr="00796F25" w:rsidRDefault="00D126B7" w:rsidP="00842C68">
      <w:pPr>
        <w:spacing w:line="480" w:lineRule="auto"/>
      </w:pPr>
      <w:r w:rsidRPr="00796F25">
        <w:t xml:space="preserve"> </w:t>
      </w:r>
    </w:p>
    <w:p w14:paraId="46C05B53" w14:textId="14A1B4AA" w:rsidR="00780E6A" w:rsidRPr="00796F25" w:rsidRDefault="000243E2" w:rsidP="00842C68">
      <w:pPr>
        <w:spacing w:line="480" w:lineRule="auto"/>
      </w:pPr>
      <w:r>
        <w:lastRenderedPageBreak/>
        <w:t>Oocyte</w:t>
      </w:r>
      <w:r w:rsidR="00D126B7" w:rsidRPr="00796F25">
        <w:t xml:space="preserve"> development</w:t>
      </w:r>
      <w:r>
        <w:t xml:space="preserve"> entails</w:t>
      </w:r>
      <w:r w:rsidR="00D126B7" w:rsidRPr="00796F25">
        <w:t xml:space="preserve"> </w:t>
      </w:r>
      <w:r>
        <w:t xml:space="preserve">multiple </w:t>
      </w:r>
      <w:r w:rsidR="00D126B7" w:rsidRPr="00796F25">
        <w:t xml:space="preserve">processes </w:t>
      </w:r>
      <w:r>
        <w:t>that</w:t>
      </w:r>
      <w:r w:rsidR="00D126B7" w:rsidRPr="00796F25">
        <w:t xml:space="preserve"> ensure effective completion of gametogenesis </w:t>
      </w:r>
      <w:r>
        <w:t>and fertility. Among these are</w:t>
      </w:r>
      <w:r w:rsidR="00D126B7" w:rsidRPr="00796F25">
        <w:t xml:space="preserve"> stem cell maintenance and asymmetric division, differentiation, mitosis and meiosis, and production of the maternal mRNA contribution, </w:t>
      </w:r>
      <w:r>
        <w:t xml:space="preserve">thus </w:t>
      </w:r>
      <w:r w:rsidR="00D126B7" w:rsidRPr="00796F25">
        <w:t xml:space="preserve">the germ line </w:t>
      </w:r>
      <w:r>
        <w:t xml:space="preserve">is </w:t>
      </w:r>
      <w:r w:rsidR="00D126B7" w:rsidRPr="00796F25">
        <w:t>a salient model for understanding how cell</w:t>
      </w:r>
      <w:r>
        <w:t>s navigate</w:t>
      </w:r>
      <w:r w:rsidR="00D126B7" w:rsidRPr="00796F25">
        <w:t xml:space="preserve"> fate transitions </w:t>
      </w:r>
      <w:r w:rsidR="00735FEC" w:rsidRPr="00796F25">
        <w:fldChar w:fldCharType="begin" w:fldLock="1"/>
      </w:r>
      <w:r w:rsidR="0099569E">
        <w:instrText>ADDIN CSL_CITATION { "citationID" : "XAEMi3qe", "citationItems" : [ { "id" : "ITEM-1", "itemData" : { "DOI" : "https://doi.org/10.1016/j.celrep.2015.10.017", "ISSN" : "2211-1247", "abstract" : "Summary The central question in stem cell regulation is how the balance between self-renewal and differentiation is controlled at the molecular level. This study uses germline stem cells (GSCs) in the Drosophila ovary to demonstrate that the Drosophila CCR4 homolog\u00a0Twin is required intrinsically to promote both GSC\u00a0self-renewal and progeny differentiation. Twin/CCR4 is one of the two catalytic subunits in the highly conserved CCR4-NOT mRNA deadenylase complex. Twin works within the CCR4-NOT complex to intrinsically maintain GSC self-renewal, at least partly by sustaining E-cadherin-mediated GSC-niche interaction and preventing transposable element-induced DNA damage. It promotes GSC progeny differentiation by forming protein complexes with differentiation factors Bam and Bgcn independently of other CCR4-NOT components. Interestingly, Bam can competitively inhibit the association of Twin with Pop2 in the CCR4-NOT complex. Therefore, this study demonstrates that Twin has important intrinsic roles in promoting GSC self-renewal and progeny differentiation by functioning in different protein complexes.", "author" : [ { "dropping-particle" : "", "family" : "Fu", "given" : "Ziwen", "non-dropping-particle" : "", "parse-names" : false, "suffix" : "" }, { "dropping-particle" : "", "family" : "Geng", "given" : "Cuiyun", "non-dropping-particle" : "", "parse-names" : false, "suffix" : "" }, { "dropping-particle" : "", "family" : "Wang", "given" : "Hui", "non-dropping-particle" : "", "parse-names" : false, "suffix" : "" }, { "dropping-particle" : "", "family" : "Yang", "given" : "Zhihao", "non-dropping-particle" : "", "parse-names" : false, "suffix" : "" }, { "dropping-particle" : "", "family" : "Weng", "given" : "Changjiang", "non-dropping-particle" : "", "parse-names" : false, "suffix" : "" }, { "dropping-particle" : "", "family" : "Li", "given" : "Hua", "non-dropping-particle" : "", "parse-names" : false, "suffix" : "" }, { "dropping-particle" : "", "family" : "Deng", "given" : "Lamei", "non-dropping-particle" : "", "parse-names" : false, "suffix" : "" }, { "dropping-particle" : "", "family" : "Liu", "given" : "Luping", "non-dropping-particle" : "", "parse-names" : false, "suffix" : "" }, { "dropping-particle" : "", "family" : "Liu", "given" : "Nan", "non-dropping-particle" : "", "parse-names" : false, "suffix" : "" }, { "dropping-particle" : "", "family" : "Ni", "given" : "Jianquan", "non-dropping-particle" : "", "parse-names" : false, "suffix" : "" }, { "dropping-particle" : "", "family" : "Xie", "given" : "Ting", "non-dropping-particle" : "", "parse-names" : false, "suffix" : "" } ], "container-title" : "Cell Reports", "id" : "ITEM-1", "issue" : "7", "issued" : { "date-parts" : [ [ "2015" ] ] }, "page" : "1366-1379", "title" : "Twin Promotes the Maintenance and Differentiation of Germline Stem Cell Lineage through Modulation of Multiple Pathways", "title-short" : "Fu2015h", "type" : "article-journal", "volume" : "13" }, "uris" : [ "http://www.mendeley.com/documents/?uuid=b0f79e64-9cd6-4a11-b959-d758251f5217" ] }, { "id" : "ITEM-2",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2", "issue" : "1", "issued" : { "date-parts" : [ [ "2011", "1", "18" ] ] }, "language" : "eng", "page" : "72-83", "publisher" : "Cell Press", "title" : "Brat promotes stem cell differentiation via control of a bistable switch that restricts BMP signaling", "title-short" : "Harris2011i", "type" : "article-journal", "volume" : "20" }, "uri" : [ "http://www.mendeley.com/documents/?uuid=66aeddbb-7475-4831-9281-4fce9b2db071" ], "uris" : [ "http://www.mendeley.com/documents/?uuid=66aeddbb-7475-4831-9281-4fce9b2db071" ] }, { "id" : "ITEM-3",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3", "issue" : "10", "issued" : { "date-parts" : [ [ "2012", "10", "1" ] ] }, "language" : "eng", "page" : "a012294", "publisher" : "Cold Spring Harbor Laboratory Press", "title" : "mRNA localization and translational control in Drosophila oogenesis", "title-short" : "Lasko2012a", "type" : "article-journal", "volume" : "4" }, "uris" : [ "http://www.mendeley.com/documents/?uuid=8c50edbf-99f9-4cc5-853a-3689f021ab37" ] }, { "id" : "ITEM-4",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4", "issue" : "6", "issued" : { "date-parts" : [ [ "2003", "3", "15" ] ] }, "page" : "1159-1170", "publisher" : "The Company of Biologists Ltd", "title" : "A discrete transcriptional silencer in the bam gene determines asymmetric division of the Drosophila germline stem cell", "title-short" : "Chen2003q", "type" : "article-journal", "volume" : "130" }, "uris" : [ "http://www.mendeley.com/documents/?uuid=ec3dcf17-1511-4b76-8dcf-0f03cbbfd88e" ] } ], "mendeley" : { "formattedCitation" : "[@Chen2003q; @Fu2015h; @Harris2011i; @Lasko2012a]", "plainTextFormattedCitation" : "[@Chen2003q; @Fu2015h; @Harris2011i; @Lasko2012a]", "previouslyFormattedCitation" : "@[Chen2003q,Fu2015h,Harris2011i,Lasko2012a]" }, "properties" : { "formattedCitation" : "(Chen &amp; McKearin, 2003b; Fu et al., 2015; Harris et al., 2011; Lasko, 2012)", "noteIndex" : 0, "plainCitation" : "(Chen &amp; McKearin, 2003b; Fu et al., 2015; Harris et al., 2011; Lasko, 2012)" }, "schema" : "https://github.com/citation-style-language/schema/raw/master/csl-citation.json" }</w:instrText>
      </w:r>
      <w:r w:rsidR="00735FEC" w:rsidRPr="00796F25">
        <w:fldChar w:fldCharType="separate"/>
      </w:r>
      <w:r w:rsidR="0099569E" w:rsidRPr="0099569E">
        <w:rPr>
          <w:noProof/>
        </w:rPr>
        <w:t>[@Chen2003q; @Fu2015h; @Harris2011i; @Lasko2012a]</w:t>
      </w:r>
      <w:r w:rsidR="00735FEC" w:rsidRPr="00796F25">
        <w:fldChar w:fldCharType="end"/>
      </w:r>
      <w:r w:rsidR="00D126B7" w:rsidRPr="00796F25">
        <w:t>. During oogenesis, there is little instructive transcription, barring a few examples, to mediate these critical transitions</w:t>
      </w:r>
      <w:r w:rsidR="00EB56C1" w:rsidRPr="00796F25">
        <w:t xml:space="preserve"> </w:t>
      </w:r>
      <w:r w:rsidR="00EB56C1" w:rsidRPr="00796F25">
        <w:fldChar w:fldCharType="begin" w:fldLock="1"/>
      </w:r>
      <w:r w:rsidR="0099569E">
        <w:instrText>ADDIN CSL_CITATION { "citationID" : "QBbfgfyt", "citationItems" : [ { "id" : "ITEM-1", "itemData" : { "DOI" : "10.1101/sqb.2008.73.057", "ISBN" : "9780879698621", "ISSN" : "00917451", "PMID" : "19270081", "abstract" : "Germ cells are the ultimate stem cells because they have the potential to give rise to a new organism. Specified during early embryogenesis in most species, germ cells evade somatic differentiation by using mechanisms such as transcriptional silencing and translational control (Seydoux and Braun 2006; Cinalli et al. 2008). To identify germ-line targets of translational regulation and to understand their mechanism of regulation, we used publicly available databases to identify RNAs localized to germ plasm. Using a transgenic reporter assay, we find that these germ-line RNAs are both spatially and temporally regulated during both oogenesis and embryogenesis by their 3\u2032-untranslated regions (3\u2032UTRs) (Rangan et al. 2008). We find that many RNAs that are spatially and temporally regulated in the early embryo are also translationally regulated during oogenesis. However, RNAs that are similarly regulated during oogenesis are no longer coregulated during embryogenesis, demonstrating that cis-acting sequences within a single RNA are used differentially during the life cycle of the germ line. Our study emphasizes a multifaceted role of translational regulation in germ cells. Many aspects of cellular behavior are shared between germ cells and other stem cells; thus, analysis of the translational regulatory networks controlling translation during the germ-line life cycle may reveal important general features of RNA regulation in stem cells. ", "author" : [ { "dropping-particle" : "", "family" : "Rangan", "given" : "P.", "non-dropping-particle" : "", "parse-names" : false, "suffix" : "" }, { "dropping-particle" : "", "family" : "DeGennaro", "given" : "M.", "non-dropping-particle" : "", "parse-names" : false, "suffix" : "" }, { "dropping-particle" : "", "family" : "Lehmann", "given" : "R.", "non-dropping-particle" : "", "parse-names" : false, "suffix" : "" } ], "container-title" : "Cold Spring Harbor Symposia on Quantitative Biology ", "id" : "ITEM-1", "issued" : { "date-parts" : [ [ "2008", "1", "1" ] ] }, "note" : "From Duplicate 1 (Regulating Gene Expression in the Drosophila Germ Line - Rangan, P; DeGennaro, M; Lehmann, R)\n\n10.1101/sqb.2008.73.057", "page" : "1-8", "title" : "Regulating Gene Expression in the Drosophila Germ Line", "title-short" : "Rangan2008", "type" : "article-journal", "volume" : "73 " }, "uris" : [ "http://www.mendeley.com/documents/?uuid=3a4dd571-0dd1-4539-b7a7-be5e98ba22df" ] }, { "id" : "ITEM-2", "itemData" : { "DOI" : "https://doi.org/10.1016/j.cell.2008.02.003", "ISSN" : "0092-8674", "abstract" : "Germ cells are the only cell type capable of generating an entirely new organism. In order to execute germline-specific functions and to retain the capacity for totipotency, germ cells repress somatic differentiation, interact with a specialized microenvironment, and use germline-specific networks of RNA regulation.", "author" : [ { "dropping-particle" : "", "family" : "Cinalli", "given" : "Ryan M.", "non-dropping-particle" : "", "parse-names" : false, "suffix" : "" }, { "dropping-particle" : "", "family" : "Rangan", "given" : "Prashanth", "non-dropping-particle" : "", "parse-names" : false, "suffix" : "" }, { "dropping-particle" : "", "family" : "Lehmann", "given" : "Ruth", "non-dropping-particle" : "", "parse-names" : false, "suffix" : "" } ], "container-title" : "Cell", "id" : "ITEM-2", "issue" : "4", "issued" : { "date-parts" : [ [ "2008", "2", "22" ] ] }, "page" : "559-562", "publisher" : "Cell Press", "title" : "Germ Cells Are Forever", "title-short" : "Cinalli2008d", "type" : "article-journal", "volume" : "132" }, "uris" : [ "http://www.mendeley.com/documents/?uuid=5b064be7-6bd2-4999-90d8-72af7a56d8cc" ] } ], "mendeley" : { "formattedCitation" : "[@Cinalli2008d; @Rangan2008]", "plainTextFormattedCitation" : "[@Cinalli2008d; @Rangan2008]", "previouslyFormattedCitation" : "@[Cinalli2008d,Rangan2008]" }, "properties" : { "formattedCitation" : "(Cinalli et al., 2008; Rangan et al., 2008)", "noteIndex" : 0, "plainCitation" : "(Cinalli et al., 2008; Rangan et al., 2008)" }, "schema" : "https://github.com/citation-style-language/schema/raw/master/csl-citation.json" }</w:instrText>
      </w:r>
      <w:r w:rsidR="00EB56C1" w:rsidRPr="00796F25">
        <w:fldChar w:fldCharType="separate"/>
      </w:r>
      <w:r w:rsidR="0099569E" w:rsidRPr="0099569E">
        <w:rPr>
          <w:noProof/>
        </w:rPr>
        <w:t>[@Cinalli2008d; @Rangan2008]</w:t>
      </w:r>
      <w:r w:rsidR="00EB56C1" w:rsidRPr="00796F25">
        <w:fldChar w:fldCharType="end"/>
      </w:r>
      <w:r w:rsidR="00EB56C1" w:rsidRPr="00796F25">
        <w:t xml:space="preserve">. </w:t>
      </w:r>
      <w:r w:rsidR="00D126B7" w:rsidRPr="00796F25">
        <w:t>Instead, the germline relies highly on post-transcriptional regulatory mechanisms to coordinate gametogenesis</w:t>
      </w:r>
      <w:r w:rsidR="00735FEC" w:rsidRPr="00796F25">
        <w:t xml:space="preserve"> </w:t>
      </w:r>
      <w:r w:rsidR="00735FEC" w:rsidRPr="00796F25">
        <w:fldChar w:fldCharType="begin" w:fldLock="1"/>
      </w:r>
      <w:r w:rsidR="0099569E">
        <w:instrText>ADDIN CSL_CITATION { "citationID" : "OoJN2cIz", "citationItems" : [ { "id" : "ITEM-1",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1", "issue" : "1", "issued" : { "date-parts" : [ [ "2014", "10", "13" ] ] }, "page" : "13 LP  - 21", "title" : "Translational control in germline stem cell development", "title-short" : "Slaidina2014h", "type" : "article-journal", "volume" : "207" }, "uri" : [ "http://www.mendeley.com/documents/?uuid=e28c827a-4d83-4171-ac99-6eb1ba1eee68" ], "uris" : [ "http://www.mendeley.com/documents/?uuid=e28c827a-4d83-4171-ac99-6eb1ba1eee68" ] } ], "mendeley" : { "formattedCitation" : "[@Slaidina2014h]", "plainTextFormattedCitation" : "[@Slaidina2014h]", "previouslyFormattedCitation" : "@[Slaidina2014h]" }, "properties" : { "formattedCitation" : "(Slaidina &amp; Lehmann, 2014b)", "noteIndex" : 0, "plainCitation" : "(Slaidina &amp; Lehmann, 2014b)" }, "schema" : "https://github.com/citation-style-language/schema/raw/master/csl-citation.json" }</w:instrText>
      </w:r>
      <w:r w:rsidR="00735FEC" w:rsidRPr="00796F25">
        <w:fldChar w:fldCharType="separate"/>
      </w:r>
      <w:r w:rsidR="0099569E" w:rsidRPr="0099569E">
        <w:rPr>
          <w:noProof/>
        </w:rPr>
        <w:t>[@Slaidina2014h]</w:t>
      </w:r>
      <w:r w:rsidR="00735FEC" w:rsidRPr="00796F25">
        <w:fldChar w:fldCharType="end"/>
      </w:r>
      <w:r w:rsidR="00D126B7" w:rsidRPr="00796F25">
        <w:t>. These include: alternative splicing, RNA modifications to modulate splicing, protein-RNA interactions, small RNA biology, and organization of the translation machinery to control the output of gene expression to mediate cell fate transitions. Here we focus on post-transcriptional processing of germline mRNAs</w:t>
      </w:r>
      <w:r>
        <w:t xml:space="preserve"> and</w:t>
      </w:r>
      <w:r w:rsidR="00D126B7" w:rsidRPr="00796F25">
        <w:t xml:space="preserve"> translational regulation </w:t>
      </w:r>
      <w:r>
        <w:t xml:space="preserve">both of which are </w:t>
      </w:r>
      <w:r w:rsidR="00D126B7" w:rsidRPr="00796F25">
        <w:t>required for successful oogenesis.</w:t>
      </w:r>
    </w:p>
    <w:p w14:paraId="5C7C5F6F" w14:textId="77777777" w:rsidR="00780E6A" w:rsidRPr="00796F25" w:rsidRDefault="00D126B7" w:rsidP="00842C68">
      <w:pPr>
        <w:spacing w:line="480" w:lineRule="auto"/>
      </w:pPr>
      <w:r w:rsidRPr="00796F25">
        <w:t xml:space="preserve"> </w:t>
      </w:r>
    </w:p>
    <w:p w14:paraId="2A660ED3" w14:textId="64690DA6" w:rsidR="00780E6A" w:rsidRPr="000B5F91" w:rsidRDefault="00D126B7" w:rsidP="00513BA1">
      <w:pPr>
        <w:pStyle w:val="ListParagraph"/>
        <w:numPr>
          <w:ilvl w:val="0"/>
          <w:numId w:val="1"/>
        </w:numPr>
        <w:spacing w:line="480" w:lineRule="auto"/>
        <w:ind w:left="360"/>
        <w:jc w:val="both"/>
        <w:rPr>
          <w:b/>
        </w:rPr>
      </w:pPr>
      <w:r w:rsidRPr="000B5F91">
        <w:rPr>
          <w:b/>
        </w:rPr>
        <w:t>Alternative splicing ensures accurate production of critical germline mRNAs to regulate sex determination and differentiation</w:t>
      </w:r>
    </w:p>
    <w:p w14:paraId="285384E7" w14:textId="77777777" w:rsidR="00780E6A" w:rsidRPr="00796F25" w:rsidRDefault="00780E6A" w:rsidP="00842C68">
      <w:pPr>
        <w:spacing w:line="480" w:lineRule="auto"/>
        <w:rPr>
          <w:b/>
        </w:rPr>
      </w:pPr>
    </w:p>
    <w:p w14:paraId="271E5A00" w14:textId="7279938F" w:rsidR="00780E6A" w:rsidRPr="00796F25" w:rsidRDefault="00D126B7" w:rsidP="00842C68">
      <w:pPr>
        <w:spacing w:line="480" w:lineRule="auto"/>
      </w:pPr>
      <w:r w:rsidRPr="00796F25">
        <w:t>Splicing decisions are crucial during the generation of mature mRNAs post-transcription</w:t>
      </w:r>
      <w:r w:rsidR="00B80D5C">
        <w:t>ally</w:t>
      </w:r>
      <w:r w:rsidRPr="00796F25">
        <w:t xml:space="preserve"> and significantly contribute to germline development. Splicing is mediated by a large ribonucleoprotein catalytic complex called the spliceosome, the core of which is made up of five small nuclear RNAs (snRNA), U1, U2, U4, U5 and U6, that work with spliceosomal proteins </w:t>
      </w:r>
      <w:r w:rsidR="00B80D5C">
        <w:t>to form</w:t>
      </w:r>
      <w:r w:rsidR="00B80D5C" w:rsidRPr="00796F25">
        <w:t xml:space="preserve"> </w:t>
      </w:r>
      <w:r w:rsidRPr="00796F25">
        <w:t>a small nuclear ribonucleoprotein complex (snRNP)</w:t>
      </w:r>
      <w:r w:rsidR="002501A4" w:rsidRPr="00796F25">
        <w:t xml:space="preserve"> </w:t>
      </w:r>
      <w:r w:rsidR="002501A4" w:rsidRPr="00796F25">
        <w:fldChar w:fldCharType="begin" w:fldLock="1"/>
      </w:r>
      <w:r w:rsidR="0099569E">
        <w:instrText>ADDIN CSL_CITATION { "citationID" : "DASFqClR", "citationItems" : [ { "id" : "ITEM-1", "itemData" : { "ISSN" : "0955-0674", "author" : [ { "dropping-particle" : "", "family" : "Will", "given" : "Cindy L", "non-dropping-particle" : "", "parse-names" : false, "suffix" : "" }, { "dropping-particle" : "", "family" : "L\u00fchrmann", "given" : "Reinhard", "non-dropping-particle" : "", "parse-names" : false, "suffix" : "" } ], "container-title" : "Current opinion in cell biology", "id" : "ITEM-1", "issue" : "3", "issued" : { "date-parts" : [ [ "2001" ] ] }, "page" : "290-301", "publisher" : "Elsevier", "title" : "Spliceosomal UsnRNP biogenesis, structure and function", "title-short" : "Will2001", "type" : "article-journal", "volume" : "13" }, "uris" : [ "http://www.mendeley.com/documents/?uuid=52a4d135-57e8-4ce3-849b-383d1d8b2fd1" ] }, { "id" : "ITEM-2", "itemData" : { "ISSN" : "1943-0264", "author" : [ { "dropping-particle" : "", "family" : "Will", "given" : "Cindy L", "non-dropping-particle" : "", "parse-names" : false, "suffix" : "" }, { "dropping-particle" : "", "family" : "L\u00fchrmann", "given" : "Reinhard", "non-dropping-particle" : "", "parse-names" : false, "suffix" : "" } ], "container-title" : "Cold Spring Harbor perspectives in biology", "id" : "ITEM-2", "issue" : "7", "issued" : { "date-parts" : [ [ "2011" ] ] }, "page" : "a003707", "publisher" : "Cold Spring Harbor Lab", "title" : "Spliceosome structure and function", "title-short" : "Will2011d", "type" : "article-journal", "volume" : "3" }, "uri" : [ "http://www.mendeley.com/documents/?uuid=f3a924d6-81d2-4ba1-ad1b-2401d8ef3aca" ], "uris" : [ "http://www.mendeley.com/documents/?uuid=f3a924d6-81d2-4ba1-ad1b-2401d8ef3aca" ] }, { "id" : "ITEM-3",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3", "issue" : "4", "issued" : { "date-parts" : [ [ "2009" ] ] }, "page" : "701-718", "publisher" : "Elsevier", "title" : "The spliceosome: design principles of a dynamic RNP machine", "title-short" : "Wahl2009", "type" : "article-journal", "volume" : "136" }, "uris" : [ "http://www.mendeley.com/documents/?uuid=e33cd359-c2fe-40dd-9adb-286ad6e01edb" ] }, { "id" : "ITEM-4", "itemData" : { "ISSN" : "0890-9369", "author" : [ { "dropping-particle" : "", "family" : "Madhani", "given" : "Hiten D", "non-dropping-particle" : "", "parse-names" : false, "suffix" : "" }, { "dropping-particle" : "", "family" : "Bordonne", "given" : "R", "non-dropping-particle" : "", "parse-names" : false, "suffix" : "" }, { "dropping-particle" : "", "family" : "Guthrie", "given" : "Christine", "non-dropping-particle" : "", "parse-names" : false, "suffix" : "" } ], "container-title" : "Genes &amp; development", "id" : "ITEM-4", "issue" : "12b", "issued" : { "date-parts" : [ [ "1990" ] ] }, "page" : "2264-2277", "publisher" : "Cold Spring Harbor Lab", "title" : "Multiple roles for U6 snRNA in the splicing pathway.", "title-short" : "Madhani1990", "type" : "article-journal", "volume" : "4" }, "uris" : [ "http://www.mendeley.com/documents/?uuid=55ebfc8c-523c-4500-996a-29305c2cc9c6" ] } ], "mendeley" : { "formattedCitation" : "[@Madhani1990; @Wahl2009; @Will2001; @Will2011d]", "plainTextFormattedCitation" : "[@Madhani1990; @Wahl2009; @Will2001; @Will2011d]", "previouslyFormattedCitation" : "@[Madhani1990,Wahl2009,Will2001,Will2011d]" }, "properties" : { "formattedCitation" : "(Madhani et al., 1990; Wahl et al., 2009; Will &amp; L\\uc0\\u252{}hrmann, 2001, 2011)", "noteIndex" : 0, "plainCitation" : "(Madhani et al., 1990; Wahl et al., 2009; Will &amp; L\u00fchrmann, 2001, 2011)" }, "schema" : "https://github.com/citation-style-language/schema/raw/master/csl-citation.json" }</w:instrText>
      </w:r>
      <w:r w:rsidR="002501A4" w:rsidRPr="00796F25">
        <w:fldChar w:fldCharType="separate"/>
      </w:r>
      <w:r w:rsidR="0099569E" w:rsidRPr="0099569E">
        <w:rPr>
          <w:noProof/>
          <w:szCs w:val="24"/>
        </w:rPr>
        <w:t>[@Madhani1990; @Wahl2009; @Will2001; @Will2011d]</w:t>
      </w:r>
      <w:r w:rsidR="002501A4" w:rsidRPr="00796F25">
        <w:fldChar w:fldCharType="end"/>
      </w:r>
      <w:r w:rsidRPr="00796F25">
        <w:t>. This complex removes introns from newly synthesized pre-mRNAs and link</w:t>
      </w:r>
      <w:r w:rsidR="00B80D5C">
        <w:t>s</w:t>
      </w:r>
      <w:r w:rsidRPr="00796F25">
        <w:t xml:space="preserve"> exonic sequences together</w:t>
      </w:r>
      <w:r w:rsidR="006262D8">
        <w:t xml:space="preserve"> </w:t>
      </w:r>
      <w:r w:rsidR="002501A4" w:rsidRPr="00796F25">
        <w:fldChar w:fldCharType="begin" w:fldLock="1"/>
      </w:r>
      <w:r w:rsidR="0099569E">
        <w:instrText>ADDIN CSL_CITATION { "citationID" : "svGHpbWE", "citationItems" : [ { "id" : "ITEM-1",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1", "issue" : "4", "issued" : { "date-parts" : [ [ "2009" ] ] }, "page" : "701-718", "publisher" : "Elsevier", "title" : "The spliceosome: design principles of a dynamic RNP machine", "title-short" : "Wahl2009", "type" : "article-journal", "volume" : "136" }, "uris" : [ "http://www.mendeley.com/documents/?uuid=e33cd359-c2fe-40dd-9adb-286ad6e01edb" ] } ], "mendeley" : { "formattedCitation" : "[@Wahl2009]", "plainTextFormattedCitation" : "[@Wahl2009]", "previouslyFormattedCitation" : "@[Wahl2009]" }, "properties" : { "formattedCitation" : "(Wahl et al., 2009)", "noteIndex" : 0, "plainCitation" : "(Wahl et al., 2009)" }, "schema" : "https://github.com/citation-style-language/schema/raw/master/csl-citation.json" }</w:instrText>
      </w:r>
      <w:r w:rsidR="002501A4" w:rsidRPr="00796F25">
        <w:fldChar w:fldCharType="separate"/>
      </w:r>
      <w:r w:rsidR="0099569E" w:rsidRPr="0099569E">
        <w:rPr>
          <w:noProof/>
        </w:rPr>
        <w:t>[@Wahl2009]</w:t>
      </w:r>
      <w:r w:rsidR="002501A4" w:rsidRPr="00796F25">
        <w:fldChar w:fldCharType="end"/>
      </w:r>
      <w:r w:rsidRPr="00796F25">
        <w:t>. Initially, U1 snRNP recognizes the donor site, which is located at the 5’ end of the intron, and U2 snRNP binds the branch site located at the 3’ end, leading to structural rearrangements of the complex and its</w:t>
      </w:r>
      <w:r w:rsidR="00B80D5C">
        <w:t xml:space="preserve"> associated</w:t>
      </w:r>
      <w:r w:rsidRPr="00796F25">
        <w:t xml:space="preserve"> substrate pre-mRNA</w:t>
      </w:r>
      <w:r w:rsidR="00796F25">
        <w:t xml:space="preserve"> </w:t>
      </w:r>
      <w:r w:rsidR="00FD2452" w:rsidRPr="00796F25">
        <w:fldChar w:fldCharType="begin" w:fldLock="1"/>
      </w:r>
      <w:r w:rsidR="0099569E">
        <w:instrText>ADDIN CSL_CITATION { "citationID" : "V578Z1ih", "citationItems" : [ { "id" : "ITEM-1", "itemData" : { "ISSN" : "1471-0080", "author" : [ { "dropping-particle" : "", "family" : "Matera", "given" : "A Gregory", "non-dropping-particle" : "", "parse-names" : false, "suffix" : "" }, { "dropping-particle" : "", "family" : "Wang", "given" : "Zefeng", "non-dropping-particle" : "", "parse-names" : false, "suffix" : "" } ], "container-title" : "Nature reviews Molecular cell biology", "id" : "ITEM-1", "issue" : "2", "issued" : { "date-parts" : [ [ "2014" ] ] }, "page" : "108", "publisher" : "Nature Publishing Group", "title" : "A day in the life of the spliceosome", "title-short" : "Matera2014", "type" : "article-journal", "volume" : "15" }, "uris" : [ "http://www.mendeley.com/documents/?uuid=dd6209fe-9306-4ede-bafa-f78de60a84f9" ] } ], "mendeley" : { "formattedCitation" : "[@Matera2014]", "plainTextFormattedCitation" : "[@Matera2014]", "previouslyFormattedCitation" : "@[Matera2014]" }, "properties" : { "formattedCitation" : "(Matera &amp; Wang, 2014)", "noteIndex" : 0, "plainCitation" : "(Matera &amp; Wang, 2014)" }, "schema" : "https://github.com/citation-style-language/schema/raw/master/csl-citation.json" }</w:instrText>
      </w:r>
      <w:r w:rsidR="00FD2452" w:rsidRPr="00796F25">
        <w:fldChar w:fldCharType="separate"/>
      </w:r>
      <w:r w:rsidR="0099569E" w:rsidRPr="0099569E">
        <w:rPr>
          <w:noProof/>
        </w:rPr>
        <w:t>[@Matera2014]</w:t>
      </w:r>
      <w:r w:rsidR="00FD2452" w:rsidRPr="00796F25">
        <w:fldChar w:fldCharType="end"/>
      </w:r>
      <w:r w:rsidRPr="00796F25">
        <w:t xml:space="preserve">. Catalytic actions of pre-mRNA splicing occur in two main steps. </w:t>
      </w:r>
      <w:r w:rsidRPr="00796F25">
        <w:lastRenderedPageBreak/>
        <w:t xml:space="preserve">Cleavage at the 5’ splice site forms a lariat-like structure </w:t>
      </w:r>
      <w:r w:rsidR="00B80D5C">
        <w:t>such that</w:t>
      </w:r>
      <w:r w:rsidR="00B80D5C" w:rsidRPr="00796F25">
        <w:t xml:space="preserve"> </w:t>
      </w:r>
      <w:r w:rsidRPr="00796F25">
        <w:t>a 2’-5’ phosphodiester bond is created between the first nucleotide of the donor site and a conserved adenosine residue at the branch site</w:t>
      </w:r>
      <w:r w:rsidR="00796F25">
        <w:t xml:space="preserve"> </w:t>
      </w:r>
      <w:r w:rsidR="004153E8" w:rsidRPr="00796F25">
        <w:fldChar w:fldCharType="begin" w:fldLock="1"/>
      </w:r>
      <w:r w:rsidR="0099569E">
        <w:instrText>ADDIN CSL_CITATION { "citationID" : "0VNB4gfn", "citationItems" : [ { "id" : "ITEM-1", "itemData" : { "ISSN" : "1476-4687", "author" : [ { "dropping-particle" : "", "family" : "Rymond", "given" : "Brian C", "non-dropping-particle" : "", "parse-names" : false, "suffix" : "" }, { "dropping-particle" : "", "family" : "Rosbash", "given" : "Michael", "non-dropping-particle" : "", "parse-names" : false, "suffix" : "" } ], "container-title" : "Nature", "id" : "ITEM-1", "issue" : "6039", "issued" : { "date-parts" : [ [ "1985" ] ] }, "page" : "735", "publisher" : "Nature Publishing Group", "title" : "Cleavage of 5\u2032 splice site and lariat formation are independent of 3\u2032 splice site in yeast mRNA splicing", "title-short" : "Rymond1985", "type" : "article-journal", "volume" : "317" }, "uris" : [ "http://www.mendeley.com/documents/?uuid=ecc9a310-7a5d-4b43-a5d0-6860bf4ca0c8" ] } ], "mendeley" : { "formattedCitation" : "[@Rymond1985]", "plainTextFormattedCitation" : "[@Rymond1985]", "previouslyFormattedCitation" : "@[Rymond1985]" }, "properties" : { "formattedCitation" : "(Rymond &amp; Rosbash, 1985)", "noteIndex" : 0, "plainCitation" : "(Rymond &amp; Rosbash, 1985)" }, "schema" : "https://github.com/citation-style-language/schema/raw/master/csl-citation.json" }</w:instrText>
      </w:r>
      <w:r w:rsidR="004153E8" w:rsidRPr="00796F25">
        <w:fldChar w:fldCharType="separate"/>
      </w:r>
      <w:r w:rsidR="0099569E" w:rsidRPr="0099569E">
        <w:rPr>
          <w:noProof/>
        </w:rPr>
        <w:t>[@Rymond1985]</w:t>
      </w:r>
      <w:r w:rsidR="004153E8" w:rsidRPr="00796F25">
        <w:fldChar w:fldCharType="end"/>
      </w:r>
      <w:r w:rsidRPr="00796F25">
        <w:t xml:space="preserve">. Next, a second cleavage event occurs at the 3’ splice site </w:t>
      </w:r>
      <w:r w:rsidR="00B80D5C">
        <w:t xml:space="preserve">and is </w:t>
      </w:r>
      <w:r w:rsidRPr="00796F25">
        <w:t>followed by ligation of flanking exons</w:t>
      </w:r>
      <w:r w:rsidR="00B80D5C">
        <w:t xml:space="preserve"> to</w:t>
      </w:r>
      <w:r w:rsidRPr="00796F25">
        <w:t xml:space="preserve"> </w:t>
      </w:r>
      <w:r w:rsidR="00B80D5C" w:rsidRPr="00796F25">
        <w:t>complet</w:t>
      </w:r>
      <w:r w:rsidR="00B80D5C">
        <w:t>e</w:t>
      </w:r>
      <w:r w:rsidR="00B80D5C" w:rsidRPr="00796F25">
        <w:t xml:space="preserve"> </w:t>
      </w:r>
      <w:r w:rsidRPr="00796F25">
        <w:t>splicing</w:t>
      </w:r>
      <w:r w:rsidR="00796F25">
        <w:t xml:space="preserve"> </w:t>
      </w:r>
      <w:r w:rsidR="00887C56" w:rsidRPr="00796F25">
        <w:fldChar w:fldCharType="begin" w:fldLock="1"/>
      </w:r>
      <w:r w:rsidR="0099569E">
        <w:instrText>ADDIN CSL_CITATION { "citationID" : "Trr3jajt", "citationItems" : [ { "id" : "ITEM-1", "itemData" : { "author" : [ { "dropping-particle" : "", "family" : "Umen", "given" : "JAMES G", "non-dropping-particle" : "", "parse-names" : false, "suffix" : "" }, { "dropping-particle" : "", "family" : "Guthrie", "given" : "CHRISTINE", "non-dropping-particle" : "", "parse-names" : false, "suffix" : "" } ], "container-title" : "Rna", "id" : "ITEM-1", "issue" : "9", "issued" : { "date-parts" : [ [ "1995" ] ] }, "page" : "869", "publisher" : "Cold Spring Harbor Laboratory Press", "title" : "The second catalytic step of pre-mRNA splicing.", "title-short" : "Umen1995", "type" : "article-journal", "volume" : "1" }, "uris" : [ "http://www.mendeley.com/documents/?uuid=67ef04d7-c231-4298-b439-453b7e756113" ] }, { "id" : "ITEM-2",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2", "issue" : "4", "issued" : { "date-parts" : [ [ "2009" ] ] }, "page" : "701-718", "publisher" : "Elsevier", "title" : "The spliceosome: design principles of a dynamic RNP machine", "title-short" : "Wahl2009", "type" : "article-journal", "volume" : "136" }, "uris" : [ "http://www.mendeley.com/documents/?uuid=e33cd359-c2fe-40dd-9adb-286ad6e01edb" ] } ], "mendeley" : { "formattedCitation" : "[@Umen1995; @Wahl2009]", "plainTextFormattedCitation" : "[@Umen1995; @Wahl2009]", "previouslyFormattedCitation" : "@[Umen1995,Wahl2009]" }, "properties" : { "formattedCitation" : "(Umen &amp; Guthrie, 1995; Wahl et al., 2009)", "noteIndex" : 0, "plainCitation" : "(Umen &amp; Guthrie, 1995; Wahl et al., 2009)" }, "schema" : "https://github.com/citation-style-language/schema/raw/master/csl-citation.json" }</w:instrText>
      </w:r>
      <w:r w:rsidR="00887C56" w:rsidRPr="00796F25">
        <w:fldChar w:fldCharType="separate"/>
      </w:r>
      <w:r w:rsidR="0099569E" w:rsidRPr="0099569E">
        <w:rPr>
          <w:noProof/>
        </w:rPr>
        <w:t>[@Umen1995; @Wahl2009]</w:t>
      </w:r>
      <w:r w:rsidR="00887C56" w:rsidRPr="00796F25">
        <w:fldChar w:fldCharType="end"/>
      </w:r>
      <w:r w:rsidRPr="00796F25">
        <w:t>.</w:t>
      </w:r>
    </w:p>
    <w:p w14:paraId="526F81CC" w14:textId="77777777" w:rsidR="00780E6A" w:rsidRPr="00796F25" w:rsidRDefault="00D126B7" w:rsidP="00842C68">
      <w:pPr>
        <w:spacing w:line="480" w:lineRule="auto"/>
      </w:pPr>
      <w:r w:rsidRPr="00796F25">
        <w:t xml:space="preserve"> </w:t>
      </w:r>
    </w:p>
    <w:p w14:paraId="1AD35A1C" w14:textId="40E49F8E" w:rsidR="00780E6A" w:rsidRPr="00796F25" w:rsidRDefault="00D126B7" w:rsidP="00842C68">
      <w:pPr>
        <w:spacing w:line="480" w:lineRule="auto"/>
      </w:pPr>
      <w:r w:rsidRPr="00796F25">
        <w:t>Alternative splicing is a process by which a single locus can give rise to many unique mRNA isoforms and their resulting protein variants</w:t>
      </w:r>
      <w:r w:rsidR="00796F25">
        <w:t xml:space="preserve"> </w:t>
      </w:r>
      <w:r w:rsidR="000D3055" w:rsidRPr="00796F25">
        <w:fldChar w:fldCharType="begin" w:fldLock="1"/>
      </w:r>
      <w:r w:rsidR="0099569E">
        <w:instrText>ADDIN CSL_CITATION { "citationID" : "MgQGa0NE", "citationItems" : [ { "id" : "ITEM-1", "itemData" : { "ISSN" : "0092-8674", "author" : [ { "dropping-particle" : "", "family" : "Black", "given" : "Douglas L", "non-dropping-particle" : "", "parse-names" : false, "suffix" : "" } ], "container-title" : "Cell", "id" : "ITEM-1", "issue" : "3", "issued" : { "date-parts" : [ [ "2000" ] ] }, "page" : "367-370", "publisher" : "Elsevier", "title" : "Protein diversity from alternative splicing: a challenge for bioinformatics and post-genome biology", "title-short" : "Black2000", "type" : "article-journal", "volume" : "103" }, "uris" : [ "http://www.mendeley.com/documents/?uuid=c6a844f9-8c61-4c23-9d97-d95c3bf70742" ] } ], "mendeley" : { "formattedCitation" : "[@Black2000]", "plainTextFormattedCitation" : "[@Black2000]", "previouslyFormattedCitation" : "@[Black2000]" }, "properties" : { "formattedCitation" : "(Black, 2000)", "noteIndex" : 0, "plainCitation" : "(Black, 2000)" }, "schema" : "https://github.com/citation-style-language/schema/raw/master/csl-citation.json" }</w:instrText>
      </w:r>
      <w:r w:rsidR="000D3055" w:rsidRPr="00796F25">
        <w:fldChar w:fldCharType="separate"/>
      </w:r>
      <w:r w:rsidR="0099569E" w:rsidRPr="0099569E">
        <w:rPr>
          <w:noProof/>
        </w:rPr>
        <w:t>[@Black2000]</w:t>
      </w:r>
      <w:r w:rsidR="000D3055" w:rsidRPr="00796F25">
        <w:fldChar w:fldCharType="end"/>
      </w:r>
      <w:r w:rsidRPr="00796F25">
        <w:t xml:space="preserve">. The selection of the splice sites is exquisitely regulated to determine </w:t>
      </w:r>
      <w:r w:rsidR="00C51442">
        <w:t>which</w:t>
      </w:r>
      <w:r w:rsidR="00C51442" w:rsidRPr="00796F25">
        <w:t xml:space="preserve"> </w:t>
      </w:r>
      <w:r w:rsidRPr="00796F25">
        <w:t>exons will be included in</w:t>
      </w:r>
      <w:r w:rsidR="00C51442">
        <w:t xml:space="preserve"> the</w:t>
      </w:r>
      <w:r w:rsidRPr="00796F25">
        <w:t xml:space="preserve"> </w:t>
      </w:r>
      <w:r w:rsidR="00C51442" w:rsidRPr="00796F25">
        <w:t xml:space="preserve">resulting </w:t>
      </w:r>
      <w:r w:rsidRPr="00796F25">
        <w:t>alternatively spliced transcripts</w:t>
      </w:r>
      <w:r w:rsidR="00562EBD">
        <w:t xml:space="preserve"> </w:t>
      </w:r>
      <w:r w:rsidR="00EE2A7D" w:rsidRPr="00796F25">
        <w:fldChar w:fldCharType="begin" w:fldLock="1"/>
      </w:r>
      <w:r w:rsidR="0099569E">
        <w:instrText>ADDIN CSL_CITATION { "citationID" : "7zYzStMQ", "citationItems" : [ { "id" : "ITEM-1", "itemData" : { "ISSN" : "2049-9434", "author" : [ { "dropping-particle" : "", "family" : "Wang", "given" : "Yan", "non-dropping-particle" : "", "parse-names" : false, "suffix" : "" }, { "dropping-particle" : "", "family" : "Liu", "given" : "Jing", "non-dropping-particle" : "", "parse-names" : false, "suffix" : "" }, { "dropping-particle" : "", "family" : "Huang", "given" : "B O", "non-dropping-particle" : "", "parse-names" : false, "suffix" : "" }, { "dropping-particle" : "", "family" : "Xu", "given" : "Yan\u2011Mei", "non-dropping-particle" : "", "parse-names" : false, "suffix" : "" }, { "dropping-particle" : "", "family" : "Li", "given" : "Jing", "non-dropping-particle" : "", "parse-names" : false, "suffix" : "" }, { "dropping-particle" : "", "family" : "Huang", "given" : "Lin\u2011Feng", "non-dropping-particle" : "", "parse-names" : false, "suffix" : "" }, { "dropping-particle" : "", "family" : "Lin", "given" : "Jin", "non-dropping-particle" : "", "parse-names" : false, "suffix" : "" }, { "dropping-particle" : "", "family" : "Zhang", "given" : "Jing", "non-dropping-particle" : "", "parse-names" : false, "suffix" : "" }, { "dropping-particle" : "", "family" : "Min", "given" : "Qing\u2011Hua", "non-dropping-particle" : "", "parse-names" : false, "suffix" : "" }, { "dropping-particle" : "", "family" : "Yang", "given" : "Wei\u2011Ming", "non-dropping-particle" : "", "parse-names" : false, "suffix" : "" } ], "container-title" : "Biomedical reports", "id" : "ITEM-1", "issue" : "2", "issued" : { "date-parts" : [ [ "2015" ] ] }, "page" : "152-158", "publisher" : "Spandidos Publications", "title" : "Mechanism of alternative splicing and its regulation", "title-short" : "Wang2015a", "type" : "article-journal", "volume" : "3" }, "uris" : [ "http://www.mendeley.com/documents/?uuid=6afaf946-315f-4317-a810-2f5dc563a851" ] } ], "mendeley" : { "formattedCitation" : "[@Wang2015a]", "plainTextFormattedCitation" : "[@Wang2015a]", "previouslyFormattedCitation" : "@[Wang2015a]" }, "properties" : { "formattedCitation" : "(Wang et al., 2015)", "noteIndex" : 0, "plainCitation" : "(Wang et al., 2015)" }, "schema" : "https://github.com/citation-style-language/schema/raw/master/csl-citation.json" }</w:instrText>
      </w:r>
      <w:r w:rsidR="00EE2A7D" w:rsidRPr="00796F25">
        <w:fldChar w:fldCharType="separate"/>
      </w:r>
      <w:r w:rsidR="0099569E" w:rsidRPr="0099569E">
        <w:rPr>
          <w:noProof/>
        </w:rPr>
        <w:t>[@Wang2015a]</w:t>
      </w:r>
      <w:r w:rsidR="00EE2A7D" w:rsidRPr="00796F25">
        <w:fldChar w:fldCharType="end"/>
      </w:r>
      <w:r w:rsidRPr="00796F25">
        <w:t>. Alternative splicing is highly regulated and is critical to germline development</w:t>
      </w:r>
      <w:r w:rsidR="00562EBD">
        <w:t xml:space="preserve"> </w:t>
      </w:r>
      <w:r w:rsidR="000425F5" w:rsidRPr="00796F25">
        <w:fldChar w:fldCharType="begin" w:fldLock="1"/>
      </w:r>
      <w:r w:rsidR="0099569E">
        <w:instrText>ADDIN CSL_CITATION { "citationID" : "t6roUh4T", "citationItems" : [ { "id" : "ITEM-1", "itemData" : { "ISSN" : "1471-0064", "author" : [ { "dropping-particle" : "", "family" : "Kalsotra", "given" : "Auinash", "non-dropping-particle" : "", "parse-names" : false, "suffix" : "" }, { "dropping-particle" : "", "family" : "Cooper", "given" : "Thomas A", "non-dropping-particle" : "", "parse-names" : false, "suffix" : "" } ], "container-title" : "Nature Reviews Genetics", "id" : "ITEM-1", "issue" : "10", "issued" : { "date-parts" : [ [ "2011" ] ] }, "page" : "715", "publisher" : "Nature Publishing Group", "title" : "Functional consequences of developmentally regulated alternative splicing", "title-short" : "Kalsotra2011", "type" : "article-journal", "volume" : "12" }, "uris" : [ "http://www.mendeley.com/documents/?uuid=2551e567-0b41-4838-b159-e55c8bc39dda" ] }, { "id" : "ITEM-2", "itemData" : { "ISSN" : "0950-1991", "author" : [ { "dropping-particle" : "", "family" : "Hager", "given" : "Jeffrey H", "non-dropping-particle" : "", "parse-names" : false, "suffix" : "" }, { "dropping-particle" : "", "family" : "Cline", "given" : "Thomas W", "non-dropping-particle" : "", "parse-names" : false, "suffix" : "" } ], "container-title" : "Development", "id" : "ITEM-2", "issue" : "24", "issued" : { "date-parts" : [ [ "1997" ] ] }, "page" : "5033-5048", "publisher" : "The Company of Biologists Ltd", "title" : "Induction of female Sex-lethal RNA splicing in male germ cells: implications for Drosophila germline sex determination", "title-short" : "Hager1997", "type" : "article-journal", "volume" : "124" }, "uris" : [ "http://www.mendeley.com/documents/?uuid=ae041804-eae4-4457-bec8-6a0a7df7fc94" ] } ], "mendeley" : { "formattedCitation" : "[@Hager1997; @Kalsotra2011]", "plainTextFormattedCitation" : "[@Hager1997; @Kalsotra2011]", "previouslyFormattedCitation" : "@[Hager1997,Kalsotra2011]" }, "properties" : { "formattedCitation" : "(Hager &amp; Cline, 1997; Kalsotra &amp; Cooper, 2011)", "noteIndex" : 0, "plainCitation" : "(Hager &amp; Cline, 1997; Kalsotra &amp; Cooper, 2011)" }, "schema" : "https://github.com/citation-style-language/schema/raw/master/csl-citation.json" }</w:instrText>
      </w:r>
      <w:r w:rsidR="000425F5" w:rsidRPr="00796F25">
        <w:fldChar w:fldCharType="separate"/>
      </w:r>
      <w:r w:rsidR="0099569E" w:rsidRPr="0099569E">
        <w:rPr>
          <w:noProof/>
        </w:rPr>
        <w:t>[@Hager1997; @Kalsotra2011]</w:t>
      </w:r>
      <w:r w:rsidR="000425F5" w:rsidRPr="00796F25">
        <w:fldChar w:fldCharType="end"/>
      </w:r>
      <w:r w:rsidRPr="00796F25">
        <w:t>. There are a myriad of RNA targets that must be differentially spliced, and a complex web of interacting proteins orchestrate production</w:t>
      </w:r>
      <w:r w:rsidR="005059BF">
        <w:t xml:space="preserve"> of their splice variants</w:t>
      </w:r>
      <w:r w:rsidR="00562EBD">
        <w:t xml:space="preserve"> </w:t>
      </w:r>
      <w:r w:rsidR="00030525" w:rsidRPr="00796F25">
        <w:fldChar w:fldCharType="begin" w:fldLock="1"/>
      </w:r>
      <w:r w:rsidR="0099569E">
        <w:instrText>ADDIN CSL_CITATION { "citationID" : "WLh85oAl", "citationItems" : [ { "id" : "ITEM-1", "itemData" : { "ISSN" : "0066-4154", "author" : [ { "dropping-particle" : "", "family" : "Lee", "given" : "Yeon", "non-dropping-particle" : "", "parse-names" : false, "suffix" : "" }, { "dropping-particle" : "", "family" : "Rio", "given" : "Donald C", "non-dropping-particle" : "", "parse-names" : false, "suffix" : "" } ], "container-title" : "Annual review of biochemistry", "id" : "ITEM-1", "issued" : { "date-parts" : [ [ "2015" ] ] }, "page" : "291-323", "publisher" : "Annual Reviews", "title" : "Mechanisms and regulation of alternative pre-mRNA splicing", "title-short" : "Lee2015", "type" : "article-journal", "volume" : "84" }, "uris" : [ "http://www.mendeley.com/documents/?uuid=40e13d0d-de34-4d36-a505-640bafdf3af0" ] } ], "mendeley" : { "formattedCitation" : "[@Lee2015]", "plainTextFormattedCitation" : "[@Lee2015]", "previouslyFormattedCitation" : "@[Lee2015]" }, "properties" : { "formattedCitation" : "(Y. Lee &amp; Rio, 2015)", "noteIndex" : 0, "plainCitation" : "(Y. Lee &amp; Rio, 2015)" }, "schema" : "https://github.com/citation-style-language/schema/raw/master/csl-citation.json" }</w:instrText>
      </w:r>
      <w:r w:rsidR="00030525" w:rsidRPr="00796F25">
        <w:fldChar w:fldCharType="separate"/>
      </w:r>
      <w:r w:rsidR="0099569E" w:rsidRPr="0099569E">
        <w:rPr>
          <w:noProof/>
        </w:rPr>
        <w:t>[@Lee2015]</w:t>
      </w:r>
      <w:r w:rsidR="00030525" w:rsidRPr="00796F25">
        <w:fldChar w:fldCharType="end"/>
      </w:r>
      <w:r w:rsidRPr="00796F25">
        <w:t xml:space="preserve">. One of the first described instances of alternative splicing in </w:t>
      </w:r>
      <w:r w:rsidRPr="00796F25">
        <w:rPr>
          <w:i/>
        </w:rPr>
        <w:t xml:space="preserve">Drosophila </w:t>
      </w:r>
      <w:r w:rsidRPr="00796F25">
        <w:t xml:space="preserve">females is the splicing of the sex determination gene </w:t>
      </w:r>
      <w:r w:rsidRPr="00562EBD">
        <w:rPr>
          <w:i/>
        </w:rPr>
        <w:t>sex-lethal</w:t>
      </w:r>
      <w:r w:rsidRPr="00796F25">
        <w:t xml:space="preserve"> (</w:t>
      </w:r>
      <w:r w:rsidRPr="00562EBD">
        <w:rPr>
          <w:i/>
        </w:rPr>
        <w:t>sxl</w:t>
      </w:r>
      <w:r w:rsidRPr="00796F25">
        <w:t>)</w:t>
      </w:r>
      <w:r w:rsidR="00562EBD">
        <w:t xml:space="preserve"> </w:t>
      </w:r>
      <w:r w:rsidR="00A42FE1" w:rsidRPr="00796F25">
        <w:fldChar w:fldCharType="begin" w:fldLock="1"/>
      </w:r>
      <w:r w:rsidR="0099569E">
        <w:instrText>ADDIN CSL_CITATION { "citationID" : "xbesVL2F", "citationItems" : [ { "id" : "ITEM-1", "itemData" : { "ISSN" : "0092-8674", "author" : [ { "dropping-particle" : "", "family" : "Bell", "given" : "Leslie R", "non-dropping-particle" : "", "parse-names" : false, "suffix" : "" }, { "dropping-particle" : "", "family" : "Maine", "given" : "Eleanor M", "non-dropping-particle" : "", "parse-names" : false, "suffix" : "" }, { "dropping-particle" : "", "family" : "Schedl", "given" : "Paul", "non-dropping-particle" : "", "parse-names" : false, "suffix" : "" }, { "dropping-particle" : "", "family" : "Cline", "given" : "Thomas W", "non-dropping-particle" : "", "parse-names" : false, "suffix" : "" } ], "container-title" : "Cell", "id" : "ITEM-1", "issue" : "6", "issued" : { "date-parts" : [ [ "1988" ] ] }, "page" : "1037-1046", "publisher" : "Elsevier", "title" : "Sex-lethal, a Drosophila sex determination switch gene, exhibits sex-specific RNA splicing and sequence similarity to RNA binding proteins", "title-short" : "Bell1988", "type" : "article-journal", "volume" : "55" }, "uris" : [ "http://www.mendeley.com/documents/?uuid=1342ca75-509e-4370-b5bb-3cbacef25c6f" ] } ], "mendeley" : { "formattedCitation" : "[@Bell1988]", "plainTextFormattedCitation" : "[@Bell1988]", "previouslyFormattedCitation" : "@[Bell1988]" }, "properties" : { "formattedCitation" : "(Bell et al., 1988)", "noteIndex" : 0, "plainCitation" : "(Bell et al., 1988)" }, "schema" : "https://github.com/citation-style-language/schema/raw/master/csl-citation.json" }</w:instrText>
      </w:r>
      <w:r w:rsidR="00A42FE1" w:rsidRPr="00796F25">
        <w:fldChar w:fldCharType="separate"/>
      </w:r>
      <w:r w:rsidR="0099569E" w:rsidRPr="0099569E">
        <w:rPr>
          <w:noProof/>
        </w:rPr>
        <w:t>[@Bell1988]</w:t>
      </w:r>
      <w:r w:rsidR="00A42FE1" w:rsidRPr="00796F25">
        <w:fldChar w:fldCharType="end"/>
      </w:r>
      <w:r w:rsidRPr="00796F25">
        <w:t xml:space="preserve">. </w:t>
      </w:r>
      <w:r w:rsidRPr="00796F25">
        <w:rPr>
          <w:i/>
        </w:rPr>
        <w:t>sxl</w:t>
      </w:r>
      <w:r w:rsidRPr="00796F25">
        <w:t xml:space="preserve"> is alternatively spliced to generate isoforms that control sex determination in somatic tissues</w:t>
      </w:r>
      <w:r w:rsidR="001F4C8C" w:rsidRPr="00796F25">
        <w:t xml:space="preserve"> </w:t>
      </w:r>
      <w:r w:rsidR="006951C5" w:rsidRPr="00796F25">
        <w:fldChar w:fldCharType="begin" w:fldLock="1"/>
      </w:r>
      <w:r w:rsidR="0099569E">
        <w:instrText>ADDIN CSL_CITATION { "citationID" : "4uGVqzVY", "citationItems" : [ { "id" : "ITEM-1", "itemData" : { "ISSN" : "1471-2164", "author" : [ { "dropping-particle" : "", "family" : "Chang", "given" : "Peter L", "non-dropping-particle" : "", "parse-names" : false, "suffix" : "" }, { "dropping-particle" : "", "family" : "Dunham", "given" : "Joseph P", "non-dropping-particle" : "", "parse-names" : false, "suffix" : "" }, { "dropping-particle" : "V", "family" : "Nuzhdin", "given" : "Sergey", "non-dropping-particle" : "", "parse-names" : false, "suffix" : "" }, { "dropping-particle" : "", "family" : "Arbeitman", "given" : "Michelle N", "non-dropping-particle" : "", "parse-names" : false, "suffix" : "" } ], "container-title" : "BMC genomics", "id" : "ITEM-1", "issue" : "1", "issued" : { "date-parts" : [ [ "2011" ] ] }, "page" : "364", "publisher" : "BioMed Central", "title" : "Somatic sex-specific transcriptome differences in Drosophila revealed by whole transcriptome sequencing", "title-short" : "Chang2011", "type" : "article-journal", "volume" : "12" }, "uris" : [ "http://www.mendeley.com/documents/?uuid=4a042a27-3a9c-4dfc-98d8-04c3c493d67e" ] } ], "mendeley" : { "formattedCitation" : "[@Chang2011]", "plainTextFormattedCitation" : "[@Chang2011]", "previouslyFormattedCitation" : "@[Chang2011]" }, "properties" : { "formattedCitation" : "(Chang et al., 2011)", "noteIndex" : 0, "plainCitation" : "(Chang et al., 2011)" }, "schema" : "https://github.com/citation-style-language/schema/raw/master/csl-citation.json" }</w:instrText>
      </w:r>
      <w:r w:rsidR="006951C5" w:rsidRPr="00796F25">
        <w:fldChar w:fldCharType="separate"/>
      </w:r>
      <w:r w:rsidR="0099569E" w:rsidRPr="0099569E">
        <w:rPr>
          <w:noProof/>
        </w:rPr>
        <w:t>[@Chang2011]</w:t>
      </w:r>
      <w:r w:rsidR="006951C5" w:rsidRPr="00796F25">
        <w:fldChar w:fldCharType="end"/>
      </w:r>
      <w:r w:rsidRPr="00796F25">
        <w:t>. In females, an autoregulatory loop form</w:t>
      </w:r>
      <w:r w:rsidR="005059BF">
        <w:t>s</w:t>
      </w:r>
      <w:r w:rsidRPr="00796F25">
        <w:t xml:space="preserve"> between Sxl protein, U2AF splicing factor and U1 snRNP</w:t>
      </w:r>
      <w:r w:rsidR="006262D8">
        <w:t xml:space="preserve"> </w:t>
      </w:r>
      <w:r w:rsidR="00321D38" w:rsidRPr="00796F25">
        <w:fldChar w:fldCharType="begin" w:fldLock="1"/>
      </w:r>
      <w:r w:rsidR="0099569E">
        <w:instrText>ADDIN CSL_CITATION { "citationID" : "39GZgDRu", "citationItems" : [ { "id" : "ITEM-1",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1", "issue" : "3", "issued" : { "date-parts" : [ [ "2003" ] ] }, "page" : "463-471", "publisher" : "The Company of Biologists Ltd", "title" : "Sex-lethal splicing autoregulation in vivo: interactions between SEX-LETHAL, the U1 snRNP and U2AF underlie male exon skipping", "title-short" : "Nagengast2003", "type" : "article-journal", "volume" : "130" }, "uris" : [ "http://www.mendeley.com/documents/?uuid=1b7aa0dd-5ab8-4a4b-8dc9-269db45a7b06" ] } ], "mendeley" : { "formattedCitation" : "[@Nagengast2003]", "plainTextFormattedCitation" : "[@Nagengast2003]", "previouslyFormattedCitation" : "@[Nagengast2003]" }, "properties" : { "formattedCitation" : "(Nagengast et al., 2003)", "noteIndex" : 0, "plainCitation" : "(Nagengast et al., 2003)" }, "schema" : "https://github.com/citation-style-language/schema/raw/master/csl-citation.json" }</w:instrText>
      </w:r>
      <w:r w:rsidR="00321D38" w:rsidRPr="00796F25">
        <w:fldChar w:fldCharType="separate"/>
      </w:r>
      <w:r w:rsidR="0099569E" w:rsidRPr="0099569E">
        <w:rPr>
          <w:noProof/>
        </w:rPr>
        <w:t>[@Nagengast2003]</w:t>
      </w:r>
      <w:r w:rsidR="00321D38" w:rsidRPr="00796F25">
        <w:fldChar w:fldCharType="end"/>
      </w:r>
      <w:r w:rsidRPr="00796F25">
        <w:t xml:space="preserve">. In </w:t>
      </w:r>
      <w:r w:rsidRPr="00796F25">
        <w:rPr>
          <w:i/>
        </w:rPr>
        <w:t>Drosophila</w:t>
      </w:r>
      <w:r w:rsidRPr="00796F25">
        <w:t xml:space="preserve">, the protein component of the U1 and U2 snRNPs are encoded by a gene called </w:t>
      </w:r>
      <w:r w:rsidRPr="00796F25">
        <w:rPr>
          <w:i/>
        </w:rPr>
        <w:t>sans fille</w:t>
      </w:r>
      <w:r w:rsidRPr="00796F25">
        <w:t xml:space="preserve"> (</w:t>
      </w:r>
      <w:r w:rsidRPr="00796F25">
        <w:rPr>
          <w:i/>
        </w:rPr>
        <w:t>snf</w:t>
      </w:r>
      <w:r w:rsidRPr="00796F25">
        <w:t>)</w:t>
      </w:r>
      <w:r w:rsidR="006262D8">
        <w:t xml:space="preserve"> </w:t>
      </w:r>
      <w:r w:rsidR="005B6A32" w:rsidRPr="00796F25">
        <w:fldChar w:fldCharType="begin" w:fldLock="1"/>
      </w:r>
      <w:r w:rsidR="0099569E">
        <w:instrText>ADDIN CSL_CITATION { "citationID" : "hZtLpOmJ", "citationItems" : [ { "id" : "ITEM-1", "itemData" : { "ISSN" : "0027-8424", "author" : [ { "dropping-particle" : "", "family" : "Cline", "given" : "Thomas W", "non-dropping-particle" : "", "parse-names" : false, "suffix" : "" }, { "dropping-particle" : "", "family" : "Rudner", "given" : "David Z", "non-dropping-particle" : "", "parse-names" : false, "suffix" : "" }, { "dropping-particle" : "", "family" : "Barbash", "given" : "Daniel A", "non-dropping-particle" : "", "parse-names" : false, "suffix" : "" }, { "dropping-particle" : "", "family" : "Bell", "given" : "Maren", "non-dropping-particle" : "", "parse-names" : false, "suffix" : "" }, { "dropping-particle" : "", "family" : "Vutien", "given" : "Roselyne", "non-dropping-particle" : "", "parse-names" : false, "suffix" : "" } ], "container-title" : "Proceedings of the National Academy of Sciences", "id" : "ITEM-1", "issue" : "25", "issued" : { "date-parts" : [ [ "1999" ] ] }, "page" : "14451-14458", "publisher" : "National Acad Sciences", "title" : "Functioning of the Drosophila integral U1/U2 protein Snf independent of U1 and U2 small nuclear ribonucleoprotein particles is revealed by snf+ gene dose effects", "title-short" : "Cline1999", "type" : "article-journal", "volume" : "96" }, "uris" : [ "http://www.mendeley.com/documents/?uuid=b8971c1e-851c-4201-af85-ae247605fc33" ] } ], "mendeley" : { "formattedCitation" : "[@Cline1999]", "plainTextFormattedCitation" : "[@Cline1999]", "previouslyFormattedCitation" : "@[Cline1999]" }, "properties" : { "formattedCitation" : "(Cline et al., 1999)", "noteIndex" : 0, "plainCitation" : "(Cline et al., 1999)" }, "schema" : "https://github.com/citation-style-language/schema/raw/master/csl-citation.json" }</w:instrText>
      </w:r>
      <w:r w:rsidR="005B6A32" w:rsidRPr="00796F25">
        <w:fldChar w:fldCharType="separate"/>
      </w:r>
      <w:r w:rsidR="0099569E" w:rsidRPr="0099569E">
        <w:rPr>
          <w:noProof/>
        </w:rPr>
        <w:t>[@Cline1999]</w:t>
      </w:r>
      <w:r w:rsidR="005B6A32" w:rsidRPr="00796F25">
        <w:fldChar w:fldCharType="end"/>
      </w:r>
      <w:r w:rsidRPr="00796F25">
        <w:t xml:space="preserve">. Loss of </w:t>
      </w:r>
      <w:r w:rsidRPr="00796F25">
        <w:rPr>
          <w:i/>
        </w:rPr>
        <w:t>snf</w:t>
      </w:r>
      <w:r w:rsidRPr="00796F25">
        <w:t xml:space="preserve"> results in a sterility phenotype in females that specifically affects germline </w:t>
      </w:r>
      <w:r w:rsidRPr="00796F25">
        <w:rPr>
          <w:i/>
        </w:rPr>
        <w:t>sxl</w:t>
      </w:r>
      <w:r w:rsidRPr="00796F25">
        <w:t xml:space="preserve"> splicing </w:t>
      </w:r>
      <w:r w:rsidR="005059BF">
        <w:t xml:space="preserve">and </w:t>
      </w:r>
      <w:r w:rsidR="005059BF" w:rsidRPr="00796F25">
        <w:t>lead</w:t>
      </w:r>
      <w:r w:rsidR="005059BF">
        <w:t>s</w:t>
      </w:r>
      <w:r w:rsidR="005059BF" w:rsidRPr="00796F25">
        <w:t xml:space="preserve"> </w:t>
      </w:r>
      <w:r w:rsidRPr="00796F25">
        <w:t>to a tumor</w:t>
      </w:r>
      <w:r w:rsidR="005059BF">
        <w:t xml:space="preserve"> comprised</w:t>
      </w:r>
      <w:r w:rsidRPr="00796F25">
        <w:t xml:space="preserve"> of undifferentiated cells</w:t>
      </w:r>
      <w:r w:rsidR="00397B48" w:rsidRPr="00796F25">
        <w:t xml:space="preserve"> </w:t>
      </w:r>
      <w:r w:rsidR="00397B48" w:rsidRPr="00796F25">
        <w:fldChar w:fldCharType="begin" w:fldLock="1"/>
      </w:r>
      <w:r w:rsidR="0099569E">
        <w:instrText>ADDIN CSL_CITATION { "citationID" : "h2o7GxZn", "citationItems" : [ { "id" : "ITEM-1", "itemData" : { "ISSN" : "1553-7404", "author" : [ { "dropping-particle" : "", "family" : "Johnson", "given" : "Matthew L", "non-dropping-particle" : "", "parse-names" : false, "suffix" : "" }, { "dropping-particle" : "", "family" : "Nagengast", "given" : "Alexis A", "non-dropping-particle" : "", "parse-names" : false, "suffix" : "" }, { "dropping-particle" : "", "family" : "Salz", "given" : "Helen K", "non-dropping-particle" : "", "parse-names" : false, "suffix" : "" } ], "container-title" : "PLoS genetics", "id" : "ITEM-1", "issue" : "3", "issued" : { "date-parts" : [ [ "2010" ] ] }, "page" : "e1000872", "publisher" : "Public Library of Science", "title" : "PPS, a large multidomain protein, functions with sex-lethal to regulate alternative splicing in Drosophila", "title-short" : "Johnson2010", "type" : "article-journal", "volume" : "6" }, "uris" : [ "http://www.mendeley.com/documents/?uuid=9d16c363-1e0d-4a8a-a7ee-59d09058e690" ] }, { "id" : "ITEM-2",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2", "issue" : "3", "issued" : { "date-parts" : [ [ "2003" ] ] }, "page" : "463-471", "publisher" : "The Company of Biologists Ltd", "title" : "Sex-lethal splicing autoregulation in vivo: interactions between SEX-LETHAL, the U1 snRNP and U2AF underlie male exon skipping", "title-short" : "Nagengast2003", "type" : "article-journal", "volume" : "130" }, "uris" : [ "http://www.mendeley.com/documents/?uuid=1b7aa0dd-5ab8-4a4b-8dc9-269db45a7b06" ] } ], "mendeley" : { "formattedCitation" : "[@Johnson2010; @Nagengast2003]", "plainTextFormattedCitation" : "[@Johnson2010; @Nagengast2003]", "previouslyFormattedCitation" : "@[Johnson2010,Nagengast2003]" }, "properties" : { "formattedCitation" : "(Johnson et al., 2010; Nagengast et al., 2003)", "noteIndex" : 0, "plainCitation" : "(Johnson et al., 2010; Nagengast et al., 2003)" }, "schema" : "https://github.com/citation-style-language/schema/raw/master/csl-citation.json" }</w:instrText>
      </w:r>
      <w:r w:rsidR="00397B48" w:rsidRPr="00796F25">
        <w:fldChar w:fldCharType="separate"/>
      </w:r>
      <w:r w:rsidR="0099569E" w:rsidRPr="0099569E">
        <w:rPr>
          <w:noProof/>
        </w:rPr>
        <w:t>[@Johnson2010; @Nagengast2003]</w:t>
      </w:r>
      <w:r w:rsidR="00397B48" w:rsidRPr="00796F25">
        <w:fldChar w:fldCharType="end"/>
      </w:r>
      <w:r w:rsidRPr="00796F25">
        <w:t xml:space="preserve">. When correctly spliced, </w:t>
      </w:r>
      <w:r w:rsidR="00CC7894">
        <w:t xml:space="preserve">the resulting </w:t>
      </w:r>
      <w:r w:rsidRPr="00796F25">
        <w:t>Sxl protein recognizes its own pre-mRNAs by binding both upstream and downstream of Exon 3</w:t>
      </w:r>
      <w:r w:rsidR="00562EBD">
        <w:t xml:space="preserve"> </w:t>
      </w:r>
      <w:r w:rsidR="00F53D30" w:rsidRPr="00796F25">
        <w:fldChar w:fldCharType="begin" w:fldLock="1"/>
      </w:r>
      <w:r w:rsidR="0099569E">
        <w:instrText>ADDIN CSL_CITATION { "citationID" : "ABZRupLt", "citationItems" : [ { "id" : "ITEM-1", "itemData" : { "ISSN" : "1092-2172", "author" : [ { "dropping-particle" : "", "family" : "Penalva", "given" : "Luiz O F", "non-dropping-particle" : "", "parse-names" : false, "suffix" : "" }, { "dropping-particle" : "", "family" : "S\u00e1nchez", "given" : "Lucas", "non-dropping-particle" : "", "parse-names" : false, "suffix" : "" } ], "container-title" : "Microbiol. Mol. Biol. Rev.", "id" : "ITEM-1", "issue" : "3", "issued" : { "date-parts" : [ [ "2003" ] ] }, "page" : "343-359", "publisher" : "Am Soc Microbiol", "title" : "RNA binding protein sex-lethal (Sxl) and control of Drosophila sex determination and dosage compensation", "title-short" : "Penalva2003", "type" : "article-journal", "volume" : "67" }, "uris" : [ "http://www.mendeley.com/documents/?uuid=24b2059e-b6c4-489a-b236-81a5da93ca7a" ] } ], "mendeley" : { "formattedCitation" : "[@Penalva2003]", "plainTextFormattedCitation" : "[@Penalva2003]", "previouslyFormattedCitation" : "@[Penalva2003]" }, "properties" : { "formattedCitation" : "(Penalva &amp; S\\uc0\\u225{}nchez, 2003)", "noteIndex" : 0, "plainCitation" : "(Penalva &amp; S\u00e1nchez, 2003)" }, "schema" : "https://github.com/citation-style-language/schema/raw/master/csl-citation.json" }</w:instrText>
      </w:r>
      <w:r w:rsidR="00F53D30" w:rsidRPr="00796F25">
        <w:fldChar w:fldCharType="separate"/>
      </w:r>
      <w:r w:rsidR="0099569E" w:rsidRPr="0099569E">
        <w:rPr>
          <w:noProof/>
          <w:szCs w:val="24"/>
        </w:rPr>
        <w:t>[@Penalva2003]</w:t>
      </w:r>
      <w:r w:rsidR="00F53D30" w:rsidRPr="00796F25">
        <w:fldChar w:fldCharType="end"/>
      </w:r>
      <w:r w:rsidRPr="00796F25">
        <w:t>. In addition, Sxl protein interacts with the U2AF and U1 snRNP to block the recognition of splice sites at Exon 3</w:t>
      </w:r>
      <w:r w:rsidR="001F4C8C" w:rsidRPr="00796F25">
        <w:t xml:space="preserve"> </w:t>
      </w:r>
      <w:r w:rsidR="001F4C8C" w:rsidRPr="00796F25">
        <w:fldChar w:fldCharType="begin" w:fldLock="1"/>
      </w:r>
      <w:r w:rsidR="0099569E">
        <w:instrText>ADDIN CSL_CITATION { "citationID" : "Uw6Tkdww", "citationItems" : [ { "id" : "ITEM-1",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1", "issue" : "3", "issued" : { "date-parts" : [ [ "2003" ] ] }, "page" : "463-471", "publisher" : "The Company of Biologists Ltd", "title" : "Sex-lethal splicing autoregulation in vivo: interactions between SEX-LETHAL, the U1 snRNP and U2AF underlie male exon skipping", "title-short" : "Nagengast2003", "type" : "article-journal", "volume" : "130" }, "uris" : [ "http://www.mendeley.com/documents/?uuid=1b7aa0dd-5ab8-4a4b-8dc9-269db45a7b06" ] } ], "mendeley" : { "formattedCitation" : "[@Nagengast2003]", "plainTextFormattedCitation" : "[@Nagengast2003]", "previouslyFormattedCitation" : "@[Nagengast2003]" }, "properties" : { "formattedCitation" : "(Nagengast et al., 2003)", "noteIndex" : 0, "plainCitation" : "(Nagengast et al., 2003)" }, "schema" : "https://github.com/citation-style-language/schema/raw/master/csl-citation.json" }</w:instrText>
      </w:r>
      <w:r w:rsidR="001F4C8C" w:rsidRPr="00796F25">
        <w:fldChar w:fldCharType="separate"/>
      </w:r>
      <w:r w:rsidR="0099569E" w:rsidRPr="0099569E">
        <w:rPr>
          <w:noProof/>
        </w:rPr>
        <w:t>[@Nagengast2003]</w:t>
      </w:r>
      <w:r w:rsidR="001F4C8C" w:rsidRPr="00796F25">
        <w:fldChar w:fldCharType="end"/>
      </w:r>
      <w:r w:rsidRPr="00796F25">
        <w:t>. As a result, exon 3 is spliced out of the pre-mRNA in the final transcript that is capable of being translated into a fully functional protein</w:t>
      </w:r>
      <w:r w:rsidR="006262D8">
        <w:t xml:space="preserve"> </w:t>
      </w:r>
      <w:r w:rsidR="00D01F95" w:rsidRPr="00796F25">
        <w:fldChar w:fldCharType="begin" w:fldLock="1"/>
      </w:r>
      <w:r w:rsidR="0099569E">
        <w:instrText>ADDIN CSL_CITATION { "citationID" : "F6b7ObKt", "citationItems" : [ { "id" : "ITEM-1", "itemData" : { "ISSN" : "1092-2172", "author" : [ { "dropping-particle" : "", "family" : "Penalva", "given" : "Luiz O F", "non-dropping-particle" : "", "parse-names" : false, "suffix" : "" }, { "dropping-particle" : "", "family" : "S\u00e1nchez", "given" : "Lucas", "non-dropping-particle" : "", "parse-names" : false, "suffix" : "" } ], "container-title" : "Microbiol. Mol. Biol. Rev.", "id" : "ITEM-1", "issue" : "3", "issued" : { "date-parts" : [ [ "2003" ] ] }, "page" : "343-359", "publisher" : "Am Soc Microbiol", "title" : "RNA binding protein sex-lethal (Sxl) and control of Drosophila sex determination and dosage compensation", "title-short" : "Penalva2003", "type" : "article-journal", "volume" : "67" }, "uris" : [ "http://www.mendeley.com/documents/?uuid=24b2059e-b6c4-489a-b236-81a5da93ca7a" ] } ], "mendeley" : { "formattedCitation" : "[@Penalva2003]", "plainTextFormattedCitation" : "[@Penalva2003]", "previouslyFormattedCitation" : "@[Penalva2003]" }, "properties" : { "formattedCitation" : "(Penalva &amp; S\\uc0\\u225{}nchez, 2003)", "noteIndex" : 0, "plainCitation" : "(Penalva &amp; S\u00e1nchez, 2003)" }, "schema" : "https://github.com/citation-style-language/schema/raw/master/csl-citation.json" }</w:instrText>
      </w:r>
      <w:r w:rsidR="00D01F95" w:rsidRPr="00796F25">
        <w:fldChar w:fldCharType="separate"/>
      </w:r>
      <w:r w:rsidR="0099569E" w:rsidRPr="0099569E">
        <w:rPr>
          <w:noProof/>
          <w:szCs w:val="24"/>
        </w:rPr>
        <w:t>[@Penalva2003]</w:t>
      </w:r>
      <w:r w:rsidR="00D01F95" w:rsidRPr="00796F25">
        <w:fldChar w:fldCharType="end"/>
      </w:r>
      <w:r w:rsidRPr="00796F25">
        <w:t xml:space="preserve">. In contrast, males include exon three in the final </w:t>
      </w:r>
      <w:r w:rsidR="00523DC9">
        <w:rPr>
          <w:i/>
          <w:iCs/>
        </w:rPr>
        <w:t xml:space="preserve">sxl </w:t>
      </w:r>
      <w:r w:rsidRPr="00796F25">
        <w:t xml:space="preserve">transcript. Exon 3 contains a premature stop codon </w:t>
      </w:r>
      <w:r w:rsidR="00523DC9">
        <w:t>within</w:t>
      </w:r>
      <w:r w:rsidR="00523DC9" w:rsidRPr="00796F25">
        <w:t xml:space="preserve"> </w:t>
      </w:r>
      <w:r w:rsidRPr="00796F25">
        <w:t xml:space="preserve">the </w:t>
      </w:r>
      <w:r w:rsidRPr="00562EBD">
        <w:rPr>
          <w:i/>
        </w:rPr>
        <w:t>sxl</w:t>
      </w:r>
      <w:r w:rsidRPr="00796F25">
        <w:t xml:space="preserve"> transcript </w:t>
      </w:r>
      <w:r w:rsidR="00523DC9" w:rsidRPr="00796F25">
        <w:t>th</w:t>
      </w:r>
      <w:r w:rsidR="00523DC9">
        <w:t>at</w:t>
      </w:r>
      <w:r w:rsidR="00523DC9" w:rsidRPr="00796F25">
        <w:t xml:space="preserve"> result</w:t>
      </w:r>
      <w:r w:rsidR="00523DC9">
        <w:t>s</w:t>
      </w:r>
      <w:r w:rsidR="00523DC9" w:rsidRPr="00796F25">
        <w:t xml:space="preserve"> </w:t>
      </w:r>
      <w:r w:rsidRPr="00796F25">
        <w:t xml:space="preserve">in </w:t>
      </w:r>
      <w:r w:rsidR="00523DC9">
        <w:t xml:space="preserve">a </w:t>
      </w:r>
      <w:r w:rsidR="00523DC9" w:rsidRPr="00796F25">
        <w:lastRenderedPageBreak/>
        <w:t>truncat</w:t>
      </w:r>
      <w:r w:rsidR="00523DC9">
        <w:t>ed</w:t>
      </w:r>
      <w:r w:rsidR="00523DC9" w:rsidRPr="00796F25">
        <w:t xml:space="preserve"> </w:t>
      </w:r>
      <w:r w:rsidRPr="00796F25">
        <w:t xml:space="preserve">protein </w:t>
      </w:r>
      <w:r w:rsidR="00523DC9">
        <w:t>that lacks</w:t>
      </w:r>
      <w:r w:rsidR="00392DE7">
        <w:t xml:space="preserve"> the</w:t>
      </w:r>
      <w:r w:rsidR="00523DC9">
        <w:t xml:space="preserve"> activity</w:t>
      </w:r>
      <w:r w:rsidR="00392DE7">
        <w:t xml:space="preserve"> of the female-specific variant</w:t>
      </w:r>
      <w:r w:rsidR="00523DC9">
        <w:t xml:space="preserve"> </w:t>
      </w:r>
      <w:r w:rsidR="006F7E50" w:rsidRPr="00796F25">
        <w:fldChar w:fldCharType="begin" w:fldLock="1"/>
      </w:r>
      <w:r w:rsidR="0099569E">
        <w:instrText>ADDIN CSL_CITATION { "citationID" : "T7VgwZQU", "citationItems" : [ { "id" : "ITEM-1", "itemData" : { "ISSN" : "1476-4687", "author" : [ { "dropping-particle" : "", "family" : "Inoue", "given" : "Kunio", "non-dropping-particle" : "", "parse-names" : false, "suffix" : "" }, { "dropping-particle" : "", "family" : "Hoshijima", "given" : "Kazuyuki", "non-dropping-particle" : "", "parse-names" : false, "suffix" : "" }, { "dropping-particle" : "", "family" : "Sakamoto", "given" : "Hiroshi", "non-dropping-particle" : "", "parse-names" : false, "suffix" : "" }, { "dropping-particle" : "", "family" : "Shimura", "given" : "Yoshiro", "non-dropping-particle" : "", "parse-names" : false, "suffix" : "" } ], "container-title" : "Nature", "id" : "ITEM-1", "issue" : "6265", "issued" : { "date-parts" : [ [ "1990" ] ] }, "page" : "461", "publisher" : "Nature Publishing Group", "title" : "Binding of the Drosophila sex-lethal gene product to the alternative splice site of transformer primary transcript", "title-short" : "Inoue1990", "type" : "article-journal", "volume" : "344" }, "uris" : [ "http://www.mendeley.com/documents/?uuid=7004b23a-9e1c-4d3d-abd1-ded7b599932e" ] } ], "mendeley" : { "formattedCitation" : "[@Inoue1990]", "plainTextFormattedCitation" : "[@Inoue1990]", "previouslyFormattedCitation" : "@[Inoue1990]" }, "properties" : { "formattedCitation" : "(Inoue et al., 1990)", "noteIndex" : 0, "plainCitation" : "(Inoue et al., 1990)" }, "schema" : "https://github.com/citation-style-language/schema/raw/master/csl-citation.json" }</w:instrText>
      </w:r>
      <w:r w:rsidR="006F7E50" w:rsidRPr="00796F25">
        <w:fldChar w:fldCharType="separate"/>
      </w:r>
      <w:r w:rsidR="0099569E" w:rsidRPr="0099569E">
        <w:rPr>
          <w:noProof/>
        </w:rPr>
        <w:t>[@Inoue1990]</w:t>
      </w:r>
      <w:r w:rsidR="006F7E50" w:rsidRPr="00796F25">
        <w:fldChar w:fldCharType="end"/>
      </w:r>
      <w:r w:rsidRPr="00796F25">
        <w:t xml:space="preserve">. Thus, </w:t>
      </w:r>
      <w:r w:rsidRPr="00562EBD">
        <w:rPr>
          <w:i/>
        </w:rPr>
        <w:t>sxl</w:t>
      </w:r>
      <w:r w:rsidRPr="00796F25">
        <w:t xml:space="preserve"> is differentially expressed in the male and the female gonad due to alternative splicing events.</w:t>
      </w:r>
    </w:p>
    <w:p w14:paraId="3934A656" w14:textId="77777777" w:rsidR="00780E6A" w:rsidRPr="00796F25" w:rsidRDefault="00D126B7" w:rsidP="00842C68">
      <w:pPr>
        <w:spacing w:line="480" w:lineRule="auto"/>
      </w:pPr>
      <w:r w:rsidRPr="00796F25">
        <w:t xml:space="preserve"> </w:t>
      </w:r>
    </w:p>
    <w:p w14:paraId="33DDF3A1" w14:textId="1CAA6123" w:rsidR="00780E6A" w:rsidRPr="00796F25" w:rsidRDefault="00D126B7" w:rsidP="00842C68">
      <w:pPr>
        <w:spacing w:line="480" w:lineRule="auto"/>
      </w:pPr>
      <w:r w:rsidRPr="00796F25">
        <w:t>In addition to control</w:t>
      </w:r>
      <w:r w:rsidR="00241C81">
        <w:t xml:space="preserve"> of</w:t>
      </w:r>
      <w:r w:rsidRPr="00796F25">
        <w:rPr>
          <w:i/>
        </w:rPr>
        <w:t xml:space="preserve"> sxl</w:t>
      </w:r>
      <w:r w:rsidRPr="00796F25">
        <w:t xml:space="preserve"> via alternative splicing, </w:t>
      </w:r>
      <w:r w:rsidRPr="00562EBD">
        <w:rPr>
          <w:i/>
        </w:rPr>
        <w:t>sxl</w:t>
      </w:r>
      <w:r w:rsidRPr="00796F25">
        <w:t xml:space="preserve"> expression is controlled at the level of transcription by several transcription factors, such as Ovo</w:t>
      </w:r>
      <w:r w:rsidR="006262D8">
        <w:t xml:space="preserve"> </w:t>
      </w:r>
      <w:r w:rsidR="002B67E3" w:rsidRPr="00796F25">
        <w:fldChar w:fldCharType="begin" w:fldLock="1"/>
      </w:r>
      <w:r w:rsidR="0099569E">
        <w:instrText>ADDIN CSL_CITATION { "citationID" : "PGNGE7a1",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itle-short" : "Salles2002", "type" : "article-journal", "volume" : "246" }, "uris" : [ "http://www.mendeley.com/documents/?uuid=bfae94c6-432e-4861-bcff-f139b0f61bfc" ] } ], "mendeley" : { "formattedCitation" : "[@Salles2002]", "plainTextFormattedCitation" : "[@Salles2002]", "previouslyFormattedCitation" : "@[Salles2002]" }, "properties" : { "formattedCitation" : "(Salles et al., 2002)", "noteIndex" : 0, "plainCitation" : "(Salles et al., 2002)" }, "schema" : "https://github.com/citation-style-language/schema/raw/master/csl-citation.json" }</w:instrText>
      </w:r>
      <w:r w:rsidR="002B67E3" w:rsidRPr="00796F25">
        <w:fldChar w:fldCharType="separate"/>
      </w:r>
      <w:r w:rsidR="0099569E" w:rsidRPr="0099569E">
        <w:rPr>
          <w:noProof/>
        </w:rPr>
        <w:t>[@Salles2002]</w:t>
      </w:r>
      <w:r w:rsidR="002B67E3" w:rsidRPr="00796F25">
        <w:fldChar w:fldCharType="end"/>
      </w:r>
      <w:r w:rsidRPr="00796F25">
        <w:t xml:space="preserve">. Ovo is a zinc finger DNA binding protein that is required in the </w:t>
      </w:r>
      <w:r w:rsidR="00562EBD">
        <w:t>germline</w:t>
      </w:r>
      <w:r w:rsidRPr="00796F25">
        <w:t xml:space="preserve"> for proper gametogenesis</w:t>
      </w:r>
      <w:r w:rsidR="002B67E3" w:rsidRPr="00796F25">
        <w:fldChar w:fldCharType="begin" w:fldLock="1"/>
      </w:r>
      <w:r w:rsidR="0099569E">
        <w:instrText>ADDIN CSL_CITATION { "citationID" : "MCTJTvuJ", "citationItems" : [ { "id" : "ITEM-1", "itemData" : { "ISBN" : "0950-1991", "ISSN" : "0950-1991", "PMID" : "10648246", "abstract" : "OVO controls germline and epidermis differentiation in flies and mice. In the Drosophila germline, alternative OVO-B and OVO-A isoforms have a common DNA-binding domain, but different N-termini. We show that these isoforms are transcription factors with opposite regulatory activities. Using yeast one-hybrid assays, we identified a strong activation domain within a common region and a counteracting repression domain within the OVO-A-specific region. In flies, OVO-B positively regulated the ovarian tumor promoter, while OVO-A was a negative regulator of the ovarian tumor and ovo promoters. OVO-B isoforms supplied ovo(+) function in the female germline and epidermis, while OVO-A isoforms had dominant-negative activity in both tissues. Moreover, elevated expression of OVO-A resulted in maternal-effect lethality while the absence of OVO-A resulted in maternal-effect sterility. Our data indicate that tight regulation of antagonistic OVO-B and OVO-A isoforms is critical for germline formation and differentiation.", "author" : [ { "dropping-particle" : "", "family" : "Andrews", "given" : "Justen", "non-dropping-particle" : "", "parse-names" : false, "suffix" : "" }, { "dropping-particle" : "", "family" : "Garcia-Estefania", "given" : "David", "non-dropping-particle" : "", "parse-names" : false, "suffix" : "" }, { "dropping-particle" : "", "family" : "Delon", "given" : "Isabelle", "non-dropping-particle" : "", "parse-names" : false, "suffix" : "" }, { "dropping-particle" : "", "family" : "Lu",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dropping-particle" : "", "family" : "L\u00fc",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container-title" : "Development (Cambridge, England)", "id" : "ITEM-1", "issue" : "4", "issued" : { "date-parts" : [ [ "2000" ] ] }, "page" : "881-892", "publisher" : "The Company of Biologists Ltd", "title" : "OVO transcription factors function antagonistically in the Drosophila female germline.", "title-short" : "Andrews2000a", "type" : "article-journal", "volume" : "127" }, "uris" : [ "http://www.mendeley.com/documents/?uuid=c009d435-3b96-4bef-a9a3-59d0f0643c94" ] } ], "mendeley" : { "formattedCitation" : "[@Andrews2000a]", "plainTextFormattedCitation" : "[@Andrews2000a]", "previouslyFormattedCitation" : "@[Andrews2000a]" }, "properties" : { "formattedCitation" : "(Andrews et al., 2000)", "noteIndex" : 0, "plainCitation" : "(Andrews et al., 2000)" }, "schema" : "https://github.com/citation-style-language/schema/raw/master/csl-citation.json" }</w:instrText>
      </w:r>
      <w:r w:rsidR="002B67E3" w:rsidRPr="00796F25">
        <w:fldChar w:fldCharType="separate"/>
      </w:r>
      <w:r w:rsidR="0099569E" w:rsidRPr="0099569E">
        <w:rPr>
          <w:noProof/>
        </w:rPr>
        <w:t>[@Andrews2000a]</w:t>
      </w:r>
      <w:r w:rsidR="002B67E3" w:rsidRPr="00796F25">
        <w:fldChar w:fldCharType="end"/>
      </w:r>
      <w:r w:rsidRPr="00796F25">
        <w:t xml:space="preserve">. </w:t>
      </w:r>
      <w:r w:rsidRPr="00796F25">
        <w:rPr>
          <w:i/>
        </w:rPr>
        <w:t xml:space="preserve">ovo </w:t>
      </w:r>
      <w:r w:rsidRPr="00796F25">
        <w:t xml:space="preserve">is </w:t>
      </w:r>
      <w:r w:rsidR="00241C81">
        <w:t xml:space="preserve">also </w:t>
      </w:r>
      <w:r w:rsidRPr="00796F25">
        <w:t xml:space="preserve">alternatively spliced and each of its isoforms have different implications for </w:t>
      </w:r>
      <w:r w:rsidRPr="00796F25">
        <w:rPr>
          <w:i/>
        </w:rPr>
        <w:t>sxl</w:t>
      </w:r>
      <w:r w:rsidRPr="00796F25">
        <w:t xml:space="preserve"> expression. </w:t>
      </w:r>
      <w:r w:rsidR="00241C81" w:rsidRPr="00796F25">
        <w:t>Ovo-A and Ovo-B</w:t>
      </w:r>
      <w:r w:rsidR="00241C81">
        <w:t xml:space="preserve"> where t</w:t>
      </w:r>
      <w:r w:rsidRPr="00796F25">
        <w:t>he first splic</w:t>
      </w:r>
      <w:r w:rsidR="00241C81">
        <w:t>e</w:t>
      </w:r>
      <w:r w:rsidRPr="00796F25">
        <w:t xml:space="preserve"> variant</w:t>
      </w:r>
      <w:r w:rsidR="00241C81">
        <w:t>s</w:t>
      </w:r>
      <w:r w:rsidRPr="00796F25">
        <w:t xml:space="preserve"> of </w:t>
      </w:r>
      <w:r w:rsidRPr="00562EBD">
        <w:rPr>
          <w:i/>
        </w:rPr>
        <w:t>ovo</w:t>
      </w:r>
      <w:r w:rsidRPr="00796F25">
        <w:t xml:space="preserve"> </w:t>
      </w:r>
      <w:r w:rsidR="00241C81">
        <w:t xml:space="preserve">shown to be </w:t>
      </w:r>
      <w:r w:rsidRPr="00796F25">
        <w:t xml:space="preserve">expressed in the female </w:t>
      </w:r>
      <w:r w:rsidR="00562EBD">
        <w:t>germline</w:t>
      </w:r>
      <w:r w:rsidRPr="00796F25">
        <w:t xml:space="preserve"> during oogenesis </w:t>
      </w:r>
      <w:r w:rsidR="002B67E3" w:rsidRPr="00796F25">
        <w:fldChar w:fldCharType="begin" w:fldLock="1"/>
      </w:r>
      <w:r w:rsidR="0099569E">
        <w:instrText>ADDIN CSL_CITATION { "citationID" : "mNyruNI8",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itle-short" : "Salles2002", "type" : "article-journal", "volume" : "246" }, "uris" : [ "http://www.mendeley.com/documents/?uuid=bfae94c6-432e-4861-bcff-f139b0f61bfc" ] } ], "mendeley" : { "formattedCitation" : "[@Salles2002]", "plainTextFormattedCitation" : "[@Salles2002]", "previouslyFormattedCitation" : "@[Salles2002]" }, "properties" : { "formattedCitation" : "(Salles et al., 2002)", "noteIndex" : 0, "plainCitation" : "(Salles et al., 2002)" }, "schema" : "https://github.com/citation-style-language/schema/raw/master/csl-citation.json" }</w:instrText>
      </w:r>
      <w:r w:rsidR="002B67E3" w:rsidRPr="00796F25">
        <w:fldChar w:fldCharType="separate"/>
      </w:r>
      <w:r w:rsidR="0099569E" w:rsidRPr="0099569E">
        <w:rPr>
          <w:noProof/>
        </w:rPr>
        <w:t>[@Salles2002]</w:t>
      </w:r>
      <w:r w:rsidR="002B67E3" w:rsidRPr="00796F25">
        <w:fldChar w:fldCharType="end"/>
      </w:r>
      <w:r w:rsidRPr="00796F25">
        <w:t xml:space="preserve">. </w:t>
      </w:r>
      <w:r w:rsidR="002E40D2">
        <w:t xml:space="preserve">In addition to differences due to alternative exon usage, Ovo-A, unlike Ovo-B, contains </w:t>
      </w:r>
      <w:commentRangeStart w:id="0"/>
      <w:commentRangeStart w:id="1"/>
      <w:r w:rsidRPr="00796F25">
        <w:t>a 381 amino acid N-terminal extension which arises due to alternative transcription start sites</w:t>
      </w:r>
      <w:r w:rsidR="007D7213">
        <w:t xml:space="preserve"> </w:t>
      </w:r>
      <w:r w:rsidR="002B67E3" w:rsidRPr="00796F25">
        <w:fldChar w:fldCharType="begin" w:fldLock="1"/>
      </w:r>
      <w:r w:rsidR="0099569E">
        <w:instrText>ADDIN CSL_CITATION { "citationID" : "X1TEwRl2", "citationItems" : [ { "id" : "ITEM-1", "itemData" : { "ISBN" : "0950-1991", "ISSN" : "0950-1991", "PMID" : "10648246", "abstract" : "OVO controls germline and epidermis differentiation in flies and mice. In the Drosophila germline, alternative OVO-B and OVO-A isoforms have a common DNA-binding domain, but different N-termini. We show that these isoforms are transcription factors with opposite regulatory activities. Using yeast one-hybrid assays, we identified a strong activation domain within a common region and a counteracting repression domain within the OVO-A-specific region. In flies, OVO-B positively regulated the ovarian tumor promoter, while OVO-A was a negative regulator of the ovarian tumor and ovo promoters. OVO-B isoforms supplied ovo(+) function in the female germline and epidermis, while OVO-A isoforms had dominant-negative activity in both tissues. Moreover, elevated expression of OVO-A resulted in maternal-effect lethality while the absence of OVO-A resulted in maternal-effect sterility. Our data indicate that tight regulation of antagonistic OVO-B and OVO-A isoforms is critical for germline formation and differentiation.", "author" : [ { "dropping-particle" : "", "family" : "Andrews", "given" : "Justen", "non-dropping-particle" : "", "parse-names" : false, "suffix" : "" }, { "dropping-particle" : "", "family" : "Garcia-Estefania", "given" : "David", "non-dropping-particle" : "", "parse-names" : false, "suffix" : "" }, { "dropping-particle" : "", "family" : "Delon", "given" : "Isabelle", "non-dropping-particle" : "", "parse-names" : false, "suffix" : "" }, { "dropping-particle" : "", "family" : "Lu",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dropping-particle" : "", "family" : "L\u00fc",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container-title" : "Development (Cambridge, England)", "id" : "ITEM-1", "issue" : "4", "issued" : { "date-parts" : [ [ "2000" ] ] }, "page" : "881-892", "publisher" : "The Company of Biologists Ltd", "title" : "OVO transcription factors function antagonistically in the Drosophila female germline.", "title-short" : "Andrews2000a", "type" : "article-journal", "volume" : "127" }, "uris" : [ "http://www.mendeley.com/documents/?uuid=c009d435-3b96-4bef-a9a3-59d0f0643c94" ] } ], "mendeley" : { "formattedCitation" : "[@Andrews2000a]", "plainTextFormattedCitation" : "[@Andrews2000a]", "previouslyFormattedCitation" : "@[Andrews2000a]" }, "properties" : { "formattedCitation" : "(Andrews et al., 2000)", "noteIndex" : 0, "plainCitation" : "(Andrews et al., 2000)" }, "schema" : "https://github.com/citation-style-language/schema/raw/master/csl-citation.json" }</w:instrText>
      </w:r>
      <w:r w:rsidR="002B67E3" w:rsidRPr="00796F25">
        <w:fldChar w:fldCharType="separate"/>
      </w:r>
      <w:r w:rsidR="0099569E" w:rsidRPr="0099569E">
        <w:rPr>
          <w:noProof/>
        </w:rPr>
        <w:t>[@Andrews2000a]</w:t>
      </w:r>
      <w:r w:rsidR="002B67E3" w:rsidRPr="00796F25">
        <w:fldChar w:fldCharType="end"/>
      </w:r>
      <w:r w:rsidR="002E40D2">
        <w:t>.</w:t>
      </w:r>
      <w:r w:rsidRPr="00796F25">
        <w:t xml:space="preserve"> </w:t>
      </w:r>
      <w:commentRangeEnd w:id="0"/>
      <w:r w:rsidR="007D7213">
        <w:rPr>
          <w:rStyle w:val="CommentReference"/>
        </w:rPr>
        <w:commentReference w:id="0"/>
      </w:r>
      <w:commentRangeEnd w:id="1"/>
      <w:r w:rsidR="00AE53BB">
        <w:rPr>
          <w:rStyle w:val="CommentReference"/>
        </w:rPr>
        <w:commentReference w:id="1"/>
      </w:r>
      <w:r w:rsidR="005D6436">
        <w:t>Use</w:t>
      </w:r>
      <w:r w:rsidR="005D6436" w:rsidRPr="00796F25">
        <w:t xml:space="preserve"> </w:t>
      </w:r>
      <w:r w:rsidRPr="00796F25">
        <w:t xml:space="preserve">of these promoters </w:t>
      </w:r>
      <w:r w:rsidR="005D6436">
        <w:t xml:space="preserve">generates distinct Ova isoforms with </w:t>
      </w:r>
      <w:r w:rsidRPr="00796F25">
        <w:t>unique</w:t>
      </w:r>
      <w:r w:rsidR="005D6436">
        <w:t xml:space="preserve"> temporal requirements </w:t>
      </w:r>
      <w:r w:rsidR="002E40D2">
        <w:t xml:space="preserve"> </w:t>
      </w:r>
      <w:r w:rsidR="005D6436">
        <w:t xml:space="preserve">during oocyte </w:t>
      </w:r>
      <w:r w:rsidRPr="00796F25">
        <w:t xml:space="preserve">development; Ovo-B was found to be necessary and sufficient during early oogenesis and Ovo-A is critical in the later stages of egg development for a fully functional egg. The </w:t>
      </w:r>
      <w:commentRangeStart w:id="2"/>
      <w:r w:rsidR="00165A85" w:rsidRPr="006476AB">
        <w:rPr>
          <w:i/>
          <w:iCs/>
        </w:rPr>
        <w:t>ovo</w:t>
      </w:r>
      <w:r w:rsidRPr="006476AB">
        <w:rPr>
          <w:i/>
          <w:iCs/>
        </w:rPr>
        <w:t>-B</w:t>
      </w:r>
      <w:r w:rsidRPr="006476AB">
        <w:rPr>
          <w:i/>
        </w:rPr>
        <w:t xml:space="preserve"> </w:t>
      </w:r>
      <w:commentRangeEnd w:id="2"/>
      <w:r w:rsidR="00077CC3" w:rsidRPr="006476AB">
        <w:rPr>
          <w:rStyle w:val="CommentReference"/>
          <w:i/>
        </w:rPr>
        <w:commentReference w:id="2"/>
      </w:r>
      <w:r w:rsidRPr="00796F25">
        <w:t xml:space="preserve">gene has two characterized isoforms, Ovo+2B and Ovo-2B, which were discovered through a transposon insertion that disrupts exon splicing of </w:t>
      </w:r>
      <w:r w:rsidR="003D3936">
        <w:rPr>
          <w:i/>
          <w:iCs/>
        </w:rPr>
        <w:t>ovo-B</w:t>
      </w:r>
      <w:r w:rsidRPr="00796F25">
        <w:t xml:space="preserve">. This transposition event prevents inclusion </w:t>
      </w:r>
      <w:r w:rsidR="00392DE7">
        <w:t xml:space="preserve">of the </w:t>
      </w:r>
      <w:r w:rsidRPr="00796F25">
        <w:t>exon 2b extension, producing a nonfunctional protein that accumulates during oogenesis. In the absence of retrotransposon insertion, the 178-amino acid extension encoded by exon 2b is included forming a fully functional Ovo protein, known as Ovo-+2B</w:t>
      </w:r>
      <w:r w:rsidR="00497304" w:rsidRPr="00796F25">
        <w:t xml:space="preserve"> </w:t>
      </w:r>
      <w:r w:rsidR="00497304" w:rsidRPr="00796F25">
        <w:fldChar w:fldCharType="begin" w:fldLock="1"/>
      </w:r>
      <w:r w:rsidR="0099569E">
        <w:instrText>ADDIN CSL_CITATION { "citationID" : "15uKXK5I",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itle-short" : "Salles2002", "type" : "article-journal", "volume" : "246" }, "uris" : [ "http://www.mendeley.com/documents/?uuid=bfae94c6-432e-4861-bcff-f139b0f61bfc" ] } ], "mendeley" : { "formattedCitation" : "[@Salles2002]", "plainTextFormattedCitation" : "[@Salles2002]", "previouslyFormattedCitation" : "@[Salles2002]" }, "properties" : { "formattedCitation" : "(Salles et al., 2002)", "noteIndex" : 0, "plainCitation" : "(Salles et al., 2002)" }, "schema" : "https://github.com/citation-style-language/schema/raw/master/csl-citation.json" }</w:instrText>
      </w:r>
      <w:r w:rsidR="00497304" w:rsidRPr="00796F25">
        <w:fldChar w:fldCharType="separate"/>
      </w:r>
      <w:r w:rsidR="0099569E" w:rsidRPr="0099569E">
        <w:rPr>
          <w:noProof/>
        </w:rPr>
        <w:t>[@Salles2002]</w:t>
      </w:r>
      <w:r w:rsidR="00497304" w:rsidRPr="00796F25">
        <w:fldChar w:fldCharType="end"/>
      </w:r>
      <w:r w:rsidRPr="00796F25">
        <w:t xml:space="preserve">. Interestingly, Ovo-B promotes transcription of </w:t>
      </w:r>
      <w:r w:rsidR="00392DE7" w:rsidRPr="00E8788B">
        <w:rPr>
          <w:i/>
          <w:iCs/>
        </w:rPr>
        <w:t xml:space="preserve">ovarian </w:t>
      </w:r>
      <w:r w:rsidRPr="00E8788B">
        <w:rPr>
          <w:i/>
          <w:iCs/>
        </w:rPr>
        <w:t>tumor</w:t>
      </w:r>
      <w:r w:rsidRPr="00796F25">
        <w:t xml:space="preserve"> (</w:t>
      </w:r>
      <w:r w:rsidRPr="00796F25">
        <w:rPr>
          <w:i/>
        </w:rPr>
        <w:t>otu</w:t>
      </w:r>
      <w:r w:rsidRPr="00796F25">
        <w:t xml:space="preserve">), which enhances </w:t>
      </w:r>
      <w:r w:rsidRPr="00562EBD">
        <w:rPr>
          <w:i/>
        </w:rPr>
        <w:t>sxl</w:t>
      </w:r>
      <w:r w:rsidRPr="00796F25">
        <w:t xml:space="preserve"> expression</w:t>
      </w:r>
      <w:r w:rsidR="007F5072" w:rsidRPr="00796F25">
        <w:t xml:space="preserve"> (Figure 2)</w:t>
      </w:r>
      <w:r w:rsidR="00562EBD">
        <w:t xml:space="preserve"> </w:t>
      </w:r>
      <w:r w:rsidR="00C26477" w:rsidRPr="00796F25">
        <w:fldChar w:fldCharType="begin" w:fldLock="1"/>
      </w:r>
      <w:r w:rsidR="0099569E">
        <w:instrText>ADDIN CSL_CITATION { "citationID" : "WKITbId3", "citationItems" : [ { "id" : "ITEM-1", "itemData" : { "ISSN" : "0950-1991", "author" : [ { "dropping-particle" : "", "family" : "Lu", "given" : "J", "non-dropping-particle" : "", "parse-names" : false, "suffix" : "" }, { "dropping-particle" : "", "family" : "Oliver", "given" : "Brian", "non-dropping-particle" : "", "parse-names" : false, "suffix" : "" }, { "dropping-particle" : "", "family" : "L\u00fc", "given" : "Jining", "non-dropping-particle" : "", "parse-names" : false, "suffix" : "" }, { "dropping-particle" : "", "family" : "Oliver", "given" : "Brian", "non-dropping-particle" : "", "parse-names" : false, "suffix" : "" }, { "dropping-particle" : "", "family" : "Lu", "given" : "J", "non-dropping-particle" : "", "parse-names" : false, "suffix" : "" }, { "dropping-particle" : "", "family" : "Oliver", "given" : "Brian", "non-dropping-particle" : "", "parse-names" : false, "suffix" : "" } ], "container-title" : "Development", "id" : "ITEM-1", "issue" : "9", "issued" : { "date-parts" : [ [ "2001" ] ] }, "page" : "1671-1686", "publisher" : "The Company of Biologists Ltd", "title" : "Drosophila OVO regulates ovarian tumor transcription by binding unusually near the transcription start site", "title-short" : "Lu2001", "type" : "article-journal", "volume" : "1686" }, "uris" : [ "http://www.mendeley.com/documents/?uuid=847d073f-0f11-4b9c-9253-f6c9cdf010b2" ] } ], "mendeley" : { "formattedCitation" : "[@Lu2001]", "plainTextFormattedCitation" : "[@Lu2001]", "previouslyFormattedCitation" : "@[Lu2001]" }, "properties" : { "formattedCitation" : "(Lu &amp; Oliver, 2001)", "noteIndex" : 0, "plainCitation" : "(Lu &amp; Oliver, 2001)" }, "schema" : "https://github.com/citation-style-language/schema/raw/master/csl-citation.json" }</w:instrText>
      </w:r>
      <w:r w:rsidR="00C26477" w:rsidRPr="00796F25">
        <w:fldChar w:fldCharType="separate"/>
      </w:r>
      <w:r w:rsidR="0099569E" w:rsidRPr="0099569E">
        <w:rPr>
          <w:noProof/>
        </w:rPr>
        <w:t>[@Lu2001]</w:t>
      </w:r>
      <w:r w:rsidR="00C26477" w:rsidRPr="00796F25">
        <w:fldChar w:fldCharType="end"/>
      </w:r>
      <w:r w:rsidRPr="00796F25">
        <w:t xml:space="preserve">. The mechanism </w:t>
      </w:r>
      <w:r w:rsidR="00392DE7">
        <w:t>by which</w:t>
      </w:r>
      <w:r w:rsidRPr="00796F25">
        <w:t xml:space="preserve"> Otu regulates sxl expression is unknown but various mutations </w:t>
      </w:r>
      <w:r w:rsidR="00392DE7">
        <w:t>in</w:t>
      </w:r>
      <w:r w:rsidR="00392DE7" w:rsidRPr="00796F25">
        <w:t xml:space="preserve"> </w:t>
      </w:r>
      <w:r w:rsidRPr="00796F25">
        <w:rPr>
          <w:i/>
        </w:rPr>
        <w:t>otu</w:t>
      </w:r>
      <w:r w:rsidRPr="00796F25">
        <w:t xml:space="preserve"> lead to a </w:t>
      </w:r>
      <w:r w:rsidR="00392DE7">
        <w:t>myriad</w:t>
      </w:r>
      <w:r w:rsidR="00392DE7" w:rsidRPr="00796F25">
        <w:t xml:space="preserve"> </w:t>
      </w:r>
      <w:r w:rsidRPr="00796F25">
        <w:t xml:space="preserve">of phenotypes such as loss of germ cell proliferation, and inability to complete the differentiation process. The </w:t>
      </w:r>
      <w:r w:rsidRPr="00796F25">
        <w:rPr>
          <w:i/>
        </w:rPr>
        <w:t>otu</w:t>
      </w:r>
      <w:r w:rsidRPr="00796F25">
        <w:t xml:space="preserve"> gene produces two cytoplasmic protein isoforms, a 104-kDA isoform (Otu-104) and a 98-kDA isoform (Otu-98)</w:t>
      </w:r>
      <w:r w:rsidR="00C6654A">
        <w:t xml:space="preserve"> </w:t>
      </w:r>
      <w:r w:rsidR="00C6654A">
        <w:fldChar w:fldCharType="begin" w:fldLock="1"/>
      </w:r>
      <w:r w:rsidR="0099569E">
        <w:instrText>ADDIN CSL_CITATION { "citationID" : "Zg84hmS8", "citationItems" : [ { "id" : "ITEM-1", "itemData" : { "ISSN" : "0925-4773", "author" : [ { "dropping-particle" : "", "family" : "Tirronen", "given" : "Mika", "non-dropping-particle" : "", "parse-names" : false, "suffix" : "" }, { "dropping-particle" : "", "family" : "Lahti", "given" : "Vesa-Pekka", "non-dropping-particle" : "", "parse-names" : false, "suffix" : "" }, { "dropping-particle" : "", "family" : "Heino", "given" : "Tapio I", "non-dropping-particle" : "", "parse-names" : false, "suffix" : "" }, { "dropping-particle" : "", "family" : "Roos", "given" : "Christophe", "non-dropping-particle" : "", "parse-names" : false, "suffix" : "" } ], "container-title" : "Mechanisms of development", "id" : "ITEM-1", "issue" : "1", "issued" : { "date-parts" : [ [ "1995" ] ] }, "page" : "65-75", "publisher" : "Elsevier", "title" : "Two otu transcripts are selectively localised in Drosophila oogenesis by a mechanism that requires a function of the otu protein", "title-short" : "Tirronen1995", "type" : "article-journal", "volume" : "52" }, "uri" : [ "http://www.mendeley.com/documents/?uuid=4f26bcf8-7aac-4f92-ba29-de3219feda42" ], "uris" : [ "http://www.mendeley.com/documents/?uuid=4f26bcf8-7aac-4f92-ba29-de3219feda42" ] } ], "mendeley" : { "formattedCitation" : "[@Tirronen1995]", "plainTextFormattedCitation" : "[@Tirronen1995]", "previouslyFormattedCitation" : "@[Tirronen1995]" }, "properties" : { "formattedCitation" : "(Tirronen et al., 1995a)", "noteIndex" : 0, "plainCitation" : "(Tirronen et al., 1995a)" }, "schema" : "https://github.com/citation-style-language/schema/raw/master/csl-citation.json" }</w:instrText>
      </w:r>
      <w:r w:rsidR="00C6654A">
        <w:fldChar w:fldCharType="separate"/>
      </w:r>
      <w:r w:rsidR="0099569E" w:rsidRPr="0099569E">
        <w:rPr>
          <w:noProof/>
        </w:rPr>
        <w:t>[@Tirronen1995]</w:t>
      </w:r>
      <w:r w:rsidR="00C6654A">
        <w:fldChar w:fldCharType="end"/>
      </w:r>
      <w:r w:rsidRPr="00796F25">
        <w:t xml:space="preserve">. Strikingly, only Otu-104 is capable of rescuing all the </w:t>
      </w:r>
      <w:r w:rsidR="00392DE7">
        <w:rPr>
          <w:i/>
          <w:iCs/>
        </w:rPr>
        <w:t xml:space="preserve">otu </w:t>
      </w:r>
      <w:r w:rsidR="00392DE7">
        <w:t xml:space="preserve">mutant </w:t>
      </w:r>
      <w:r w:rsidRPr="00796F25">
        <w:t xml:space="preserve">phenotypes, indicating its requirement during oogenesis, while Otu-98 is dispensable during this </w:t>
      </w:r>
      <w:r w:rsidRPr="00796F25">
        <w:lastRenderedPageBreak/>
        <w:t>process</w:t>
      </w:r>
      <w:r w:rsidR="00D31853" w:rsidRPr="00796F25">
        <w:t xml:space="preserve"> </w:t>
      </w:r>
      <w:r w:rsidR="00D31853" w:rsidRPr="00796F25">
        <w:fldChar w:fldCharType="begin" w:fldLock="1"/>
      </w:r>
      <w:r w:rsidR="0099569E">
        <w:instrText>ADDIN CSL_CITATION { "citationID" : "nW937wZR", "citationItems" : [ { "id" : "ITEM-1", "itemData" : { "ISSN" : "0925-4773", "author" : [ { "dropping-particle" : "", "family" : "Tirronen", "given" : "Mika", "non-dropping-particle" : "", "parse-names" : false, "suffix" : "" }, { "dropping-particle" : "", "family" : "Lahti", "given" : "Vesa-Pekka", "non-dropping-particle" : "", "parse-names" : false, "suffix" : "" }, { "dropping-particle" : "", "family" : "Heino", "given" : "Tapio I", "non-dropping-particle" : "", "parse-names" : false, "suffix" : "" }, { "dropping-particle" : "", "family" : "Roos", "given" : "Christophe", "non-dropping-particle" : "", "parse-names" : false, "suffix" : "" } ], "container-title" : "Mechanisms of development", "id" : "ITEM-1", "issue" : "1", "issued" : { "date-parts" : [ [ "1995" ] ] }, "page" : "65-75", "publisher" : "Elsevier", "title" : "Two otu transcripts are selectively localised in Drosophila oogenesis by a mechanism that requires a function of the otu protein", "title-short" : "Tirronen1995", "type" : "article-journal", "volume" : "52" }, "uris" : [ "http://www.mendeley.com/documents/?uuid=4f26bcf8-7aac-4f92-ba29-de3219feda42" ] } ], "mendeley" : { "formattedCitation" : "[@Tirronen1995]", "plainTextFormattedCitation" : "[@Tirronen1995]", "previouslyFormattedCitation" : "@[Tirronen1995]" }, "properties" : { "formattedCitation" : "(Tirronen et al., 1995b)", "noteIndex" : 0, "plainCitation" : "(Tirronen et al., 1995b)" }, "schema" : "https://github.com/citation-style-language/schema/raw/master/csl-citation.json" }</w:instrText>
      </w:r>
      <w:r w:rsidR="00D31853" w:rsidRPr="00796F25">
        <w:fldChar w:fldCharType="separate"/>
      </w:r>
      <w:r w:rsidR="0099569E" w:rsidRPr="0099569E">
        <w:rPr>
          <w:noProof/>
        </w:rPr>
        <w:t>[@Tirronen1995]</w:t>
      </w:r>
      <w:r w:rsidR="00D31853" w:rsidRPr="00796F25">
        <w:fldChar w:fldCharType="end"/>
      </w:r>
      <w:r w:rsidRPr="00796F25">
        <w:t xml:space="preserve">. Despite the lack of insight </w:t>
      </w:r>
      <w:r w:rsidR="00392DE7">
        <w:t>into</w:t>
      </w:r>
      <w:r w:rsidR="00392DE7" w:rsidRPr="00796F25">
        <w:t xml:space="preserve"> </w:t>
      </w:r>
      <w:r w:rsidRPr="00796F25">
        <w:t>how</w:t>
      </w:r>
      <w:r w:rsidR="00392DE7">
        <w:t xml:space="preserve"> the</w:t>
      </w:r>
      <w:r w:rsidRPr="00796F25">
        <w:t xml:space="preserve"> </w:t>
      </w:r>
      <w:r w:rsidR="00562EBD" w:rsidRPr="00562EBD">
        <w:rPr>
          <w:i/>
        </w:rPr>
        <w:t>ot</w:t>
      </w:r>
      <w:r w:rsidRPr="00562EBD">
        <w:rPr>
          <w:i/>
        </w:rPr>
        <w:t>u</w:t>
      </w:r>
      <w:r w:rsidRPr="00796F25">
        <w:t xml:space="preserve"> splice forms regulate GSC development, its alternative splicing is critical for oogenesis</w:t>
      </w:r>
      <w:r w:rsidR="00562EBD">
        <w:t xml:space="preserve"> </w:t>
      </w:r>
      <w:r w:rsidR="00582AA3" w:rsidRPr="00796F25">
        <w:fldChar w:fldCharType="begin" w:fldLock="1"/>
      </w:r>
      <w:r w:rsidR="0099569E">
        <w:instrText>ADDIN CSL_CITATION { "citationID" : "yu5WtxwY", "citationItems" : [ { "id" : "ITEM-1", "itemData" : { "ISSN" : "0012-1606", "author" : [ { "dropping-particle" : "", "family" : "Sass", "given" : "Georgette L", "non-dropping-particle" : "", "parse-names" : false, "suffix" : "" }, { "dropping-particle" : "", "family" : "Comer", "given" : "Allen R", "non-dropping-particle" : "", "parse-names" : false, "suffix" : "" }, { "dropping-particle" : "", "family" : "Searles", "given" : "Lillie L", "non-dropping-particle" : "", "parse-names" : false, "suffix" : "" } ], "container-title" : "Developmental biology", "id" : "ITEM-1", "issue" : "1", "issued" : { "date-parts" : [ [ "1995" ] ] }, "page" : "201-212", "publisher" : "Elsevier", "title" : "The ovarian tumor protein isoforms of Drosophila melanogaster exhibit differences in function, expression, and localization", "title-short" : "Sass1995", "type" : "article-journal", "volume" : "167" }, "uris" : [ "http://www.mendeley.com/documents/?uuid=06e09faf-014c-4976-9dc6-8c8dbeb98de7" ] } ], "mendeley" : { "formattedCitation" : "[@Sass1995]", "plainTextFormattedCitation" : "[@Sass1995]", "previouslyFormattedCitation" : "@[Sass1995]" }, "properties" : { "formattedCitation" : "(Sass et al., 1995)", "noteIndex" : 0, "plainCitation" : "(Sass et al., 1995)" }, "schema" : "https://github.com/citation-style-language/schema/raw/master/csl-citation.json" }</w:instrText>
      </w:r>
      <w:r w:rsidR="00582AA3" w:rsidRPr="00796F25">
        <w:fldChar w:fldCharType="separate"/>
      </w:r>
      <w:r w:rsidR="0099569E" w:rsidRPr="0099569E">
        <w:rPr>
          <w:noProof/>
        </w:rPr>
        <w:t>[@Sass1995]</w:t>
      </w:r>
      <w:r w:rsidR="00582AA3" w:rsidRPr="00796F25">
        <w:fldChar w:fldCharType="end"/>
      </w:r>
      <w:r w:rsidRPr="00796F25">
        <w:t xml:space="preserve">. Thus, a cascade of alternative splicing events </w:t>
      </w:r>
      <w:r w:rsidR="00FA20E5">
        <w:t xml:space="preserve">regulate </w:t>
      </w:r>
      <w:r w:rsidRPr="00796F25">
        <w:t xml:space="preserve">production of Sxl in the female germline to </w:t>
      </w:r>
      <w:r w:rsidR="00FA20E5">
        <w:t>promote</w:t>
      </w:r>
      <w:r w:rsidR="00FA20E5" w:rsidRPr="00796F25">
        <w:t xml:space="preserve"> </w:t>
      </w:r>
      <w:r w:rsidRPr="00796F25">
        <w:t>oogenesis</w:t>
      </w:r>
      <w:r w:rsidR="00C124E4" w:rsidRPr="00796F25">
        <w:t xml:space="preserve"> (Figure 2)</w:t>
      </w:r>
      <w:r w:rsidRPr="00796F25">
        <w:t>.</w:t>
      </w:r>
    </w:p>
    <w:p w14:paraId="64D83EC7" w14:textId="77777777" w:rsidR="00780E6A" w:rsidRPr="00796F25" w:rsidRDefault="00D126B7" w:rsidP="00842C68">
      <w:pPr>
        <w:spacing w:line="480" w:lineRule="auto"/>
      </w:pPr>
      <w:r w:rsidRPr="00796F25">
        <w:t xml:space="preserve"> </w:t>
      </w:r>
    </w:p>
    <w:p w14:paraId="56ED4995" w14:textId="494075C8" w:rsidR="00780E6A" w:rsidRPr="00796F25" w:rsidRDefault="00D126B7" w:rsidP="00842C68">
      <w:pPr>
        <w:spacing w:line="480" w:lineRule="auto"/>
      </w:pPr>
      <w:r w:rsidRPr="00796F25">
        <w:t>Sxl expression in the female gonad regulates both sex determination as well as differentiation</w:t>
      </w:r>
      <w:r w:rsidR="006262D8">
        <w:t xml:space="preserve"> </w:t>
      </w:r>
      <w:r w:rsidR="00F62EF7" w:rsidRPr="00796F25">
        <w:fldChar w:fldCharType="begin" w:fldLock="1"/>
      </w:r>
      <w:r w:rsidR="0099569E">
        <w:instrText>ADDIN CSL_CITATION { "citationID" : "eHyK1XkT", "citationItems" : [ { "id" : "ITEM-1",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1", "issue" : "24", "issued" : { "date-parts" : [ [ "2012" ] ] }, "page" : "9465-9470", "publisher" : "National Acad Sciences", "title" : "Sex-lethal enables germline stem cell differentiation by down-regulating Nanos protein levels during Drosophila oogenesis", "title-short" : "Chau2012", "type" : "article-journal", "volume" : "109" }, "uris" : [ "http://www.mendeley.com/documents/?uuid=3c328454-c2d4-407d-b1f7-8b4216c47c70" ] } ], "mendeley" : { "formattedCitation" : "[@Chau2012]", "plainTextFormattedCitation" : "[@Chau2012]", "previouslyFormattedCitation" : "@[Chau2012]" }, "properties" : { "formattedCitation" : "(Chau et al., 2012)", "noteIndex" : 0, "plainCitation" : "(Chau et al., 2012)" }, "schema" : "https://github.com/citation-style-language/schema/raw/master/csl-citation.json" }</w:instrText>
      </w:r>
      <w:r w:rsidR="00F62EF7" w:rsidRPr="00796F25">
        <w:fldChar w:fldCharType="separate"/>
      </w:r>
      <w:r w:rsidR="0099569E" w:rsidRPr="0099569E">
        <w:rPr>
          <w:noProof/>
        </w:rPr>
        <w:t>[@Chau2012]</w:t>
      </w:r>
      <w:r w:rsidR="00F62EF7" w:rsidRPr="00796F25">
        <w:fldChar w:fldCharType="end"/>
      </w:r>
      <w:r w:rsidRPr="00796F25">
        <w:t>. One critical task of Sxl is to represses Tudor domain containing protein 5-like (</w:t>
      </w:r>
      <w:r w:rsidRPr="00796F25">
        <w:rPr>
          <w:i/>
        </w:rPr>
        <w:t>tdrd5l</w:t>
      </w:r>
      <w:r w:rsidRPr="00796F25">
        <w:t>)</w:t>
      </w:r>
      <w:r w:rsidR="00562EBD">
        <w:t xml:space="preserve"> </w:t>
      </w:r>
      <w:r w:rsidR="00F62EF7" w:rsidRPr="00796F25">
        <w:fldChar w:fldCharType="begin" w:fldLock="1"/>
      </w:r>
      <w:r w:rsidR="0099569E">
        <w:instrText>ADDIN CSL_CITATION { "citationID" : "Ebc6AfHf", "citationItems" : [ { "id" : "ITEM-1", "itemData" : { "ISSN" : "1553-7390", "author" : [ { "dropping-particle" : "", "family" : "Primus", "given" : "Shekerah", "non-dropping-particle" : "", "parse-names" : false, "suffix" : "" }, { "dropping-particle" : "", "family" : "Pozmanter", "given" : "Caitlin", "non-dropping-particle" : "", "parse-names" : false, "suffix" : "" }, { "dropping-particle" : "", "family" : "Baxter", "given" : "Kelly", "non-dropping-particle" : "", "parse-names" : false, "suffix" : "" }, { "dropping-particle" : "", "family" : "Doren", "given" : "Mark", "non-dropping-particle" : "Van", "parse-names" : false, "suffix" : "" } ], "container-title" : "PLoS genetics", "id" : "ITEM-1", "issue" : "7", "issued" : { "date-parts" : [ [ "2019" ] ] }, "page" : "e1007617", "publisher" : "Public Library of Science San Francisco, CA USA", "title" : "Tudor-domain containing protein 5-like promotes male sexual identity in the Drosophila germline and is repressed in females by Sex lethal", "title-short" : "Primus2019", "type" : "article-journal", "volume" : "15" }, "uris" : [ "http://www.mendeley.com/documents/?uuid=2a61be23-17c9-471e-8231-eab72d32bc14" ] } ], "mendeley" : { "formattedCitation" : "[@Primus2019]", "plainTextFormattedCitation" : "[@Primus2019]", "previouslyFormattedCitation" : "@[Primus2019]" }, "properties" : { "formattedCitation" : "(Primus et al., 2019)", "noteIndex" : 0, "plainCitation" : "(Primus et al., 2019)" }, "schema" : "https://github.com/citation-style-language/schema/raw/master/csl-citation.json" }</w:instrText>
      </w:r>
      <w:r w:rsidR="00F62EF7" w:rsidRPr="00796F25">
        <w:fldChar w:fldCharType="separate"/>
      </w:r>
      <w:r w:rsidR="0099569E" w:rsidRPr="0099569E">
        <w:rPr>
          <w:noProof/>
        </w:rPr>
        <w:t>[@Primus2019]</w:t>
      </w:r>
      <w:r w:rsidR="00F62EF7" w:rsidRPr="00796F25">
        <w:fldChar w:fldCharType="end"/>
      </w:r>
      <w:r w:rsidRPr="00796F25">
        <w:t xml:space="preserve">. Tdrd5l is present in the cytoplasm of </w:t>
      </w:r>
      <w:r w:rsidR="00B81590">
        <w:t xml:space="preserve">the </w:t>
      </w:r>
      <w:r w:rsidRPr="00796F25">
        <w:t xml:space="preserve">male </w:t>
      </w:r>
      <w:r w:rsidR="00562EBD">
        <w:t>germline</w:t>
      </w:r>
      <w:r w:rsidRPr="00796F25">
        <w:t xml:space="preserve">, localizing to granules associated with RNA regulation, to promote male identity and differentiation. Sxl expression the female gonad </w:t>
      </w:r>
      <w:r w:rsidR="00B81590" w:rsidRPr="00796F25">
        <w:t>represse</w:t>
      </w:r>
      <w:r w:rsidR="00B81590">
        <w:t>s</w:t>
      </w:r>
      <w:r w:rsidR="00B81590" w:rsidRPr="00796F25">
        <w:t xml:space="preserve"> </w:t>
      </w:r>
      <w:r w:rsidR="00B81590">
        <w:t>translation</w:t>
      </w:r>
      <w:r w:rsidR="00B81590" w:rsidRPr="00796F25">
        <w:t xml:space="preserve"> </w:t>
      </w:r>
      <w:r w:rsidRPr="00796F25">
        <w:t>of Tdrd5l to promote female identity</w:t>
      </w:r>
      <w:r w:rsidR="0044779C" w:rsidRPr="00796F25">
        <w:t xml:space="preserve"> </w:t>
      </w:r>
      <w:r w:rsidR="0044779C" w:rsidRPr="00796F25">
        <w:fldChar w:fldCharType="begin" w:fldLock="1"/>
      </w:r>
      <w:r w:rsidR="0099569E">
        <w:instrText>ADDIN CSL_CITATION { "citationID" : "hx3y8zIZ", "citationItems" : [ { "id" : "ITEM-1", "itemData" : { "ISSN" : "1553-7390", "author" : [ { "dropping-particle" : "", "family" : "Primus", "given" : "Shekerah", "non-dropping-particle" : "", "parse-names" : false, "suffix" : "" }, { "dropping-particle" : "", "family" : "Pozmanter", "given" : "Caitlin", "non-dropping-particle" : "", "parse-names" : false, "suffix" : "" }, { "dropping-particle" : "", "family" : "Baxter", "given" : "Kelly", "non-dropping-particle" : "", "parse-names" : false, "suffix" : "" }, { "dropping-particle" : "", "family" : "Doren", "given" : "Mark", "non-dropping-particle" : "Van", "parse-names" : false, "suffix" : "" } ], "container-title" : "PLoS genetics", "id" : "ITEM-1", "issue" : "7", "issued" : { "date-parts" : [ [ "2019" ] ] }, "page" : "e1007617", "publisher" : "Public Library of Science San Francisco, CA USA", "title" : "Tudor-domain containing protein 5-like promotes male sexual identity in the Drosophila germline and is repressed in females by Sex lethal", "title-short" : "Primus2019", "type" : "article-journal", "volume" : "15" }, "uris" : [ "http://www.mendeley.com/documents/?uuid=2a61be23-17c9-471e-8231-eab72d32bc14" ] } ], "mendeley" : { "formattedCitation" : "[@Primus2019]", "plainTextFormattedCitation" : "[@Primus2019]", "previouslyFormattedCitation" : "@[Primus2019]" }, "properties" : { "formattedCitation" : "(Primus et al., 2019)", "noteIndex" : 0, "plainCitation" : "(Primus et al., 2019)" }, "schema" : "https://github.com/citation-style-language/schema/raw/master/csl-citation.json" }</w:instrText>
      </w:r>
      <w:r w:rsidR="0044779C" w:rsidRPr="00796F25">
        <w:fldChar w:fldCharType="separate"/>
      </w:r>
      <w:r w:rsidR="0099569E" w:rsidRPr="0099569E">
        <w:rPr>
          <w:noProof/>
        </w:rPr>
        <w:t>[@Primus2019]</w:t>
      </w:r>
      <w:r w:rsidR="0044779C" w:rsidRPr="00796F25">
        <w:fldChar w:fldCharType="end"/>
      </w:r>
      <w:r w:rsidRPr="00796F25">
        <w:t xml:space="preserve">. </w:t>
      </w:r>
      <w:r w:rsidR="0060231A">
        <w:t xml:space="preserve">In addition, </w:t>
      </w:r>
      <w:r w:rsidR="00CE24CD">
        <w:t xml:space="preserve">female </w:t>
      </w:r>
      <w:r w:rsidR="0060231A">
        <w:t xml:space="preserve">Sxl has been found to regulate transcription of </w:t>
      </w:r>
      <w:r w:rsidR="0060231A">
        <w:rPr>
          <w:i/>
        </w:rPr>
        <w:t xml:space="preserve">PHD finger protein 7 </w:t>
      </w:r>
      <w:r w:rsidR="0060231A" w:rsidRPr="00513BA1">
        <w:rPr>
          <w:iCs/>
        </w:rPr>
        <w:t>(</w:t>
      </w:r>
      <w:r w:rsidR="0060231A">
        <w:rPr>
          <w:i/>
        </w:rPr>
        <w:t>phf7</w:t>
      </w:r>
      <w:r w:rsidR="0060231A" w:rsidRPr="00513BA1">
        <w:rPr>
          <w:iCs/>
        </w:rPr>
        <w:t>)</w:t>
      </w:r>
      <w:r w:rsidR="0060231A">
        <w:t>, a key regulator of male identity</w:t>
      </w:r>
      <w:r w:rsidR="00907BDD">
        <w:t xml:space="preserve"> </w:t>
      </w:r>
      <w:r w:rsidR="00233F10">
        <w:fldChar w:fldCharType="begin" w:fldLock="1"/>
      </w:r>
      <w:r w:rsidR="0099569E">
        <w:instrText>ADDIN CSL_CITATION { "citationID" : "SbM1eMSs", "citationItems" : [ { "id" : "ITEM-1", "itemData" : { "ISSN" : "1534-5807", "author" : [ { "dropping-particle" : "", "family" : "Yang", "given" : "Shu Yuan", "non-dropping-particle" : "", "parse-names" : false, "suffix" : "" }, { "dropping-particle" : "", "family" : "Baxter", "given" : "Ellen M", "non-dropping-particle" : "", "parse-names" : false, "suffix" : "" }, { "dropping-particle" : "", "family" : "Doren", "given" : "Mark", "non-dropping-particle" : "Van", "parse-names" : false, "suffix" : "" } ], "container-title" : "Developmental cell", "id" : "ITEM-1", "issue" : "5", "issued" : { "date-parts" : [ [ "2012" ] ] }, "page" : "1041-1051", "publisher" : "Elsevier", "title" : "Phf7 controls male sex determination in the Drosophila germline", "title-short" : "Yang2012", "type" : "article-journal", "volume" : "22" }, "uris" : [ "http://www.mendeley.com/documents/?uuid=dc91913d-bb7d-4a2b-a4c1-89f4650243e7" ] } ], "mendeley" : { "formattedCitation" : "[@Yang2012]", "plainTextFormattedCitation" : "[@Yang2012]", "previouslyFormattedCitation" : "@[Yang2012]" }, "properties" : { "formattedCitation" : "(S. Y. Yang et al., 2012)", "noteIndex" : 0, "plainCitation" : "(S. Y. Yang et al., 2012)" }, "schema" : "https://github.com/citation-style-language/schema/raw/master/csl-citation.json" }</w:instrText>
      </w:r>
      <w:r w:rsidR="00233F10">
        <w:fldChar w:fldCharType="separate"/>
      </w:r>
      <w:r w:rsidR="0099569E" w:rsidRPr="0099569E">
        <w:rPr>
          <w:noProof/>
        </w:rPr>
        <w:t>[@Yang2012]</w:t>
      </w:r>
      <w:r w:rsidR="00233F10">
        <w:fldChar w:fldCharType="end"/>
      </w:r>
      <w:r w:rsidR="0060231A">
        <w:t xml:space="preserve">. Sxl was found to </w:t>
      </w:r>
      <w:r w:rsidR="003D4DEC">
        <w:t>recruit</w:t>
      </w:r>
      <w:r w:rsidR="00CE24CD">
        <w:t xml:space="preserve"> SETDB1, a chromatin writer, to deposit </w:t>
      </w:r>
      <w:r w:rsidR="0060231A">
        <w:t xml:space="preserve">trimethylated </w:t>
      </w:r>
      <w:r w:rsidR="003D4DEC">
        <w:t xml:space="preserve">H3K9 </w:t>
      </w:r>
      <w:r w:rsidR="0060231A">
        <w:t>(H3K9me3)</w:t>
      </w:r>
      <w:r w:rsidR="00CE24CD">
        <w:t xml:space="preserve"> repressing transcription of </w:t>
      </w:r>
      <w:r w:rsidR="00CE24CD" w:rsidRPr="00513BA1">
        <w:rPr>
          <w:i/>
          <w:iCs/>
        </w:rPr>
        <w:t>phf7</w:t>
      </w:r>
      <w:r w:rsidR="00907BDD">
        <w:t xml:space="preserve"> </w:t>
      </w:r>
      <w:r w:rsidR="00CE24CD">
        <w:fldChar w:fldCharType="begin" w:fldLock="1"/>
      </w:r>
      <w:r w:rsidR="0099569E">
        <w:instrText>ADDIN CSL_CITATION { "citationID" : "yn7rJntg", "citationItems" : [ { "id" : "ITEM-1", "itemData" : { "ISSN" : "2041-1723", "author" : [ { "dropping-particle" : "", "family" : "Smolko", "given" : "Anne E", "non-dropping-particle" : "", "parse-names" : false, "suffix" : "" }, { "dropping-particle" : "", "family" : "Shapiro-Kulnane", "given" : "Laura", "non-dropping-particle" : "", "parse-names" : false, "suffix" : "" }, { "dropping-particle" : "", "family" : "Salz", "given" : "Helen K", "non-dropping-particle" : "", "parse-names" : false, "suffix" : "" } ], "container-title" : "Nature communications", "id" : "ITEM-1", "issue" : "1", "issued" : { "date-parts" : [ [ "2018" ] ] }, "page" : "4155", "publisher" : "Nature Publishing Group", "title" : "The H3K9 methyltransferase SETDB1 maintains female identity in Drosophila germ cells", "title-short" : "Smolko2018", "type" : "article-journal", "volume" : "9" }, "uris" : [ "http://www.mendeley.com/documents/?uuid=7b6c2d6f-9493-41fc-8f5d-a1fa5d69af4f" ] } ], "mendeley" : { "formattedCitation" : "[@Smolko2018]", "plainTextFormattedCitation" : "[@Smolko2018]", "previouslyFormattedCitation" : "@[Smolko2018]" }, "properties" : { "formattedCitation" : "(Smolko et al., 2018)", "noteIndex" : 0, "plainCitation" : "(Smolko et al., 2018)" }, "schema" : "https://github.com/citation-style-language/schema/raw/master/csl-citation.json" }</w:instrText>
      </w:r>
      <w:r w:rsidR="00CE24CD">
        <w:fldChar w:fldCharType="separate"/>
      </w:r>
      <w:r w:rsidR="0099569E" w:rsidRPr="0099569E">
        <w:rPr>
          <w:noProof/>
        </w:rPr>
        <w:t>[@Smolko2018]</w:t>
      </w:r>
      <w:r w:rsidR="00CE24CD">
        <w:fldChar w:fldCharType="end"/>
      </w:r>
      <w:r w:rsidR="0060231A">
        <w:t xml:space="preserve">. </w:t>
      </w:r>
      <w:commentRangeStart w:id="3"/>
      <w:commentRangeStart w:id="4"/>
      <w:r w:rsidRPr="00796F25">
        <w:t xml:space="preserve">Thus, alternative splicing of </w:t>
      </w:r>
      <w:r w:rsidRPr="00796F25">
        <w:rPr>
          <w:i/>
        </w:rPr>
        <w:t>sxl</w:t>
      </w:r>
      <w:r w:rsidRPr="00796F25">
        <w:t xml:space="preserve"> results in different sexes helps promote proper sex determination in the </w:t>
      </w:r>
      <w:r w:rsidR="00562EBD">
        <w:t>germline</w:t>
      </w:r>
      <w:r w:rsidR="00C124E4" w:rsidRPr="00796F25">
        <w:t xml:space="preserve"> (Figure 2)</w:t>
      </w:r>
      <w:r w:rsidRPr="00796F25">
        <w:t xml:space="preserve">. </w:t>
      </w:r>
      <w:commentRangeEnd w:id="3"/>
      <w:r w:rsidR="009846D0">
        <w:rPr>
          <w:rStyle w:val="CommentReference"/>
        </w:rPr>
        <w:commentReference w:id="3"/>
      </w:r>
      <w:commentRangeEnd w:id="4"/>
      <w:r w:rsidR="00AE53BB">
        <w:rPr>
          <w:rStyle w:val="CommentReference"/>
        </w:rPr>
        <w:commentReference w:id="4"/>
      </w:r>
      <w:r w:rsidRPr="00796F25">
        <w:t>Sxl also fulfills additional function</w:t>
      </w:r>
      <w:r w:rsidR="0067205C">
        <w:t>s</w:t>
      </w:r>
      <w:r w:rsidRPr="00796F25">
        <w:t xml:space="preserve"> outside of sex determination. Sxl is required in the female </w:t>
      </w:r>
      <w:r w:rsidR="00562EBD">
        <w:t>germline</w:t>
      </w:r>
      <w:r w:rsidRPr="00796F25">
        <w:t xml:space="preserve"> for germline stem cell GSC differentiation. Loss of Sxl protein causes an accumulation of single cells and two cell cysts</w:t>
      </w:r>
      <w:r w:rsidR="00497304" w:rsidRPr="00796F25">
        <w:t xml:space="preserve"> </w:t>
      </w:r>
      <w:r w:rsidR="00497304" w:rsidRPr="00796F25">
        <w:fldChar w:fldCharType="begin" w:fldLock="1"/>
      </w:r>
      <w:r w:rsidR="0099569E">
        <w:instrText>ADDIN CSL_CITATION { "citationID" : "DK6Xceqb", "citationItems" : [ { "id" : "ITEM-1", "itemData" : { "ISSN" : "0016-6731",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Genetics", "id" : "ITEM-1", "issue" : "1", "issued" : { "date-parts" : [ [ "2009" ] ] }, "page" : "121-132", "publisher" : "Genetics Soc America", "title" : "Sex-lethal facilitates the transition from germline stem cell to committed daughter cell in the Drosophila ovary", "title-short" : "Chau2009", "type" : "article-journal", "volume" : "182" }, "uris" : [ "http://www.mendeley.com/documents/?uuid=b0044acd-1c0d-4c8b-8c45-b6a2d5591acc" ] } ], "mendeley" : { "formattedCitation" : "[@Chau2009]", "plainTextFormattedCitation" : "[@Chau2009]", "previouslyFormattedCitation" : "@[Chau2009]" }, "properties" : { "formattedCitation" : "(Chau et al., 2009)", "noteIndex" : 0, "plainCitation" : "(Chau et al., 2009)" }, "schema" : "https://github.com/citation-style-language/schema/raw/master/csl-citation.json" }</w:instrText>
      </w:r>
      <w:r w:rsidR="00497304" w:rsidRPr="00796F25">
        <w:fldChar w:fldCharType="separate"/>
      </w:r>
      <w:r w:rsidR="0099569E" w:rsidRPr="0099569E">
        <w:rPr>
          <w:noProof/>
        </w:rPr>
        <w:t>[@Chau2009]</w:t>
      </w:r>
      <w:r w:rsidR="00497304" w:rsidRPr="00796F25">
        <w:fldChar w:fldCharType="end"/>
      </w:r>
      <w:r w:rsidRPr="00796F25">
        <w:t xml:space="preserve">. It is thought that Sxl binds </w:t>
      </w:r>
      <w:r w:rsidRPr="00796F25">
        <w:rPr>
          <w:i/>
        </w:rPr>
        <w:t>nanos</w:t>
      </w:r>
      <w:r w:rsidRPr="00796F25">
        <w:t xml:space="preserve"> (</w:t>
      </w:r>
      <w:r w:rsidRPr="00796F25">
        <w:rPr>
          <w:i/>
        </w:rPr>
        <w:t>nos</w:t>
      </w:r>
      <w:r w:rsidRPr="00796F25">
        <w:t xml:space="preserve">) mRNA, an RNA binding protein that is necessary for GSC self-renewal, using a canonical Sxl binding sequence in the </w:t>
      </w:r>
      <w:r w:rsidR="003372CD">
        <w:t>3’ UTR</w:t>
      </w:r>
      <w:r w:rsidR="00562EBD">
        <w:t xml:space="preserve"> </w:t>
      </w:r>
      <w:r w:rsidR="00F62EF7" w:rsidRPr="00796F25">
        <w:fldChar w:fldCharType="begin" w:fldLock="1"/>
      </w:r>
      <w:r w:rsidR="0099569E">
        <w:instrText>ADDIN CSL_CITATION { "citationID" : "IhBy5c3i", "citationItems" : [ { "id" : "ITEM-1",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1", "issue" : "24", "issued" : { "date-parts" : [ [ "2012" ] ] }, "page" : "9465-9470", "publisher" : "National Acad Sciences", "title" : "Sex-lethal enables germline stem cell differentiation by down-regulating Nanos protein levels during Drosophila oogenesis", "title-short" : "Chau2012", "type" : "article-journal", "volume" : "109" }, "uris" : [ "http://www.mendeley.com/documents/?uuid=3c328454-c2d4-407d-b1f7-8b4216c47c70" ] } ], "mendeley" : { "formattedCitation" : "[@Chau2012]", "plainTextFormattedCitation" : "[@Chau2012]", "previouslyFormattedCitation" : "@[Chau2012]" }, "properties" : { "formattedCitation" : "(Chau et al., 2012)", "noteIndex" : 0, "plainCitation" : "(Chau et al., 2012)" }, "schema" : "https://github.com/citation-style-language/schema/raw/master/csl-citation.json" }</w:instrText>
      </w:r>
      <w:r w:rsidR="00F62EF7" w:rsidRPr="00796F25">
        <w:fldChar w:fldCharType="separate"/>
      </w:r>
      <w:r w:rsidR="0099569E" w:rsidRPr="0099569E">
        <w:rPr>
          <w:noProof/>
        </w:rPr>
        <w:t>[@Chau2012]</w:t>
      </w:r>
      <w:r w:rsidR="00F62EF7" w:rsidRPr="00796F25">
        <w:fldChar w:fldCharType="end"/>
      </w:r>
      <w:r w:rsidRPr="00796F25">
        <w:t xml:space="preserve">. Loss of Sxl leads to an accumulation of excess of Nanos protein, which is thought to </w:t>
      </w:r>
      <w:r w:rsidR="0067205C">
        <w:t>limit?</w:t>
      </w:r>
      <w:r w:rsidR="0067205C" w:rsidRPr="00796F25">
        <w:t xml:space="preserve"> </w:t>
      </w:r>
      <w:r w:rsidRPr="00796F25">
        <w:t>GSC differentiation</w:t>
      </w:r>
      <w:r w:rsidR="003F143F" w:rsidRPr="00796F25">
        <w:t xml:space="preserve"> </w:t>
      </w:r>
      <w:r w:rsidR="003F143F" w:rsidRPr="00796F25">
        <w:fldChar w:fldCharType="begin" w:fldLock="1"/>
      </w:r>
      <w:r w:rsidR="0099569E">
        <w:instrText>ADDIN CSL_CITATION { "citationID" : "kGlAEFM6", "citationItems" : [ { "id" : "ITEM-1", "itemData" : { "ISSN" : "0950-1991", "author" : [ { "dropping-particle" : "", "family" : "Boerner", "given" : "Kenneth", "non-dropping-particle" : "", "parse-names" : false, "suffix" : "" }, { "dropping-particle" : "", "family" : "Becker", "given" : "Peter B", "non-dropping-particle" : "", "parse-names" : false, "suffix" : "" } ], "container-title" : "Development", "id" : "ITEM-1", "issue" : "17", "issued" : { "date-parts" : [ [ "2016" ] ] }, "page" : "3154-3167", "publisher" : "Oxford University Press for The Company of Biologists Limited", "title" : "Splice variants of the SWR1-type nucleosome remodeling factor Domino have distinct functions during Drosophila melanogaster oogenesis", "title-short" : "Boerner2016", "type" : "article-journal", "volume" : "143" }, "uris" : [ "http://www.mendeley.com/documents/?uuid=d1623f1b-1a6e-4491-9631-0f8aa4745ae8" ] }, { "id" : "ITEM-2", "itemData" : { "ISSN" : "1932-6203", "abstract" : "In the Drosophila female germline, spatially and temporally specific translation of mRNAs governs both stem cell maintenance and the differentiation of their progeny. However, the mechanisms that control and coordinate different modes of translational repression within this lineage remain incompletely understood. Here we present data showing that Mei-P26 associates with Bam, Bgcn and Sxl and nanos mRNA during early cyst development, suggesting that this protein helps to repress the translation of nanos mRNA. Together with recently published studies, these data suggest that Mei-P26 mediates both GSC self-renewal and germline differentiation through distinct modes of translational repression depending on the presence of Bam.", "author" : [ { "dropping-particle" : "", "family" : "Li", "given" : "Yun", "non-dropping-particle" : "", "parse-names" : false, "suffix" : "" }, { "dropping-particle" : "", "family" : "Zhang", "given" : "Qiao", "non-dropping-particle" : "", "parse-names" : false, "suffix" : "" }, { "dropping-particle" : "", "family" : "Carreira-Rosario", "given" : "Arnaldo", "non-dropping-particle" : "", "parse-names" : false, "suffix" : "" }, { "dropping-particle" : "", "family" : "Maines", "given" : "Jean Z", "non-dropping-particle" : "", "parse-names" : false, "suffix" : "" }, { "dropping-particle" : "", "family" : "McKearin", "given" : "Dennis M", "non-dropping-particle" : "", "parse-names" : false, "suffix" : "" }, { "dropping-particle" : "", "family" : "Buszczak", "given" : "Michael", "non-dropping-particle" : "", "parse-names" : false, "suffix" : "" } ], "container-title" : "PLOS ONE", "id" : "ITEM-2", "issue" : "3", "issued" : { "date-parts" : [ [ "2013", "3", "20" ] ] }, "page" : "e58301", "publisher" : "Public Library of Science", "title" : "Mei-P26 Cooperates with Bam, Bgcn and Sxl to Promote Early Germline Development in the Drosophila Ovary", "title-short" : "Li2013h", "type" : "article-journal", "volume" : "8" }, "uri" : [ "http://www.mendeley.com/documents/?uuid=e4db9496-878b-4a2a-b51a-e329993b9a5a" ], "uris" : [ "http://www.mendeley.com/documents/?uuid=e4db9496-878b-4a2a-b51a-e329993b9a5a" ] }, { "id" : "ITEM-3",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3", "issue" : "24", "issued" : { "date-parts" : [ [ "2012" ] ] }, "page" : "9465-9470", "publisher" : "National Acad Sciences", "title" : "Sex-lethal enables germline stem cell differentiation by down-regulating Nanos protein levels during Drosophila oogenesis", "title-short" : "Chau2012", "type" : "article-journal", "volume" : "109" }, "uris" : [ "http://www.mendeley.com/documents/?uuid=3c328454-c2d4-407d-b1f7-8b4216c47c70" ] } ], "mendeley" : { "formattedCitation" : "[@Boerner2016; @Chau2012; @Li2013h]", "plainTextFormattedCitation" : "[@Boerner2016; @Chau2012; @Li2013h]", "previouslyFormattedCitation" : "@[Boerner2016,Chau2012,Li2013h]" }, "properties" : { "formattedCitation" : "(Boerner &amp; Becker, 2016; Chau et al., 2012; Y. Li et al., 2013)", "noteIndex" : 0, "plainCitation" : "(Boerner &amp; Becker, 2016; Chau et al., 2012; Y. Li et al., 2013)" }, "schema" : "https://github.com/citation-style-language/schema/raw/master/csl-citation.json" }</w:instrText>
      </w:r>
      <w:r w:rsidR="003F143F" w:rsidRPr="00796F25">
        <w:fldChar w:fldCharType="separate"/>
      </w:r>
      <w:r w:rsidR="0099569E" w:rsidRPr="0099569E">
        <w:rPr>
          <w:noProof/>
        </w:rPr>
        <w:t>[@Boerner2016; @Chau2012; @Li2013h]</w:t>
      </w:r>
      <w:r w:rsidR="003F143F" w:rsidRPr="00796F25">
        <w:fldChar w:fldCharType="end"/>
      </w:r>
      <w:r w:rsidRPr="00796F25">
        <w:t xml:space="preserve">. While regulation by Sxl is beginning to be deciphered, several aspects remain to be discovered. </w:t>
      </w:r>
      <w:r w:rsidR="0067205C">
        <w:t xml:space="preserve">For example, </w:t>
      </w:r>
      <w:r w:rsidRPr="00796F25">
        <w:t xml:space="preserve">Sxl, a splicing factor, is predominantly cytoplasmic in undifferentiated cells </w:t>
      </w:r>
      <w:r w:rsidR="0067205C">
        <w:t>but</w:t>
      </w:r>
      <w:r w:rsidR="0067205C" w:rsidRPr="00796F25">
        <w:t xml:space="preserve"> </w:t>
      </w:r>
      <w:r w:rsidRPr="00796F25">
        <w:t>becomes nuclear as differentiation proceeds</w:t>
      </w:r>
      <w:r w:rsidR="006262D8">
        <w:t xml:space="preserve"> </w:t>
      </w:r>
      <w:r w:rsidR="00D501DD" w:rsidRPr="00796F25">
        <w:fldChar w:fldCharType="begin" w:fldLock="1"/>
      </w:r>
      <w:r w:rsidR="0099569E">
        <w:instrText>ADDIN CSL_CITATION { "citationID" : "fIIAcFDK", "citationItems" : [ { "id" : "ITEM-1", "itemData" : { "ISSN" : "0016-6731",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Genetics", "id" : "ITEM-1", "issue" : "1", "issued" : { "date-parts" : [ [ "2009" ] ] }, "page" : "121-132", "publisher" : "Genetics Soc America", "title" : "Sex-lethal facilitates the transition from germline stem cell to committed daughter cell in the Drosophila ovary", "title-short" : "Chau2009", "type" : "article-journal", "volume" : "182" }, "uris" : [ "http://www.mendeley.com/documents/?uuid=b0044acd-1c0d-4c8b-8c45-b6a2d5591acc" ] } ], "mendeley" : { "formattedCitation" : "[@Chau2009]", "plainTextFormattedCitation" : "[@Chau2009]", "previouslyFormattedCitation" : "@[Chau2009]" }, "properties" : { "formattedCitation" : "(Chau et al., 2009)", "noteIndex" : 0, "plainCitation" : "(Chau et al., 2009)" }, "schema" : "https://github.com/citation-style-language/schema/raw/master/csl-citation.json" }</w:instrText>
      </w:r>
      <w:r w:rsidR="00D501DD" w:rsidRPr="00796F25">
        <w:fldChar w:fldCharType="separate"/>
      </w:r>
      <w:r w:rsidR="0099569E" w:rsidRPr="0099569E">
        <w:rPr>
          <w:noProof/>
        </w:rPr>
        <w:t>[@Chau2009]</w:t>
      </w:r>
      <w:r w:rsidR="00D501DD" w:rsidRPr="00796F25">
        <w:fldChar w:fldCharType="end"/>
      </w:r>
      <w:r w:rsidR="0067205C">
        <w:t>, yet,</w:t>
      </w:r>
      <w:r w:rsidRPr="00796F25">
        <w:t xml:space="preserve"> </w:t>
      </w:r>
      <w:r w:rsidR="0067205C">
        <w:t>h</w:t>
      </w:r>
      <w:r w:rsidR="0067205C" w:rsidRPr="00796F25">
        <w:t xml:space="preserve">ow </w:t>
      </w:r>
      <w:r w:rsidRPr="00796F25">
        <w:t xml:space="preserve">it works as translational regulator while in the cytoplasm and how it is transported to the </w:t>
      </w:r>
      <w:commentRangeStart w:id="5"/>
      <w:commentRangeStart w:id="6"/>
      <w:r w:rsidRPr="00796F25">
        <w:t xml:space="preserve">nucleus to function as splicing factor </w:t>
      </w:r>
      <w:commentRangeEnd w:id="5"/>
      <w:r w:rsidR="00ED0670">
        <w:rPr>
          <w:rStyle w:val="CommentReference"/>
        </w:rPr>
        <w:commentReference w:id="5"/>
      </w:r>
      <w:commentRangeEnd w:id="6"/>
      <w:r w:rsidR="00AE53BB">
        <w:rPr>
          <w:rStyle w:val="CommentReference"/>
        </w:rPr>
        <w:commentReference w:id="6"/>
      </w:r>
      <w:r w:rsidRPr="00796F25">
        <w:t xml:space="preserve">during differentiation </w:t>
      </w:r>
      <w:r w:rsidR="0067205C">
        <w:t>are</w:t>
      </w:r>
      <w:r w:rsidR="0067205C" w:rsidRPr="00796F25">
        <w:t xml:space="preserve"> </w:t>
      </w:r>
      <w:r w:rsidRPr="00796F25">
        <w:t>not known.</w:t>
      </w:r>
    </w:p>
    <w:p w14:paraId="682CCB8B" w14:textId="77777777" w:rsidR="00780E6A" w:rsidRPr="00796F25" w:rsidRDefault="00D126B7" w:rsidP="00842C68">
      <w:pPr>
        <w:spacing w:line="480" w:lineRule="auto"/>
      </w:pPr>
      <w:r w:rsidRPr="00796F25">
        <w:lastRenderedPageBreak/>
        <w:t xml:space="preserve"> </w:t>
      </w:r>
    </w:p>
    <w:p w14:paraId="19897B59" w14:textId="61C7695A" w:rsidR="00780E6A" w:rsidRPr="00796F25" w:rsidRDefault="00D126B7" w:rsidP="00842C68">
      <w:pPr>
        <w:spacing w:line="480" w:lineRule="auto"/>
      </w:pPr>
      <w:r w:rsidRPr="00796F25">
        <w:t xml:space="preserve">Polypyrimidine tract binding proteins (PTBs) promote splicing by binding polypyrimidine tracts that are ~10nt long and bring splice sites together by means of protein dimerization </w:t>
      </w:r>
      <w:r w:rsidR="003C186F">
        <w:t xml:space="preserve">to </w:t>
      </w:r>
      <w:r w:rsidRPr="00796F25">
        <w:t>promote alternative splicing</w:t>
      </w:r>
      <w:r w:rsidR="00562EBD">
        <w:t xml:space="preserve"> </w:t>
      </w:r>
      <w:r w:rsidR="00387B1A" w:rsidRPr="00796F25">
        <w:fldChar w:fldCharType="begin" w:fldLock="1"/>
      </w:r>
      <w:r w:rsidR="0099569E">
        <w:instrText>ADDIN CSL_CITATION { "citationID" : "RICZulXi", "citationItems" : [ { "id" : "ITEM-1", "itemData" : { "ISSN" : "0027-8424", "author" : [ { "dropping-particle" : "", "family" : "Polydorides", "given" : "Alexandros D", "non-dropping-particle" : "", "parse-names" : false, "suffix" : "" }, { "dropping-particle" : "", "family" : "Okano", "given" : "Hirotaka J", "non-dropping-particle" : "", "parse-names" : false, "suffix" : "" }, { "dropping-particle" : "", "family" : "Yang", "given" : "Yolanda Y L", "non-dropping-particle" : "", "parse-names" : false, "suffix" : "" }, { "dropping-particle" : "", "family" : "Stefani", "given" : "Giovanni", "non-dropping-particle" : "", "parse-names" : false, "suffix" : "" }, { "dropping-particle" : "", "family" : "Darnell", "given" : "Robert B", "non-dropping-particle" : "", "parse-names" : false, "suffix" : "" } ], "container-title" : "Proceedings of the National Academy of Sciences", "id" : "ITEM-1", "issue" : "12", "issued" : { "date-parts" : [ [ "2000" ] ] }, "page" : "6350-6355", "publisher" : "National Acad Sciences", "title" : "A brain-enriched polypyrimidine tract-binding protein antagonizes the ability of Nova to regulate neuron-specific alternative splicing", "title-short" : "Polydorides2000", "type" : "article-journal", "volume" : "97" }, "uris" : [ "http://www.mendeley.com/documents/?uuid=ab219e86-33e1-4bd9-ac59-8b269424e2c4" ] }, { "id" : "ITEM-2", "itemData" : { "author" : [ { "dropping-particle" : "", "family" : "Romanelli", "given" : "Maria", "non-dropping-particle" : "", "parse-names" : false, "suffix" : "" }, { "dropping-particle" : "", "family" : "Diani", "given" : "Erica", "non-dropping-particle" : "", "parse-names" : false, "suffix" : "" }, { "dropping-particle" : "", "family" : "Lievens", "given" : "Patricia", "non-dropping-particle" : "", "parse-names" : false, "suffix" : "" } ], "container-title" : "International journal of molecular sciences", "id" : "ITEM-2", "issue" : "11", "issued" : { "date-parts" : [ [ "2013" ] ] }, "page" : "22906-22932", "publisher" : "Multidisciplinary Digital Publishing Institute", "title" : "New insights into functional roles of the polypyrimidine tract-binding protein", "title-short" : "Romanelli2013", "type" : "article-journal", "volume" : "14" }, "uris" : [ "http://www.mendeley.com/documents/?uuid=69e97b12-e9d1-4bbc-9b27-2ac09f0d9503" ] } ], "mendeley" : { "formattedCitation" : "[@Polydorides2000; @Romanelli2013]", "plainTextFormattedCitation" : "[@Polydorides2000; @Romanelli2013]", "previouslyFormattedCitation" : "@[Polydorides2000,Romanelli2013]" }, "properties" : { "formattedCitation" : "(Polydorides et al., 2000; Romanelli et al., 2013)", "noteIndex" : 0, "plainCitation" : "(Polydorides et al., 2000; Romanelli et al., 2013)" }, "schema" : "https://github.com/citation-style-language/schema/raw/master/csl-citation.json" }</w:instrText>
      </w:r>
      <w:r w:rsidR="00387B1A" w:rsidRPr="00796F25">
        <w:fldChar w:fldCharType="separate"/>
      </w:r>
      <w:r w:rsidR="0099569E" w:rsidRPr="0099569E">
        <w:rPr>
          <w:noProof/>
        </w:rPr>
        <w:t>[@Polydorides2000; @Romanelli2013]</w:t>
      </w:r>
      <w:r w:rsidR="00387B1A" w:rsidRPr="00796F25">
        <w:fldChar w:fldCharType="end"/>
      </w:r>
      <w:r w:rsidRPr="00796F25">
        <w:t xml:space="preserve">. A PTB, </w:t>
      </w:r>
      <w:r w:rsidRPr="00796F25">
        <w:rPr>
          <w:i/>
        </w:rPr>
        <w:t xml:space="preserve">half pint </w:t>
      </w:r>
      <w:r w:rsidRPr="00796F25">
        <w:t>(</w:t>
      </w:r>
      <w:r w:rsidRPr="00796F25">
        <w:rPr>
          <w:i/>
        </w:rPr>
        <w:t>hfp</w:t>
      </w:r>
      <w:r w:rsidRPr="00796F25">
        <w:t>),</w:t>
      </w:r>
      <w:r w:rsidRPr="00796F25">
        <w:rPr>
          <w:i/>
        </w:rPr>
        <w:t xml:space="preserve"> </w:t>
      </w:r>
      <w:r w:rsidRPr="00796F25">
        <w:t>a homolog of human PUF60, is important for oogenesis</w:t>
      </w:r>
      <w:r w:rsidR="006262D8">
        <w:t xml:space="preserve"> </w:t>
      </w:r>
      <w:r w:rsidR="008608E3" w:rsidRPr="00796F25">
        <w:fldChar w:fldCharType="begin" w:fldLock="1"/>
      </w:r>
      <w:r w:rsidR="0099569E">
        <w:instrText>ADDIN CSL_CITATION { "citationID" : "UZ0E1M56", "citationItems" : [ { "id" : "ITEM-1", "itemData" : { "ISSN" : "1476-4687", "author" : [ { "dropping-particle" : "", "family" : "Maniatis", "given" : "Tom", "non-dropping-particle" : "", "parse-names" : false, "suffix" : "" }, { "dropping-particle" : "", "family" : "Tasic", "given" : "Bosiljka", "non-dropping-particle" : "", "parse-names" : false, "suffix" : "" } ], "container-title" : "Nature", "id" : "ITEM-1", "issue" : "6894", "issued" : { "date-parts" : [ [ "2002" ] ] }, "page" : "236", "publisher" : "Nature Publishing Group", "title" : "Alternative pre-mRNA splicing and proteome expansion in metazoans", "title-short" : "Maniatis2002", "type" : "article-journal", "volume" : "418" }, "uris" : [ "http://www.mendeley.com/documents/?uuid=2649e2d9-7e6a-44be-95b4-aba581ffaacf" ] } ], "mendeley" : { "formattedCitation" : "[@Maniatis2002]", "plainTextFormattedCitation" : "[@Maniatis2002]", "previouslyFormattedCitation" : "@[Maniatis2002]" }, "properties" : { "formattedCitation" : "(Maniatis &amp; Tasic, 2002)", "noteIndex" : 0, "plainCitation" : "(Maniatis &amp; Tasic, 2002)" }, "schema" : "https://github.com/citation-style-language/schema/raw/master/csl-citation.json" }</w:instrText>
      </w:r>
      <w:r w:rsidR="008608E3" w:rsidRPr="00796F25">
        <w:fldChar w:fldCharType="separate"/>
      </w:r>
      <w:r w:rsidR="0099569E" w:rsidRPr="0099569E">
        <w:rPr>
          <w:noProof/>
        </w:rPr>
        <w:t>[@Maniatis2002]</w:t>
      </w:r>
      <w:r w:rsidR="008608E3" w:rsidRPr="00796F25">
        <w:fldChar w:fldCharType="end"/>
      </w:r>
      <w:r w:rsidRPr="00796F25">
        <w:t xml:space="preserve">. Loss of </w:t>
      </w:r>
      <w:r w:rsidRPr="00796F25">
        <w:rPr>
          <w:i/>
        </w:rPr>
        <w:t>hfp</w:t>
      </w:r>
      <w:r w:rsidRPr="00796F25">
        <w:t xml:space="preserve"> results in mis</w:t>
      </w:r>
      <w:r w:rsidR="003C186F">
        <w:t>s</w:t>
      </w:r>
      <w:r w:rsidRPr="00796F25">
        <w:t xml:space="preserve">plicing of </w:t>
      </w:r>
      <w:r w:rsidR="00501650">
        <w:t xml:space="preserve">the </w:t>
      </w:r>
      <w:r w:rsidRPr="00796F25">
        <w:rPr>
          <w:i/>
        </w:rPr>
        <w:t>otu</w:t>
      </w:r>
      <w:r w:rsidRPr="00796F25">
        <w:t xml:space="preserve"> transcripts described above</w:t>
      </w:r>
      <w:r w:rsidR="006262D8">
        <w:t xml:space="preserve"> </w:t>
      </w:r>
      <w:r w:rsidR="00D31115" w:rsidRPr="00796F25">
        <w:fldChar w:fldCharType="begin" w:fldLock="1"/>
      </w:r>
      <w:r w:rsidR="0099569E">
        <w:instrText>ADDIN CSL_CITATION { "citationID" : "p4SOZJHe", "citationItems" : [ { "id" : "ITEM-1", "itemData" : { "ISSN" : "1534-5807", "author" : [ { "dropping-particle" : "", "family" : "Buskirk", "given" : "Cheryl", "non-dropping-particle" : "Van", "parse-names" : false, "suffix" : "" }, { "dropping-particle" : "", "family" : "Sch\u00fcpbach", "given" : "Trudi", "non-dropping-particle" : "", "parse-names" : false, "suffix" : "" } ], "container-title" : "Developmental cell", "id" : "ITEM-1", "issue" : "3", "issued" : { "date-parts" : [ [ "2002" ] ] }, "page" : "343-353", "publisher" : "Elsevier", "title" : "Half pint regulates alternative splice site selection in Drosophila", "title-short" : "VanBuskirk2002", "type" : "article-journal", "volume" : "2" }, "uris" : [ "http://www.mendeley.com/documents/?uuid=e1a6e484-8763-46df-8926-5f9fb5125b1a" ] } ], "mendeley" : { "formattedCitation" : "[@VanBuskirk2002]", "plainTextFormattedCitation" : "[@VanBuskirk2002]", "previouslyFormattedCitation" : "@[VanBuskirk2002]" }, "properties" : { "formattedCitation" : "(Van Buskirk &amp; Sch\\uc0\\u252{}pbach, 2002)", "noteIndex" : 0, "plainCitation" : "(Van Buskirk &amp; Sch\u00fcpbach, 2002)" }, "schema" : "https://github.com/citation-style-language/schema/raw/master/csl-citation.json" }</w:instrText>
      </w:r>
      <w:r w:rsidR="00D31115" w:rsidRPr="00796F25">
        <w:fldChar w:fldCharType="separate"/>
      </w:r>
      <w:r w:rsidR="0099569E" w:rsidRPr="0099569E">
        <w:rPr>
          <w:noProof/>
          <w:szCs w:val="24"/>
        </w:rPr>
        <w:t>[@VanBuskirk2002]</w:t>
      </w:r>
      <w:r w:rsidR="00D31115" w:rsidRPr="00796F25">
        <w:fldChar w:fldCharType="end"/>
      </w:r>
      <w:r w:rsidRPr="00796F25">
        <w:t xml:space="preserve">. </w:t>
      </w:r>
      <w:r w:rsidRPr="00513BA1">
        <w:rPr>
          <w:highlight w:val="cyan"/>
        </w:rPr>
        <w:t xml:space="preserve">In addition, </w:t>
      </w:r>
      <w:r w:rsidRPr="00513BA1">
        <w:rPr>
          <w:i/>
          <w:highlight w:val="cyan"/>
        </w:rPr>
        <w:t>hfp</w:t>
      </w:r>
      <w:r w:rsidRPr="00513BA1">
        <w:rPr>
          <w:highlight w:val="cyan"/>
        </w:rPr>
        <w:t xml:space="preserve"> also regulates alternative splicing</w:t>
      </w:r>
      <w:r w:rsidR="00D95B4E">
        <w:rPr>
          <w:highlight w:val="cyan"/>
        </w:rPr>
        <w:t xml:space="preserve"> </w:t>
      </w:r>
      <w:r w:rsidRPr="00513BA1">
        <w:rPr>
          <w:highlight w:val="cyan"/>
        </w:rPr>
        <w:t xml:space="preserve">of </w:t>
      </w:r>
      <w:r w:rsidRPr="00513BA1">
        <w:rPr>
          <w:i/>
          <w:iCs/>
          <w:highlight w:val="cyan"/>
        </w:rPr>
        <w:t>eukaryotic initiation factor 4E</w:t>
      </w:r>
      <w:r w:rsidRPr="00513BA1">
        <w:rPr>
          <w:highlight w:val="cyan"/>
        </w:rPr>
        <w:t xml:space="preserve"> (</w:t>
      </w:r>
      <w:r w:rsidRPr="00513BA1">
        <w:rPr>
          <w:i/>
          <w:highlight w:val="cyan"/>
        </w:rPr>
        <w:t>eIF4E</w:t>
      </w:r>
      <w:r w:rsidRPr="00513BA1">
        <w:rPr>
          <w:highlight w:val="cyan"/>
        </w:rPr>
        <w:t>)</w:t>
      </w:r>
      <w:r w:rsidR="001108C0">
        <w:rPr>
          <w:highlight w:val="cyan"/>
        </w:rPr>
        <w:t xml:space="preserve"> </w:t>
      </w:r>
      <w:r w:rsidR="00D95B4E">
        <w:rPr>
          <w:highlight w:val="cyan"/>
        </w:rPr>
        <w:t>during development through 3’ splice site selection</w:t>
      </w:r>
      <w:r w:rsidR="006476AB" w:rsidRPr="00513BA1">
        <w:rPr>
          <w:highlight w:val="cyan"/>
        </w:rPr>
        <w:t xml:space="preserve"> </w:t>
      </w:r>
      <w:r w:rsidR="00D31115" w:rsidRPr="00513BA1">
        <w:rPr>
          <w:highlight w:val="cyan"/>
        </w:rPr>
        <w:fldChar w:fldCharType="begin" w:fldLock="1"/>
      </w:r>
      <w:r w:rsidR="0099569E">
        <w:rPr>
          <w:highlight w:val="cyan"/>
        </w:rPr>
        <w:instrText>ADDIN CSL_CITATION { "citationID" : "E7CKTAuR", "citationItems" : [ { "id" : "ITEM-1", "itemData" : { "ISSN" : "0006-291X", "author" : [ { "dropping-particle" : "", "family" : "Reyes", "given" : "Raquel", "non-dropping-particle" : "", "parse-names" : false, "suffix" : "" }, { "dropping-particle" : "", "family" : "Izquierdo", "given" : "Jos\u00e9 M", "non-dropping-particle" : "", "parse-names" : false, "suffix" : "" } ], "container-title" : "Biochemical and biophysical research communications", "id" : "ITEM-1", "issue" : "4", "issued" : { "date-parts" : [ [ "2008" ] ] }, "page" : "758-762", "publisher" : "Elsevier", "title" : "Half pint couples transcription and splicing of eIF4E-1, 2 gene during fly development", "title-short" : "Reyes2008", "type" : "article-journal", "volume" : "374" }, "uris" : [ "http://www.mendeley.com/documents/?uuid=c9e4a7f4-ffa8-42ae-8cb0-f06522482852" ] } ], "mendeley" : { "formattedCitation" : "[@Reyes2008]", "plainTextFormattedCitation" : "[@Reyes2008]", "previouslyFormattedCitation" : "@[Reyes2008]" }, "properties" : { "formattedCitation" : "(Reyes &amp; Izquierdo, 2008)", "noteIndex" : 0, "plainCitation" : "(Reyes &amp; Izquierdo, 2008)" }, "schema" : "https://github.com/citation-style-language/schema/raw/master/csl-citation.json" }</w:instrText>
      </w:r>
      <w:r w:rsidR="00D31115" w:rsidRPr="00513BA1">
        <w:rPr>
          <w:highlight w:val="cyan"/>
        </w:rPr>
        <w:fldChar w:fldCharType="separate"/>
      </w:r>
      <w:r w:rsidR="0099569E" w:rsidRPr="0099569E">
        <w:rPr>
          <w:noProof/>
        </w:rPr>
        <w:t>[@Reyes2008]</w:t>
      </w:r>
      <w:r w:rsidR="00D31115" w:rsidRPr="00513BA1">
        <w:rPr>
          <w:highlight w:val="cyan"/>
        </w:rPr>
        <w:fldChar w:fldCharType="end"/>
      </w:r>
      <w:r w:rsidRPr="00513BA1">
        <w:rPr>
          <w:highlight w:val="cyan"/>
        </w:rPr>
        <w:t>.</w:t>
      </w:r>
      <w:r w:rsidRPr="00796F25">
        <w:t xml:space="preserve"> Hfp is required </w:t>
      </w:r>
      <w:r w:rsidR="00035051">
        <w:t xml:space="preserve">to </w:t>
      </w:r>
      <w:r w:rsidR="00035051" w:rsidRPr="00796F25">
        <w:t>increas</w:t>
      </w:r>
      <w:r w:rsidR="00035051">
        <w:t>e the</w:t>
      </w:r>
      <w:r w:rsidR="00035051" w:rsidRPr="00796F25">
        <w:t xml:space="preserve"> </w:t>
      </w:r>
      <w:r w:rsidRPr="00796F25">
        <w:t xml:space="preserve">relative abundance of the longer </w:t>
      </w:r>
      <w:r w:rsidR="00035051">
        <w:rPr>
          <w:i/>
          <w:iCs/>
        </w:rPr>
        <w:t>eIF4E</w:t>
      </w:r>
      <w:r w:rsidR="00035051" w:rsidRPr="00796F25">
        <w:t xml:space="preserve"> </w:t>
      </w:r>
      <w:r w:rsidRPr="00796F25">
        <w:t>transcript</w:t>
      </w:r>
      <w:r w:rsidR="00181F11" w:rsidRPr="00796F25">
        <w:t xml:space="preserve"> </w:t>
      </w:r>
      <w:r w:rsidR="00181F11" w:rsidRPr="00796F25">
        <w:fldChar w:fldCharType="begin" w:fldLock="1"/>
      </w:r>
      <w:r w:rsidR="0099569E">
        <w:instrText>ADDIN CSL_CITATION { "citationID" : "bhgetwg8", "citationItems" : [ { "id" : "ITEM-1", "itemData" : { "ISSN" : "1534-5807", "author" : [ { "dropping-particle" : "", "family" : "Buskirk", "given" : "Cheryl", "non-dropping-particle" : "Van", "parse-names" : false, "suffix" : "" }, { "dropping-particle" : "", "family" : "Sch\u00fcpbach", "given" : "Trudi", "non-dropping-particle" : "", "parse-names" : false, "suffix" : "" } ], "container-title" : "Developmental cell", "id" : "ITEM-1", "issue" : "3", "issued" : { "date-parts" : [ [ "2002" ] ] }, "page" : "343-353", "publisher" : "Elsevier", "title" : "Half pint regulates alternative splice site selection in Drosophila", "title-short" : "VanBuskirk2002", "type" : "article-journal", "volume" : "2" }, "uris" : [ "http://www.mendeley.com/documents/?uuid=e1a6e484-8763-46df-8926-5f9fb5125b1a" ] } ], "mendeley" : { "formattedCitation" : "[@VanBuskirk2002]", "plainTextFormattedCitation" : "[@VanBuskirk2002]", "previouslyFormattedCitation" : "@[VanBuskirk2002]" }, "properties" : { "formattedCitation" : "(Van Buskirk &amp; Sch\\uc0\\u252{}pbach, 2002)", "noteIndex" : 0, "plainCitation" : "(Van Buskirk &amp; Sch\u00fcpbach, 2002)" }, "schema" : "https://github.com/citation-style-language/schema/raw/master/csl-citation.json" }</w:instrText>
      </w:r>
      <w:r w:rsidR="00181F11" w:rsidRPr="00796F25">
        <w:fldChar w:fldCharType="separate"/>
      </w:r>
      <w:r w:rsidR="0099569E" w:rsidRPr="0099569E">
        <w:rPr>
          <w:noProof/>
          <w:szCs w:val="24"/>
        </w:rPr>
        <w:t>[@VanBuskirk2002]</w:t>
      </w:r>
      <w:r w:rsidR="00181F11" w:rsidRPr="00796F25">
        <w:fldChar w:fldCharType="end"/>
      </w:r>
      <w:r w:rsidRPr="00796F25">
        <w:t xml:space="preserve">. Lastly, </w:t>
      </w:r>
      <w:r w:rsidRPr="00796F25">
        <w:rPr>
          <w:i/>
        </w:rPr>
        <w:t>hfp</w:t>
      </w:r>
      <w:r w:rsidRPr="00796F25">
        <w:t xml:space="preserve"> also regulates splicing of </w:t>
      </w:r>
      <w:r w:rsidRPr="00796F25">
        <w:rPr>
          <w:i/>
        </w:rPr>
        <w:t>gurken</w:t>
      </w:r>
      <w:r w:rsidRPr="00796F25">
        <w:t>, a critical regulator of dorsal-ventral patterning</w:t>
      </w:r>
      <w:r w:rsidR="00AE1C24" w:rsidRPr="00796F25">
        <w:t xml:space="preserve"> </w:t>
      </w:r>
      <w:r w:rsidR="00AE1C24" w:rsidRPr="00796F25">
        <w:fldChar w:fldCharType="begin" w:fldLock="1"/>
      </w:r>
      <w:r w:rsidR="0099569E">
        <w:instrText>ADDIN CSL_CITATION { "citationID" : "L4ANomGv", "citationItems" : [ { "id" : "ITEM-1", "itemData" : { "ISSN" : "0012-1606", "author" : [ { "dropping-particle" : "", "family" : "Kalifa", "given" : "Yossi", "non-dropping-particle" : "", "parse-names" : false, "suffix" : "" }, { "dropping-particle" : "", "family" : "Armenti", "given" : "Stephen T", "non-dropping-particle" : "", "parse-names" : false, "suffix" : "" }, { "dropping-particle" : "", "family" : "Gavis", "given" : "Elizabeth R", "non-dropping-particle" : "", "parse-names" : false, "suffix" : "" } ], "container-title" : "Developmental biology", "id" : "ITEM-1", "issue" : "1", "issued" : { "date-parts" : [ [ "2009" ] ] }, "page" : "68-74", "publisher" : "Elsevier", "title" : "Glorund interactions in the regulation of gurken and oskar mRNAs", "title-short" : "Kalifa2009", "type" : "article-journal", "volume" : "326" }, "uris" : [ "http://www.mendeley.com/documents/?uuid=76df25c2-b7ac-4802-b3b6-3068aa820bdb" ] } ], "mendeley" : { "formattedCitation" : "[@Kalifa2009]", "plainTextFormattedCitation" : "[@Kalifa2009]", "previouslyFormattedCitation" : "@[Kalifa2009]" }, "properties" : { "formattedCitation" : "(Kalifa et al., 2009)", "noteIndex" : 0, "plainCitation" : "(Kalifa et al., 2009)" }, "schema" : "https://github.com/citation-style-language/schema/raw/master/csl-citation.json" }</w:instrText>
      </w:r>
      <w:r w:rsidR="00AE1C24" w:rsidRPr="00796F25">
        <w:fldChar w:fldCharType="separate"/>
      </w:r>
      <w:r w:rsidR="0099569E" w:rsidRPr="0099569E">
        <w:rPr>
          <w:noProof/>
        </w:rPr>
        <w:t>[@Kalifa2009]</w:t>
      </w:r>
      <w:r w:rsidR="00AE1C24" w:rsidRPr="00796F25">
        <w:fldChar w:fldCharType="end"/>
      </w:r>
      <w:r w:rsidRPr="00796F25">
        <w:t>. Thus, sex determination, differentiation and</w:t>
      </w:r>
      <w:r w:rsidR="00A42F08">
        <w:t xml:space="preserve"> production of the</w:t>
      </w:r>
      <w:r w:rsidRPr="00796F25">
        <w:t xml:space="preserve"> determinants of embryonic patterning for the next generation</w:t>
      </w:r>
      <w:r w:rsidR="00A42F08">
        <w:t xml:space="preserve"> are all regulated by mechanisms involving </w:t>
      </w:r>
      <w:r w:rsidR="00A42F08" w:rsidRPr="00796F25">
        <w:t xml:space="preserve">alternative splicing </w:t>
      </w:r>
      <w:r w:rsidR="00A42F08">
        <w:t>in the female germline</w:t>
      </w:r>
      <w:r w:rsidRPr="00796F25">
        <w:t>.</w:t>
      </w:r>
    </w:p>
    <w:p w14:paraId="4A4DD5BB" w14:textId="77777777" w:rsidR="00780E6A" w:rsidRPr="00796F25" w:rsidRDefault="00D126B7" w:rsidP="00842C68">
      <w:pPr>
        <w:spacing w:line="480" w:lineRule="auto"/>
      </w:pPr>
      <w:r w:rsidRPr="00796F25">
        <w:t xml:space="preserve">  </w:t>
      </w:r>
    </w:p>
    <w:p w14:paraId="270D3CF4" w14:textId="7F696F08" w:rsidR="00780E6A" w:rsidRPr="00513BA1" w:rsidRDefault="00D126B7" w:rsidP="00513BA1">
      <w:pPr>
        <w:pStyle w:val="ListParagraph"/>
        <w:numPr>
          <w:ilvl w:val="0"/>
          <w:numId w:val="1"/>
        </w:numPr>
        <w:spacing w:line="480" w:lineRule="auto"/>
        <w:ind w:left="360"/>
        <w:jc w:val="both"/>
        <w:rPr>
          <w:b/>
        </w:rPr>
      </w:pPr>
      <w:r w:rsidRPr="00513BA1">
        <w:rPr>
          <w:b/>
        </w:rPr>
        <w:t xml:space="preserve">RNA modifications direct splicing of sex </w:t>
      </w:r>
      <w:r w:rsidR="008A26E0" w:rsidRPr="00513BA1">
        <w:rPr>
          <w:b/>
        </w:rPr>
        <w:t xml:space="preserve">determinants </w:t>
      </w:r>
      <w:r w:rsidRPr="00513BA1">
        <w:rPr>
          <w:b/>
        </w:rPr>
        <w:t>and translation of differentiation promoting genes in the germline</w:t>
      </w:r>
    </w:p>
    <w:p w14:paraId="41E82433" w14:textId="77777777" w:rsidR="00780E6A" w:rsidRPr="00796F25" w:rsidRDefault="00780E6A" w:rsidP="00842C68">
      <w:pPr>
        <w:spacing w:line="480" w:lineRule="auto"/>
        <w:rPr>
          <w:b/>
        </w:rPr>
      </w:pPr>
    </w:p>
    <w:p w14:paraId="01C17DEA" w14:textId="669B8069" w:rsidR="00780E6A" w:rsidRPr="00796F25" w:rsidRDefault="00D126B7" w:rsidP="00842C68">
      <w:pPr>
        <w:spacing w:line="480" w:lineRule="auto"/>
      </w:pPr>
      <w:r w:rsidRPr="00796F25">
        <w:t>Post transcriptional RNA modifications are abundant and conserved in all branches of life</w:t>
      </w:r>
      <w:r w:rsidR="006262D8">
        <w:t xml:space="preserve"> </w:t>
      </w:r>
      <w:r w:rsidR="00497281" w:rsidRPr="00796F25">
        <w:fldChar w:fldCharType="begin" w:fldLock="1"/>
      </w:r>
      <w:r w:rsidR="0099569E">
        <w:instrText>ADDIN CSL_CITATION { "citationID" : "dGbDqRa6", "citationItems" : [ { "id" : "ITEM-1", "itemData" : { "ISSN" : "0001-4842", "author" : [ { "dropping-particle" : "", "family" : "Yi", "given" : "Chengqi", "non-dropping-particle" : "", "parse-names" : false, "suffix" : "" }, { "dropping-particle" : "", "family" : "Pan", "given" : "Tao", "non-dropping-particle" : "", "parse-names" : false, "suffix" : "" } ], "container-title" : "Accounts of chemical research", "id" : "ITEM-1", "issue" : "12", "issued" : { "date-parts" : [ [ "2011" ] ] }, "page" : "1380-1388", "publisher" : "ACS Publications", "title" : "Cellular dynamics of RNA modification", "title-short" : "Yi2011", "type" : "article-journal", "volume" : "44" }, "uris" : [ "http://www.mendeley.com/documents/?uuid=75904e53-5a4c-4c75-8436-dfc3d234ca6f" ] } ], "mendeley" : { "formattedCitation" : "[@Yi2011]", "plainTextFormattedCitation" : "[@Yi2011]", "previouslyFormattedCitation" : "@[Yi2011]" }, "properties" : { "formattedCitation" : "(Yi &amp; Pan, 2011)", "noteIndex" : 0, "plainCitation" : "(Yi &amp; Pan, 2011)" }, "schema" : "https://github.com/citation-style-language/schema/raw/master/csl-citation.json" }</w:instrText>
      </w:r>
      <w:r w:rsidR="00497281" w:rsidRPr="00796F25">
        <w:fldChar w:fldCharType="separate"/>
      </w:r>
      <w:r w:rsidR="0099569E" w:rsidRPr="0099569E">
        <w:rPr>
          <w:noProof/>
        </w:rPr>
        <w:t>[@Yi2011]</w:t>
      </w:r>
      <w:r w:rsidR="00497281" w:rsidRPr="00796F25">
        <w:fldChar w:fldCharType="end"/>
      </w:r>
      <w:r w:rsidRPr="00796F25">
        <w:t xml:space="preserve">. There have been over 100 described RNA modifications that can alter stability, function </w:t>
      </w:r>
      <w:r w:rsidR="00C6654A">
        <w:t>a</w:t>
      </w:r>
      <w:r w:rsidRPr="00796F25">
        <w:t>nd splicing of RNAs</w:t>
      </w:r>
      <w:r w:rsidR="006262D8">
        <w:t xml:space="preserve"> </w:t>
      </w:r>
      <w:r w:rsidR="00E11753" w:rsidRPr="00796F25">
        <w:fldChar w:fldCharType="begin" w:fldLock="1"/>
      </w:r>
      <w:r w:rsidR="0099569E">
        <w:instrText>ADDIN CSL_CITATION { "citationID" : "Dn53v2b0", "citationItems" : [ { "id" : "ITEM-1", "itemData" : { "ISSN" : "0021-9525", "author" : [ { "dropping-particle" : "", "family" : "Licht", "given" : "Konstantin", "non-dropping-particle" : "", "parse-names" : false, "suffix" : "" }, { "dropping-particle" : "", "family" : "Jantsch", "given" : "Michael F", "non-dropping-particle" : "", "parse-names" : false, "suffix" : "" } ], "container-title" : "J Cell Biol", "id" : "ITEM-1", "issue" : "1", "issued" : { "date-parts" : [ [ "2016" ] ] }, "page" : "15-22", "publisher" : "Rockefeller University Press", "title" : "Rapid and dynamic transcriptome regulation by RNA editing and RNA modifications", "title-short" : "Licht2016", "type" : "article-journal", "volume" : "213" }, "uris" : [ "http://www.mendeley.com/documents/?uuid=c298aab7-5bc3-4208-a214-8875d9ffa281" ] }, { "id" : "ITEM-2",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2", "issue" : "7", "issued" : { "date-parts" : [ [ "2017" ] ] }, "page" : "1187-1200", "publisher" : "Elsevier", "title" : "Dynamic RNA modifications in gene expression regulation", "title-short" : "Roundtree2017", "type" : "article-journal", "volume" : "169" }, "uris" : [ "http://www.mendeley.com/documents/?uuid=ae7425f4-b961-4dc1-bb19-95be2240d07a" ] } ], "mendeley" : { "formattedCitation" : "[@Licht2016; @Roundtree2017]", "plainTextFormattedCitation" : "[@Licht2016; @Roundtree2017]", "previouslyFormattedCitation" : "@[Licht2016,Roundtree2017]" }, "properties" : { "formattedCitation" : "(Licht &amp; Jantsch, 2016; Roundtree et al., 2017)", "noteIndex" : 0, "plainCitation" : "(Licht &amp; Jantsch, 2016; Roundtree et al., 2017)" }, "schema" : "https://github.com/citation-style-language/schema/raw/master/csl-citation.json" }</w:instrText>
      </w:r>
      <w:r w:rsidR="00E11753" w:rsidRPr="00796F25">
        <w:fldChar w:fldCharType="separate"/>
      </w:r>
      <w:r w:rsidR="0099569E" w:rsidRPr="0099569E">
        <w:rPr>
          <w:noProof/>
        </w:rPr>
        <w:t>[@Licht2016; @Roundtree2017]</w:t>
      </w:r>
      <w:r w:rsidR="00E11753" w:rsidRPr="00796F25">
        <w:fldChar w:fldCharType="end"/>
      </w:r>
      <w:r w:rsidRPr="00796F25">
        <w:t xml:space="preserve">. </w:t>
      </w:r>
      <w:r w:rsidR="008A26E0">
        <w:t>A</w:t>
      </w:r>
      <w:r w:rsidRPr="00796F25">
        <w:t xml:space="preserve"> well-known example of an mRNA modification is the 5’ methylguan</w:t>
      </w:r>
      <w:r w:rsidR="008A26E0">
        <w:t>o</w:t>
      </w:r>
      <w:r w:rsidRPr="00796F25">
        <w:t>sine cap that is added to all mRNAs to promote their stability and aid in translation initiation</w:t>
      </w:r>
      <w:r w:rsidR="006262D8">
        <w:t xml:space="preserve"> </w:t>
      </w:r>
      <w:r w:rsidR="0005176F" w:rsidRPr="00796F25">
        <w:fldChar w:fldCharType="begin" w:fldLock="1"/>
      </w:r>
      <w:r w:rsidR="0099569E">
        <w:instrText>ADDIN CSL_CITATION { "citationID" : "lF5BK630", "citationItems" : [ { "id" : "ITEM-1", "itemData" : { "ISSN" : "1097-2765", "author" : [ { "dropping-particle" : "", "family" : "Mitchell", "given" : "Sarah F", "non-dropping-particle" : "", "parse-names" : false, "suffix" : "" }, { "dropping-particle" : "", "family" : "Walker", "given" : "Sarah E", "non-dropping-particle" : "", "parse-names" : false, "suffix" : "" }, { "dropping-particle" : "", "family" : "Algire", "given" : "Mikkel A", "non-dropping-particle" : "", "parse-names" : false, "suffix" : "" }, { "dropping-particle" : "", "family" : "Park", "given" : "Eun-Hee", "non-dropping-particle" : "", "parse-names" : false, "suffix" : "" }, { "dropping-particle" : "", "family" : "Hinnebusch", "given" : "Alan G", "non-dropping-particle" : "", "parse-names" : false, "suffix" : "" }, { "dropping-particle" : "", "family" : "Lorsch", "given" : "Jon R", "non-dropping-particle" : "", "parse-names" : false, "suffix" : "" } ], "container-title" : "Molecular cell", "id" : "ITEM-1", "issue" : "6", "issued" : { "date-parts" : [ [ "2010" ] ] }, "page" : "950-962", "publisher" : "Elsevier", "title" : "The 5\u2032-7-methylguanosine cap on eukaryotic mRNAs serves both to stimulate canonical translation initiation and to block an alternative pathway", "title-short" : "Mitchell2010", "type" : "article-journal", "volume" : "39" }, "uris" : [ "http://www.mendeley.com/documents/?uuid=9447ed67-c0fd-4ca0-acac-27c57cd58335" ] }, { "id" : "ITEM-2", "itemData" : { "ISSN" : "2211-1247", "author" : [ { "dropping-particle" : "", "family" : "Mukherjee", "given" : "Chandrama", "non-dropping-particle" : "", "parse-names" : false, "suffix" : "" }, { "dropping-particle" : "", "family" : "Patil", "given" : "Deepak P", "non-dropping-particle" : "", "parse-names" : false, "suffix" : "" }, { "dropping-particle" : "", "family" : "Kennedy", "given" : "Brian A", "non-dropping-particle" : "", "parse-names" : false, "suffix" : "" }, { "dropping-particle" : "", "family" : "Bakthavachalu", "given" : "Baskar", "non-dropping-particle" : "", "parse-names" : false, "suffix" : "" }, { "dropping-particle" : "", "family" : "Bundschuh", "given" : "Ralf", "non-dropping-particle" : "", "parse-names" : false, "suffix" : "" }, { "dropping-particle" : "", "family" : "Schoenberg", "given" : "Daniel R", "non-dropping-particle" : "", "parse-names" : false, "suffix" : "" } ], "container-title" : "Cell reports", "id" : "ITEM-2", "issue" : "3", "issued" : { "date-parts" : [ [ "2012" ] ] }, "page" : "674-684", "publisher" : "Elsevier", "title" : "Identification of cytoplasmic capping targets reveals a role for cap homeostasis in translation and mRNA stability", "title-short" : "Mukherjee2012", "type" : "article-journal", "volume" : "2" }, "uris" : [ "http://www.mendeley.com/documents/?uuid=cfa8469b-dc75-4412-a385-988d0c63e13a" ] } ], "mendeley" : { "formattedCitation" : "[@Mitchell2010; @Mukherjee2012]", "plainTextFormattedCitation" : "[@Mitchell2010; @Mukherjee2012]", "previouslyFormattedCitation" : "@[Mitchell2010,Mukherjee2012]" }, "properties" : { "formattedCitation" : "(Mitchell et al., 2010; Mukherjee et al., 2012)", "noteIndex" : 0, "plainCitation" : "(Mitchell et al., 2010; Mukherjee et al., 2012)" }, "schema" : "https://github.com/citation-style-language/schema/raw/master/csl-citation.json" }</w:instrText>
      </w:r>
      <w:r w:rsidR="0005176F" w:rsidRPr="00796F25">
        <w:fldChar w:fldCharType="separate"/>
      </w:r>
      <w:r w:rsidR="0099569E" w:rsidRPr="0099569E">
        <w:rPr>
          <w:noProof/>
        </w:rPr>
        <w:t>[@Mitchell2010; @Mukherjee2012]</w:t>
      </w:r>
      <w:r w:rsidR="0005176F" w:rsidRPr="00796F25">
        <w:fldChar w:fldCharType="end"/>
      </w:r>
      <w:r w:rsidRPr="00796F25">
        <w:t xml:space="preserve">. A variety of RNA modifications have been linked to developmental transitions, such as </w:t>
      </w:r>
      <w:r w:rsidR="00E03643">
        <w:t>those affecting</w:t>
      </w:r>
      <w:r w:rsidR="00E03643" w:rsidRPr="00796F25">
        <w:t xml:space="preserve"> </w:t>
      </w:r>
      <w:r w:rsidRPr="00796F25">
        <w:t>GSC fate</w:t>
      </w:r>
      <w:r w:rsidR="006262D8">
        <w:t xml:space="preserve"> </w:t>
      </w:r>
      <w:r w:rsidR="00F2760A" w:rsidRPr="00796F25">
        <w:fldChar w:fldCharType="begin" w:fldLock="1"/>
      </w:r>
      <w:r w:rsidR="0099569E">
        <w:instrText>ADDIN CSL_CITATION { "citationID" : "Mu1BPRx8", "citationItems" : [ { "id" : "ITEM-1", "itemData" : { "ISSN" : "1934-5909", "author" : [ { "dropping-particle" : "", "family" : "Batista", "given" : "Pedro J", "non-dropping-particle" : "", "parse-names" : false, "suffix" : "" }, { "dropping-particle" : "", "family" : "Molinie", "given" : "Benoit", "non-dropping-particle" : "", "parse-names" : false, "suffix" : "" }, { "dropping-particle" : "", "family" : "Wang", "given" : "Jinkai", "non-dropping-particle" : "", "parse-names" : false, "suffix" : "" }, { "dropping-particle" : "", "family" : "Qu", "given" : "Kun", "non-dropping-particle" : "", "parse-names" : false, "suffix" : "" }, { "dropping-particle" : "", "family" : "Zhang", "given" : "Jiajing", "non-dropping-particle" : "", "parse-names" : false, "suffix" : "" }, { "dropping-particle" : "", "family" : "Li", "given" : "Lingjie", "non-dropping-particle" : "", "parse-names" : false, "suffix" : "" }, { "dropping-particle" : "", "family" : "Bouley", "given" : "Donna M", "non-dropping-particle" : "", "parse-names" : false, "suffix" : "" }, { "dropping-particle" : "", "family" : "Lujan", "given" : "Ernesto", "non-dropping-particle" : "", "parse-names" : false, "suffix" : "" }, { "dropping-particle" : "", "family" : "Haddad", "given" : "Bahareh", "non-dropping-particle" : "", "parse-names" : false, "suffix" : "" }, { "dropping-particle" : "", "family" : "Daneshvar", "given" : "Kaveh", "non-dropping-particle" : "", "parse-names" : false, "suffix" : "" } ], "container-title" : "Cell stem cell", "id" : "ITEM-1", "issue" : "6", "issued" : { "date-parts" : [ [ "2014" ] ] }, "page" : "707-719", "publisher" : "Elsevier", "title" : "m6A RNA modification controls cell fate transition in mammalian embryonic stem cells", "title-short" : "Batista2014", "type" : "article-journal", "volume" : "15" }, "uris" : [ "http://www.mendeley.com/documents/?uuid=604ccf88-7e9f-459c-8ceb-d374469e5934" ] }, { "id" : "ITEM-2",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2", "issue" : "7", "issued" : { "date-parts" : [ [ "2017" ] ] }, "page" : "1187-1200", "publisher" : "Elsevier", "title" : "Dynamic RNA modifications in gene expression regulation", "title-short" : "Roundtree2017", "type" : "article-journal", "volume" : "169" }, "uris" : [ "http://www.mendeley.com/documents/?uuid=ae7425f4-b961-4dc1-bb19-95be2240d07a" ] } ], "mendeley" : { "formattedCitation" : "[@Batista2014; @Roundtree2017]", "plainTextFormattedCitation" : "[@Batista2014; @Roundtree2017]", "previouslyFormattedCitation" : "@[Batista2014,Roundtree2017]" }, "properties" : { "formattedCitation" : "(Batista et al., 2014; Roundtree et al., 2017)", "noteIndex" : 0, "plainCitation" : "(Batista et al., 2014; Roundtree et al., 2017)" }, "schema" : "https://github.com/citation-style-language/schema/raw/master/csl-citation.json" }</w:instrText>
      </w:r>
      <w:r w:rsidR="00F2760A" w:rsidRPr="00796F25">
        <w:fldChar w:fldCharType="separate"/>
      </w:r>
      <w:r w:rsidR="0099569E" w:rsidRPr="0099569E">
        <w:rPr>
          <w:noProof/>
        </w:rPr>
        <w:t>[@Batista2014; @Roundtree2017]</w:t>
      </w:r>
      <w:r w:rsidR="00F2760A" w:rsidRPr="00796F25">
        <w:fldChar w:fldCharType="end"/>
      </w:r>
      <w:r w:rsidRPr="00796F25">
        <w:t>. Specifically during oogenesis, N6A-methyladenosine (m</w:t>
      </w:r>
      <w:r w:rsidRPr="00796F25">
        <w:rPr>
          <w:vertAlign w:val="superscript"/>
        </w:rPr>
        <w:t>6</w:t>
      </w:r>
      <w:r w:rsidRPr="00796F25">
        <w:t xml:space="preserve">A) has been shown to be important for </w:t>
      </w:r>
      <w:r w:rsidR="0065386D">
        <w:t xml:space="preserve">differentiation of </w:t>
      </w:r>
      <w:r w:rsidRPr="00796F25">
        <w:t>germline stem cell daughter cell</w:t>
      </w:r>
      <w:r w:rsidR="0065386D">
        <w:t>s</w:t>
      </w:r>
      <w:r w:rsidR="006C3593">
        <w:t xml:space="preserve"> in females</w:t>
      </w:r>
      <w:r w:rsidRPr="00796F25">
        <w:t xml:space="preserve"> by ensuring proper </w:t>
      </w:r>
      <w:r w:rsidR="006C3593">
        <w:t xml:space="preserve">female-specific </w:t>
      </w:r>
      <w:r w:rsidRPr="00796F25">
        <w:t xml:space="preserve">splicing of </w:t>
      </w:r>
      <w:r w:rsidRPr="00562EBD">
        <w:rPr>
          <w:i/>
        </w:rPr>
        <w:t>sxl</w:t>
      </w:r>
      <w:r w:rsidR="00562EBD">
        <w:t xml:space="preserve"> </w:t>
      </w:r>
      <w:r w:rsidR="00BD6504" w:rsidRPr="00796F25">
        <w:fldChar w:fldCharType="begin" w:fldLock="1"/>
      </w:r>
      <w:r w:rsidR="0099569E">
        <w:instrText>ADDIN CSL_CITATION { "citationID" : "ACeBvsrt", "citationItems" : [ { "id" : "ITEM-1", "itemData" : { "ISSN" : "1476-4687", "author" : [ { "dropping-particle" : "", "family" : "Haussmann", "given" : "Irmgard U", "non-dropping-particle" : "", "parse-names" : false, "suffix" : "" }, { "dropping-particle" : "", "family" : "Bodi", "given" : "Zsuzsanna", "non-dropping-particle" : "", "parse-names" : false, "suffix" : "" }, { "dropping-particle" : "", "family" : "Sanchez-Moran", "given" : "Eugenio", "non-dropping-particle" : "", "parse-names" : false, "suffix" : "" }, { "dropping-particle" : "", "family" : "Mongan", "given" : "Nigel P", "non-dropping-particle" : "", "parse-names" : false, "suffix" : "" }, { "dropping-particle" : "", "family" : "Archer", "given" : "Nathan", "non-dropping-particle" : "", "parse-names" : false, "suffix" : "" }, { "dropping-particle" : "", "family" : "Fray", "given" : "Rupert G", "non-dropping-particle" : "", "parse-names" : false, "suffix" : "" }, { "dropping-particle" : "", "family" : "Soller", "given" : "Matthias", "non-dropping-particle" : "", "parse-names" : false, "suffix" : "" } ], "container-title" : "Nature", "id" : "ITEM-1", "issue" : "7632", "issued" : { "date-parts" : [ [ "2016" ] ] }, "page" : "301", "publisher" : "Nature Publishing Group", "title" : "m 6 A potentiates Sxl alternative pre-mRNA splicing for robust Drosophila sex determination", "title-short" : "Haussmann2016", "type" : "article-journal", "volume" : "540" }, "uris" : [ "http://www.mendeley.com/documents/?uuid=b902acfb-eb67-4cb4-884f-3c37a0e8461f" ] } ], "mendeley" : { "formattedCitation" : "[@Haussmann2016]", "plainTextFormattedCitation" : "[@Haussmann2016]", "previouslyFormattedCitation" : "@[Haussmann2016]" }, "properties" : { "formattedCitation" : "(Haussmann et al., 2016)", "noteIndex" : 0, "plainCitation" : "(Haussmann et al., 2016)" }, "schema" : "https://github.com/citation-style-language/schema/raw/master/csl-citation.json" }</w:instrText>
      </w:r>
      <w:r w:rsidR="00BD6504" w:rsidRPr="00796F25">
        <w:fldChar w:fldCharType="separate"/>
      </w:r>
      <w:r w:rsidR="0099569E" w:rsidRPr="0099569E">
        <w:rPr>
          <w:noProof/>
        </w:rPr>
        <w:t>[@Haussmann2016]</w:t>
      </w:r>
      <w:r w:rsidR="00BD6504" w:rsidRPr="00796F25">
        <w:fldChar w:fldCharType="end"/>
      </w:r>
      <w:r w:rsidRPr="00796F25">
        <w:t xml:space="preserve">. Additionally, the H/ACA box complex, an RNP complex responsible for depositing pseudouridine on rRNA, has </w:t>
      </w:r>
      <w:r w:rsidRPr="00796F25">
        <w:lastRenderedPageBreak/>
        <w:t xml:space="preserve">been suggested to be regulated by Sxl during </w:t>
      </w:r>
      <w:r w:rsidR="00BF49D4">
        <w:t xml:space="preserve">the </w:t>
      </w:r>
      <w:r w:rsidRPr="00796F25">
        <w:t>germline stem cell to daughter cell transition</w:t>
      </w:r>
      <w:r w:rsidR="00BF49D4">
        <w:t xml:space="preserve"> and</w:t>
      </w:r>
      <w:r w:rsidRPr="00796F25">
        <w:t xml:space="preserve"> is required for proper cyst differentiation</w:t>
      </w:r>
      <w:r w:rsidR="00562EBD">
        <w:t xml:space="preserve"> </w:t>
      </w:r>
      <w:r w:rsidR="00414E28" w:rsidRPr="00796F25">
        <w:fldChar w:fldCharType="begin" w:fldLock="1"/>
      </w:r>
      <w:r w:rsidR="0099569E">
        <w:instrText>ADDIN CSL_CITATION { "citationID" : "cYKBk9l1", "citationItems" : [ { "id" : "ITEM-1", "itemData" : { "ISSN" : "1097-2765", "author" : [ { "dropping-particle" : "", "family" : "Kiss", "given" : "Tam\u00e1s", "non-dropping-particle" : "", "parse-names" : false, "suffix" : "" }, { "dropping-particle" : "", "family" : "Fayet-Lebaron", "given" : "El\u00e9onore", "non-dropping-particle" : "", "parse-names" : false, "suffix" : "" }, { "dropping-particle" : "", "family" : "J\u00e1dy", "given" : "Be\u00e1ta E", "non-dropping-particle" : "", "parse-names" : false, "suffix" : "" } ], "container-title" : "Molecular cell", "id" : "ITEM-1", "issue" : "5", "issued" : { "date-parts" : [ [ "2010" ] ] }, "page" : "597-606", "publisher" : "Elsevier", "title" : "Box H/ACA small ribonucleoproteins", "title-short" : "Kiss2010", "type" : "article-journal", "volume" : "37" }, "uris" : [ "http://www.mendeley.com/documents/?uuid=b6949f27-9d0e-48a0-89a7-f3e587e411d6" ] }, { "id" : "ITEM-2",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2", "issue" : "5", "issued" : { "date-parts" : [ [ "2018" ] ] }, "page" : "248-259", "publisher" : "Wiley Online Library", "title" : "Downregulation of NHP 2 promotes proper cyst formation in Drosophila ovary", "title-short" : "Morita2018", "type" : "article-journal", "volume" : "60" }, "uris" : [ "http://www.mendeley.com/documents/?uuid=fb4a3184-9f82-4a68-bb46-af42db5d5eea" ] } ], "mendeley" : { "formattedCitation" : "[@Kiss2010; @Morita2018]", "plainTextFormattedCitation" : "[@Kiss2010; @Morita2018]", "previouslyFormattedCitation" : "@[Kiss2010,Morita2018]" }, "properties" : { "formattedCitation" : "(T. Kiss et al., 2010; Morita et al., 2018)", "noteIndex" : 0, "plainCitation" : "(T. Kiss et al., 2010; Morita et al., 2018)" }, "schema" : "https://github.com/citation-style-language/schema/raw/master/csl-citation.json" }</w:instrText>
      </w:r>
      <w:r w:rsidR="00414E28" w:rsidRPr="00796F25">
        <w:fldChar w:fldCharType="separate"/>
      </w:r>
      <w:r w:rsidR="0099569E" w:rsidRPr="0099569E">
        <w:rPr>
          <w:noProof/>
        </w:rPr>
        <w:t>[@Kiss2010; @Morita2018]</w:t>
      </w:r>
      <w:r w:rsidR="00414E28" w:rsidRPr="00796F25">
        <w:fldChar w:fldCharType="end"/>
      </w:r>
      <w:r w:rsidRPr="00796F25">
        <w:t>.</w:t>
      </w:r>
    </w:p>
    <w:p w14:paraId="77083520" w14:textId="77777777" w:rsidR="00780E6A" w:rsidRPr="00796F25" w:rsidRDefault="00D126B7" w:rsidP="00842C68">
      <w:pPr>
        <w:spacing w:line="480" w:lineRule="auto"/>
      </w:pPr>
      <w:r w:rsidRPr="00796F25">
        <w:t xml:space="preserve"> </w:t>
      </w:r>
    </w:p>
    <w:p w14:paraId="10EAF288" w14:textId="37EA8F8E" w:rsidR="00780E6A" w:rsidRPr="00796F25" w:rsidRDefault="00D126B7" w:rsidP="00842C68">
      <w:pPr>
        <w:spacing w:line="480" w:lineRule="auto"/>
      </w:pPr>
      <w:r w:rsidRPr="00796F25">
        <w:t>m</w:t>
      </w:r>
      <w:r w:rsidRPr="00796F25">
        <w:rPr>
          <w:vertAlign w:val="superscript"/>
        </w:rPr>
        <w:t>6</w:t>
      </w:r>
      <w:r w:rsidRPr="00796F25">
        <w:t>A is prevalent on mRNA and is mediated by a methyltransferase complex that deposits a methyl-group at the sixth nitrogen on adenosine</w:t>
      </w:r>
      <w:r w:rsidR="006262D8">
        <w:t xml:space="preserve"> </w:t>
      </w:r>
      <w:r w:rsidR="00B64DF3" w:rsidRPr="00796F25">
        <w:fldChar w:fldCharType="begin" w:fldLock="1"/>
      </w:r>
      <w:r w:rsidR="0099569E">
        <w:instrText>ADDIN CSL_CITATION { "citationID" : "agdShRsO", "citationItems" : [ { "id" : "ITEM-1", "itemData" : { "ISSN" : "1748-7838", "author" : [ { "dropping-particle" : "", "family" : "Yang", "given" : "Yun-Gui Ying", "non-dropping-particle" : "", "parse-names" : false, "suffix" : "" }, { "dropping-particle" : "", "family" : "Hsu", "given" : "Phillip J", "non-dropping-particle" : "", "parse-names" : false, "suffix" : "" }, { "dropping-particle" : "", "family" : "Chen", "given" : "Yu-Sheng", "non-dropping-particle" : "", "parse-names" : false, "suffix" : "" }, { "dropping-particle" : "", "family" : "Yang", "given" : "Yun-Gui Ying", "non-dropping-particle" : "", "parse-names" : false, "suffix" : "" } ], "container-title" : "Cell research", "id" : "ITEM-1", "issue" : "6", "issued" : { "date-parts" : [ [ "2018" ] ] }, "page" : "616", "publisher" : "Nature Publishing Group", "title" : "Dynamic transcriptomic m 6 A decoration: writers, erasers, readers and functions in RNA metabolism", "title-short" : "Yang2018", "type" : "article-journal", "volume" : "28" }, "uris" : [ "http://www.mendeley.com/documents/?uuid=2eeb825d-8154-4c98-900c-4275b492a115" ] } ], "mendeley" : { "formattedCitation" : "[@Yang2018]", "plainTextFormattedCitation" : "[@Yang2018]", "previouslyFormattedCitation" : "@[Yang2018]" }, "properties" : { "formattedCitation" : "(Y. Yang et al., 2018)", "noteIndex" : 0, "plainCitation" : "(Y. Yang et al., 2018)" }, "schema" : "https://github.com/citation-style-language/schema/raw/master/csl-citation.json" }</w:instrText>
      </w:r>
      <w:r w:rsidR="00B64DF3" w:rsidRPr="00796F25">
        <w:fldChar w:fldCharType="separate"/>
      </w:r>
      <w:r w:rsidR="0099569E" w:rsidRPr="0099569E">
        <w:rPr>
          <w:noProof/>
        </w:rPr>
        <w:t>[@Yang2018]</w:t>
      </w:r>
      <w:r w:rsidR="00B64DF3" w:rsidRPr="00796F25">
        <w:fldChar w:fldCharType="end"/>
      </w:r>
      <w:r w:rsidRPr="00796F25">
        <w:t xml:space="preserve">. In </w:t>
      </w:r>
      <w:r w:rsidRPr="00796F25">
        <w:rPr>
          <w:i/>
        </w:rPr>
        <w:t xml:space="preserve">Drosophila, </w:t>
      </w:r>
      <w:r w:rsidRPr="00796F25">
        <w:t>m</w:t>
      </w:r>
      <w:r w:rsidRPr="00796F25">
        <w:rPr>
          <w:vertAlign w:val="superscript"/>
        </w:rPr>
        <w:t>6</w:t>
      </w:r>
      <w:r w:rsidRPr="00796F25">
        <w:t>A is placed by a m</w:t>
      </w:r>
      <w:r w:rsidRPr="00796F25">
        <w:rPr>
          <w:vertAlign w:val="superscript"/>
        </w:rPr>
        <w:t>6</w:t>
      </w:r>
      <w:r w:rsidRPr="00796F25">
        <w:t>A writer complex consisting of Xio, Virilizer (</w:t>
      </w:r>
      <w:r w:rsidR="00562EBD">
        <w:t>V</w:t>
      </w:r>
      <w:r w:rsidRPr="00562EBD">
        <w:t>ir</w:t>
      </w:r>
      <w:r w:rsidRPr="00796F25">
        <w:t>), Spenito (</w:t>
      </w:r>
      <w:r w:rsidR="00562EBD">
        <w:t>N</w:t>
      </w:r>
      <w:r w:rsidRPr="00562EBD">
        <w:t>ito</w:t>
      </w:r>
      <w:r w:rsidRPr="00796F25">
        <w:t>), female lethal d (</w:t>
      </w:r>
      <w:r w:rsidRPr="00562EBD">
        <w:t>fl(2)d</w:t>
      </w:r>
      <w:r w:rsidRPr="00796F25">
        <w:t xml:space="preserve">), </w:t>
      </w:r>
      <w:r w:rsidR="00562EBD">
        <w:t>M</w:t>
      </w:r>
      <w:r w:rsidRPr="00796F25">
        <w:t>ethyltransferase like 3 (</w:t>
      </w:r>
      <w:r w:rsidR="00562EBD">
        <w:t>M</w:t>
      </w:r>
      <w:r w:rsidRPr="00796F25">
        <w:t xml:space="preserve">ettl3) and </w:t>
      </w:r>
      <w:r w:rsidR="00562EBD">
        <w:t>M</w:t>
      </w:r>
      <w:r w:rsidRPr="00796F25">
        <w:t>ethyltransferase like 14 (</w:t>
      </w:r>
      <w:r w:rsidR="00562EBD">
        <w:t>M</w:t>
      </w:r>
      <w:r w:rsidRPr="00796F25">
        <w:t>ettl14)</w:t>
      </w:r>
      <w:r w:rsidR="00562EBD">
        <w:t xml:space="preserve"> </w:t>
      </w:r>
      <w:r w:rsidR="00C123F8" w:rsidRPr="00796F25">
        <w:fldChar w:fldCharType="begin" w:fldLock="1"/>
      </w:r>
      <w:r w:rsidR="0099569E">
        <w:instrText>ADDIN CSL_CITATION { "citationID" : "Pp2egp5i", "citationItems" : [ { "id" : "ITEM-1", "itemData" : { "ISSN" : "0027-8424", "author" : [ { "dropping-particle" : "", "family" : "Yan", "given" : "Dong", "non-dropping-particle" : "", "parse-names" : false, "suffix" : "" }, { "dropping-particle" : "", "family" : "Perrimon", "given" : "Norbert", "non-dropping-particle" : "", "parse-names" : false, "suffix" : "" } ], "container-title" : "Proceedings of the National Academy of Sciences", "id" : "ITEM-1", "issue" : "37", "issued" : { "date-parts" : [ [ "2015" ] ] }, "page" : "11606-11611", "publisher" : "National Acad Sciences", "title" : "spenito is required for sex determination in Drosophila melanogaster", "title-short" : "Yan2015", "type" : "article-journal", "volume" : "112" }, "uris" : [ "http://www.mendeley.com/documents/?uuid=e48e0d7b-7005-4ff2-af54-5b18655d4fff" ] } ], "mendeley" : { "formattedCitation" : "[@Yan2015]", "plainTextFormattedCitation" : "[@Yan2015]", "previouslyFormattedCitation" : "@[Yan2015]" }, "properties" : { "formattedCitation" : "(Yan &amp; Perrimon, 2015)", "noteIndex" : 0, "plainCitation" : "(Yan &amp; Perrimon, 2015)" }, "schema" : "https://github.com/citation-style-language/schema/raw/master/csl-citation.json" }</w:instrText>
      </w:r>
      <w:r w:rsidR="00C123F8" w:rsidRPr="00796F25">
        <w:fldChar w:fldCharType="separate"/>
      </w:r>
      <w:r w:rsidR="0099569E" w:rsidRPr="0099569E">
        <w:rPr>
          <w:noProof/>
        </w:rPr>
        <w:t>[@Yan2015]</w:t>
      </w:r>
      <w:r w:rsidR="00C123F8" w:rsidRPr="00796F25">
        <w:fldChar w:fldCharType="end"/>
      </w:r>
      <w:r w:rsidRPr="00796F25">
        <w:t>. Some described roles of m</w:t>
      </w:r>
      <w:r w:rsidRPr="00796F25">
        <w:rPr>
          <w:vertAlign w:val="superscript"/>
        </w:rPr>
        <w:t>6</w:t>
      </w:r>
      <w:r w:rsidRPr="00796F25">
        <w:t xml:space="preserve">A involve </w:t>
      </w:r>
      <w:r w:rsidR="0065386D">
        <w:t xml:space="preserve">modulating </w:t>
      </w:r>
      <w:r w:rsidRPr="00796F25">
        <w:t xml:space="preserve">RNA-structure, facilitating mRNA degradation, </w:t>
      </w:r>
      <w:r w:rsidR="0065386D">
        <w:t xml:space="preserve">promoting </w:t>
      </w:r>
      <w:r w:rsidRPr="00796F25">
        <w:t xml:space="preserve">translation initiation and </w:t>
      </w:r>
      <w:r w:rsidR="0065386D">
        <w:t xml:space="preserve">mediating </w:t>
      </w:r>
      <w:r w:rsidRPr="00796F25">
        <w:t>alternative splicing</w:t>
      </w:r>
      <w:r w:rsidR="00562EBD">
        <w:t xml:space="preserve"> </w:t>
      </w:r>
      <w:r w:rsidR="00AC44DC" w:rsidRPr="00796F25">
        <w:fldChar w:fldCharType="begin" w:fldLock="1"/>
      </w:r>
      <w:r w:rsidR="0099569E">
        <w:instrText>ADDIN CSL_CITATION { "citationID" : "erp9GV2z", "citationItems" : [ { "id" : "ITEM-1",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1", "issue" : "7", "issued" : { "date-parts" : [ [ "2017" ] ] }, "page" : "1187-1200", "publisher" : "Elsevier", "title" : "Dynamic RNA modifications in gene expression regulation", "title-short" : "Roundtree2017", "type" : "article-journal", "volume" : "169" }, "uris" : [ "http://www.mendeley.com/documents/?uuid=ae7425f4-b961-4dc1-bb19-95be2240d07a" ] } ], "mendeley" : { "formattedCitation" : "[@Roundtree2017]", "plainTextFormattedCitation" : "[@Roundtree2017]", "previouslyFormattedCitation" : "@[Roundtree2017]" }, "properties" : { "formattedCitation" : "(Roundtree et al., 2017)", "noteIndex" : 0, "plainCitation" : "(Roundtree et al., 2017)" }, "schema" : "https://github.com/citation-style-language/schema/raw/master/csl-citation.json" }</w:instrText>
      </w:r>
      <w:r w:rsidR="00AC44DC" w:rsidRPr="00796F25">
        <w:fldChar w:fldCharType="separate"/>
      </w:r>
      <w:r w:rsidR="0099569E" w:rsidRPr="0099569E">
        <w:rPr>
          <w:noProof/>
        </w:rPr>
        <w:t>[@Roundtree2017]</w:t>
      </w:r>
      <w:r w:rsidR="00AC44DC" w:rsidRPr="00796F25">
        <w:fldChar w:fldCharType="end"/>
      </w:r>
      <w:r w:rsidRPr="00796F25">
        <w:t>. Interestingly, the m</w:t>
      </w:r>
      <w:r w:rsidRPr="00796F25">
        <w:rPr>
          <w:vertAlign w:val="superscript"/>
        </w:rPr>
        <w:t>6</w:t>
      </w:r>
      <w:r w:rsidRPr="00796F25">
        <w:t xml:space="preserve">A writer complex has been linked to </w:t>
      </w:r>
      <w:r w:rsidRPr="00562EBD">
        <w:rPr>
          <w:i/>
        </w:rPr>
        <w:t>sxl</w:t>
      </w:r>
      <w:r w:rsidRPr="00796F25">
        <w:t xml:space="preserve"> splicing during </w:t>
      </w:r>
      <w:r w:rsidRPr="00796F25">
        <w:rPr>
          <w:i/>
        </w:rPr>
        <w:t xml:space="preserve">Drosophila </w:t>
      </w:r>
      <w:r w:rsidRPr="00796F25">
        <w:t>oogenesis</w:t>
      </w:r>
      <w:r w:rsidR="00562EBD">
        <w:t xml:space="preserve"> </w:t>
      </w:r>
      <w:r w:rsidR="000809E1" w:rsidRPr="00796F25">
        <w:fldChar w:fldCharType="begin" w:fldLock="1"/>
      </w:r>
      <w:r w:rsidR="0099569E">
        <w:instrText>ADDIN CSL_CITATION { "citationID" : "5d9JyZXz",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itle-short" : "Kan2017", "type" : "article-journal", "volume" : "8" }, "uris" : [ "http://www.mendeley.com/documents/?uuid=a1423f0f-0a8c-46b4-aa5a-73c7ada58a4a" ] } ], "mendeley" : { "formattedCitation" : "[@Kan2017]", "plainTextFormattedCitation" : "[@Kan2017]", "previouslyFormattedCitation" : "@[Kan2017]" }, "properties" : { "formattedCitation" : "(Kan et al., 2017)", "noteIndex" : 0, "plainCitation" : "(Kan et al., 2017)" }, "schema" : "https://github.com/citation-style-language/schema/raw/master/csl-citation.json" }</w:instrText>
      </w:r>
      <w:r w:rsidR="000809E1" w:rsidRPr="00796F25">
        <w:fldChar w:fldCharType="separate"/>
      </w:r>
      <w:r w:rsidR="0099569E" w:rsidRPr="0099569E">
        <w:rPr>
          <w:noProof/>
        </w:rPr>
        <w:t>[@Kan2017]</w:t>
      </w:r>
      <w:r w:rsidR="000809E1" w:rsidRPr="00796F25">
        <w:fldChar w:fldCharType="end"/>
      </w:r>
      <w:r w:rsidRPr="00796F25">
        <w:t>. miCLIP data revealed that m</w:t>
      </w:r>
      <w:r w:rsidRPr="00796F25">
        <w:rPr>
          <w:vertAlign w:val="superscript"/>
        </w:rPr>
        <w:t>6</w:t>
      </w:r>
      <w:r w:rsidRPr="00796F25">
        <w:t xml:space="preserve">A must be placed at intergenic regions of the </w:t>
      </w:r>
      <w:r w:rsidRPr="00562EBD">
        <w:rPr>
          <w:i/>
        </w:rPr>
        <w:t>sxl</w:t>
      </w:r>
      <w:r w:rsidRPr="00796F25">
        <w:t xml:space="preserve"> mRNA in order to produce the female-specific isoform</w:t>
      </w:r>
      <w:r w:rsidR="00562EBD">
        <w:t xml:space="preserve"> </w:t>
      </w:r>
      <w:r w:rsidR="003638A8" w:rsidRPr="00796F25">
        <w:fldChar w:fldCharType="begin" w:fldLock="1"/>
      </w:r>
      <w:r w:rsidR="0099569E">
        <w:instrText>ADDIN CSL_CITATION { "citationID" : "DzABnKCq",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itle-short" : "Kan2017", "type" : "article-journal", "volume" : "8" }, "uris" : [ "http://www.mendeley.com/documents/?uuid=a1423f0f-0a8c-46b4-aa5a-73c7ada58a4a" ] } ], "mendeley" : { "formattedCitation" : "[@Kan2017]", "plainTextFormattedCitation" : "[@Kan2017]", "previouslyFormattedCitation" : "@[Kan2017]" }, "properties" : { "formattedCitation" : "(Kan et al., 2017)", "noteIndex" : 0, "plainCitation" : "(Kan et al., 2017)" }, "schema" : "https://github.com/citation-style-language/schema/raw/master/csl-citation.json" }</w:instrText>
      </w:r>
      <w:r w:rsidR="003638A8" w:rsidRPr="00796F25">
        <w:fldChar w:fldCharType="separate"/>
      </w:r>
      <w:r w:rsidR="0099569E" w:rsidRPr="0099569E">
        <w:rPr>
          <w:noProof/>
        </w:rPr>
        <w:t>[@Kan2017]</w:t>
      </w:r>
      <w:r w:rsidR="003638A8" w:rsidRPr="00796F25">
        <w:fldChar w:fldCharType="end"/>
      </w:r>
      <w:r w:rsidRPr="00796F25">
        <w:t xml:space="preserve">. </w:t>
      </w:r>
      <w:r w:rsidR="0065386D">
        <w:t>Accordingly.</w:t>
      </w:r>
      <w:r w:rsidR="0065386D" w:rsidRPr="00796F25">
        <w:t xml:space="preserve"> </w:t>
      </w:r>
      <w:r w:rsidRPr="00796F25">
        <w:t>loss of m</w:t>
      </w:r>
      <w:r w:rsidRPr="00796F25">
        <w:rPr>
          <w:vertAlign w:val="superscript"/>
        </w:rPr>
        <w:t>6</w:t>
      </w:r>
      <w:r w:rsidRPr="00796F25">
        <w:t xml:space="preserve">A complex members such as </w:t>
      </w:r>
      <w:r w:rsidRPr="00796F25">
        <w:rPr>
          <w:i/>
        </w:rPr>
        <w:t>spenito</w:t>
      </w:r>
      <w:r w:rsidRPr="00796F25">
        <w:t xml:space="preserve"> result in </w:t>
      </w:r>
      <w:r w:rsidR="0065386D">
        <w:t xml:space="preserve">expression of </w:t>
      </w:r>
      <w:r w:rsidR="0065386D" w:rsidRPr="00796F25">
        <w:t xml:space="preserve">the male specific isoform of </w:t>
      </w:r>
      <w:r w:rsidR="0065386D" w:rsidRPr="00562EBD">
        <w:rPr>
          <w:i/>
        </w:rPr>
        <w:t>sxl</w:t>
      </w:r>
      <w:r w:rsidR="0065386D">
        <w:t xml:space="preserve">, and </w:t>
      </w:r>
      <w:r w:rsidRPr="00796F25">
        <w:t>tumor</w:t>
      </w:r>
      <w:r w:rsidR="0065386D">
        <w:t>s</w:t>
      </w:r>
      <w:r w:rsidRPr="00796F25">
        <w:t xml:space="preserve"> of undifferentiated cells, similar to loss of </w:t>
      </w:r>
      <w:r w:rsidRPr="00562EBD">
        <w:rPr>
          <w:i/>
        </w:rPr>
        <w:t>sxl</w:t>
      </w:r>
      <w:r w:rsidR="0065386D">
        <w:t xml:space="preserve"> </w:t>
      </w:r>
      <w:r w:rsidR="00C123F8" w:rsidRPr="00796F25">
        <w:fldChar w:fldCharType="begin" w:fldLock="1"/>
      </w:r>
      <w:r w:rsidR="0099569E">
        <w:instrText>ADDIN CSL_CITATION { "citationID" : "ML8mNmw9", "citationItems" : [ { "id" : "ITEM-1", "itemData" : { "ISSN" : "0890-9369", "author" : [ { "dropping-particle" : "", "family" : "Mattox", "given" : "William", "non-dropping-particle" : "", "parse-names" : false, "suffix" : "" }, { "dropping-particle" : "", "family" : "Palmer", "given" : "Melanie J", "non-dropping-particle" : "", "parse-names" : false, "suffix" : "" }, { "dropping-particle" : "", "family" : "Baker", "given" : "Bruce S", "non-dropping-particle" : "", "parse-names" : false, "suffix" : "" } ], "container-title" : "Genes &amp; Development", "id" : "ITEM-1", "issue" : "5", "issued" : { "date-parts" : [ [ "1990" ] ] }, "page" : "789-805", "publisher" : "Cold Spring Harbor Lab", "title" : "Alternative splicing of the sex determination gene transformer-2 is sex-specific in the germ line but not in the soma.", "title-short" : "Mattox1990", "type" : "article-journal", "volume" : "4" }, "uris" : [ "http://www.mendeley.com/documents/?uuid=05f364d2-4ac5-420d-b005-14327727b458" ] } ], "mendeley" : { "formattedCitation" : "[@Mattox1990]", "plainTextFormattedCitation" : "[@Mattox1990]", "previouslyFormattedCitation" : "@[Mattox1990]" }, "properties" : { "formattedCitation" : "(Mattox et al., 1990)", "noteIndex" : 0, "plainCitation" : "(Mattox et al., 1990)" }, "schema" : "https://github.com/citation-style-language/schema/raw/master/csl-citation.json" }</w:instrText>
      </w:r>
      <w:r w:rsidR="00C123F8" w:rsidRPr="00796F25">
        <w:fldChar w:fldCharType="separate"/>
      </w:r>
      <w:r w:rsidR="0099569E" w:rsidRPr="0099569E">
        <w:rPr>
          <w:noProof/>
        </w:rPr>
        <w:t>[@Mattox1990]</w:t>
      </w:r>
      <w:r w:rsidR="00C123F8" w:rsidRPr="00796F25">
        <w:fldChar w:fldCharType="end"/>
      </w:r>
      <w:r w:rsidR="00F85C8A">
        <w:t>;</w:t>
      </w:r>
      <w:r w:rsidR="003A3FE2">
        <w:t xml:space="preserve"> </w:t>
      </w:r>
      <w:r w:rsidR="00C123F8" w:rsidRPr="00796F25">
        <w:fldChar w:fldCharType="begin" w:fldLock="1"/>
      </w:r>
      <w:r w:rsidR="0099569E">
        <w:instrText>ADDIN CSL_CITATION { "citationID" : "8T1e3WW5",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itle-short" : "Kan2017", "type" : "article-journal", "volume" : "8" }, "uris" : [ "http://www.mendeley.com/documents/?uuid=a1423f0f-0a8c-46b4-aa5a-73c7ada58a4a" ] } ], "mendeley" : { "formattedCitation" : "[@Kan2017]", "plainTextFormattedCitation" : "[@Kan2017]", "previouslyFormattedCitation" : "@[Kan2017]" }, "properties" : { "formattedCitation" : "(Kan et al., 2017)", "noteIndex" : 0, "plainCitation" : "(Kan et al., 2017)" }, "schema" : "https://github.com/citation-style-language/schema/raw/master/csl-citation.json" }</w:instrText>
      </w:r>
      <w:r w:rsidR="00C123F8" w:rsidRPr="00796F25">
        <w:fldChar w:fldCharType="separate"/>
      </w:r>
      <w:r w:rsidR="0099569E" w:rsidRPr="0099569E">
        <w:rPr>
          <w:noProof/>
        </w:rPr>
        <w:t>[@Kan2017]</w:t>
      </w:r>
      <w:r w:rsidR="00C123F8" w:rsidRPr="00796F25">
        <w:fldChar w:fldCharType="end"/>
      </w:r>
      <w:r w:rsidRPr="00796F25">
        <w:t>. This suggests that m</w:t>
      </w:r>
      <w:r w:rsidRPr="00796F25">
        <w:rPr>
          <w:vertAlign w:val="superscript"/>
        </w:rPr>
        <w:t>6</w:t>
      </w:r>
      <w:r w:rsidRPr="00796F25">
        <w:t xml:space="preserve">A </w:t>
      </w:r>
      <w:r w:rsidR="0065386D">
        <w:t>enables</w:t>
      </w:r>
      <w:r w:rsidRPr="00796F25">
        <w:t xml:space="preserve"> proper splicing of female</w:t>
      </w:r>
      <w:r w:rsidR="0065386D">
        <w:t>-specific</w:t>
      </w:r>
      <w:r w:rsidRPr="00796F25">
        <w:t xml:space="preserve"> </w:t>
      </w:r>
      <w:r w:rsidRPr="00562EBD">
        <w:rPr>
          <w:i/>
        </w:rPr>
        <w:t>sxl</w:t>
      </w:r>
      <w:r w:rsidRPr="00796F25">
        <w:t xml:space="preserve">, which allows for proper differentiation </w:t>
      </w:r>
      <w:r w:rsidR="0065386D">
        <w:t>of</w:t>
      </w:r>
      <w:r w:rsidRPr="00796F25">
        <w:t xml:space="preserve"> germline stem cell</w:t>
      </w:r>
      <w:r w:rsidR="0065386D">
        <w:t>s in</w:t>
      </w:r>
      <w:r w:rsidRPr="00796F25">
        <w:t>to</w:t>
      </w:r>
      <w:r w:rsidR="0065386D">
        <w:t xml:space="preserve"> cystoblast</w:t>
      </w:r>
      <w:r w:rsidRPr="00796F25">
        <w:t xml:space="preserve"> daughter cell</w:t>
      </w:r>
      <w:r w:rsidR="0065386D">
        <w:t>s</w:t>
      </w:r>
      <w:r w:rsidR="00C124E4" w:rsidRPr="00796F25">
        <w:t xml:space="preserve"> (Figure 2)</w:t>
      </w:r>
      <w:r w:rsidRPr="00796F25">
        <w:t>.</w:t>
      </w:r>
    </w:p>
    <w:p w14:paraId="20671729" w14:textId="77777777" w:rsidR="00780E6A" w:rsidRPr="00796F25" w:rsidRDefault="00D126B7" w:rsidP="00842C68">
      <w:pPr>
        <w:spacing w:line="480" w:lineRule="auto"/>
      </w:pPr>
      <w:r w:rsidRPr="00796F25">
        <w:t xml:space="preserve"> </w:t>
      </w:r>
    </w:p>
    <w:p w14:paraId="2DF04BE0" w14:textId="7279537D" w:rsidR="00780E6A" w:rsidRPr="00796F25" w:rsidRDefault="00D126B7" w:rsidP="00842C68">
      <w:pPr>
        <w:spacing w:line="480" w:lineRule="auto"/>
      </w:pPr>
      <w:r w:rsidRPr="00796F25">
        <w:t>Pseudouridine is one of the most abundant RNA modifications</w:t>
      </w:r>
      <w:r w:rsidR="00562EBD">
        <w:t xml:space="preserve"> </w:t>
      </w:r>
      <w:r w:rsidR="003638A8" w:rsidRPr="00796F25">
        <w:fldChar w:fldCharType="begin" w:fldLock="1"/>
      </w:r>
      <w:r w:rsidR="0099569E">
        <w:instrText>ADDIN CSL_CITATION { "citationID" : "hZCwQJ1V", "citationItems" : [ { "id" : "ITEM-1", "itemData" : { "ISSN" : "1748-7838", "author" : [ { "dropping-particle" : "", "family" : "Zhao", "given" : "Boxuan Simen", "non-dropping-particle" : "", "parse-names" : false, "suffix" : "" }, { "dropping-particle" : "", "family" : "He", "given" : "Chuan", "non-dropping-particle" : "", "parse-names" : false, "suffix" : "" } ], "container-title" : "Cell research", "id" : "ITEM-1", "issue" : "2", "issued" : { "date-parts" : [ [ "2015" ] ] }, "page" : "153", "publisher" : "Nature Publishing Group", "title" : "Pseudouridine in a new era of RNA modifications", "title-short" : "Zhao2015", "type" : "article-journal", "volume" : "25" }, "uris" : [ "http://www.mendeley.com/documents/?uuid=18b34e86-177d-4048-a1c1-33fa81470190" ] } ], "mendeley" : { "formattedCitation" : "[@Zhao2015]", "plainTextFormattedCitation" : "[@Zhao2015]", "previouslyFormattedCitation" : "@[Zhao2015]" }, "properties" : { "formattedCitation" : "(B. S. Zhao &amp; He, 2015)", "noteIndex" : 0, "plainCitation" : "(B. S. Zhao &amp; He, 2015)" }, "schema" : "https://github.com/citation-style-language/schema/raw/master/csl-citation.json" }</w:instrText>
      </w:r>
      <w:r w:rsidR="003638A8" w:rsidRPr="00796F25">
        <w:fldChar w:fldCharType="separate"/>
      </w:r>
      <w:r w:rsidR="0099569E" w:rsidRPr="0099569E">
        <w:rPr>
          <w:noProof/>
        </w:rPr>
        <w:t>[@Zhao2015]</w:t>
      </w:r>
      <w:r w:rsidR="003638A8" w:rsidRPr="00796F25">
        <w:fldChar w:fldCharType="end"/>
      </w:r>
      <w:r w:rsidRPr="00796F25">
        <w:t>. Although most commonly found on tRNAs, pseudouridine is also found on mRNAs as well as rRNA</w:t>
      </w:r>
      <w:r w:rsidR="00562EBD">
        <w:t xml:space="preserve"> </w:t>
      </w:r>
      <w:r w:rsidR="00BA47A8" w:rsidRPr="00796F25">
        <w:fldChar w:fldCharType="begin" w:fldLock="1"/>
      </w:r>
      <w:r w:rsidR="0099569E">
        <w:instrText>ADDIN CSL_CITATION { "citationID" : "oYav1ufP", "citationItems" : [ { "id" : "ITEM-1", "itemData" : { "author" : [ { "dropping-particle" : "", "family" : "Penzo", "given" : "Marianna", "non-dropping-particle" : "", "parse-names" : false, "suffix" : "" }, { "dropping-particle" : "", "family" : "Montanaro", "given" : "Lorenzo", "non-dropping-particle" : "", "parse-names" : false, "suffix" : "" } ], "container-title" : "Biomolecules", "id" : "ITEM-1", "issue" : "2", "issued" : { "date-parts" : [ [ "2018" ] ] }, "page" : "38", "publisher" : "Multidisciplinary Digital Publishing Institute", "title" : "Turning uridines around: Role of rRNA pseudouridylation in ribosome biogenesis and ribosomal function", "title-short" : "Penzo2018", "type" : "article-journal", "volume" : "8" }, "uris" : [ "http://www.mendeley.com/documents/?uuid=cdef9781-5dfa-4c8f-b523-e155b48e11ed" ] } ], "mendeley" : { "formattedCitation" : "[@Penzo2018]", "plainTextFormattedCitation" : "[@Penzo2018]", "previouslyFormattedCitation" : "@[Penzo2018]" }, "properties" : { "formattedCitation" : "(Penzo &amp; Montanaro, 2018)", "noteIndex" : 0, "plainCitation" : "(Penzo &amp; Montanaro, 2018)" }, "schema" : "https://github.com/citation-style-language/schema/raw/master/csl-citation.json" }</w:instrText>
      </w:r>
      <w:r w:rsidR="00BA47A8" w:rsidRPr="00796F25">
        <w:fldChar w:fldCharType="separate"/>
      </w:r>
      <w:r w:rsidR="0099569E" w:rsidRPr="0099569E">
        <w:rPr>
          <w:noProof/>
        </w:rPr>
        <w:t>[@Penzo2018]</w:t>
      </w:r>
      <w:r w:rsidR="00BA47A8" w:rsidRPr="00796F25">
        <w:fldChar w:fldCharType="end"/>
      </w:r>
      <w:r w:rsidRPr="00796F25">
        <w:t>. Unlike the canonical nucleoside uridine which is attached to the sugar via a nitrogen-carbon bond, pseudouridine is a uridine isomer attached through a carbon-carbon bond</w:t>
      </w:r>
      <w:r w:rsidR="00562EBD">
        <w:t xml:space="preserve"> </w:t>
      </w:r>
      <w:r w:rsidR="00B001DA" w:rsidRPr="00796F25">
        <w:fldChar w:fldCharType="begin" w:fldLock="1"/>
      </w:r>
      <w:r w:rsidR="0099569E">
        <w:instrText>ADDIN CSL_CITATION { "citationID" : "FYO4DlMV", "citationItems" : [ { "id" : "ITEM-1", "itemData" : { "ISSN" : "0021-9258", "author" : [ { "dropping-particle" : "", "family" : "Cohn", "given" : "Waldo E", "non-dropping-particle" : "", "parse-names" : false, "suffix" : "" } ], "container-title" : "Journal of Biological Chemistry", "id" : "ITEM-1", "issue" : "5", "issued" : { "date-parts" : [ [ "1960" ] ] }, "page" : "1488-1498", "publisher" : "American Society for Biochemistry and Molecular Biology", "title" : "Pseudouridine, a carbon-carbon linked ribonucleoside in ribonucleic acids: isolation, structure, and chemical characteristics", "title-short" : "Cohn1960", "type" : "article-journal", "volume" : "235" }, "uris" : [ "http://www.mendeley.com/documents/?uuid=62d6dc3b-982d-4418-b3dc-51b6df4d00d2" ] } ], "mendeley" : { "formattedCitation" : "[@Cohn1960]", "plainTextFormattedCitation" : "[@Cohn1960]", "previouslyFormattedCitation" : "@[Cohn1960]" }, "properties" : { "formattedCitation" : "(Cohn, 1960)", "noteIndex" : 0, "plainCitation" : "(Cohn, 1960)" }, "schema" : "https://github.com/citation-style-language/schema/raw/master/csl-citation.json" }</w:instrText>
      </w:r>
      <w:r w:rsidR="00B001DA" w:rsidRPr="00796F25">
        <w:fldChar w:fldCharType="separate"/>
      </w:r>
      <w:r w:rsidR="0099569E" w:rsidRPr="0099569E">
        <w:rPr>
          <w:noProof/>
        </w:rPr>
        <w:t>[@Cohn1960]</w:t>
      </w:r>
      <w:r w:rsidR="00B001DA" w:rsidRPr="00796F25">
        <w:fldChar w:fldCharType="end"/>
      </w:r>
      <w:r w:rsidRPr="00796F25">
        <w:t>. Pseudouridine can be placed by two different classes of enzymes; either by a sequence specific pseudouridine synthase or a small RNA guided complex called the box H/ACA ribonucleoprotein</w:t>
      </w:r>
      <w:r w:rsidR="00562EBD">
        <w:t xml:space="preserve"> </w:t>
      </w:r>
      <w:r w:rsidR="00B001DA" w:rsidRPr="00796F25">
        <w:fldChar w:fldCharType="begin" w:fldLock="1"/>
      </w:r>
      <w:r w:rsidR="0099569E">
        <w:instrText>ADDIN CSL_CITATION { "citationID" : "fk2oqDOh", "citationItems" : [ { "id" : "ITEM-1", "itemData" : { "ISBN" : "1874-6047", "author" : [ { "dropping-particle" : "", "family" : "Zoysa", "given" : "Meemanage D", "non-dropping-particle" : "De", "parse-names" : false, "suffix" : "" }, { "dropping-particle" : "", "family" : "Yu", "given" : "Yi-Tao", "non-dropping-particle" : "", "parse-names" : false, "suffix" : "" } ], "container-title" : "The Enzymes", "id" : "ITEM-1", "issued" : { "date-parts" : [ [ "2017" ] ] }, "page" : "151-167", "publisher" : "Elsevier", "title" : "Posttranscriptional RNA pseudouridylation", "title-short" : "DeZoysa2017", "type" : "chapter", "volume" : "41" }, "uris" : [ "http://www.mendeley.com/documents/?uuid=9587000f-0145-46d8-8c9d-56c21b27d096" ] } ], "mendeley" : { "formattedCitation" : "[@DeZoysa2017]", "plainTextFormattedCitation" : "[@DeZoysa2017]", "previouslyFormattedCitation" : "@[DeZoysa2017]" }, "properties" : { "formattedCitation" : "(De Zoysa &amp; Yu, 2017)", "noteIndex" : 0, "plainCitation" : "(De Zoysa &amp; Yu, 2017)" }, "schema" : "https://github.com/citation-style-language/schema/raw/master/csl-citation.json" }</w:instrText>
      </w:r>
      <w:r w:rsidR="00B001DA" w:rsidRPr="00796F25">
        <w:fldChar w:fldCharType="separate"/>
      </w:r>
      <w:r w:rsidR="0099569E" w:rsidRPr="0099569E">
        <w:rPr>
          <w:noProof/>
        </w:rPr>
        <w:t>[@DeZoysa2017]</w:t>
      </w:r>
      <w:r w:rsidR="00B001DA" w:rsidRPr="00796F25">
        <w:fldChar w:fldCharType="end"/>
      </w:r>
      <w:r w:rsidRPr="00796F25">
        <w:t xml:space="preserve">. Depletion of the H/ACA box complex member </w:t>
      </w:r>
      <w:r w:rsidR="001B5CC0">
        <w:t>Nucleolar Protein Family A Member 2 (</w:t>
      </w:r>
      <w:commentRangeStart w:id="7"/>
      <w:r w:rsidRPr="00796F25">
        <w:t>NHP2</w:t>
      </w:r>
      <w:r w:rsidR="001B5CC0">
        <w:t>)</w:t>
      </w:r>
      <w:r w:rsidRPr="00796F25">
        <w:t xml:space="preserve"> </w:t>
      </w:r>
      <w:commentRangeEnd w:id="7"/>
      <w:r w:rsidR="006631FD">
        <w:rPr>
          <w:rStyle w:val="CommentReference"/>
        </w:rPr>
        <w:commentReference w:id="7"/>
      </w:r>
      <w:r w:rsidRPr="00796F25">
        <w:t>in the germline lead</w:t>
      </w:r>
      <w:r w:rsidR="00024AB1">
        <w:t>s</w:t>
      </w:r>
      <w:r w:rsidRPr="00796F25">
        <w:t xml:space="preserve"> to an accumulation of 4- and 8- cell cysts that do not transition to </w:t>
      </w:r>
      <w:r w:rsidR="00024AB1">
        <w:t>the</w:t>
      </w:r>
      <w:r w:rsidR="00024AB1" w:rsidRPr="00796F25">
        <w:t xml:space="preserve"> </w:t>
      </w:r>
      <w:r w:rsidRPr="00796F25">
        <w:t>16-cell cyst</w:t>
      </w:r>
      <w:r w:rsidR="00024AB1">
        <w:t xml:space="preserve"> stage</w:t>
      </w:r>
      <w:r w:rsidR="00562EBD">
        <w:t xml:space="preserve"> </w:t>
      </w:r>
      <w:r w:rsidR="00B001DA" w:rsidRPr="00796F25">
        <w:fldChar w:fldCharType="begin" w:fldLock="1"/>
      </w:r>
      <w:r w:rsidR="0099569E">
        <w:instrText>ADDIN CSL_CITATION { "citationID" : "piVQFdk3",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itle-short" : "Morita2018", "type" : "article-journal", "volume" : "60" }, "uris" : [ "http://www.mendeley.com/documents/?uuid=fb4a3184-9f82-4a68-bb46-af42db5d5eea" ] } ], "mendeley" : { "formattedCitation" : "[@Morita2018]", "plainTextFormattedCitation" : "[@Morita2018]", "previouslyFormattedCitation" : "@[Morita2018]" }, "properties" : { "formattedCitation" : "(Morita et al., 2018)", "noteIndex" : 0, "plainCitation" : "(Morita et al., 2018)" }, "schema" : "https://github.com/citation-style-language/schema/raw/master/csl-citation.json" }</w:instrText>
      </w:r>
      <w:r w:rsidR="00B001DA" w:rsidRPr="00796F25">
        <w:fldChar w:fldCharType="separate"/>
      </w:r>
      <w:r w:rsidR="0099569E" w:rsidRPr="0099569E">
        <w:rPr>
          <w:noProof/>
        </w:rPr>
        <w:t>[@Morita2018]</w:t>
      </w:r>
      <w:r w:rsidR="00B001DA" w:rsidRPr="00796F25">
        <w:fldChar w:fldCharType="end"/>
      </w:r>
      <w:r w:rsidRPr="00796F25">
        <w:t xml:space="preserve">. Interestingly, the </w:t>
      </w:r>
      <w:r w:rsidRPr="00796F25">
        <w:lastRenderedPageBreak/>
        <w:t xml:space="preserve">accumulation of single cells </w:t>
      </w:r>
      <w:r w:rsidR="00024AB1">
        <w:t>due to</w:t>
      </w:r>
      <w:r w:rsidR="00024AB1" w:rsidRPr="00796F25">
        <w:t xml:space="preserve"> </w:t>
      </w:r>
      <w:r w:rsidRPr="00796F25">
        <w:t xml:space="preserve">loss of </w:t>
      </w:r>
      <w:r w:rsidRPr="00796F25">
        <w:rPr>
          <w:i/>
        </w:rPr>
        <w:t>sxl</w:t>
      </w:r>
      <w:r w:rsidRPr="00796F25">
        <w:t xml:space="preserve"> is partially rescued </w:t>
      </w:r>
      <w:r w:rsidR="00024AB1">
        <w:t xml:space="preserve">by </w:t>
      </w:r>
      <w:r w:rsidRPr="00796F25">
        <w:t xml:space="preserve">loss of </w:t>
      </w:r>
      <w:r w:rsidRPr="00796F25">
        <w:rPr>
          <w:i/>
        </w:rPr>
        <w:t>NHP2</w:t>
      </w:r>
      <w:r w:rsidR="00032F90">
        <w:rPr>
          <w:i/>
        </w:rPr>
        <w:t xml:space="preserve"> </w:t>
      </w:r>
      <w:r w:rsidR="00032F90">
        <w:rPr>
          <w:iCs/>
        </w:rPr>
        <w:t xml:space="preserve">indicating that this </w:t>
      </w:r>
      <w:r w:rsidR="00032F90">
        <w:rPr>
          <w:i/>
        </w:rPr>
        <w:t xml:space="preserve">sxl </w:t>
      </w:r>
      <w:r w:rsidR="00032F90">
        <w:rPr>
          <w:iCs/>
        </w:rPr>
        <w:t>phenotype is due to excess NHP2</w:t>
      </w:r>
      <w:r w:rsidR="00562EBD">
        <w:rPr>
          <w:i/>
        </w:rPr>
        <w:t xml:space="preserve"> </w:t>
      </w:r>
      <w:r w:rsidR="00B001DA" w:rsidRPr="00796F25">
        <w:rPr>
          <w:i/>
        </w:rPr>
        <w:fldChar w:fldCharType="begin" w:fldLock="1"/>
      </w:r>
      <w:r w:rsidR="0099569E">
        <w:rPr>
          <w:i/>
        </w:rPr>
        <w:instrText>ADDIN CSL_CITATION { "citationID" : "V8sNEsQ2",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itle-short" : "Morita2018", "type" : "article-journal", "volume" : "60" }, "uris" : [ "http://www.mendeley.com/documents/?uuid=fb4a3184-9f82-4a68-bb46-af42db5d5eea" ] } ], "mendeley" : { "formattedCitation" : "[@Morita2018]", "plainTextFormattedCitation" : "[@Morita2018]", "previouslyFormattedCitation" : "@[Morita2018]" }, "properties" : { "formattedCitation" : "(Morita et al., 2018)", "noteIndex" : 0, "plainCitation" : "(Morita et al., 2018)" }, "schema" : "https://github.com/citation-style-language/schema/raw/master/csl-citation.json" }</w:instrText>
      </w:r>
      <w:r w:rsidR="00B001DA" w:rsidRPr="00796F25">
        <w:rPr>
          <w:i/>
        </w:rPr>
        <w:fldChar w:fldCharType="separate"/>
      </w:r>
      <w:r w:rsidR="0099569E" w:rsidRPr="0099569E">
        <w:rPr>
          <w:noProof/>
        </w:rPr>
        <w:t>[@Morita2018]</w:t>
      </w:r>
      <w:r w:rsidR="00B001DA" w:rsidRPr="00796F25">
        <w:rPr>
          <w:i/>
        </w:rPr>
        <w:fldChar w:fldCharType="end"/>
      </w:r>
      <w:r w:rsidRPr="00796F25">
        <w:t xml:space="preserve">. </w:t>
      </w:r>
      <w:r w:rsidR="00032F90">
        <w:t>Consistent with this notion</w:t>
      </w:r>
      <w:r w:rsidRPr="00796F25">
        <w:t>, Sxl interact</w:t>
      </w:r>
      <w:r w:rsidR="00032F90">
        <w:t>s</w:t>
      </w:r>
      <w:r w:rsidRPr="00796F25">
        <w:t xml:space="preserve"> with </w:t>
      </w:r>
      <w:r w:rsidRPr="00562EBD">
        <w:rPr>
          <w:i/>
        </w:rPr>
        <w:t>nhp2</w:t>
      </w:r>
      <w:r w:rsidRPr="00796F25">
        <w:t xml:space="preserve"> mRNA suggesting that Sxl may impose a regulatory function</w:t>
      </w:r>
      <w:r w:rsidR="00032F90">
        <w:t xml:space="preserve">, in this case likely repression of </w:t>
      </w:r>
      <w:r w:rsidR="00032F90">
        <w:rPr>
          <w:i/>
          <w:iCs/>
        </w:rPr>
        <w:t xml:space="preserve">nhp2 </w:t>
      </w:r>
      <w:r w:rsidR="00032F90">
        <w:t>to</w:t>
      </w:r>
      <w:r w:rsidRPr="00796F25">
        <w:t xml:space="preserve"> allow initiation of the differentiation program</w:t>
      </w:r>
      <w:r w:rsidR="00C123F8" w:rsidRPr="00796F25">
        <w:t xml:space="preserve"> </w:t>
      </w:r>
      <w:r w:rsidR="00C124E4" w:rsidRPr="00796F25">
        <w:t>(Figure 2)</w:t>
      </w:r>
      <w:r w:rsidR="00562EBD">
        <w:t xml:space="preserve"> </w:t>
      </w:r>
      <w:r w:rsidR="00C123F8" w:rsidRPr="00796F25">
        <w:fldChar w:fldCharType="begin" w:fldLock="1"/>
      </w:r>
      <w:r w:rsidR="0099569E">
        <w:instrText>ADDIN CSL_CITATION { "citationID" : "9INNPuS7",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itle-short" : "Morita2018", "type" : "article-journal", "volume" : "60" }, "uris" : [ "http://www.mendeley.com/documents/?uuid=fb4a3184-9f82-4a68-bb46-af42db5d5eea" ] } ], "mendeley" : { "formattedCitation" : "[@Morita2018]", "plainTextFormattedCitation" : "[@Morita2018]", "previouslyFormattedCitation" : "@[Morita2018]" }, "properties" : { "formattedCitation" : "(Morita et al., 2018)", "noteIndex" : 0, "plainCitation" : "(Morita et al., 2018)" }, "schema" : "https://github.com/citation-style-language/schema/raw/master/csl-citation.json" }</w:instrText>
      </w:r>
      <w:r w:rsidR="00C123F8" w:rsidRPr="00796F25">
        <w:fldChar w:fldCharType="separate"/>
      </w:r>
      <w:r w:rsidR="0099569E" w:rsidRPr="0099569E">
        <w:rPr>
          <w:noProof/>
        </w:rPr>
        <w:t>[@Morita2018]</w:t>
      </w:r>
      <w:r w:rsidR="00C123F8" w:rsidRPr="00796F25">
        <w:fldChar w:fldCharType="end"/>
      </w:r>
      <w:r w:rsidRPr="00796F25">
        <w:t xml:space="preserve">. Thus, </w:t>
      </w:r>
      <w:r w:rsidR="00293DAA">
        <w:t xml:space="preserve">although it is clear that </w:t>
      </w:r>
      <w:r w:rsidRPr="00796F25">
        <w:t xml:space="preserve">RNA modifications help </w:t>
      </w:r>
      <w:r w:rsidR="00032F90">
        <w:t xml:space="preserve">to </w:t>
      </w:r>
      <w:r w:rsidRPr="00796F25">
        <w:t xml:space="preserve">ensure proper splicing of </w:t>
      </w:r>
      <w:r w:rsidR="00032F90" w:rsidRPr="00796F25">
        <w:t xml:space="preserve"> </w:t>
      </w:r>
      <w:r w:rsidRPr="00796F25">
        <w:t>sex determination</w:t>
      </w:r>
      <w:r w:rsidR="00032F90">
        <w:t xml:space="preserve"> factors, but the</w:t>
      </w:r>
      <w:r w:rsidRPr="00796F25">
        <w:t xml:space="preserve"> pathway</w:t>
      </w:r>
      <w:r w:rsidR="00032F90">
        <w:t>,</w:t>
      </w:r>
      <w:r w:rsidRPr="00796F25">
        <w:t xml:space="preserve"> mechanism</w:t>
      </w:r>
      <w:r w:rsidR="00032F90">
        <w:t>,</w:t>
      </w:r>
      <w:r w:rsidRPr="00796F25">
        <w:t xml:space="preserve"> and direct targets remain unresolved.</w:t>
      </w:r>
    </w:p>
    <w:p w14:paraId="769B8AE4" w14:textId="77777777" w:rsidR="00780E6A" w:rsidRPr="00796F25" w:rsidRDefault="00D126B7" w:rsidP="00842C68">
      <w:pPr>
        <w:spacing w:line="480" w:lineRule="auto"/>
      </w:pPr>
      <w:r w:rsidRPr="00796F25">
        <w:t xml:space="preserve"> </w:t>
      </w:r>
    </w:p>
    <w:p w14:paraId="482C47B6" w14:textId="74686D63" w:rsidR="00780E6A" w:rsidRPr="00513BA1" w:rsidRDefault="00D126B7" w:rsidP="00513BA1">
      <w:pPr>
        <w:pStyle w:val="ListParagraph"/>
        <w:numPr>
          <w:ilvl w:val="0"/>
          <w:numId w:val="1"/>
        </w:numPr>
        <w:spacing w:line="480" w:lineRule="auto"/>
        <w:ind w:left="360"/>
        <w:jc w:val="both"/>
        <w:rPr>
          <w:b/>
        </w:rPr>
      </w:pPr>
      <w:r w:rsidRPr="00513BA1">
        <w:rPr>
          <w:b/>
        </w:rPr>
        <w:t>Production of ribosomes is finely tuned to facilitate differentiation</w:t>
      </w:r>
    </w:p>
    <w:p w14:paraId="65C7E6C2" w14:textId="77777777" w:rsidR="00780E6A" w:rsidRPr="00796F25" w:rsidRDefault="00D126B7" w:rsidP="00842C68">
      <w:pPr>
        <w:spacing w:line="480" w:lineRule="auto"/>
        <w:rPr>
          <w:b/>
        </w:rPr>
      </w:pPr>
      <w:r w:rsidRPr="00796F25">
        <w:rPr>
          <w:b/>
        </w:rPr>
        <w:t xml:space="preserve"> </w:t>
      </w:r>
    </w:p>
    <w:p w14:paraId="40EC91EB" w14:textId="564D738B" w:rsidR="00780E6A" w:rsidRPr="00796F25" w:rsidRDefault="00D126B7" w:rsidP="00842C68">
      <w:pPr>
        <w:spacing w:line="480" w:lineRule="auto"/>
      </w:pPr>
      <w:r w:rsidRPr="00796F25">
        <w:t>While splicing mediates proper mRNA production, access of the mature mRNAs to ribosomes controls their translation. Once mRNAs are gated for translation, proper ribosome levels control protein production. The levels of ribosomes during early oogenesis are strictly regulated and shockingly dynamic. Ribosome biogenesis is the process of transcribing and processing the ribosomal RNA (rRNA) components, as well as transcribing and translating the protein constituents of the ribosome</w:t>
      </w:r>
      <w:r w:rsidR="00B3422A" w:rsidRPr="00796F25">
        <w:t xml:space="preserve"> </w:t>
      </w:r>
      <w:r w:rsidR="004C6FE3" w:rsidRPr="00796F25">
        <w:fldChar w:fldCharType="begin" w:fldLock="1"/>
      </w:r>
      <w:r w:rsidR="0099569E">
        <w:instrText>ADDIN CSL_CITATION { "citationID" : "42xWlmJZ", "citationItems" : [ { "id" : "ITEM-1",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1", "issue" : "1", "issued" : { "date-parts" : [ [ "2015", "1" ] ] }, "page" : "e1025185", "publisher" : "Taylor &amp; Francis", "title" : "Ribosomopathies: Global process, tissue specific defects", "title-short" : "Yelick2015a", "type" : "article-journal", "volume" : "3" }, "uri" : [ "http://www.mendeley.com/documents/?uuid=a751f4a0-d26f-4acf-9a42-043c24e57daa" ], "uris" : [ "http://www.mendeley.com/documents/?uuid=a751f4a0-d26f-4acf-9a42-043c24e57daa" ] }, { "id" : "ITEM-2", "itemData" : { "DOI" : "10.1016/J.GDE.2013.02.001", "ISSN" : "0959-437X", "abstract" : "Ribosome biogenesis and protein synthesis are two of the most energy consuming processes in a growing cell. Moreover, defects in their molecular components can alter the pattern of gene expression [1,2]. Thus it is understandable that cells have developed a surveillance system to monitor the status of the translational machinery. Recent discoveries of causative mutations and deletions in genes linked to ribosome biogenesis have defined a group of similar pathologies termed ribosomopathies. Over the past decade, much has been learned regarding the relationship between growth control and ribosome biogenesis. The discovery of extra-ribosomal functions of several ribosome proteins and their regulation of p53 levels has provided a link from ribosome impairment to cell cycle regulation. Yet, evidence suggesting p53 and/or Hdm2 independent pathways also exists. In this review, we summarize recent advances in understanding the mechanisms underlying the pathologies of ribosomopathies and discuss the relationship between ribosome production and tumorigenesis.", "author" : [ { "dropping-particle" : "", "family" : "Teng", "given" : "Teng", "non-dropping-particle" : "", "parse-names" : false, "suffix" : "" }, { "dropping-particle" : "", "family" : "Thomas", "given" : "George", "non-dropping-particle" : "", "parse-names" : false, "suffix" : "" }, { "dropping-particle" : "", "family" : "Mercer", "given" : "Carol A", "non-dropping-particle" : "", "parse-names" : false, "suffix" : "" } ], "container-title" : "Current Opinion in Genetics &amp; Development", "id" : "ITEM-2", "issue" : "1", "issued" : { "date-parts" : [ [ "2013", "2", "1" ] ] }, "page" : "63-71", "publisher" : "Elsevier Current Trends", "title" : "Growth control and ribosomopathies", "title-short" : "Teng2013", "type" : "article-journal", "volume" : "23" }, "uri" : [ "http://www.mendeley.com/documents/?uuid=5f99300b-9a1a-42b3-b7dc-6d849184015e" ], "uris" : [ "http://www.mendeley.com/documents/?uuid=5f99300b-9a1a-42b3-b7dc-6d849184015e" ] }, { "id" : "ITEM-3",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3", "issue" : "1", "issued" : { "date-parts" : [ [ "2004" ] ] }, "page" : "43-50", "publisher" : "Elsevier", "title" : "Ribosome biogenesis: of knobs and RNA processing", "title-short" : "Granneman2004a", "type" : "article-journal", "volume" : "296" }, "uri" : [ "http://www.mendeley.com/documents/?uuid=4cd182c3-3a24-4661-aad9-a761dadc48da" ], "uris" : [ "http://www.mendeley.com/documents/?uuid=4cd182c3-3a24-4661-aad9-a761dadc48da" ] }, { "id" : "ITEM-4", "itemData" : { "DOI" : "10.1080/15216540400010867", "ISSN" : "1521-6543", "author" : [ { "dropping-particle" : "", "family" : "Nazar", "given" : "Ross", "non-dropping-particle" : "", "parse-names" : false, "suffix" : "" } ], "container-title" : "IUBMB Life (International Union of Biochemistry and Molecular Biology: Life)", "id" : "ITEM-4", "issue" : "8", "issued" : { "date-parts" : [ [ "2004", "8", "1" ] ] }, "page" : "457-465", "publisher" : "Informa Healthcare", "title" : "Ribosomal RNA Processing and Ribosome Biogenesis in Eukaryotes", "title-short" : "Nazar2004a", "type" : "article-journal", "volume" : "56" }, "uri" : [ "http://www.mendeley.com/documents/?uuid=b8e782c8-31e5-46e2-94ce-a6d2c51033fd" ], "uris" : [ "http://www.mendeley.com/documents/?uuid=b8e782c8-31e5-46e2-94ce-a6d2c51033fd" ] } ], "mendeley" : { "formattedCitation" : "[@Granneman2004a; @Nazar2004a; @Teng2013; @Yelick2015a]", "plainTextFormattedCitation" : "[@Granneman2004a; @Nazar2004a; @Teng2013; @Yelick2015a]", "previouslyFormattedCitation" : "@[Granneman2004a,Nazar2004a,Teng2013,Yelick2015a]" }, "properties" : { "formattedCitation" : "(Granneman &amp; Baserga, 2004a; Nazar, 2004; Teng et al., 2013; Yelick &amp; Trainor, 2015a)", "noteIndex" : 0, "plainCitation" : "(Granneman &amp; Baserga, 2004a; Nazar, 2004; Teng et al., 2013; Yelick &amp; Trainor, 2015a)" }, "schema" : "https://github.com/citation-style-language/schema/raw/master/csl-citation.json" }</w:instrText>
      </w:r>
      <w:r w:rsidR="004C6FE3" w:rsidRPr="00796F25">
        <w:fldChar w:fldCharType="separate"/>
      </w:r>
      <w:r w:rsidR="0099569E" w:rsidRPr="0099569E">
        <w:rPr>
          <w:noProof/>
        </w:rPr>
        <w:t>[@Granneman2004a; @Nazar2004a; @Teng2013; @Yelick2015a]</w:t>
      </w:r>
      <w:r w:rsidR="004C6FE3" w:rsidRPr="00796F25">
        <w:fldChar w:fldCharType="end"/>
      </w:r>
      <w:r w:rsidRPr="00796F25">
        <w:t>. This process is exquisitely regulated as ribosome biogenesis is one of the most energy intensive tasks of maintaining cell homeostasis and is even more crucial in proliferative cells</w:t>
      </w:r>
      <w:r w:rsidR="00562EBD">
        <w:t xml:space="preserve"> </w:t>
      </w:r>
      <w:r w:rsidR="00DF77F9" w:rsidRPr="00796F25">
        <w:fldChar w:fldCharType="begin" w:fldLock="1"/>
      </w:r>
      <w:r w:rsidR="0099569E">
        <w:instrText>ADDIN CSL_CITATION { "citationID" : "5xd3jmCe", "citationItems" : [ { "id" : "ITEM-1", "itemData" : { "ISSN" : "1757-7004", "author" : [ { "dropping-particle" : "", "family" : "Phipps", "given" : "Kathleen R", "non-dropping-particle" : "", "parse-names" : false, "suffix" : "" }, { "dropping-particle" : "", "family" : "Charette", "given" : "J Michael", "non-dropping-particle" : "", "parse-names" : false, "suffix" : "" }, { "dropping-particle" : "", "family" : "Baserga", "given" : "Susan J", "non-dropping-particle" : "", "parse-names" : false, "suffix" : "" } ], "container-title" : "Wiley Interdisciplinary Reviews: RNA", "id" : "ITEM-1", "issue" : "1", "issued" : { "date-parts" : [ [ "2011" ] ] }, "page" : "1-21", "publisher" : "Wiley Online Library", "title" : "The small subunit processome in ribosome biogenesis\u2014progress and prospects", "title-short" : "Phipps2011a", "type" : "article-journal", "volume" : "2" }, "uri" : [ "http://www.mendeley.com/documents/?uuid=b3f86541-79ae-490d-9786-e01b95d8018d" ], "uris" : [ "http://www.mendeley.com/documents/?uuid=b3f86541-79ae-490d-9786-e01b95d8018d" ] } ], "mendeley" : { "formattedCitation" : "[@Phipps2011a]", "plainTextFormattedCitation" : "[@Phipps2011a]", "previouslyFormattedCitation" : "@[Phipps2011a]" }, "properties" : { "formattedCitation" : "(Phipps et al., 2011)", "noteIndex" : 0, "plainCitation" : "(Phipps et al., 2011)" }, "schema" : "https://github.com/citation-style-language/schema/raw/master/csl-citation.json" }</w:instrText>
      </w:r>
      <w:r w:rsidR="00DF77F9" w:rsidRPr="00796F25">
        <w:fldChar w:fldCharType="separate"/>
      </w:r>
      <w:r w:rsidR="0099569E" w:rsidRPr="0099569E">
        <w:rPr>
          <w:noProof/>
        </w:rPr>
        <w:t>[@Phipps2011a]</w:t>
      </w:r>
      <w:r w:rsidR="00DF77F9" w:rsidRPr="00796F25">
        <w:fldChar w:fldCharType="end"/>
      </w:r>
      <w:r w:rsidR="00DF77F9" w:rsidRPr="00796F25">
        <w:t xml:space="preserve">. </w:t>
      </w:r>
      <w:r w:rsidRPr="00796F25">
        <w:t>In addition to the high energy requirement of ribosome biogenesis, all of the</w:t>
      </w:r>
      <w:r w:rsidR="00562EBD">
        <w:t xml:space="preserve"> </w:t>
      </w:r>
      <w:r w:rsidRPr="00796F25">
        <w:t>components of the ribosome must be coordinated in their production. The process of ribosome biogenesis involves a series of coordinated steps of processing and assembly that involve dozens of non-coding RNAs and proteins</w:t>
      </w:r>
      <w:r w:rsidR="009B0948">
        <w:t xml:space="preserve"> and </w:t>
      </w:r>
      <w:r w:rsidRPr="00796F25">
        <w:t xml:space="preserve">the molecular details of this process have been thoroughly covered in detail in several </w:t>
      </w:r>
      <w:r w:rsidR="009B0948">
        <w:t xml:space="preserve">recent </w:t>
      </w:r>
      <w:r w:rsidRPr="00796F25">
        <w:t>reviews</w:t>
      </w:r>
      <w:r w:rsidR="00B3422A" w:rsidRPr="00796F25">
        <w:t xml:space="preserve"> </w:t>
      </w:r>
      <w:r w:rsidR="00DF77F9" w:rsidRPr="00796F25">
        <w:fldChar w:fldCharType="begin" w:fldLock="1"/>
      </w:r>
      <w:r w:rsidR="0099569E">
        <w:instrText>ADDIN CSL_CITATION { "citationID" : "gkaIfBrp", "citationItems" : [ { "id" : "ITEM-1", "itemData" : { "DOI" : "10.1101/gad.267112.115", "ISSN" : "1549-5477", "PMID" : "26443847", "abstract" : "RNA-binding proteins (RBPs) play integral roles in gene regulation, yet only a small fraction of RBPs has been studied in the context of stem cells. Here we applied an RNAi screen for RBPs in mouse embryonic stem cells (ESCs) and identified 16 RBPs involved in pluripotency maintenance. Interestingly, six identified RBPs, including Krr1 and Ddx47, are part of a complex called small subunit processome (SSUP) that mediates 18S rRNA biogenesis. The SSUP components are preferentially expressed in stem cells and enhance the global translational rate, which is critical to sustain the protein levels of labile pluripotency factors such as Nanog and Esrrb. Furthermore, the SSUP proteins are required for efficient reprogramming of induced pluripotent stem cells. Our study uncovers the role of the SSUP and the importance of translational control in stem cell fate decision.", "author" : [ { "dropping-particle" : "", "family" : "You", "given" : "Kwon Tae", "non-dropping-particle" : "", "parse-names" : false, "suffix" : "" }, { "dropping-particle" : "", "family" : "Park", "given" : "Joha", "non-dropping-particle" : "", "parse-names" : false, "suffix" : "" }, { "dropping-particle" : "", "family" : "Kim", "given" : "V Narry", "non-dropping-particle" : "", "parse-names" : false, "suffix" : "" } ], "container-title" : "Genes &amp; development", "id" : "ITEM-1", "issue" : "19", "issued" : { "date-parts" : [ [ "2015", "10", "1" ] ] }, "page" : "2004-9", "publisher" : "Cold Spring Harbor Laboratory Press", "title" : "Role of the small subunit processome in the maintenance of pluripotent stem cells.", "title-short" : "You2015", "type" : "article-journal", "volume" : "29" }, "uri" : [ "http://www.mendeley.com/documents/?uuid=c5b4dfc9-a90d-43be-8150-8075eb5797cd" ], "uris" : [ "http://www.mendeley.com/documents/?uuid=c5b4dfc9-a90d-43be-8150-8075eb5797cd" ] }, { "id" : "ITEM-2",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2", "issue" : "1", "issued" : { "date-parts" : [ [ "2015", "1" ] ] }, "page" : "e1025185", "publisher" : "Taylor &amp; Francis", "title" : "Ribosomopathies: Global process, tissue specific defects", "title-short" : "Yelick2015a", "type" : "article-journal", "volume" : "3" }, "uris" : [ "http://www.mendeley.com/documents/?uuid=a751f4a0-d26f-4acf-9a42-043c24e57daa" ] }, { "id" : "ITEM-3",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3", "issue" : "1", "issued" : { "date-parts" : [ [ "2004" ] ] }, "page" : "43-50", "publisher" : "Elsevier", "title" : "Ribosome biogenesis: of knobs and RNA processing", "title-short" : "Granneman2004a", "type" : "article-journal", "volume" : "296" }, "uris" : [ "http://www.mendeley.com/documents/?uuid=4cd182c3-3a24-4661-aad9-a761dadc48da" ] } ], "mendeley" : { "formattedCitation" : "[@Granneman2004a; @Yelick2015a; @You2015]", "plainTextFormattedCitation" : "[@Granneman2004a; @Yelick2015a; @You2015]", "previouslyFormattedCitation" : "@[Granneman2004a,Yelick2015a,You2015]" }, "properties" : { "formattedCitation" : "(Granneman &amp; Baserga, 2004b; Yelick &amp; Trainor, 2015b; You et al., 2015)", "noteIndex" : 0, "plainCitation" : "(Granneman &amp; Baserga, 2004b; Yelick &amp; Trainor, 2015b; You et al., 2015)" }, "schema" : "https://github.com/citation-style-language/schema/raw/master/csl-citation.json" }</w:instrText>
      </w:r>
      <w:r w:rsidR="00DF77F9" w:rsidRPr="00796F25">
        <w:fldChar w:fldCharType="separate"/>
      </w:r>
      <w:r w:rsidR="0099569E" w:rsidRPr="0099569E">
        <w:rPr>
          <w:noProof/>
        </w:rPr>
        <w:t>[@Granneman2004a; @Yelick2015a; @You2015]</w:t>
      </w:r>
      <w:r w:rsidR="00DF77F9" w:rsidRPr="00796F25">
        <w:fldChar w:fldCharType="end"/>
      </w:r>
      <w:r w:rsidRPr="00796F25">
        <w:t>. Briefly, ribosomal DNA (rDNA) is present in multicopy stretches within the genome; these areas of DNA are localized to a subnuclear organelle called the nucleolus</w:t>
      </w:r>
      <w:r w:rsidR="00662802" w:rsidRPr="00796F25">
        <w:t xml:space="preserve"> </w:t>
      </w:r>
      <w:r w:rsidR="00342ACA" w:rsidRPr="00796F25">
        <w:fldChar w:fldCharType="begin" w:fldLock="1"/>
      </w:r>
      <w:r w:rsidR="0099569E">
        <w:instrText>ADDIN CSL_CITATION { "citationID" : "FFQ5EkjN", "citationItems" : [ { "id" : "ITEM-1", "itemData" : { "ISSN" : "0890-9369", "author" : [ { "dropping-particle" : "", "family" : "Karpen", "given" : "Gary H", "non-dropping-particle" : "", "parse-names" : false, "suffix" : "" }, { "dropping-particle" : "", "family" : "Schaefer", "given" : "John E", "non-dropping-particle" : "", "parse-names" : false, "suffix" : "" }, { "dropping-particle" : "", "family" : "Laird", "given" : "Charles D", "non-dropping-particle" : "", "parse-names" : false, "suffix" : "" } ], "container-title" : "Genes &amp; development", "id" : "ITEM-1", "issue" : "12b", "issued" : { "date-parts" : [ [ "1988" ] ] }, "page" : "1745-1763", "publisher" : "Cold Spring Harbor Lab", "title" : "A Drosophila rRNA gene located in euchromatin is active in transcription and nucleolus formation.", "title-short" : "Karpen1988a", "type" : "article-journal", "volume" : "2" }, "uri" : [ "http://www.mendeley.com/documents/?uuid=2b6c07c3-d81a-42a1-b1d8-0fca7eb9d950" ], "uris" : [ "http://www.mendeley.com/documents/?uuid=2b6c07c3-d81a-42a1-b1d8-0fca7eb9d950" ] }, { "id" : "ITEM-2", "itemData" : { "author" : [ { "dropping-particle" : "", "family" : "Ritossa", "given" : "F M", "non-dropping-particle" : "", "parse-names" : false, "suffix" : "" }, { "dropping-particle" : "", "family" : "Spiegelman", "given" : "Sol", "non-dropping-particle" : "", "parse-names" : false, "suffix" : "" } ], "container-title" : "Proceedings of the National Academy of Sciences of the United States of America", "id" : "ITEM-2", "issue" : "4", "issued" : { "date-parts" : [ [ "1965" ] ] }, "page" : "737", "publisher" : "National Academy of Sciences", "title" : "Localization of DNA complementary to ribosomal RNA in the nucleolus organizer region of Drosophila melanogaster", "title-short" : "Ritossa1965a", "type" : "article-journal", "volume" : "53" }, "uri" : [ "http://www.mendeley.com/documents/?uuid=75007636-d434-4dc0-96e4-cad216d1be96" ], "uris" : [ "http://www.mendeley.com/documents/?uuid=75007636-d434-4dc0-96e4-cad216d1be96" ] }, { "id" : "ITEM-3", "itemData" : { "ISSN" : "0340-2061", "author" : [ { "dropping-particle" : "", "family" : "Schwarzacher", "given" : "Hans Georg", "non-dropping-particle" : "", "parse-names" : false, "suffix" : "" }, { "dropping-particle" : "", "family" : "Wachtler", "given" : "Franz", "non-dropping-particle" : "", "parse-names" : false, "suffix" : "" } ], "container-title" : "Anatomy and embryology", "id" : "ITEM-3", "issue" : "6", "issued" : { "date-parts" : [ [ "1993" ] ] }, "page" : "515-536", "publisher" : "Springer", "title" : "The nucleolus", "title-short" : "Schwarzacher1993", "type" : "article-journal", "volume" : "188" }, "uri" : [ "http://www.mendeley.com/documents/?uuid=3306083d-76b3-4bdb-ad0e-8d4f3b72d0ef" ], "uris" : [ "http://www.mendeley.com/documents/?uuid=3306083d-76b3-4bdb-ad0e-8d4f3b72d0ef" ] } ], "mendeley" : { "formattedCitation" : "[@Karpen1988a; @Ritossa1965a; @Schwarzacher1993]", "plainTextFormattedCitation" : "[@Karpen1988a; @Ritossa1965a; @Schwarzacher1993]", "previouslyFormattedCitation" : "@[Karpen1988a,Ritossa1965a,Schwarzacher1993]" }, "properties" : { "formattedCitation" : "(Karpen et al., 1988; Ritossa &amp; Spiegelman, 1965; Schwarzacher &amp; Wachtler, 1993)", "noteIndex" : 0, "plainCitation" : "(Karpen et al., 1988; Ritossa &amp; Spiegelman, 1965; Schwarzacher &amp; Wachtler, 1993)" }, "schema" : "https://github.com/citation-style-language/schema/raw/master/csl-citation.json" }</w:instrText>
      </w:r>
      <w:r w:rsidR="00342ACA" w:rsidRPr="00796F25">
        <w:fldChar w:fldCharType="separate"/>
      </w:r>
      <w:r w:rsidR="0099569E" w:rsidRPr="0099569E">
        <w:rPr>
          <w:noProof/>
        </w:rPr>
        <w:t>[@Karpen1988a; @Ritossa1965a; @Schwarzacher1993]</w:t>
      </w:r>
      <w:r w:rsidR="00342ACA" w:rsidRPr="00796F25">
        <w:fldChar w:fldCharType="end"/>
      </w:r>
      <w:r w:rsidRPr="00796F25">
        <w:t xml:space="preserve">. rDNA is transcribed into </w:t>
      </w:r>
      <w:r w:rsidRPr="00796F25">
        <w:lastRenderedPageBreak/>
        <w:t>rRNA in the nucleolus and processing steps begin cotranscriptionally</w:t>
      </w:r>
      <w:r w:rsidR="00342ACA" w:rsidRPr="00796F25">
        <w:t xml:space="preserve"> </w:t>
      </w:r>
      <w:r w:rsidR="00342ACA" w:rsidRPr="00796F25">
        <w:fldChar w:fldCharType="begin" w:fldLock="1"/>
      </w:r>
      <w:r w:rsidR="0099569E">
        <w:instrText>ADDIN CSL_CITATION { "citationID" : "IB6a8KEz", "citationItems" : [ { "id" : "ITEM-1", "itemData" : { "ISSN" : "1097-2765", "author" : [ { "dropping-particle" : "", "family" : "Ko\u0161", "given" : "Martin", "non-dropping-particle" : "", "parse-names" : false, "suffix" : "" }, { "dropping-particle" : "", "family" : "Tollervey", "given" : "David", "non-dropping-particle" : "", "parse-names" : false, "suffix" : "" } ], "container-title" : "Molecular cell", "id" : "ITEM-1", "issue" : "6", "issued" : { "date-parts" : [ [ "2010" ] ] }, "page" : "809-820", "publisher" : "Elsevier", "title" : "Yeast pre-rRNA processing and modification occur cotranscriptionally", "title-short" : "Kos2010", "type" : "article-journal", "volume" : "37" }, "uri" : [ "http://www.mendeley.com/documents/?uuid=6b6de392-dd68-4990-8238-8f98bbe7466f" ], "uris" : [ "http://www.mendeley.com/documents/?uuid=6b6de392-dd68-4990-8238-8f98bbe7466f" ] } ], "mendeley" : { "formattedCitation" : "[@Kos2010]", "plainTextFormattedCitation" : "[@Kos2010]", "previouslyFormattedCitation" : "@[Kos2010]" }, "properties" : { "formattedCitation" : "(Ko\\uc0\\u353{} &amp; Tollervey, 2010)", "noteIndex" : 0, "plainCitation" : "(Ko\u0161 &amp; Tollervey, 2010)" }, "schema" : "https://github.com/citation-style-language/schema/raw/master/csl-citation.json" }</w:instrText>
      </w:r>
      <w:r w:rsidR="00342ACA" w:rsidRPr="00796F25">
        <w:fldChar w:fldCharType="separate"/>
      </w:r>
      <w:r w:rsidR="0099569E" w:rsidRPr="0099569E">
        <w:rPr>
          <w:noProof/>
          <w:szCs w:val="24"/>
        </w:rPr>
        <w:t>[@Kos2010]</w:t>
      </w:r>
      <w:r w:rsidR="00342ACA" w:rsidRPr="00796F25">
        <w:fldChar w:fldCharType="end"/>
      </w:r>
      <w:r w:rsidRPr="00796F25">
        <w:t xml:space="preserve"> to remove internal and external spacers found in immature rRNA</w:t>
      </w:r>
      <w:r w:rsidR="00562EBD">
        <w:t xml:space="preserve"> </w:t>
      </w:r>
      <w:r w:rsidR="00342ACA" w:rsidRPr="00796F25">
        <w:fldChar w:fldCharType="begin" w:fldLock="1"/>
      </w:r>
      <w:r w:rsidR="0099569E">
        <w:instrText>ADDIN CSL_CITATION { "citationID" : "G3uosPNa", "citationItems" : [ { "id" : "ITEM-1", "itemData" : { "ISSN" : "1460-2075", "author" : [ { "dropping-particle" : "", "family" : "Sch\u00e4fer", "given" : "Thorsten", "non-dropping-particle" : "", "parse-names" : false, "suffix" : "" }, { "dropping-particle" : "", "family" : "Strau\u00df", "given" : "Daniela",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d", "non-dropping-particle" : "", "parse-names" : false, "suffix" : "" } ], "container-title" : "The EMBO Journal", "id" : "ITEM-1", "issue" : "6", "issued" : { "date-parts" : [ [ "2003" ] ] }, "page" : "1370-1380", "publisher" : "John Wiley &amp; Sons, Ltd", "title" : "The path from nucleolar 90S to cytoplasmic 40S pre\u2010ribosomes", "title-short" : "Schafer2003a", "type" : "article-journal", "volume" : "22" }, "uri" : [ "http://www.mendeley.com/documents/?uuid=7f81066a-a341-4552-9c6a-46bb17028210" ], "uris" : [ "http://www.mendeley.com/documents/?uuid=7f81066a-a341-4552-9c6a-46bb17028210" ] }, { "id" : "ITEM-2", "itemData" : { "DOI" : "10.1016/J.MOLCEL.2013.08.011", "ISSN" : "1097-2765", "abstract" : "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u00a0p53-dependent nucleolar tumor surveillance pathway, and they precede cell-cycle arrest and apoptosis. We also investigated the exosome\u2019s role in processing internal transcribed spacers (ITSs) and report that 3\u2032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 "author" : [ { "dropping-particle" : "", "family" : "Tafforeau", "given" : "Lionel", "non-dropping-particle" : "", "parse-names" : false, "suffix" : "" }, { "dropping-particle" : "", "family" : "Zorbas", "given" : "Christiane", "non-dropping-particle" : "", "parse-names" : false, "suffix" : "" }, { "dropping-particle" : "", "family" : "Langhendries", "given" : "Jean-Louis", "non-dropping-particle" : "", "parse-names" : false, "suffix" : "" }, { "dropping-particle" : "", "family" : "Mullineux", "given" : "Sahra-Taylor", "non-dropping-particle" : "", "parse-names" : false, "suffix" : "" }, { "dropping-particle" : "", "family" : "Stamatopoulou", "given" : "Vassiliki", "non-dropping-particle" : "", "parse-names" : false, "suffix" : "" }, { "dropping-particle" : "", "family" : "Mullier", "given" : "Romain", "non-dropping-particle" : "", "parse-names" : false, "suffix" : "" }, { "dropping-particle" : "", "family" : "Wacheul", "given" : "Ludivine", "non-dropping-particle" : "", "parse-names" : false, "suffix" : "" }, { "dropping-particle" : "", "family" : "Lafontaine", "given" : "Denis\u00a0L.J.", "non-dropping-particle" : "", "parse-names" : false, "suffix" : "" } ], "container-title" : "Molecular Cell", "id" : "ITEM-2", "issue" : "4", "issued" : { "date-parts" : [ [ "2013", "8", "22" ] ] }, "page" : "539-551", "publisher" : "Cell Press", "title" : "The Complexity of Human Ribosome Biogenesis Revealed by Systematic Nucleolar Screening of Pre-rRNA Processing Factors", "title-short" : "Tafforeau2013a", "type" : "article-journal", "volume" : "51" }, "uris" : [ "http://www.mendeley.com/documents/?uuid=bf1ac064-7d9e-4c3d-a6d8-019ddf9f8452" ] }, { "id" : "ITEM-3", "itemData" : { "DOI" : "10.1038/emboj.2011.256", "ISSN" : "1460-2075", "PMID" : "21811236", "abstract" : "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 "author" : [ { "dropping-particle" : "", "family" : "Granneman", "given" : "Sander",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 C", "non-dropping-particle" : "", "parse-names" : false, "suffix" : "" } ], "container-title" : "The EMBO journal", "id" : "ITEM-3", "issue" : "19", "issued" : { "date-parts" : [ [ "2011", "8", "2" ] ] }, "page" : "4006-19", "publisher" : "EMBO Press", "title" : "A cluster of ribosome synthesis factors regulate pre-rRNA folding and 5.8S rRNA maturation by the Rat1 exonuclease.", "title-short" : "Granneman2011", "type" : "article-journal", "volume" : "30" }, "uri" : [ "http://www.mendeley.com/documents/?uuid=ce78881f-ca5e-4ede-b1f3-00de18781b1c" ], "uris" : [ "http://www.mendeley.com/documents/?uuid=ce78881f-ca5e-4ede-b1f3-00de18781b1c" ] }, { "id" : "ITEM-4",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4", "issue" : "1", "issued" : { "date-parts" : [ [ "2004" ] ] }, "page" : "43-50", "publisher" : "Elsevier", "title" : "Ribosome biogenesis: of knobs and RNA processing", "title-short" : "Granneman2004a", "type" : "article-journal", "volume" : "296" }, "uris" : [ "http://www.mendeley.com/documents/?uuid=4cd182c3-3a24-4661-aad9-a761dadc48da" ] } ], "mendeley" : { "formattedCitation" : "[@Granneman2011; @Granneman2004a; @Schafer2003a; @Tafforeau2013a]", "plainTextFormattedCitation" : "[@Granneman2011; @Granneman2004a; @Schafer2003a; @Tafforeau2013a]", "previouslyFormattedCitation" : "@[Granneman2004a,Granneman2011,Schafer2003a,Tafforeau2013a]" }, "properties" : { "formattedCitation" : "(Granneman et al., 2011; Granneman &amp; Baserga, 2004b; Sch\\uc0\\u228{}fer et al., 2003a; Tafforeau et al., 2013)", "noteIndex" : 0, "plainCitation" : "(Granneman et al., 2011; Granneman &amp; Baserga, 2004b; Sch\u00e4fer et al., 2003a; Tafforeau et al., 2013)" }, "schema" : "https://github.com/citation-style-language/schema/raw/master/csl-citation.json" }</w:instrText>
      </w:r>
      <w:r w:rsidR="00342ACA" w:rsidRPr="00796F25">
        <w:fldChar w:fldCharType="separate"/>
      </w:r>
      <w:r w:rsidR="0099569E" w:rsidRPr="0099569E">
        <w:rPr>
          <w:noProof/>
          <w:szCs w:val="24"/>
        </w:rPr>
        <w:t>[@Granneman2011; @Granneman2004a; @Schafer2003a; @Tafforeau2013a]</w:t>
      </w:r>
      <w:r w:rsidR="00342ACA" w:rsidRPr="00796F25">
        <w:fldChar w:fldCharType="end"/>
      </w:r>
      <w:r w:rsidRPr="00796F25">
        <w:t>. As these processing steps occur, the rRNA is covalently modified and ribosomal proteins begin to interact with the partially processed rRNA</w:t>
      </w:r>
      <w:r w:rsidR="00342ACA" w:rsidRPr="00796F25">
        <w:t xml:space="preserve"> </w:t>
      </w:r>
      <w:r w:rsidR="00342ACA" w:rsidRPr="00796F25">
        <w:fldChar w:fldCharType="begin" w:fldLock="1"/>
      </w:r>
      <w:r w:rsidR="0099569E">
        <w:instrText>ADDIN CSL_CITATION { "citationID" : "N9Vd12FR", "citationItems" : [ { "id" : "ITEM-1", "itemData" : { "DOI" : "10.1128/MCB.24.13.5797-5807.2004", "ISBN" : "0270-7306 (Print)\\r0270-7306 (Linking)", "ISSN" : "0270-7306", "PMID" : "15199136", "abstract" : "Pseudouridine, the most abundant modified nucleoside in RNA, is synthesized by posttranscriptional isomerization of uridines. In eukaryotic RNAs, site-specific synthesis of pseudouridines is directed primarily by box H/ACA guide RNAs. In this study, we have identified 61 novel putative pseudouridylation guide RNAs by construction and characterization of a cDNA library of human box H/ACA RNAs. The majority of the new box H/ACA RNAs are predicted to direct pseudouridine synthesis in rRNAs and spliceosomal small nuclear RNAs. We can attribute RNA-directed modification to 79 of the 97 pseudouridylation sites present in the human 18S, 5.8S, and 28S rRNAs and to 11 of the 21 pseudouridines reported for the U1, U2, U4, U5, and U6 spliceosomal RNAs. We have also identified 12 novel box H/ACA RNAs which lack apparent target pseudouridines in rRNAs and small nuclear RNAs. These putative guide RNAs likely function in the pseudouridylation of some other types of cellular RNAs, suggesting that RNA-guided pseudouridylation is more general than assumed before. The genomic organization of the new box H/ACA RNA genes indicates that in human cells, all box H/ACA pseudouridylation guide RNAs are processed from introns of pre-mRNA transcripts which either encode a protein product or lack protein-coding capacity.", "author" : [ { "dropping-particle" : "", "family" : "Kiss", "given" : "A. M.", "non-dropping-particle" : "", "parse-names" : false, "suffix" : "" }, { "dropping-particle" : "", "family" : "Jady", "given" : "B. E.", "non-dropping-particle" : "", "parse-names" : false, "suffix" : "" }, { "dropping-particle" : "", "family" : "Bertrand", "given" : "E.", "non-dropping-particle" : "", "parse-names" : false, "suffix" : "" }, { "dropping-particle" : "", "family" : "Kiss", "given" : "T.", "non-dropping-particle" : "", "parse-names" : false, "suffix" : "" } ], "container-title" : "Molecular and Cellular Biology", "id" : "ITEM-1", "issue" : "13", "issued" : { "date-parts" : [ [ "2004", "7" ] ] }, "page" : "5797-5807", "publisher" : "American Society for Microbiology", "title" : "Human Box H/ACA Pseudouridylation Guide RNA Machinery", "title-short" : "Kiss2004c", "type" : "article-journal", "volume" : "24" }, "uris" : [ "http://www.mendeley.com/documents/?uuid=3ccedfe6-470e-4193-9e74-596d808a9c4d" ] }, { "id" : "ITEM-2", "itemData" : { "DOI" : "10.1093/emboj/20.3.541", "ISBN" : "0261-4189 (Print)\\r0261-4189 (Linking)", "ISSN" : "02614189", "PMID" : "11157760", "abstract" : "In eukaryotes, two distinct classes of small nucleolar RNAs (snoRNAs), namely the fibrillarin-associated box C/D snoRNAs and the Gar1p-associated box H/ACA snoRNAs, direct the site-specific 2'-O-ribose methylation and pseudouridylation of ribosomal RNAs (rRNAs), respectively. We have identified a novel evolutionarily conserved snoRNA, called U85, which possesses the box elements of both classes of snoRNAs and associates with both fibrillarin and Gar1p. In vitro and in vivo pseudouridylation and 2'-O-methylation experiments provide evidence that the U85 snoRNA directs 2'-O-methylation of the C45 and pseudouridylation of the U46 residues in the invariant loop 1 of the human U5 spliceosomal RNA. The U85 is the first example of a snoRNA that directs modification of an RNA polymerase II-transcribed spliceosomal RNA and that functions both in RNA pseudouridylation and 2'-O-methylation.", "author" : [ { "dropping-particle" : "", "family" : "J\u00e1dy", "given" : "Be\u00e1ta E.", "non-dropping-particle" : "", "parse-names" : false, "suffix" : "" }, { "dropping-particle" : "", "family" : "Kiss", "given" : "Tam\u00e1s", "non-dropping-particle" : "", "parse-names" : false, "suffix" : "" } ], "container-title" : "EMBO Journal", "id" : "ITEM-2", "issue" : "3", "issued" : { "date-parts" : [ [ "2001", "2", "1" ] ] }, "page" : "541-551", "publisher" : "EMBO Press", "title" : "A small nucleolar guide RNA functions both in 2\u2032-O-ribose methylation and pseudouridylation of the U5 spliceosomal RNA", "title-short" : "Jady2001c", "type" : "article-journal", "volume" : "20" }, "uris" : [ "http://www.mendeley.com/documents/?uuid=5275a2b3-7bab-44f3-8c15-b03fd0c0f9f1" ] }, { "id" : "ITEM-3", "itemData" : { "DOI" : "10.1093/nar/gkw1321", "ISSN" : "13624962", "PMID" : "28031372", "abstract" : "High-throughput sequencing has greatly facilitated the discovery of long and short non-coding RNAs (ncRNAs), which frequently guide ribonucleopro-tein complexes to RNA targets, to modulate their metabolism and expression. However, for many ncR-NAs, the targets remain to be discovered. In this study, we developed computational methods to map C/D box snoRNA target sites using data from core small nucleolar ribonucleoprotein crosslinking and immunoprecipitation and from transcriptome-wide mapping of 2 -O-ribose methylation sites. We thereby assigned the snoRNA guide to a known methylation site in the 18S rRNA, we uncovered a novel partially methylated site in the 28S ribosomal RNA, and we captured a site in the 28S rRNA in interaction with multiple snoRNAs. Although we also captured mR-NAs in interaction with snoRNAs, we did not detect 2 -O-methylation of these targets. Our study provides an integrated approach to the comprehensive char-acterization of 2 -O-methylation targets of snoRNAs in species beyond those in which these interactions have been traditionally studied and contributes to the rapidly developing field of 'epitranscriptomics'.", "author" : [ { "dropping-particle" : "", "family" : "Gumienny", "given" : "Rafal", "non-dropping-particle" : "", "parse-names" : false, "suffix" : "" }, { "dropping-particle" : "", "family" : "Jedlinski", "given" : "Dominik J.", "non-dropping-particle" : "", "parse-names" : false, "suffix" : "" }, { "dropping-particle" : "", "family" : "Schmidt", "given" : "Alexander", "non-dropping-particle" : "", "parse-names" : false, "suffix" : "" }, { "dropping-particle" : "", "family" : "Gypas", "given" : "Foivos", "non-dropping-particle" : "", "parse-names" : false, "suffix" : "" }, { "dropping-particle" : "", "family" : "Martin", "given" : "Georges", "non-dropping-particle" : "", "parse-names" : false, "suffix" : "" }, { "dropping-particle" : "", "family" : "Vina-Vilaseca", "given" : "Arnau", "non-dropping-particle" : "", "parse-names" : false, "suffix" : "" }, { "dropping-particle" : "", "family" : "Zavolan", "given" : "Mihaela", "non-dropping-particle" : "", "parse-names" : false, "suffix" : "" } ], "container-title" : "Nucleic Acids Research", "id" : "ITEM-3", "issue" : "5", "issued" : { "date-parts" : [ [ "2017" ] ] }, "page" : "2341-2353", "title" : "High-throughput identification of C/D box snoRNA targets with CLIP and RiboMeth-seq", "title-short" : "Gumienny2017c", "type" : "article-journal", "volume" : "45" }, "uris" : [ "http://www.mendeley.com/documents/?uuid=f7f2dce7-230f-4c9b-ac66-31b5bc850e56" ] }, { "id" : "ITEM-4", "itemData" : { "ISSN" : "0036-8075", "author" : [ { "dropping-particle" : "", "family" : "Agalarov", "given" : "Sultan C", "non-dropping-particle" : "", "parse-names" : false, "suffix" : "" }, { "dropping-particle" : "", "family" : "Sridhar", "given" : "G", "non-dropping-particle" : "", "parse-names" : false, "suffix" : "" }, { "dropping-particle" : "", "family" : "Funke", "given" : "Peter M", "non-dropping-particle" : "", "parse-names" : false, "suffix" : "" }, { "dropping-particle" : "", "family" : "Stout", "given" : "C David", "non-dropping-particle" : "", "parse-names" : false, "suffix" : "" }, { "dropping-particle" : "", "family" : "Williamson", "given" : "James R", "non-dropping-particle" : "", "parse-names" : false, "suffix" : "" } ], "container-title" : "Science", "id" : "ITEM-4", "issue" : "5463", "issued" : { "date-parts" : [ [ "2000" ] ] }, "page" : "107-112", "publisher" : "American Association for the Advancement of Science", "title" : "Structure of the S15, S6, S18-rRNA complex: assembly of the 30S ribosome central domain", "title-short" : "Agalarov2000", "type" : "article-journal", "volume" : "288" }, "uri" : [ "http://www.mendeley.com/documents/?uuid=d0c1698e-966a-4698-911b-a63720f7bac5" ], "uris" : [ "http://www.mendeley.com/documents/?uuid=d0c1698e-966a-4698-911b-a63720f7bac5" ] }, { "id" : "ITEM-5", "itemData" : { "ISSN" : "0270-7306", "author" : [ { "dropping-particle" : "", "family" : "Deshmukh", "given" : "MOHANISH", "non-dropping-particle" : "", "parse-names" : false, "suffix" : "" }, { "dropping-particle" : "", "family" : "Tsay", "given" : "Y F", "non-dropping-particle" : "", "parse-names" : false, "suffix" : "" }, { "dropping-particle" : "", "family" : "Paulovich", "given" : "A G", "non-dropping-particle" : "", "parse-names" : false, "suffix" : "" }, { "dropping-particle" : "", "family" : "Woolford", "given" : "J L", "non-dropping-particle" : "", "parse-names" : false, "suffix" : "" } ], "container-title" : "Molecular and Cellular Biology", "id" : "ITEM-5", "issue" : "5", "issued" : { "date-parts" : [ [ "1993" ] ] }, "page" : "2835-2845", "publisher" : "Am Soc Microbiol", "title" : "Yeast ribosomal protein L1 is required for the stability of newly synthesized 5S rRNA and the assembly of 60S ribosomal subunits.", "title-short" : "Deshmukh1993a", "type" : "article-journal", "volume" : "13" }, "uri" : [ "http://www.mendeley.com/documents/?uuid=61f4044b-0ba4-4d4e-b8fb-4446d514f710" ], "uris" : [ "http://www.mendeley.com/documents/?uuid=61f4044b-0ba4-4d4e-b8fb-4446d514f710" ] } ], "mendeley" : { "formattedCitation" : "[@Agalarov2000; @Deshmukh1993a; @Gumienny2017c; @Jady2001c; @Kiss2004c]", "plainTextFormattedCitation" : "[@Agalarov2000; @Deshmukh1993a; @Gumienny2017c; @Jady2001c; @Kiss2004c]", "previouslyFormattedCitation" : "@[Agalarov2000,Deshmukh1993a,Gumienny2017c,Jady2001c,Kiss2004c]" }, "properties" : { "formattedCitation" : "(Agalarov et al., 2000; Deshmukh et al., 1993; Gumienny et al., 2017; J\\uc0\\u225{}dy &amp; Kiss, 2001; A. M. Kiss et al., 2004)", "noteIndex" : 0, "plainCitation" : "(Agalarov et al., 2000; Deshmukh et al., 1993; Gumienny et al., 2017; J\u00e1dy &amp; Kiss, 2001; A. M. Kiss et al., 2004)" }, "schema" : "https://github.com/citation-style-language/schema/raw/master/csl-citation.json" }</w:instrText>
      </w:r>
      <w:r w:rsidR="00342ACA" w:rsidRPr="00796F25">
        <w:fldChar w:fldCharType="separate"/>
      </w:r>
      <w:r w:rsidR="0099569E" w:rsidRPr="0099569E">
        <w:rPr>
          <w:noProof/>
          <w:szCs w:val="24"/>
        </w:rPr>
        <w:t>[@Agalarov2000; @Deshmukh1993a; @Gumienny2017c; @Jady2001c; @Kiss2004c]</w:t>
      </w:r>
      <w:r w:rsidR="00342ACA" w:rsidRPr="00796F25">
        <w:fldChar w:fldCharType="end"/>
      </w:r>
      <w:r w:rsidRPr="00796F25">
        <w:t>. When the rRNA is mostly mature it is exported from the nucleus to the cytoplasm where the small and large subunits of the ribosome fully mature and assemble</w:t>
      </w:r>
      <w:r w:rsidR="00B3422A" w:rsidRPr="00796F25">
        <w:t xml:space="preserve"> </w:t>
      </w:r>
      <w:r w:rsidR="00342ACA" w:rsidRPr="00796F25">
        <w:fldChar w:fldCharType="begin" w:fldLock="1"/>
      </w:r>
      <w:r w:rsidR="0099569E">
        <w:instrText>ADDIN CSL_CITATION { "citationID" : "oze6e5Ey", "citationItems" : [ { "id" : "ITEM-1", "itemData" : { "ISSN" : "0014-5793", "author" : [ { "dropping-particle" : "", "family" : "Zemp", "given" : "Ivo", "non-dropping-particle" : "", "parse-names" : false, "suffix" : "" }, { "dropping-particle" : "", "family" : "Kutay", "given" : "Ulrike", "non-dropping-particle" : "", "parse-names" : false, "suffix" : "" } ], "container-title" : "FEBS letters", "id" : "ITEM-1", "issue" : "15", "issued" : { "date-parts" : [ [ "2007" ] ] }, "page" : "2783-2793", "publisher" : "Wiley Online Library", "title" : "Nuclear export and cytoplasmic maturation of ribosomal subunits", "title-short" : "Zemp2007", "type" : "article-journal", "volume" : "581" }, "uri" : [ "http://www.mendeley.com/documents/?uuid=805b8448-afe2-4357-8b5d-64453e136595" ], "uris" : [ "http://www.mendeley.com/documents/?uuid=805b8448-afe2-4357-8b5d-64453e136595" ] }, { "id" : "ITEM-2", "itemData" : { "ISSN" : "1097-2765", "author" : [ { "dropping-particle" : "", "family" : "Lo", "given" : "Kai-Yin", "non-dropping-particle" : "", "parse-names" : false, "suffix" : "" }, { "dropping-particle" : "", "family" : "Li", "given" : "Zhihua", "non-dropping-particle" : "", "parse-names" : false, "suffix" : "" }, { "dropping-particle" : "", "family" : "Bussiere", "given" : "Cyril", "non-dropping-particle" : "", "parse-names" : false, "suffix" : "" }, { "dropping-particle" : "", "family" : "Bresson", "given" : "Stefan", "non-dropping-particle" : "", "parse-names" : false, "suffix" : "" }, { "dropping-particle" : "", "family" : "Marcotte", "given" : "Edward M", "non-dropping-particle" : "", "parse-names" : false, "suffix" : "" }, { "dropping-particle" : "", "family" : "Johnson", "given" : "Arlen W", "non-dropping-particle" : "", "parse-names" : false, "suffix" : "" } ], "container-title" : "Molecular cell", "id" : "ITEM-2", "issue" : "2", "issued" : { "date-parts" : [ [ "2010" ] ] }, "page" : "196-208", "publisher" : "Elsevier", "title" : "Defining the pathway of cytoplasmic maturation of the 60S ribosomal subunit", "title-short" : "Lo2010a", "type" : "article-journal", "volume" : "39" }, "uri" : [ "http://www.mendeley.com/documents/?uuid=97b9c849-2379-4a0e-82da-201d516ed14f" ], "uris" : [ "http://www.mendeley.com/documents/?uuid=97b9c849-2379-4a0e-82da-201d516ed14f" ] }, { "id" : "ITEM-3", "itemData" : { "DOI" : "10.1080/15476286.2016.1259781", "ISBN" : "0378-1119 (Print)\\r0378-1119 (Linking)", "ISSN" : "15558584", "PMID" : "18160232", "abstract" : "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u203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 "author" : [ { "dropping-particle" : "", "family" : "Sloan", "given" : "Katherine E.", "non-dropping-particle" : "", "parse-names" : false, "suffix" : "" }, { "dropping-particle" : "", "family" : "Warda", "given" : "Ahmed S.", "non-dropping-particle" : "", "parse-names" : false, "suffix" : "" }, { "dropping-particle" : "", "family" : "Sharma", "given" : "Sunny", "non-dropping-particle" : "", "parse-names" : false, "suffix" : "" }, { "dropping-particle" : "", "family" : "Entian", "given" : "Karl Dieter", "non-dropping-particle" : "", "parse-names" : false, "suffix" : "" }, { "dropping-particle" : "", "family" : "Lafontaine", "given" : "Denis L.J.", "non-dropping-particle" : "", "parse-names" : false, "suffix" : "" }, { "dropping-particle" : "", "family" : "Bohnsack", "given" : "Markus T.", "non-dropping-particle" : "", "parse-names" : false, "suffix" : "" } ], "container-title" : "RNA Biology", "id" : "ITEM-3", "issue" : "9", "issued" : { "date-parts" : [ [ "2017", "12", "2" ] ] }, "page" : "1138-1152", "publisher" : "Taylor &amp; Francis", "title" : "Tuning the ribosome: The influence of rRNA modification on eukaryotic ribosome biogenesis and function", "title-short" : "Sloan2017e", "type" : "article-journal", "volume" : "14" }, "uri" : [ "http://www.mendeley.com/documents/?uuid=3f197043-f694-4a15-a32c-794df7882744" ], "uris" : [ "http://www.mendeley.com/documents/?uuid=3f197043-f694-4a15-a32c-794df7882744" ] }, { "id" : "ITEM-4", "itemData" : { "ISSN" : "0962-8924", "author" : [ { "dropping-particle" : "", "family" : "Tschochner", "given" : "Herbert", "non-dropping-particle" : "", "parse-names" : false, "suffix" : "" }, { "dropping-particle" : "", "family" : "Hurt", "given" : "Ed", "non-dropping-particle" : "", "parse-names" : false, "suffix" : "" } ], "container-title" : "Trends in cell biology", "id" : "ITEM-4", "issue" : "5", "issued" : { "date-parts" : [ [ "2003" ] ] }, "page" : "255-263", "publisher" : "Elsevier", "title" : "Pre-ribosomes on the road from the nucleolus to the cytoplasm", "title-short" : "Tschochner2003a", "type" : "article-journal", "volume" : "13" }, "uri" : [ "http://www.mendeley.com/documents/?uuid=77d90578-fcad-4967-b280-441baa3574ef" ], "uris" : [ "http://www.mendeley.com/documents/?uuid=77d90578-fcad-4967-b280-441baa3574ef" ] }, { "id" : "ITEM-5", "itemData" : { "ISSN" : "1460-2075", "author" : [ { "dropping-particle" : "", "family" : "Sch\u00e4fer", "given" : "Thorsten", "non-dropping-particle" : "", "parse-names" : false, "suffix" : "" }, { "dropping-particle" : "", "family" : "Strau\u00df", "given" : "Daniela",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d", "non-dropping-particle" : "", "parse-names" : false, "suffix" : "" } ], "container-title" : "The EMBO Journal", "id" : "ITEM-5", "issue" : "6", "issued" : { "date-parts" : [ [ "2003" ] ] }, "page" : "1370-1380", "publisher" : "John Wiley &amp; Sons, Ltd", "title" : "The path from nucleolar 90S to cytoplasmic 40S pre\u2010ribosomes", "title-short" : "Schafer2003a", "type" : "article-journal", "volume" : "22" }, "uris" : [ "http://www.mendeley.com/documents/?uuid=7f81066a-a341-4552-9c6a-46bb17028210" ] } ], "mendeley" : { "formattedCitation" : "[@Lo2010a; @Schafer2003a; @Sloan2017e; @Tschochner2003a; @Zemp2007]", "plainTextFormattedCitation" : "[@Lo2010a; @Schafer2003a; @Sloan2017e; @Tschochner2003a; @Zemp2007]", "previouslyFormattedCitation" : "@[Lo2010a,Schafer2003a,Sloan2017e,Tschochner2003a,Zemp2007]" }, "properties" : { "formattedCitation" : "(Lo et al., 2010; Sch\\uc0\\u228{}fer et al., 2003b; Sloan et al., 2017; Tschochner &amp; Hurt, 2003; Zemp &amp; Kutay, 2007)", "noteIndex" : 0, "plainCitation" : "(Lo et al., 2010; Sch\u00e4fer et al., 2003b; Sloan et al., 2017; Tschochner &amp; Hurt, 2003; Zemp &amp; Kutay, 2007)" }, "schema" : "https://github.com/citation-style-language/schema/raw/master/csl-citation.json" }</w:instrText>
      </w:r>
      <w:r w:rsidR="00342ACA" w:rsidRPr="00796F25">
        <w:fldChar w:fldCharType="separate"/>
      </w:r>
      <w:r w:rsidR="0099569E" w:rsidRPr="0099569E">
        <w:rPr>
          <w:noProof/>
          <w:szCs w:val="24"/>
        </w:rPr>
        <w:t>[@Lo2010a; @Schafer2003a; @Sloan2017e; @Tschochner2003a; @Zemp2007]</w:t>
      </w:r>
      <w:r w:rsidR="00342ACA" w:rsidRPr="00796F25">
        <w:fldChar w:fldCharType="end"/>
      </w:r>
      <w:r w:rsidR="00662802" w:rsidRPr="00796F25">
        <w:t>.</w:t>
      </w:r>
      <w:r w:rsidRPr="00796F25">
        <w:t xml:space="preserve"> Errors at any of these steps can result in ribosome biogenesis defects which in humans result in disease states known as ribosomopathies</w:t>
      </w:r>
      <w:r w:rsidR="00B3422A" w:rsidRPr="00796F25">
        <w:t xml:space="preserve"> </w:t>
      </w:r>
      <w:r w:rsidR="005E6CD0" w:rsidRPr="00796F25">
        <w:fldChar w:fldCharType="begin" w:fldLock="1"/>
      </w:r>
      <w:r w:rsidR="0099569E">
        <w:instrText>ADDIN CSL_CITATION { "citationID" : "s3nniRq1", "citationItems" : [ { "id" : "ITEM-1", "itemData" : { "DOI" : "10.1093/nar/gkr700", "ISBN" : "1362-4962 (Electronic)\\n0305-1048 (Linking)", "ISSN" : "03051048", "PMID" : "21908402", "abstract" : "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 "author" : [ { "dropping-particle" : "", "family" : "Higa-Nakamine", "given" : "Sayomi", "non-dropping-particle" : "", "parse-names" : false, "suffix" : "" }, { "dropping-particle" : "", "family" : "Suzuki", "given" : "Tsutomu Takeo", "non-dropping-particle" : "", "parse-names" : false, "suffix" : "" }, { "dropping-particle" : "", "family" : "Uechi", "given" : "Tamayo", "non-dropping-particle" : "", "parse-names" : false, "suffix" : "" }, { "dropping-particle" : "", "family" : "Chakraborty", "given" : "Anirban", "non-dropping-particle" : "", "parse-names" : false, "suffix" : "" }, { "dropping-particle" : "", "family" : "Nakajima", "given" : "Yukari", "non-dropping-particle" : "", "parse-names" : false, "suffix" : "" }, { "dropping-particle" : "", "family" : "Nakamura", "given" : "Mikako", "non-dropping-particle" : "", "parse-names" : false, "suffix" : "" }, { "dropping-particle" : "", "family" : "Hirano", "given" : "Naoko", "non-dropping-particle" : "", "parse-names" : false, "suffix" : "" }, { "dropping-particle" : "", "family" : "Suzuki", "given" : "Tsutomu Takeo", "non-dropping-particle" : "", "parse-names" : false, "suffix" : "" }, { "dropping-particle" : "", "family" : "Kenmochi", "given" : "Naoya", "non-dropping-particle" : "", "parse-names" : false, "suffix" : "" } ], "container-title" : "Nucleic Acids Research", "id" : "ITEM-1", "issue" : "1", "issued" : { "date-parts" : [ [ "2012", "1" ] ] }, "page" : "391-398", "publisher" : "Oxford University Press", "title" : "Loss of ribosomal RNA modification causes developmental defects in zebrafish", "title-short" : "Higa-Nakamine2012o", "type" : "article-journal", "volume" : "40" }, "uri" : [ "http://www.mendeley.com/documents/?uuid=c6cb2ae1-6cda-4ae4-b81a-d2f6ba8f8ae2" ], "uris" : [ "http://www.mendeley.com/documents/?uuid=c6cb2ae1-6cda-4ae4-b81a-d2f6ba8f8ae2" ] }, { "id" : "ITEM-2", "itemData" : { "DOI" : "10.1080/15476286.2016.1259781", "ISBN" : "0378-1119 (Print)\\r0378-1119 (Linking)", "ISSN" : "15558584", "PMID" : "18160232", "abstract" : "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u203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 "author" : [ { "dropping-particle" : "", "family" : "Sloan", "given" : "Katherine E.", "non-dropping-particle" : "", "parse-names" : false, "suffix" : "" }, { "dropping-particle" : "", "family" : "Warda", "given" : "Ahmed S.", "non-dropping-particle" : "", "parse-names" : false, "suffix" : "" }, { "dropping-particle" : "", "family" : "Sharma", "given" : "Sunny", "non-dropping-particle" : "", "parse-names" : false, "suffix" : "" }, { "dropping-particle" : "", "family" : "Entian", "given" : "Karl Dieter", "non-dropping-particle" : "", "parse-names" : false, "suffix" : "" }, { "dropping-particle" : "", "family" : "Lafontaine", "given" : "Denis L.J.", "non-dropping-particle" : "", "parse-names" : false, "suffix" : "" }, { "dropping-particle" : "", "family" : "Bohnsack", "given" : "Markus T.", "non-dropping-particle" : "", "parse-names" : false, "suffix" : "" } ], "container-title" : "RNA Biology", "id" : "ITEM-2", "issue" : "9", "issued" : { "date-parts" : [ [ "2017", "12", "2" ] ] }, "page" : "1138-1152", "publisher" : "Taylor &amp; Francis", "title" : "Tuning the ribosome: The influence of rRNA modification on eukaryotic ribosome biogenesis and function", "title-short" : "Sloan2017e", "type" : "article-journal", "volume" : "14" }, "uri" : [ "http://www.mendeley.com/documents/?uuid=3f197043-f694-4a15-a32c-794df7882744" ], "uris" : [ "http://www.mendeley.com/documents/?uuid=3f197043-f694-4a15-a32c-794df7882744" ] }, { "id" : "ITEM-3", "itemData" : { "DOI" : "10.1016/j.febslet.2014.03.024", "ISSN" : "00145793", "abstract" : "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 "author" : [ { "dropping-particle" : "", "family" : "Armistead", "given" : "Joy", "non-dropping-particle" : "", "parse-names" : false, "suffix" : "" }, { "dropping-particle" : "", "family" : "Triggs-Raine", "given" : "Barbara", "non-dropping-particle" : "", "parse-names" : false, "suffix" : "" } ], "container-title" : "FEBS Letters", "id" : "ITEM-3", "issue" : "9", "issued" : { "date-parts" : [ [ "2014", "5", "2" ] ] }, "page" : "1491-1500", "publisher" : "Wiley-Blackwell", "title" : "Diverse diseases from a ubiquitous process: The ribosomopathy paradox", "title-short" : "Armistead2014a", "type" : "article-journal", "volume" : "588" }, "uri" : [ "http://www.mendeley.com/documents/?uuid=991195a8-ec3e-4bae-a222-c2b06a73b7c6" ], "uris" : [ "http://www.mendeley.com/documents/?uuid=991195a8-ec3e-4bae-a222-c2b06a73b7c6" ] }, { "id" : "ITEM-4", "itemData" : { "DOI" : "10.1126/SCIENCE.AAN2755", "ISSN" : "0036-8075", "PMID" : "29097519", "author" : [ { "dropping-particle" : "", "family" : "Mills", "given" : "Eric W.", "non-dropping-particle" : "", "parse-names" : false, "suffix" : "" }, { "dropping-particle" : "", "family" : "Green", "given" : "Rachel", "non-dropping-particle" : "", "parse-names" : false, "suffix" : "" } ], "container-title" : "Science", "id" : "ITEM-4", "issue" : "6363", "issued" : { "date-parts" : [ [ "2017", "11", "3" ] ] }, "page" : "eaan2755", "publisher" : "American Association for the Advancement of Science", "title" : "Ribosomopathies: There\u2019s strength in numbers", "title-short" : "Mills2017c", "type" : "article-journal", "volume" : "358" }, "uri" : [ "http://www.mendeley.com/documents/?uuid=37a6798b-ff7b-456f-a649-cafe9f6ef834" ], "uris" : [ "http://www.mendeley.com/documents/?uuid=37a6798b-ff7b-456f-a649-cafe9f6ef834" ] }, { "id" : "ITEM-5", "itemData" : { "DOI" : "10.4161/cc.9.21.13742", "ISSN" : "1538-4101", "author" : [ { "dropping-particle" : "", "family" : "Barlow", "given" : "Jillian L", "non-dropping-particle" : "", "parse-names" : false, "suffix" : "" }, { "dropping-particle" : "", "family" : "Drynan", "given" : "Lesley F", "non-dropping-particle" : "", "parse-names" : false, "suffix" : "" }, { "dropping-particle" : "", "family" : "Trim", "given" : "Nicola L", "non-dropping-particle" : "", "parse-names" : false, "suffix" : "" }, { "dropping-particle" : "", "family" : "Erber", "given" : "Wendy N", "non-dropping-particle" : "", "parse-names" : false, "suffix" : "" }, { "dropping-particle" : "", "family" : "Warren", "given" : "Alan J", "non-dropping-particle" : "", "parse-names" : false, "suffix" : "" }, { "dropping-particle" : "", "family" : "Mckenzie", "given" : "Andrew N J", "non-dropping-particle" : "", "parse-names" : false, "suffix" : "" } ], "container-title" : "Cell Cycle", "id" : "ITEM-5", "issued" : { "date-parts" : [ [ "2010" ] ] }, "page" : "4286-4293", "title" : "Cell Cycle New insights into 5q-syndrome as a ribosomopathy", "title-short" : "Barlow2010a", "type" : "article-journal", "volume" : "9" }, "uri" : [ "http://www.mendeley.com/documents/?uuid=0db59741-febf-4017-8191-8ac585bcdac0" ], "uris" : [ "http://www.mendeley.com/documents/?uuid=0db59741-febf-4017-8191-8ac585bcdac0" ] }, { "id" : "ITEM-6",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6", "issue" : "2", "issued" : { "date-parts" : [ [ "2014", "10", "1" ] ] }, "page" : "723-33", "publisher" : "Genetics", "title" : "A novel ribosomopathy caused by dysfunction of RPL10 disrupts neurodevelopment and causes X-linked microcephaly in humans.", "title-short" : "Brooks2014b", "type" : "article-journal", "volume" : "198" }, "uri" : [ "http://www.mendeley.com/documents/?uuid=42b139b4-e4f4-48b3-b8b5-6ce9e21e3377" ], "uris" : [ "http://www.mendeley.com/documents/?uuid=42b139b4-e4f4-48b3-b8b5-6ce9e21e3377" ] } ], "mendeley" : { "formattedCitation" : "[@Armistead2014a; @Barlow2010a; @Brooks2014b; @Higa-Nakamine2012o; @Mills2017c; @Sloan2017e]", "plainTextFormattedCitation" : "[@Armistead2014a; @Barlow2010a; @Brooks2014b; @Higa-Nakamine2012o; @Mills2017c; @Sloan2017e]", "previouslyFormattedCitation" : "@[Armistead2014a,Barlow2010a,Brooks2014b,Higa-Nakamine2012o,Mills2017c,Sloan2017e]" }, "properties" : { "formattedCitation" : "(Armistead &amp; Triggs-Raine, 2014; Barlow et al., 2010; Brooks et al., 2014; Higa-Nakamine et al., 2012; Mills &amp; Green, 2017; Sloan et al., 2017)", "noteIndex" : 0, "plainCitation" : "(Armistead &amp; Triggs-Raine, 2014; Barlow et al., 2010; Brooks et al., 2014; Higa-Nakamine et al., 2012; Mills &amp; Green, 2017; Sloan et al., 2017)" }, "schema" : "https://github.com/citation-style-language/schema/raw/master/csl-citation.json" }</w:instrText>
      </w:r>
      <w:r w:rsidR="005E6CD0" w:rsidRPr="00796F25">
        <w:fldChar w:fldCharType="separate"/>
      </w:r>
      <w:r w:rsidR="0099569E" w:rsidRPr="0099569E">
        <w:rPr>
          <w:noProof/>
        </w:rPr>
        <w:t>[@Armistead2014a; @Barlow2010a; @Brooks2014b; @Higa-Nakamine2012o; @Mills2017c; @Sloan2017e]</w:t>
      </w:r>
      <w:r w:rsidR="005E6CD0" w:rsidRPr="00796F25">
        <w:fldChar w:fldCharType="end"/>
      </w:r>
      <w:r w:rsidRPr="00796F25">
        <w:t>.</w:t>
      </w:r>
    </w:p>
    <w:p w14:paraId="4EA6BE5C" w14:textId="77777777" w:rsidR="00780E6A" w:rsidRPr="00796F25" w:rsidRDefault="00D126B7" w:rsidP="00842C68">
      <w:pPr>
        <w:spacing w:line="480" w:lineRule="auto"/>
      </w:pPr>
      <w:r w:rsidRPr="00796F25">
        <w:t xml:space="preserve"> </w:t>
      </w:r>
    </w:p>
    <w:p w14:paraId="6DE1AF07" w14:textId="42B76A34" w:rsidR="00780E6A" w:rsidRPr="00796F25" w:rsidRDefault="00D126B7" w:rsidP="00842C68">
      <w:pPr>
        <w:spacing w:line="480" w:lineRule="auto"/>
      </w:pPr>
      <w:r w:rsidRPr="00796F25">
        <w:t xml:space="preserve">Curiously, despite </w:t>
      </w:r>
      <w:r w:rsidR="00C9215B">
        <w:t xml:space="preserve">the </w:t>
      </w:r>
      <w:r w:rsidR="009B0948">
        <w:t xml:space="preserve">presence </w:t>
      </w:r>
      <w:r w:rsidR="00C9215B">
        <w:t>of ribosome</w:t>
      </w:r>
      <w:r w:rsidR="00907BDD">
        <w:t>s</w:t>
      </w:r>
      <w:r w:rsidR="00C9215B">
        <w:t xml:space="preserve"> </w:t>
      </w:r>
      <w:r w:rsidR="009B0948">
        <w:t xml:space="preserve">across cell types and </w:t>
      </w:r>
      <w:r w:rsidRPr="00796F25">
        <w:t>sharing similar molecular origins, ribosomopathies manifest as tissue specific defects</w:t>
      </w:r>
      <w:r w:rsidR="009B0948">
        <w:t xml:space="preserve"> rather than pleiotropic phenotypes</w:t>
      </w:r>
      <w:r w:rsidR="00B3422A" w:rsidRPr="00796F25">
        <w:t xml:space="preserve"> </w:t>
      </w:r>
      <w:r w:rsidR="005E6CD0" w:rsidRPr="00796F25">
        <w:fldChar w:fldCharType="begin" w:fldLock="1"/>
      </w:r>
      <w:r w:rsidR="0099569E">
        <w:instrText>ADDIN CSL_CITATION { "citationID" : "p5pC9KC0", "citationItems" : [ { "id" : "ITEM-1", "itemData" : { "ISSN" : "0006-4971", "author" : [ { "dropping-particle" : "", "family" : "Pereboom", "given" : "Tamara C", "non-dropping-particle" : "", "parse-names" : false, "suffix" : "" }, { "dropping-particle" : "", "family" : "Weele", "given" : "Linda J", "non-dropping-particle" : "van", "parse-names" : false, "suffix" : "" }, { "dropping-particle" : "", "family" : "Bondt", "given" : "Albert", "non-dropping-particle" : "", "parse-names" : false, "suffix" : "" }, { "dropping-particle" : "", "family" : "MacInnes", "given" : "Alyson W", "non-dropping-particle" : "", "parse-names" : false, "suffix" : "" } ], "container-title" : "Blood", "id" : "ITEM-1", "issue" : "20", "issued" : { "date-parts" : [ [ "2011" ] ] }, "page" : "5458-5465", "publisher" : "Am Soc Hematology", "title" : "A zebrafish model of dyskeratosis congenita reveals hematopoietic stem cell formation failure resulting from ribosomal protein-mediated p53 stabilization", "title-short" : "Pereboom2011a", "type" : "article-journal", "volume" : "118" }, "uri" : [ "http://www.mendeley.com/documents/?uuid=c6c3a539-fd66-42d2-8cda-9d945633289d" ], "uris" : [ "http://www.mendeley.com/documents/?uuid=c6c3a539-fd66-42d2-8cda-9d945633289d" ] }, { "id" : "ITEM-2", "itemData" : { "DOI" : "10.1126/SCIENCE.AAN2755", "ISSN" : "0036-8075", "PMID" : "29097519", "author" : [ { "dropping-particle" : "", "family" : "Mills", "given" : "Eric W.", "non-dropping-particle" : "", "parse-names" : false, "suffix" : "" }, { "dropping-particle" : "", "family" : "Green", "given" : "Rachel", "non-dropping-particle" : "", "parse-names" : false, "suffix" : "" } ], "container-title" : "Science", "id" : "ITEM-2", "issue" : "6363", "issued" : { "date-parts" : [ [ "2017", "11", "3" ] ] }, "page" : "eaan2755", "publisher" : "American Association for the Advancement of Science", "title" : "Ribosomopathies: There\u2019s strength in numbers", "title-short" : "Mills2017c", "type" : "article-journal", "volume" : "358" }, "uri" : [ "http://www.mendeley.com/documents/?uuid=37a6798b-ff7b-456f-a649-cafe9f6ef834" ], "uris" : [ "http://www.mendeley.com/documents/?uuid=37a6798b-ff7b-456f-a649-cafe9f6ef834" ] }, { "id" : "ITEM-3",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3", "issue" : "1", "issued" : { "date-parts" : [ [ "2015", "1" ] ] }, "page" : "e1025185", "publisher" : "Taylor &amp; Francis", "title" : "Ribosomopathies: Global process, tissue specific defects", "title-short" : "Yelick2015a", "type" : "article-journal", "volume" : "3" }, "uris" : [ "http://www.mendeley.com/documents/?uuid=a751f4a0-d26f-4acf-9a42-043c24e57daa" ] }, { "id" : "ITEM-4",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4", "issue" : "2", "issued" : { "date-parts" : [ [ "2014", "10", "1" ] ] }, "page" : "723-33", "publisher" : "Genetics", "title" : "A novel ribosomopathy caused by dysfunction of RPL10 disrupts neurodevelopment and causes X-linked microcephaly in humans.", "title-short" : "Brooks2014b", "type" : "article-journal", "volume" : "198" }, "uri" : [ "http://www.mendeley.com/documents/?uuid=42b139b4-e4f4-48b3-b8b5-6ce9e21e3377" ], "uris" : [ "http://www.mendeley.com/documents/?uuid=42b139b4-e4f4-48b3-b8b5-6ce9e21e3377" ] }, { "id" : "ITEM-5", "itemData" : { "DOI" : "10.1093/nar/gkr700", "ISBN" : "1362-4962 (Electronic)\\n0305-1048 (Linking)", "ISSN" : "03051048", "PMID" : "21908402", "abstract" : "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 "author" : [ { "dropping-particle" : "", "family" : "Higa-Nakamine", "given" : "Sayomi", "non-dropping-particle" : "", "parse-names" : false, "suffix" : "" }, { "dropping-particle" : "", "family" : "Suzuki", "given" : "Tsutomu Takeo", "non-dropping-particle" : "", "parse-names" : false, "suffix" : "" }, { "dropping-particle" : "", "family" : "Uechi", "given" : "Tamayo", "non-dropping-particle" : "", "parse-names" : false, "suffix" : "" }, { "dropping-particle" : "", "family" : "Chakraborty", "given" : "Anirban", "non-dropping-particle" : "", "parse-names" : false, "suffix" : "" }, { "dropping-particle" : "", "family" : "Nakajima", "given" : "Yukari", "non-dropping-particle" : "", "parse-names" : false, "suffix" : "" }, { "dropping-particle" : "", "family" : "Nakamura", "given" : "Mikako", "non-dropping-particle" : "", "parse-names" : false, "suffix" : "" }, { "dropping-particle" : "", "family" : "Hirano", "given" : "Naoko", "non-dropping-particle" : "", "parse-names" : false, "suffix" : "" }, { "dropping-particle" : "", "family" : "Suzuki", "given" : "Tsutomu Takeo", "non-dropping-particle" : "", "parse-names" : false, "suffix" : "" }, { "dropping-particle" : "", "family" : "Kenmochi", "given" : "Naoya", "non-dropping-particle" : "", "parse-names" : false, "suffix" : "" } ], "container-title" : "Nucleic Acids Research", "id" : "ITEM-5", "issue" : "1", "issued" : { "date-parts" : [ [ "2012", "1" ] ] }, "page" : "391-398", "publisher" : "Oxford University Press", "title" : "Loss of ribosomal RNA modification causes developmental defects in zebrafish", "title-short" : "Higa-Nakamine2012o", "type" : "article-journal", "volume" : "40" }, "uri" : [ "http://www.mendeley.com/documents/?uuid=c6cb2ae1-6cda-4ae4-b81a-d2f6ba8f8ae2" ], "uris" : [ "http://www.mendeley.com/documents/?uuid=c6cb2ae1-6cda-4ae4-b81a-d2f6ba8f8ae2" ] } ], "mendeley" : { "formattedCitation" : "[@Brooks2014b; @Higa-Nakamine2012o; @Mills2017c; @Pereboom2011a; @Yelick2015a]", "plainTextFormattedCitation" : "[@Brooks2014b; @Higa-Nakamine2012o; @Mills2017c; @Pereboom2011a; @Yelick2015a]", "previouslyFormattedCitation" : "@[Brooks2014b,Higa-Nakamine2012o,Mills2017c,Pereboom2011a,Yelick2015a]" }, "properties" : { "formattedCitation" : "(Brooks et al., 2014; Higa-Nakamine et al., 2012; Mills &amp; Green, 2017; Pereboom et al., 2011a; Yelick &amp; Trainor, 2015b)", "noteIndex" : 0, "plainCitation" : "(Brooks et al., 2014; Higa-Nakamine et al., 2012; Mills &amp; Green, 2017; Pereboom et al., 2011a; Yelick &amp; Trainor, 2015b)" }, "schema" : "https://github.com/citation-style-language/schema/raw/master/csl-citation.json" }</w:instrText>
      </w:r>
      <w:r w:rsidR="005E6CD0" w:rsidRPr="00796F25">
        <w:fldChar w:fldCharType="separate"/>
      </w:r>
      <w:r w:rsidR="0099569E" w:rsidRPr="0099569E">
        <w:rPr>
          <w:noProof/>
        </w:rPr>
        <w:t>[@Brooks2014b; @Higa-Nakamine2012o; @Mills2017c; @Pereboom2011a; @Yelick2015a]</w:t>
      </w:r>
      <w:r w:rsidR="005E6CD0" w:rsidRPr="00796F25">
        <w:fldChar w:fldCharType="end"/>
      </w:r>
      <w:r w:rsidRPr="00796F25">
        <w:t xml:space="preserve">. The reasons behind </w:t>
      </w:r>
      <w:r w:rsidR="009B0948">
        <w:t xml:space="preserve">the </w:t>
      </w:r>
      <w:r w:rsidRPr="00796F25">
        <w:t xml:space="preserve">unique, tissue-specific manifestations </w:t>
      </w:r>
      <w:r w:rsidR="009B0948">
        <w:t>are</w:t>
      </w:r>
      <w:r w:rsidR="009B0948" w:rsidRPr="00796F25">
        <w:t xml:space="preserve"> </w:t>
      </w:r>
      <w:r w:rsidRPr="00796F25">
        <w:t>still being investigated but in several cases it seems that stem cells may be particularly sensitive to perturbations in ribosome biogenesis</w:t>
      </w:r>
      <w:r w:rsidR="00B3422A" w:rsidRPr="00796F25">
        <w:t xml:space="preserve"> </w:t>
      </w:r>
      <w:r w:rsidR="005E6CD0" w:rsidRPr="00796F25">
        <w:fldChar w:fldCharType="begin" w:fldLock="1"/>
      </w:r>
      <w:r w:rsidR="0099569E">
        <w:instrText>ADDIN CSL_CITATION { "citationID" : "tQsWuELS", "citationItems" : [ { "id" : "ITEM-1", "itemData" : { "ISSN" : "1066-5099", "author" : [ { "dropping-particle" : "", "family" : "Watanabe\u2010Susaki", "given" : "Kanako", "non-dropping-particle" : "", "parse-names" : false, "suffix" : "" }, { "dropping-particle" : "", "family" : "Takada", "given" : "Hitomi", "non-dropping-particle" : "", "parse-names" : false, "suffix" : "" }, { "dropping-particle" : "", "family" : "Enomoto", "given" : "Kei", "non-dropping-particle" : "", "parse-names" : false, "suffix" : "" }, { "dropping-particle" : "", "family" : "Miwata", "given" : "Kyoko", "non-dropping-particle" : "", "parse-names" : false, "suffix" : "" }, { "dropping-particle" : "", "family" : "Ishimine", "given" : "Hisako", "non-dropping-particle" : "", "parse-names" : false, "suffix" : "" }, { "dropping-particle" : "", "family" : "Intoh", "given" : "Atsushi", "non-dropping-particle" : "", "parse-names" : false, "suffix" : "" }, { "dropping-particle" : "", "family" : "Ohtaka", "given" : "Manami", "non-dropping-particle" : "", "parse-names" : false, "suffix" : "" }, { "dropping-particle" : "", "family" : "Nakanishi", "given" : "Mahito", "non-dropping-particle" : "", "parse-names" : false, "suffix" : "" }, { "dropping-particle" : "", "family" : "Sugino", "given" : "Hiromu", "non-dropping-particle" : "", "parse-names" : false, "suffix" : "" }, { "dropping-particle" : "", "family" : "Asashima", "given" : "Makoto", "non-dropping-particle" : "", "parse-names" : false, "suffix" : "" } ], "container-title" : "Stem cells", "id" : "ITEM-1", "issue" : "12", "issued" : { "date-parts" : [ [ "2014" ] ] }, "page" : "3099-3111", "publisher" : "Wiley Online Library", "title" : "Biosynthesis of ribosomal RNA in nucleoli regulates pluripotency and differentiation ability of pluripotent stem cells", "title-short" : "WatanabeSusaki2014a", "type" : "article-journal", "volume" : "32" }, "uri" : [ "http://www.mendeley.com/documents/?uuid=e00f850c-21ea-4c49-8ae4-68a438c918af" ], "uris" : [ "http://www.mendeley.com/documents/?uuid=e00f850c-21ea-4c49-8ae4-68a438c918af" ] }, { "id" : "ITEM-2", "itemData" : { "ISSN" : "1538-4101", "author" : [ { "dropping-particle" : "", "family" : "Morgado-Palacin", "given" : "Lucia", "non-dropping-particle" : "", "parse-names" : false, "suffix" : "" }, { "dropping-particle" : "", "family" : "Llanos", "given" : "Susana", "non-dropping-particle" : "", "parse-names" : false, "suffix" : "" }, { "dropping-particle" : "", "family" : "Serrano", "given" : "Manuel", "non-dropping-particle" : "", "parse-names" : false, "suffix" : "" } ], "container-title" : "Cell Cycle", "id" : "ITEM-2", "issue" : "3", "issued" : { "date-parts" : [ [ "2012" ] ] }, "page" : "503-510", "publisher" : "Taylor &amp; Francis", "title" : "Ribosomal stress induces L11-and p53-dependent apoptosis in mouse pluripotent stem cells", "title-short" : "Morgado-Palacin2012a", "type" : "article-journal", "volume" : "11" }, "uri" : [ "http://www.mendeley.com/documents/?uuid=8ff66d76-15aa-4153-a013-ebf5764c71e0" ], "uris" : [ "http://www.mendeley.com/documents/?uuid=8ff66d76-15aa-4153-a013-ebf5764c71e0" ] }, { "id" : "ITEM-3", "itemData" : { "ISSN" : "0006-4971", "author" : [ { "dropping-particle" : "", "family" : "Pereboom", "given" : "Tamara C", "non-dropping-particle" : "", "parse-names" : false, "suffix" : "" }, { "dropping-particle" : "", "family" : "Weele", "given" : "Linda J", "non-dropping-particle" : "van", "parse-names" : false, "suffix" : "" }, { "dropping-particle" : "", "family" : "Bondt", "given" : "Albert", "non-dropping-particle" : "", "parse-names" : false, "suffix" : "" }, { "dropping-particle" : "", "family" : "MacInnes", "given" : "Alyson W", "non-dropping-particle" : "", "parse-names" : false, "suffix" : "" } ], "container-title" : "Blood", "id" : "ITEM-3", "issue" : "20", "issued" : { "date-parts" : [ [ "2011" ] ] }, "page" : "5458-5465", "publisher" : "Am Soc Hematology", "title" : "A zebrafish model of dyskeratosis congenita reveals hematopoietic stem cell formation failure resulting from ribosomal protein-mediated p53 stabilization", "title-short" : "Pereboom2011a", "type" : "article-journal", "volume" : "118" }, "uris" : [ "http://www.mendeley.com/documents/?uuid=c6c3a539-fd66-42d2-8cda-9d945633289d" ] }, { "id" : "ITEM-4",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4", "issue" : "2", "issued" : { "date-parts" : [ [ "2014", "10", "1" ] ] }, "page" : "723-33", "publisher" : "Genetics", "title" : "A novel ribosomopathy caused by dysfunction of RPL10 disrupts neurodevelopment and causes X-linked microcephaly in humans.", "title-short" : "Brooks2014b", "type" : "article-journal", "volume" : "198" }, "uri" : [ "http://www.mendeley.com/documents/?uuid=42b139b4-e4f4-48b3-b8b5-6ce9e21e3377" ], "uris" : [ "http://www.mendeley.com/documents/?uuid=42b139b4-e4f4-48b3-b8b5-6ce9e21e3377" ] } ], "mendeley" : { "formattedCitation" : "[@Brooks2014b; @Morgado-Palacin2012a; @Pereboom2011a; @WatanabeSusaki2014a]", "plainTextFormattedCitation" : "[@Brooks2014b; @Morgado-Palacin2012a; @Pereboom2011a; @WatanabeSusaki2014a]", "previouslyFormattedCitation" : "@[Brooks2014b,Morgado-Palacin2012a,Pereboom2011a,WatanabeSusaki2014a]" }, "properties" : { "formattedCitation" : "(Brooks et al., 2014; Morgado-Palacin et al., 2012; Pereboom et al., 2011b; Watanabe\\uc0\\u8208{}Susaki et al., 2014)", "noteIndex" : 0, "plainCitation" : "(Brooks et al., 2014; Morgado-Palacin et al., 2012; Pereboom et al., 2011b; Watanabe\u2010Susaki et al., 2014)" }, "schema" : "https://github.com/citation-style-language/schema/raw/master/csl-citation.json" }</w:instrText>
      </w:r>
      <w:r w:rsidR="005E6CD0" w:rsidRPr="00796F25">
        <w:fldChar w:fldCharType="separate"/>
      </w:r>
      <w:r w:rsidR="0099569E" w:rsidRPr="0099569E">
        <w:rPr>
          <w:noProof/>
          <w:szCs w:val="24"/>
        </w:rPr>
        <w:t>[@Brooks2014b; @Morgado-Palacin2012a; @Pereboom2011a; @WatanabeSusaki2014a]</w:t>
      </w:r>
      <w:r w:rsidR="005E6CD0" w:rsidRPr="00796F25">
        <w:fldChar w:fldCharType="end"/>
      </w:r>
      <w:r w:rsidRPr="00796F25">
        <w:t xml:space="preserve">. Indeed, a growing body of evidence is beginning to suggest that </w:t>
      </w:r>
      <w:r w:rsidRPr="00796F25">
        <w:rPr>
          <w:i/>
        </w:rPr>
        <w:t>Drosophila</w:t>
      </w:r>
      <w:r w:rsidRPr="00796F25">
        <w:t xml:space="preserve"> GSCs not only have a specific requirement for ribosome biogenesis, but also that ribosome biogenesis, as well as global translation, vary </w:t>
      </w:r>
      <w:r w:rsidRPr="00967289">
        <w:t>greatly</w:t>
      </w:r>
      <w:r w:rsidR="00F9047A" w:rsidRPr="00967289">
        <w:t xml:space="preserve"> </w:t>
      </w:r>
      <w:r w:rsidR="00967289" w:rsidRPr="00513BA1">
        <w:t>over the course of</w:t>
      </w:r>
      <w:r w:rsidR="00F9047A" w:rsidRPr="00967289">
        <w:t xml:space="preserve"> </w:t>
      </w:r>
      <w:r w:rsidR="00967289" w:rsidRPr="00513BA1">
        <w:t xml:space="preserve"> GSC differentiation</w:t>
      </w:r>
      <w:r w:rsidRPr="00967289">
        <w:t xml:space="preserve"> and are uncoupled during early oogenesis</w:t>
      </w:r>
      <w:r w:rsidR="00B3422A" w:rsidRPr="00796F25">
        <w:t xml:space="preserve"> </w:t>
      </w:r>
      <w:r w:rsidR="0095321D" w:rsidRPr="00796F25">
        <w:fldChar w:fldCharType="begin" w:fldLock="1"/>
      </w:r>
      <w:r w:rsidR="0099569E">
        <w:instrText>ADDIN CSL_CITATION { "citationID" : "6sVD9yk1",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id" : "ITEM-2",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2",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mendeley" : { "formattedCitation" : "[@Sanchez2016h; @Zhang2014d]", "plainTextFormattedCitation" : "[@Sanchez2016h; @Zhang2014d]", "previouslyFormattedCitation" : "@[Sanchez2016h,Zhang2014d]" }, "properties" : { "formattedCitation" : "(Sanchez et al., 2016; Q. Zhang et al., 2014)", "noteIndex" : 0, "plainCitation" : "(Sanchez et al., 2016; Q. Zhang et al., 2014)" }, "schema" : "https://github.com/citation-style-language/schema/raw/master/csl-citation.json" }</w:instrText>
      </w:r>
      <w:r w:rsidR="0095321D" w:rsidRPr="00796F25">
        <w:fldChar w:fldCharType="separate"/>
      </w:r>
      <w:r w:rsidR="0099569E" w:rsidRPr="0099569E">
        <w:rPr>
          <w:noProof/>
        </w:rPr>
        <w:t>[@Sanchez2016h; @Zhang2014d]</w:t>
      </w:r>
      <w:r w:rsidR="0095321D" w:rsidRPr="00796F25">
        <w:fldChar w:fldCharType="end"/>
      </w:r>
      <w:r w:rsidRPr="00796F25">
        <w:t xml:space="preserve">. These attributes make </w:t>
      </w:r>
      <w:r w:rsidRPr="00796F25">
        <w:rPr>
          <w:i/>
        </w:rPr>
        <w:t xml:space="preserve">Drosophila </w:t>
      </w:r>
      <w:r w:rsidRPr="00796F25">
        <w:t xml:space="preserve">oogenesis an excellent system to address how perturbations </w:t>
      </w:r>
      <w:r w:rsidR="00F9047A">
        <w:t>of</w:t>
      </w:r>
      <w:r w:rsidR="00F9047A" w:rsidRPr="00796F25">
        <w:t xml:space="preserve"> </w:t>
      </w:r>
      <w:r w:rsidRPr="00796F25">
        <w:t>ribosome levels affects stem cell differentiation.</w:t>
      </w:r>
    </w:p>
    <w:p w14:paraId="0604970F" w14:textId="77777777" w:rsidR="00780E6A" w:rsidRPr="00796F25" w:rsidRDefault="00D126B7" w:rsidP="00842C68">
      <w:pPr>
        <w:spacing w:line="480" w:lineRule="auto"/>
      </w:pPr>
      <w:r w:rsidRPr="00796F25">
        <w:t xml:space="preserve"> </w:t>
      </w:r>
    </w:p>
    <w:p w14:paraId="7923C322" w14:textId="47136F0E" w:rsidR="00780E6A" w:rsidRPr="00796F25" w:rsidRDefault="00D126B7" w:rsidP="00842C68">
      <w:pPr>
        <w:spacing w:line="480" w:lineRule="auto"/>
      </w:pPr>
      <w:r w:rsidRPr="00796F25">
        <w:lastRenderedPageBreak/>
        <w:t>In order to maintain stem cell fate, GSCs asymmetrically partition factors required for ribosome biogenesis by retaining more of this machinery than they pass on to daughter cells</w:t>
      </w:r>
      <w:r w:rsidR="00C9215B">
        <w:t xml:space="preserve"> </w:t>
      </w:r>
      <w:r w:rsidR="00C9215B">
        <w:fldChar w:fldCharType="begin" w:fldLock="1"/>
      </w:r>
      <w:r w:rsidR="0099569E">
        <w:instrText>ADDIN CSL_CITATION { "citationID" : "QNhhkQr8",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id" : "ITEM-2", "itemData" : { "ISSN" : "1476-4679", "author" : [ { "dropping-particle" : "", "family" : "Fichelson", "given" : "Pierre", "non-dropping-particle" : "", "parse-names" : false, "suffix" : "" }, { "dropping-particle" : "", "family" : "Moch", "given" : "Clara", "non-dropping-particle" : "", "parse-names" : false, "suffix" : "" }, { "dropping-particle" : "", "family" : "Ivanovitch", "given" : "Kenzo", "non-dropping-particle" : "", "parse-names" : false, "suffix" : "" }, { "dropping-particle" : "", "family" : "Martin", "given" : "Charlotte", "non-dropping-particle" : "", "parse-names" : false, "suffix" : "" }, { "dropping-particle" : "", "family" : "Sidor", "given" : "Clara M", "non-dropping-particle" : "", "parse-names" : false, "suffix" : "" }, { "dropping-particle" : "", "family" : "Lepesant", "given" : "Jean-Antoine", "non-dropping-particle" : "", "parse-names" : false, "suffix" : "" }, { "dropping-particle" : "", "family" : "Bellaiche", "given" : "Yohanns", "non-dropping-particle" : "", "parse-names" : false, "suffix" : "" }, { "dropping-particle" : "", "family" : "Huynh", "given" : "Jean-Ren\u00e9", "non-dropping-particle" : "", "parse-names" : false, "suffix" : "" } ], "container-title" : "Nature cell biology", "id" : "ITEM-2", "issue" : "6", "issued" : { "date-parts" : [ [ "2009" ] ] }, "page" : "685", "publisher" : "Nature Publishing Group", "title" : "Live-imaging of single stem cells within their niche reveals that a U3snoRNP component segregates asymmetrically and is required for self-renewal in Drosophila", "title-short" : "Fichelson2009a", "type" : "article-journal", "volume" : "11" }, "uris" : [ "http://www.mendeley.com/documents/?uuid=ba6819e6-db15-410c-98cf-4d73f722b565" ] } ], "mendeley" : { "formattedCitation" : "[@Fichelson2009a; @Zhang2014d]", "plainTextFormattedCitation" : "[@Fichelson2009a; @Zhang2014d]", "previouslyFormattedCitation" : "@[Fichelson2009a,Zhang2014d]" }, "properties" : { "formattedCitation" : "(Fichelson et al., 2009a; Q. Zhang et al., 2014)", "noteIndex" : 0, "plainCitation" : "(Fichelson et al., 2009a; Q. Zhang et al., 2014)" }, "schema" : "https://github.com/citation-style-language/schema/raw/master/csl-citation.json" }</w:instrText>
      </w:r>
      <w:r w:rsidR="00C9215B">
        <w:fldChar w:fldCharType="separate"/>
      </w:r>
      <w:r w:rsidR="0099569E" w:rsidRPr="0099569E">
        <w:rPr>
          <w:noProof/>
        </w:rPr>
        <w:t>[@Fichelson2009a; @Zhang2014d]</w:t>
      </w:r>
      <w:r w:rsidR="00C9215B">
        <w:fldChar w:fldCharType="end"/>
      </w:r>
      <w:r w:rsidRPr="00796F25">
        <w:t xml:space="preserve">. In particular, </w:t>
      </w:r>
      <w:r w:rsidR="005E18FD" w:rsidRPr="00796F25">
        <w:t>Underdeveloped (Udd), an rRNA transcription factor segregates asymmet</w:t>
      </w:r>
      <w:r w:rsidR="009A239B">
        <w:t>r</w:t>
      </w:r>
      <w:r w:rsidR="005E18FD" w:rsidRPr="00796F25">
        <w:t xml:space="preserve">ically to the GSC during mitosis and seems to promote a high rate of rRNA synthesis </w:t>
      </w:r>
      <w:r w:rsidR="009A239B">
        <w:t>with</w:t>
      </w:r>
      <w:r w:rsidR="005E18FD" w:rsidRPr="00796F25">
        <w:t xml:space="preserve">in the GSC </w:t>
      </w:r>
      <w:r w:rsidR="005E18FD" w:rsidRPr="00796F25">
        <w:fldChar w:fldCharType="begin" w:fldLock="1"/>
      </w:r>
      <w:r w:rsidR="0099569E">
        <w:instrText>ADDIN CSL_CITATION { "citationID" : "GomPj5zj",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Zhang2014d]", "plainTextFormattedCitation" : "[@Zhang2014d]", "previouslyFormattedCitation" : "@[Zhang2014d]" }, "properties" : { "formattedCitation" : "(Q. Zhang et al., 2014)", "noteIndex" : 0, "plainCitation" : "(Q. Zhang et al., 2014)" }, "schema" : "https://github.com/citation-style-language/schema/raw/master/csl-citation.json" }</w:instrText>
      </w:r>
      <w:r w:rsidR="005E18FD" w:rsidRPr="00796F25">
        <w:fldChar w:fldCharType="separate"/>
      </w:r>
      <w:r w:rsidR="0099569E" w:rsidRPr="0099569E">
        <w:rPr>
          <w:noProof/>
        </w:rPr>
        <w:t>[@Zhang2014d]</w:t>
      </w:r>
      <w:r w:rsidR="005E18FD" w:rsidRPr="00796F25">
        <w:fldChar w:fldCharType="end"/>
      </w:r>
      <w:r w:rsidR="005E18FD" w:rsidRPr="00796F25">
        <w:t xml:space="preserve">. Furthermore, </w:t>
      </w:r>
      <w:r w:rsidRPr="00796F25">
        <w:t>Wicked (</w:t>
      </w:r>
      <w:r w:rsidR="00562EBD">
        <w:t>W</w:t>
      </w:r>
      <w:r w:rsidRPr="00796F25">
        <w:t>cd), a U3 snoRNP complex member required for rRNA maturation, is</w:t>
      </w:r>
      <w:r w:rsidR="005E18FD" w:rsidRPr="00796F25">
        <w:t xml:space="preserve"> also</w:t>
      </w:r>
      <w:r w:rsidRPr="00796F25">
        <w:t xml:space="preserve"> asymmetrically partitioned to GSCs and associates with the original </w:t>
      </w:r>
      <w:commentRangeStart w:id="8"/>
      <w:r w:rsidRPr="00796F25">
        <w:t>spectrosome</w:t>
      </w:r>
      <w:commentRangeEnd w:id="8"/>
      <w:r w:rsidR="00994AE4">
        <w:rPr>
          <w:rStyle w:val="CommentReference"/>
        </w:rPr>
        <w:commentReference w:id="8"/>
      </w:r>
      <w:r w:rsidR="00FC7F75">
        <w:t xml:space="preserve">, an ER rich </w:t>
      </w:r>
      <w:r w:rsidR="002B045B">
        <w:t>organelle</w:t>
      </w:r>
      <w:r w:rsidR="00FC7F75">
        <w:t xml:space="preserve"> found in GSCs and CBs </w:t>
      </w:r>
      <w:r w:rsidR="00FC7F75">
        <w:fldChar w:fldCharType="begin" w:fldLock="1"/>
      </w:r>
      <w:r w:rsidR="0099569E">
        <w:instrText>ADDIN CSL_CITATION { "citationID" : "h0GaSiMR", "citationItems" : [ { "id" : "ITEM-1",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1",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itle-short" : "Spradling1997e", "type" : "article-journal", "volume" : "62" }, "uri" : [ "http://www.mendeley.com/documents/?uuid=f230dc07-0ff8-4151-b36d-03b125b8c638" ], "uris" : [ "http://www.mendeley.com/documents/?uuid=f230dc07-0ff8-4151-b36d-03b125b8c638" ] } ], "mendeley" : { "formattedCitation" : "[@Spradling1997e]", "plainTextFormattedCitation" : "[@Spradling1997e]", "previouslyFormattedCitation" : "@[Spradling1997e]" }, "properties" : { "formattedCitation" : "(A. C. Spradling et al., 1997)", "noteIndex" : 0, "plainCitation" : "(A. C. Spradling et al., 1997)" }, "schema" : "https://github.com/citation-style-language/schema/raw/master/csl-citation.json" }</w:instrText>
      </w:r>
      <w:r w:rsidR="00FC7F75">
        <w:fldChar w:fldCharType="separate"/>
      </w:r>
      <w:r w:rsidR="0099569E" w:rsidRPr="0099569E">
        <w:rPr>
          <w:noProof/>
        </w:rPr>
        <w:t>[@Spradling1997e]</w:t>
      </w:r>
      <w:r w:rsidR="00FC7F75">
        <w:fldChar w:fldCharType="end"/>
      </w:r>
      <w:r w:rsidR="00FC7F75">
        <w:t>,</w:t>
      </w:r>
      <w:r w:rsidRPr="00796F25">
        <w:t xml:space="preserve"> of the dividing GSC.</w:t>
      </w:r>
      <w:r w:rsidR="00290B40">
        <w:t xml:space="preserve"> </w:t>
      </w:r>
      <w:commentRangeStart w:id="9"/>
      <w:r w:rsidR="00290B40" w:rsidRPr="00796F25">
        <w:t>How GSCs carry out this specialized cellular division requires further investigation</w:t>
      </w:r>
      <w:r w:rsidR="00290B40">
        <w:t>, however, asymmetric stem cell division is crucial for proper differentiation</w:t>
      </w:r>
      <w:r w:rsidR="00AD0802">
        <w:t xml:space="preserve"> </w:t>
      </w:r>
      <w:r w:rsidR="00AD0802">
        <w:fldChar w:fldCharType="begin" w:fldLock="1"/>
      </w:r>
      <w:r w:rsidR="0099569E">
        <w:instrText>ADDIN CSL_CITATION { "citationID" : "zZIXGttr", "citationItems" : [ { "id" : "ITEM-1", "itemData" : { "DOI" : "10.1016/J.CUB.2003.09.033", "ISSN" : "0960-9822", "abstract" : "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 "author" : [ { "dropping-particle" : "", "family" : "Chen", "given" : "Dahua", "non-dropping-particle" : "", "parse-names" : false, "suffix" : "" }, { "dropping-particle" : "", "family" : "McKearin", "given" : "Dennis", "non-dropping-particle" : "", "parse-names" : false, "suffix" : "" } ], "container-title" : "Current Biology", "id" : "ITEM-1", "issue" : "20", "issued" : { "date-parts" : [ [ "2003", "10", "14" ] ] }, "page" : "1786-1791", "publisher" : "Cell Press", "title" : "Dpp Signaling Silences bam Transcription Directly to Establish Asymmetric Divisions of Germline Stem Cells", "title-short" : "Chen2003o", "type" : "article-journal", "volume" : "13" }, "uris" : [ "http://www.mendeley.com/documents/?uuid=dd10c55a-396e-42fc-a62b-95cddb3718c9" ] }, { "id" : "ITEM-2",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2", "issue" : "6", "issued" : { "date-parts" : [ [ "2003", "3", "15" ] ] }, "page" : "1159-1170", "publisher" : "The Company of Biologists Ltd", "title" : "A discrete transcriptional silencer in the bam gene determines asymmetric division of the Drosophila germline stem cell", "title-short" : "Chen2003q", "type" : "article-journal", "volume" : "130" }, "uris" : [ "http://www.mendeley.com/documents/?uuid=ec3dcf17-1511-4b76-8dcf-0f03cbbfd88e" ] }, { "id" : "ITEM-3",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3", "issue" : "12", "issued" : { "date-parts" : [ [ "1997", "6" ] ] }, "language" : "eng", "page" : "2463-2476", "publisher-place" : "England", "title" : "A novel group of pumilio mutations affects the asymmetric division of germline stem cells in the Drosophila ovary.", "title-short" : "Lin1997b", "type" : "article-journal", "volume" : "124" }, "uris" : [ "http://www.mendeley.com/documents/?uuid=ad368710-042e-45a6-a46f-7c47b86ee3fe" ] } ], "mendeley" : { "formattedCitation" : "[@Chen2003q; @Chen2003o; @Lin1997b]", "plainTextFormattedCitation" : "[@Chen2003q; @Chen2003o; @Lin1997b]", "previouslyFormattedCitation" : "@[Chen2003o,Chen2003q,Lin1997b]" }, "properties" : { "formattedCitation" : "(Chen &amp; McKearin, 2003a, 2003b; Lin &amp; Spradling, 1997)", "noteIndex" : 0, "plainCitation" : "(Chen &amp; McKearin, 2003a, 2003b; Lin &amp; Spradling, 1997)" }, "schema" : "https://github.com/citation-style-language/schema/raw/master/csl-citation.json" }</w:instrText>
      </w:r>
      <w:r w:rsidR="00AD0802">
        <w:fldChar w:fldCharType="separate"/>
      </w:r>
      <w:r w:rsidR="0099569E" w:rsidRPr="0099569E">
        <w:rPr>
          <w:noProof/>
        </w:rPr>
        <w:t>[@Chen2003q; @Chen2003o; @Lin1997b]</w:t>
      </w:r>
      <w:r w:rsidR="00AD0802">
        <w:fldChar w:fldCharType="end"/>
      </w:r>
      <w:r w:rsidR="00AD0802">
        <w:t>.</w:t>
      </w:r>
      <w:commentRangeEnd w:id="9"/>
      <w:r w:rsidR="00290B40">
        <w:rPr>
          <w:rStyle w:val="CommentReference"/>
        </w:rPr>
        <w:commentReference w:id="9"/>
      </w:r>
      <w:r w:rsidR="00967289">
        <w:t>Consistent with this l</w:t>
      </w:r>
      <w:r w:rsidRPr="00796F25">
        <w:t xml:space="preserve">oss of </w:t>
      </w:r>
      <w:r w:rsidRPr="00562EBD">
        <w:rPr>
          <w:i/>
        </w:rPr>
        <w:t>wcd</w:t>
      </w:r>
      <w:r w:rsidRPr="00796F25">
        <w:t xml:space="preserve"> results in premature differentiation of GSCs</w:t>
      </w:r>
      <w:r w:rsidR="00B3422A" w:rsidRPr="00796F25">
        <w:t xml:space="preserve"> </w:t>
      </w:r>
      <w:r w:rsidR="0095321D" w:rsidRPr="00796F25">
        <w:fldChar w:fldCharType="begin" w:fldLock="1"/>
      </w:r>
      <w:r w:rsidR="0099569E">
        <w:instrText>ADDIN CSL_CITATION { "citationID" : "lZpPh8R9", "citationItems" : [ { "id" : "ITEM-1", "itemData" : { "ISSN" : "1476-4679", "author" : [ { "dropping-particle" : "", "family" : "Fichelson", "given" : "Pierre", "non-dropping-particle" : "", "parse-names" : false, "suffix" : "" }, { "dropping-particle" : "", "family" : "Moch", "given" : "Clara", "non-dropping-particle" : "", "parse-names" : false, "suffix" : "" }, { "dropping-particle" : "", "family" : "Ivanovitch", "given" : "Kenzo", "non-dropping-particle" : "", "parse-names" : false, "suffix" : "" }, { "dropping-particle" : "", "family" : "Martin", "given" : "Charlotte", "non-dropping-particle" : "", "parse-names" : false, "suffix" : "" }, { "dropping-particle" : "", "family" : "Sidor", "given" : "Clara M", "non-dropping-particle" : "", "parse-names" : false, "suffix" : "" }, { "dropping-particle" : "", "family" : "Lepesant", "given" : "Jean-Antoine", "non-dropping-particle" : "", "parse-names" : false, "suffix" : "" }, { "dropping-particle" : "", "family" : "Bellaiche", "given" : "Yohanns", "non-dropping-particle" : "", "parse-names" : false, "suffix" : "" }, { "dropping-particle" : "", "family" : "Huynh", "given" : "Jean-Ren\u00e9", "non-dropping-particle" : "", "parse-names" : false, "suffix" : "" } ], "container-title" : "Nature cell biology", "id" : "ITEM-1", "issue" : "6", "issued" : { "date-parts" : [ [ "2009" ] ] }, "page" : "685", "publisher" : "Nature Publishing Group", "title" : "Live-imaging of single stem cells within their niche reveals that a U3snoRNP component segregates asymmetrically and is required for self-renewal in Drosophila", "title-short" : "Fichelson2009a", "type" : "article-journal", "volume" : "11" }, "uri" : [ "http://www.mendeley.com/documents/?uuid=ba6819e6-db15-410c-98cf-4d73f722b565" ], "uris" : [ "http://www.mendeley.com/documents/?uuid=ba6819e6-db15-410c-98cf-4d73f722b565" ] } ], "mendeley" : { "formattedCitation" : "[@Fichelson2009a]", "plainTextFormattedCitation" : "[@Fichelson2009a]", "previouslyFormattedCitation" : "@[Fichelson2009a]" }, "properties" : { "formattedCitation" : "(Fichelson et al., 2009b)", "noteIndex" : 0, "plainCitation" : "(Fichelson et al., 2009b)" }, "schema" : "https://github.com/citation-style-language/schema/raw/master/csl-citation.json" }</w:instrText>
      </w:r>
      <w:r w:rsidR="0095321D" w:rsidRPr="00796F25">
        <w:fldChar w:fldCharType="separate"/>
      </w:r>
      <w:r w:rsidR="0099569E" w:rsidRPr="0099569E">
        <w:rPr>
          <w:noProof/>
        </w:rPr>
        <w:t>[@Fichelson2009a]</w:t>
      </w:r>
      <w:r w:rsidR="0095321D" w:rsidRPr="00796F25">
        <w:fldChar w:fldCharType="end"/>
      </w:r>
      <w:r w:rsidRPr="00796F25">
        <w:t xml:space="preserve">. </w:t>
      </w:r>
      <w:r w:rsidR="00290B40">
        <w:t>N</w:t>
      </w:r>
      <w:r w:rsidRPr="00796F25">
        <w:t xml:space="preserve">ascent rRNA production, measured by BrUTP incorporation, and presumably ribosomes, are produced at high levels in GSCs </w:t>
      </w:r>
      <w:r w:rsidR="000629B3">
        <w:t>but</w:t>
      </w:r>
      <w:r w:rsidR="000629B3" w:rsidRPr="00796F25">
        <w:t xml:space="preserve"> </w:t>
      </w:r>
      <w:r w:rsidRPr="00796F25">
        <w:t>this production drops in CBs and in subsequent stages</w:t>
      </w:r>
      <w:r w:rsidR="00B3422A" w:rsidRPr="00796F25">
        <w:t xml:space="preserve"> </w:t>
      </w:r>
      <w:r w:rsidR="00845613" w:rsidRPr="00796F25">
        <w:t xml:space="preserve">(Figure 3) </w:t>
      </w:r>
      <w:r w:rsidR="0095321D" w:rsidRPr="00796F25">
        <w:fldChar w:fldCharType="begin" w:fldLock="1"/>
      </w:r>
      <w:r w:rsidR="0099569E">
        <w:instrText>ADDIN CSL_CITATION { "citationID" : "JxGZZ7lb",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Zhang2014d]", "plainTextFormattedCitation" : "[@Zhang2014d]", "previouslyFormattedCitation" : "@[Zhang2014d]" }, "properties" : { "formattedCitation" : "(Q. Zhang et al., 2014)", "noteIndex" : 0, "plainCitation" : "(Q. Zhang et al., 2014)" }, "schema" : "https://github.com/citation-style-language/schema/raw/master/csl-citation.json" }</w:instrText>
      </w:r>
      <w:r w:rsidR="0095321D" w:rsidRPr="00796F25">
        <w:fldChar w:fldCharType="separate"/>
      </w:r>
      <w:r w:rsidR="0099569E" w:rsidRPr="0099569E">
        <w:rPr>
          <w:noProof/>
        </w:rPr>
        <w:t>[@Zhang2014d]</w:t>
      </w:r>
      <w:r w:rsidR="0095321D" w:rsidRPr="00796F25">
        <w:fldChar w:fldCharType="end"/>
      </w:r>
      <w:r w:rsidRPr="00796F25">
        <w:t>. Additionally, it has been observed that certain ribosome biogenesis components are expressed at high levels specifically in the germline</w:t>
      </w:r>
      <w:r w:rsidR="00CD370C">
        <w:t xml:space="preserve"> </w:t>
      </w:r>
      <w:r w:rsidR="00C9215B">
        <w:fldChar w:fldCharType="begin" w:fldLock="1"/>
      </w:r>
      <w:r w:rsidR="0099569E">
        <w:instrText>ADDIN CSL_CITATION { "citationID" : "ZeIFxWwW", "citationItems" : [ { "id" : "ITEM-1",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1", "issue" : "2", "issued" : { "date-parts" : [ [ "2005" ] ] }, "page" : "486-502", "publisher" : "Elsevier", "title" : "The expression profile of purified Drosophila germline stem cells", "title-short" : "Kai2005", "type" : "article-journal", "volume" : "283" }, "uris" : [ "http://www.mendeley.com/documents/?uuid=40624d13-d90f-4035-9b9b-3f607d54f776" ] } ], "mendeley" : { "formattedCitation" : "[@Kai2005]", "plainTextFormattedCitation" : "[@Kai2005]", "previouslyFormattedCitation" : "@[Kai2005]" }, "properties" : { "formattedCitation" : "(Kai et al., 2005a)", "noteIndex" : 0, "plainCitation" : "(Kai et al., 2005a)" }, "schema" : "https://github.com/citation-style-language/schema/raw/master/csl-citation.json" }</w:instrText>
      </w:r>
      <w:r w:rsidR="00C9215B">
        <w:fldChar w:fldCharType="separate"/>
      </w:r>
      <w:r w:rsidR="0099569E" w:rsidRPr="0099569E">
        <w:rPr>
          <w:noProof/>
        </w:rPr>
        <w:t>[@Kai2005]</w:t>
      </w:r>
      <w:r w:rsidR="00C9215B">
        <w:fldChar w:fldCharType="end"/>
      </w:r>
      <w:r w:rsidRPr="00796F25">
        <w:t>. In particular, RNA exonuclease 5 (Rexo5) is an RNA exonuclease that facilitates ribosome biogenesis by trimming snoRNAs as well as rRNAs</w:t>
      </w:r>
      <w:r w:rsidR="008F5B8E">
        <w:t xml:space="preserve"> </w:t>
      </w:r>
      <w:r w:rsidR="00C9215B">
        <w:fldChar w:fldCharType="begin" w:fldLock="1"/>
      </w:r>
      <w:r w:rsidR="0099569E">
        <w:instrText>ADDIN CSL_CITATION { "citationID" : "xbHSQCAp", "citationItems" : [ { "id" : "ITEM-1", "itemData" : { "ISSN" : "2211-1247", "author" : [ { "dropping-particle" : "", "family" : "Gerstberger", "given" : "Stefanie", "non-dropping-particle" : "", "parse-names" : false, "suffix" : "" }, { "dropping-particle" : "", "family" : "Meyer", "given" : "Cindy", "non-dropping-particle" : "", "parse-names" : false, "suffix" : "" }, { "dropping-particle" : "", "family" : "Benjamin-Hong", "given" : "Sigi", "non-dropping-particle" : "", "parse-names" : false, "suffix" : "" }, { "dropping-particle" : "", "family" : "Rodriguez", "given" : "Joe", "non-dropping-particle" : "", "parse-names" : false, "suffix" : "" }, { "dropping-particle" : "", "family" : "Briskin", "given" : "Daniel", "non-dropping-particle" : "", "parse-names" : false, "suffix" : "" }, { "dropping-particle" : "", "family" : "Bognanni", "given" : "Claudia", "non-dropping-particle" : "", "parse-names" : false, "suffix" : "" }, { "dropping-particle" : "", "family" : "Bogardus", "given" : "Kimberly", "non-dropping-particle" : "", "parse-names" : false, "suffix" : "" }, { "dropping-particle" : "", "family" : "Steller", "given" : "Hermann", "non-dropping-particle" : "", "parse-names" : false, "suffix" : "" }, { "dropping-particle" : "", "family" : "Tuschl", "given" : "Thomas", "non-dropping-particle" : "", "parse-names" : false, "suffix" : "" } ], "container-title" : "Cell reports", "id" : "ITEM-1", "issue" : "3", "issued" : { "date-parts" : [ [ "2017" ] ] }, "page" : "758-772", "publisher" : "Elsevier", "title" : "The conserved RNA exonuclease Rexo5 is required for 3\u2032 end maturation of 28S rRNA, 5S rRNA, and snoRNAs", "title-short" : "Gerstberger2017", "type" : "article-journal", "volume" : "21" }, "uris" : [ "http://www.mendeley.com/documents/?uuid=1dac5087-3f57-4191-911f-d225215537ca" ] } ], "mendeley" : { "formattedCitation" : "[@Gerstberger2017]", "plainTextFormattedCitation" : "[@Gerstberger2017]", "previouslyFormattedCitation" : "@[Gerstberger2017]" }, "properties" : { "formattedCitation" : "(Gerstberger et al., 2017a)", "noteIndex" : 0, "plainCitation" : "(Gerstberger et al., 2017a)" }, "schema" : "https://github.com/citation-style-language/schema/raw/master/csl-citation.json" }</w:instrText>
      </w:r>
      <w:r w:rsidR="00C9215B">
        <w:fldChar w:fldCharType="separate"/>
      </w:r>
      <w:r w:rsidR="0099569E" w:rsidRPr="0099569E">
        <w:rPr>
          <w:noProof/>
        </w:rPr>
        <w:t>[@Gerstberger2017]</w:t>
      </w:r>
      <w:r w:rsidR="00C9215B">
        <w:fldChar w:fldCharType="end"/>
      </w:r>
      <w:r w:rsidRPr="00796F25">
        <w:t xml:space="preserve">. Depletion of </w:t>
      </w:r>
      <w:r w:rsidRPr="00796F25">
        <w:rPr>
          <w:i/>
        </w:rPr>
        <w:t>rexo5</w:t>
      </w:r>
      <w:r w:rsidRPr="00796F25">
        <w:t xml:space="preserve"> in the germline results </w:t>
      </w:r>
      <w:r w:rsidR="00967289">
        <w:t xml:space="preserve">in an </w:t>
      </w:r>
      <w:r w:rsidR="00AD0802">
        <w:t>accumulation</w:t>
      </w:r>
      <w:r w:rsidR="00967289">
        <w:t xml:space="preserve"> of </w:t>
      </w:r>
      <w:r w:rsidRPr="00796F25">
        <w:t>egg chambers</w:t>
      </w:r>
      <w:r w:rsidR="00967289">
        <w:t xml:space="preserve"> that bud off from the germarium, but</w:t>
      </w:r>
      <w:r w:rsidRPr="00796F25">
        <w:t xml:space="preserve"> do not grow</w:t>
      </w:r>
      <w:r w:rsidR="00AD0802">
        <w:t xml:space="preserve"> </w:t>
      </w:r>
      <w:commentRangeStart w:id="10"/>
      <w:r w:rsidRPr="00796F25">
        <w:t>in size</w:t>
      </w:r>
      <w:commentRangeEnd w:id="10"/>
      <w:r w:rsidR="00A96DD3">
        <w:rPr>
          <w:rStyle w:val="CommentReference"/>
        </w:rPr>
        <w:commentReference w:id="10"/>
      </w:r>
      <w:r w:rsidRPr="00796F25">
        <w:t>, and causes defects in GSC proliferation</w:t>
      </w:r>
      <w:r w:rsidR="00F85C8A">
        <w:t xml:space="preserve"> </w:t>
      </w:r>
      <w:r w:rsidR="0095321D" w:rsidRPr="00796F25">
        <w:fldChar w:fldCharType="begin" w:fldLock="1"/>
      </w:r>
      <w:r w:rsidR="0099569E">
        <w:instrText>ADDIN CSL_CITATION { "citationID" : "AwLiQsp4", "citationItems" : [ { "id" : "ITEM-1", "itemData" : { "ISSN" : "2211-1247", "author" : [ { "dropping-particle" : "", "family" : "Gerstberger", "given" : "Stefanie", "non-dropping-particle" : "", "parse-names" : false, "suffix" : "" }, { "dropping-particle" : "", "family" : "Meyer", "given" : "Cindy", "non-dropping-particle" : "", "parse-names" : false, "suffix" : "" }, { "dropping-particle" : "", "family" : "Benjamin-Hong", "given" : "Sigi", "non-dropping-particle" : "", "parse-names" : false, "suffix" : "" }, { "dropping-particle" : "", "family" : "Rodriguez", "given" : "Joe", "non-dropping-particle" : "", "parse-names" : false, "suffix" : "" }, { "dropping-particle" : "", "family" : "Briskin", "given" : "Daniel", "non-dropping-particle" : "", "parse-names" : false, "suffix" : "" }, { "dropping-particle" : "", "family" : "Bognanni", "given" : "Claudia", "non-dropping-particle" : "", "parse-names" : false, "suffix" : "" }, { "dropping-particle" : "", "family" : "Bogardus", "given" : "Kimberly", "non-dropping-particle" : "", "parse-names" : false, "suffix" : "" }, { "dropping-particle" : "", "family" : "Steller", "given" : "Hermann", "non-dropping-particle" : "", "parse-names" : false, "suffix" : "" }, { "dropping-particle" : "", "family" : "Tuschl", "given" : "Thomas", "non-dropping-particle" : "", "parse-names" : false, "suffix" : "" } ], "container-title" : "Cell reports", "id" : "ITEM-1", "issue" : "3", "issued" : { "date-parts" : [ [ "2017" ] ] }, "page" : "758-772", "publisher" : "Elsevier", "title" : "The conserved RNA exonuclease Rexo5 is required for 3\u2032 end maturation of 28S rRNA, 5S rRNA, and snoRNAs", "title-short" : "Gerstberger2017", "type" : "article-journal", "volume" : "21" }, "uri" : [ "http://www.mendeley.com/documents/?uuid=1dac5087-3f57-4191-911f-d225215537ca" ], "uris" : [ "http://www.mendeley.com/documents/?uuid=1dac5087-3f57-4191-911f-d225215537ca" ] } ], "mendeley" : { "formattedCitation" : "[@Gerstberger2017]", "plainTextFormattedCitation" : "[@Gerstberger2017]", "previouslyFormattedCitation" : "@[Gerstberger2017]" }, "properties" : { "formattedCitation" : "(Gerstberger et al., 2017b)", "noteIndex" : 0, "plainCitation" : "(Gerstberger et al., 2017b)" }, "schema" : "https://github.com/citation-style-language/schema/raw/master/csl-citation.json" }</w:instrText>
      </w:r>
      <w:r w:rsidR="0095321D" w:rsidRPr="00796F25">
        <w:fldChar w:fldCharType="separate"/>
      </w:r>
      <w:r w:rsidR="0099569E" w:rsidRPr="0099569E">
        <w:rPr>
          <w:noProof/>
        </w:rPr>
        <w:t>[@Gerstberger2017]</w:t>
      </w:r>
      <w:r w:rsidR="0095321D" w:rsidRPr="00796F25">
        <w:fldChar w:fldCharType="end"/>
      </w:r>
      <w:r w:rsidRPr="00796F25">
        <w:t>.</w:t>
      </w:r>
      <w:r w:rsidR="005E18FD" w:rsidRPr="00796F25">
        <w:t xml:space="preserve"> </w:t>
      </w:r>
      <w:r w:rsidRPr="00796F25">
        <w:t xml:space="preserve">These observations suggest that </w:t>
      </w:r>
      <w:r w:rsidR="00FA32BB">
        <w:t xml:space="preserve">the </w:t>
      </w:r>
      <w:r w:rsidRPr="00796F25">
        <w:t xml:space="preserve">machinery for ribosome biogenesis is </w:t>
      </w:r>
      <w:r w:rsidR="0095679E">
        <w:t xml:space="preserve">not only </w:t>
      </w:r>
      <w:r w:rsidR="0095679E" w:rsidRPr="00796F25">
        <w:t>critical for germline development</w:t>
      </w:r>
      <w:r w:rsidR="0095679E">
        <w:t xml:space="preserve"> but is also </w:t>
      </w:r>
      <w:r w:rsidRPr="00796F25">
        <w:t>dynamically regulated.</w:t>
      </w:r>
    </w:p>
    <w:p w14:paraId="6C01E164" w14:textId="77777777" w:rsidR="00780E6A" w:rsidRPr="00796F25" w:rsidRDefault="00D126B7" w:rsidP="00842C68">
      <w:pPr>
        <w:spacing w:line="480" w:lineRule="auto"/>
      </w:pPr>
      <w:r w:rsidRPr="00796F25">
        <w:t xml:space="preserve"> </w:t>
      </w:r>
    </w:p>
    <w:p w14:paraId="1F30A4DA" w14:textId="2CCC9AF2" w:rsidR="00780E6A" w:rsidRPr="00796F25" w:rsidRDefault="00D126B7" w:rsidP="00842C68">
      <w:pPr>
        <w:spacing w:line="480" w:lineRule="auto"/>
      </w:pPr>
      <w:r w:rsidRPr="00796F25">
        <w:t xml:space="preserve">Sanchez et al. demonstrated that the dynamic nature of rRNA transcription during germline development is not simply a consequence of </w:t>
      </w:r>
      <w:r w:rsidR="00576B87">
        <w:t xml:space="preserve">the </w:t>
      </w:r>
      <w:r w:rsidRPr="00796F25">
        <w:t>differentiation process</w:t>
      </w:r>
      <w:r w:rsidR="00576B87">
        <w:t xml:space="preserve">. </w:t>
      </w:r>
      <w:r w:rsidRPr="00796F25">
        <w:t xml:space="preserve"> </w:t>
      </w:r>
      <w:r w:rsidR="00576B87">
        <w:t>Instead</w:t>
      </w:r>
      <w:r w:rsidRPr="00796F25">
        <w:t xml:space="preserve">, lowering ribosome biogenesis is required for timely differentiation, </w:t>
      </w:r>
      <w:r w:rsidR="000B73A1">
        <w:t>but</w:t>
      </w:r>
      <w:r w:rsidRPr="00796F25">
        <w:t xml:space="preserve"> severe loss of ribosome biogenesis causes formation of stem-cysts</w:t>
      </w:r>
      <w:r w:rsidR="001732B9">
        <w:t xml:space="preserve">, </w:t>
      </w:r>
      <w:r w:rsidR="009428F9">
        <w:t>a</w:t>
      </w:r>
      <w:r w:rsidR="001732B9">
        <w:t xml:space="preserve"> product of perturbed</w:t>
      </w:r>
      <w:r w:rsidR="009428F9">
        <w:t xml:space="preserve"> cytokinesis of GSC </w:t>
      </w:r>
      <w:r w:rsidR="009428F9">
        <w:lastRenderedPageBreak/>
        <w:t>daughters</w:t>
      </w:r>
      <w:r w:rsidR="00845613" w:rsidRPr="00796F25">
        <w:t xml:space="preserve"> </w:t>
      </w:r>
      <w:r w:rsidR="0095321D" w:rsidRPr="00796F25">
        <w:fldChar w:fldCharType="begin" w:fldLock="1"/>
      </w:r>
      <w:r w:rsidR="0099569E">
        <w:instrText>ADDIN CSL_CITATION { "citationID" : "RMDX7mDs",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id" : "ITEM-2", "itemData" : { "DOI" : "10.1371/journal.pgen.1004653", "ISSN" : "1553-7404", "PMID" : "25647097", "abstract" : "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 "author" : [ { "dropping-particle" : "", "family" : "Matias", "given" : "Neuza Reis", "non-dropping-particle" : "", "parse-names" : false, "suffix" : "" }, { "dropping-particle" : "", "family" : "Mathieu", "given" : "Juliette", "non-dropping-particle" : "", "parse-names" : false, "suffix" : "" }, { "dropping-particle" : "", "family" : "Huynh", "given" : "Jean-Ren\u00e9", "non-dropping-particle" : "", "parse-names" : false, "suffix" : "" } ], "container-title" : "PLoS genetics", "id" : "ITEM-2", "issue" : "2", "issued" : { "date-parts" : [ [ "2015", "2" ] ] }, "page" : "e1004653", "publisher" : "Public Library of Science", "title" : "Abscission is regulated by the ESCRT-III protein shrub in Drosophila germline stem cells", "title-short" : "Matias2015g", "type" : "article-journal", "volume" : "11" }, "uris" : [ "http://www.mendeley.com/documents/?uuid=6957b178-11f8-48f8-a347-db039099fc49" ] }, { "id" : "ITEM-3", "itemData" : { "DOI" : "10.1016/J.DEVCEL.2013.07.005", "ISSN" : "1534-5807", "abstract" : "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 "author" : [ { "dropping-particle" : "", "family" : "Mathieu", "given" : "Juliette", "non-dropping-particle" : "", "parse-names" : false, "suffix" : "" }, { "dropping-particle" : "", "family" : "Cauvin", "given" : "Clothilde", "non-dropping-particle" : "", "parse-names" : false, "suffix" : "" }, { "dropping-particle" : "", "family" : "Moch", "given" : "Clara", "non-dropping-particle" : "", "parse-names" : false, "suffix" : "" }, { "dropping-particle" : "", "family" : "Radford", "given" : "Sarah J. J", "non-dropping-particle" : "", "parse-names" : false, "suffix" : "" }, { "dropping-particle" : "", "family" : "Sampaio", "given" : "Paula", "non-dropping-particle" : "", "parse-names" : false, "suffix" : "" }, { "dropping-particle" : "", "family" : "Perdigoto", "given" : "Carolina N.", "non-dropping-particle" : "", "parse-names" : false, "suffix" : "" }, { "dropping-particle" : "", "family" : "Schweisguth", "given" : "Fran\u00e7ois", "non-dropping-particle" : "", "parse-names" : false, "suffix" : "" }, { "dropping-particle" : "", "family" : "Bardin", "given" : "Allison J.", "non-dropping-particle" : "", "parse-names" : false, "suffix" : "" }, { "dropping-particle" : "", "family" : "Sunkel", "given" : "Claudio E.", "non-dropping-particle" : "", "parse-names" : false, "suffix" : "" }, { "dropping-particle" : "", "family" : "McKim", "given" : "Kim", "non-dropping-particle" : "", "parse-names" : false, "suffix" : "" }, { "dropping-particle" : "", "family" : "Echard", "given" : "Arnaud", "non-dropping-particle" : "", "parse-names" : false, "suffix" : "" }, { "dropping-particle" : "", "family" : "Huynh", "given" : "Jean-Ren\u00e9", "non-dropping-particle" : "", "parse-names" : false, "suffix" : "" } ], "container-title" : "Developmental cell", "id" : "ITEM-3", "issue" : "3", "issued" : { "date-parts" : [ [ "2013", "8", "12" ] ] }, "page" : "250-265", "publisher" : "Elsevier", "title" : "Aurora B and cyclin B have opposite effects on the timing of cytokinesis abscission in Drosophila germ cells and in vertebrate somatic cells", "title-short" : "Mathieu2013d", "type" : "article-journal", "volume" : "26" }, "uris" : [ "http://www.mendeley.com/documents/?uuid=2e6fd6ae-9884-44ca-8b91-d0ec2b1606be" ] } ], "mendeley" : { "formattedCitation" : "[@Mathieu2013d; @Matias2015g; @Sanchez2016h]", "plainTextFormattedCitation" : "[@Mathieu2013d; @Matias2015g; @Sanchez2016h]", "previouslyFormattedCitation" : "@[Mathieu2013d,Matias2015g,Sanchez2016h]" }, "properties" : { "formattedCitation" : "(Mathieu et al., 2013; Matias et al., 2015; Sanchez et al., 2016)", "noteIndex" : 0, "plainCitation" : "(Mathieu et al., 2013; Matias et al., 2015; Sanchez et al., 2016)" }, "schema" : "https://github.com/citation-style-language/schema/raw/master/csl-citation.json" }</w:instrText>
      </w:r>
      <w:r w:rsidR="0095321D" w:rsidRPr="00796F25">
        <w:fldChar w:fldCharType="separate"/>
      </w:r>
      <w:r w:rsidR="0099569E" w:rsidRPr="0099569E">
        <w:rPr>
          <w:noProof/>
        </w:rPr>
        <w:t>[@Mathieu2013d; @Matias2015g; @Sanchez2016h]</w:t>
      </w:r>
      <w:r w:rsidR="0095321D" w:rsidRPr="00796F25">
        <w:fldChar w:fldCharType="end"/>
      </w:r>
      <w:r w:rsidR="009428F9">
        <w:t xml:space="preserve"> </w:t>
      </w:r>
      <w:r w:rsidRPr="00796F25">
        <w:t xml:space="preserve">. </w:t>
      </w:r>
      <w:r w:rsidR="000B73A1">
        <w:t>Somewhat surprisingly</w:t>
      </w:r>
      <w:r w:rsidRPr="00796F25">
        <w:t>, despite the</w:t>
      </w:r>
      <w:r w:rsidR="000B73A1">
        <w:t>ir</w:t>
      </w:r>
      <w:r w:rsidRPr="00796F25">
        <w:t xml:space="preserve"> increased retention of ribosome biogenesis components, GSCs exhibit a lower rate of translation compared to daughter cells and cyst stages</w:t>
      </w:r>
      <w:r w:rsidR="00845613" w:rsidRPr="00796F25">
        <w:t xml:space="preserve"> (Figure 3)</w:t>
      </w:r>
      <w:r w:rsidRPr="00796F25">
        <w:t xml:space="preserve">. This finding </w:t>
      </w:r>
      <w:r w:rsidR="00604167">
        <w:t>invokes</w:t>
      </w:r>
      <w:r w:rsidR="00604167" w:rsidRPr="00796F25">
        <w:t xml:space="preserve"> </w:t>
      </w:r>
      <w:r w:rsidRPr="00796F25">
        <w:t>the hypothesis that despite the GSCs elevated capacity for ribosome biogenesis, GSCs do not intrinsically require high</w:t>
      </w:r>
      <w:r w:rsidR="00604167">
        <w:t>er</w:t>
      </w:r>
      <w:r w:rsidRPr="00796F25">
        <w:t xml:space="preserve"> ribosome levels for translation. Instead, the data is suggestive of the </w:t>
      </w:r>
      <w:r w:rsidR="00604167">
        <w:t>possibility</w:t>
      </w:r>
      <w:r w:rsidR="00604167" w:rsidRPr="00796F25">
        <w:t xml:space="preserve"> </w:t>
      </w:r>
      <w:r w:rsidRPr="00796F25">
        <w:t xml:space="preserve">that GSCs produce high levels of ribosomes in order to pass them on to </w:t>
      </w:r>
      <w:r w:rsidR="00604167">
        <w:t xml:space="preserve">and facilitate differentiation of </w:t>
      </w:r>
      <w:r w:rsidRPr="00796F25">
        <w:t xml:space="preserve">their daughter cells. We </w:t>
      </w:r>
      <w:r w:rsidR="00DC0ADC">
        <w:t xml:space="preserve">thus </w:t>
      </w:r>
      <w:r w:rsidRPr="00796F25">
        <w:t>hypothesize that a ribosome biogenesis checkpoint</w:t>
      </w:r>
      <w:r w:rsidR="00DC0ADC">
        <w:t xml:space="preserve"> could</w:t>
      </w:r>
      <w:r w:rsidRPr="00796F25">
        <w:t xml:space="preserve"> </w:t>
      </w:r>
      <w:r w:rsidR="00DC0ADC" w:rsidRPr="00796F25">
        <w:t>coupl</w:t>
      </w:r>
      <w:r w:rsidR="00DC0ADC">
        <w:t>e</w:t>
      </w:r>
      <w:r w:rsidR="00DC0ADC" w:rsidRPr="00796F25">
        <w:t xml:space="preserve"> </w:t>
      </w:r>
      <w:r w:rsidRPr="00796F25">
        <w:t>ribosome production to cell cycle progression to ensure a sufficient ribosome concentration is passed from the GSC to the daughter CB. Conversely, increasing ribosome biogenesis via overexpression of TIF-IA, an RNA Pol I transcription initiation factor that is required for rRNA synthesis</w:t>
      </w:r>
      <w:r w:rsidR="00161158" w:rsidRPr="00796F25">
        <w:t xml:space="preserve"> </w:t>
      </w:r>
      <w:r w:rsidR="00781ECB" w:rsidRPr="00796F25">
        <w:fldChar w:fldCharType="begin" w:fldLock="1"/>
      </w:r>
      <w:r w:rsidR="0099569E">
        <w:instrText>ADDIN CSL_CITATION { "citationID" : "vvfTr3Zu", "citationItems" : [ { "id" : "ITEM-1", "itemData" : { "DOI" : "10.1083/jcb.200709044", "ISSN" : "00219525", "PMID" : "18086911", "abstract" : "Synthesis of ribosomal RNA (rRNA) is a key step in ribosome biogenesis and is essential for cell growth. Few studies, however, have investigated rRNA synthesis regulation in vivo in multicellular organisms. Here, we present a genetic analysis of transcription initiation factor IA (TIF-IA), a conserved RNA polymerase I transcription factor. Drosophila melanogaster Tif-IA(-/-) mutants have reduced levels of rRNA synthesis and sustain a developmental arrest caused by a block in cellular growth. We find that the target of rapamycin (TOR) pathway regulates TIF-IA recruitment to rDNA. Furthermore, we show that the TOR pathway regulates rRNA synthesis in vivo and that TIF-IA overexpression can maintain rRNA transcription when TOR activity is reduced in developing larvae. We propose that TIF-IA acts in vivo as a downstream growth-regulatory target of the TOR pathway. Overexpression of TIF-IA also elevates levels of both 5S RNA and messenger RNAs encoding ribosomal proteins. Stimulation of rRNA synthesis by TIF-IA may therefore provide a feed-forward mechanism to coregulate the levels of other ribosome components.", "author" : [ { "dropping-particle" : "", "family" : "Grewal", "given" : "Savraj S", "non-dropping-particle" : "", "parse-names" : false, "suffix" : "" }, { "dropping-particle" : "", "family" : "Evans", "given" : "Justin R", "non-dropping-particle" : "", "parse-names" : false, "suffix" : "" }, { "dropping-particle" : "", "family" : "Edgar", "given" : "Bruce A", "non-dropping-particle" : "", "parse-names" : false, "suffix" : "" } ], "container-title" : "Journal of Cell Biology", "id" : "ITEM-1", "issue" : "6", "issued" : { "date-parts" : [ [ "2007", "12", "17" ] ] }, "page" : "1105-1113", "publisher" : "Rockefeller University Press", "title" : "Drosophila TIF-IA is required for ribosome synthesis and cell growth and is regulated by the TOR pathway", "title-short" : "Grewal2007c", "type" : "article-journal", "volume" : "179" }, "uri" : [ "http://www.mendeley.com/documents/?uuid=7d565a9a-589d-42c6-bb8c-ccb16b95e742" ], "uris" : [ "http://www.mendeley.com/documents/?uuid=7d565a9a-589d-42c6-bb8c-ccb16b95e742" ] } ], "mendeley" : { "formattedCitation" : "[@Grewal2007c]", "plainTextFormattedCitation" : "[@Grewal2007c]", "previouslyFormattedCitation" : "@[Grewal2007c]" }, "properties" : { "formattedCitation" : "(Grewal et al., 2007)", "noteIndex" : 0, "plainCitation" : "(Grewal et al., 2007)" }, "schema" : "https://github.com/citation-style-language/schema/raw/master/csl-citation.json" }</w:instrText>
      </w:r>
      <w:r w:rsidR="00781ECB" w:rsidRPr="00796F25">
        <w:fldChar w:fldCharType="separate"/>
      </w:r>
      <w:r w:rsidR="0099569E" w:rsidRPr="0099569E">
        <w:rPr>
          <w:noProof/>
        </w:rPr>
        <w:t>[@Grewal2007c]</w:t>
      </w:r>
      <w:r w:rsidR="00781ECB" w:rsidRPr="00796F25">
        <w:fldChar w:fldCharType="end"/>
      </w:r>
      <w:r w:rsidRPr="00796F25">
        <w:t xml:space="preserve">, results in a failure of germ cells to differentiate, </w:t>
      </w:r>
      <w:r w:rsidR="00DC0ADC">
        <w:t xml:space="preserve">causing a </w:t>
      </w:r>
      <w:r w:rsidRPr="00796F25">
        <w:t>marked overproliferation of undifferentiated GSC daughters</w:t>
      </w:r>
      <w:r w:rsidR="00B3422A" w:rsidRPr="00796F25">
        <w:t xml:space="preserve"> </w:t>
      </w:r>
      <w:r w:rsidR="0095321D" w:rsidRPr="00796F25">
        <w:fldChar w:fldCharType="begin" w:fldLock="1"/>
      </w:r>
      <w:r w:rsidR="0099569E">
        <w:instrText>ADDIN CSL_CITATION { "citationID" : "84DsHB2w",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Zhang2014d]", "plainTextFormattedCitation" : "[@Zhang2014d]", "previouslyFormattedCitation" : "@[Zhang2014d]" }, "properties" : { "formattedCitation" : "(Q. Zhang et al., 2014)", "noteIndex" : 0, "plainCitation" : "(Q. Zhang et al., 2014)" }, "schema" : "https://github.com/citation-style-language/schema/raw/master/csl-citation.json" }</w:instrText>
      </w:r>
      <w:r w:rsidR="0095321D" w:rsidRPr="00796F25">
        <w:fldChar w:fldCharType="separate"/>
      </w:r>
      <w:r w:rsidR="0099569E" w:rsidRPr="0099569E">
        <w:rPr>
          <w:noProof/>
        </w:rPr>
        <w:t>[@Zhang2014d]</w:t>
      </w:r>
      <w:r w:rsidR="0095321D" w:rsidRPr="00796F25">
        <w:fldChar w:fldCharType="end"/>
      </w:r>
      <w:r w:rsidRPr="00796F25">
        <w:t xml:space="preserve">. This overproliferation may be caused by </w:t>
      </w:r>
      <w:r w:rsidR="00DC0ADC">
        <w:t xml:space="preserve">bypassing or rapid progression through </w:t>
      </w:r>
      <w:r w:rsidRPr="00796F25">
        <w:t xml:space="preserve">the </w:t>
      </w:r>
      <w:r w:rsidR="00DC0ADC">
        <w:t xml:space="preserve">proposed </w:t>
      </w:r>
      <w:r w:rsidRPr="00796F25">
        <w:t>ribosome biogenesis checkpoint</w:t>
      </w:r>
      <w:r w:rsidR="00DC0ADC">
        <w:t xml:space="preserve"> such that</w:t>
      </w:r>
      <w:r w:rsidRPr="00796F25">
        <w:t xml:space="preserve"> the cell cycle is hastened in response to elevated ribosome biogenesis. </w:t>
      </w:r>
      <w:r w:rsidR="00DC0ADC">
        <w:t>The o</w:t>
      </w:r>
      <w:r w:rsidRPr="00796F25">
        <w:t>verproliferation of undifferentiated germ cells when ribosome levels are elevated is consistent with observations that high ribosome levels lead to rapidly growing cancers</w:t>
      </w:r>
      <w:r w:rsidR="0095321D" w:rsidRPr="00796F25">
        <w:t xml:space="preserve"> </w:t>
      </w:r>
      <w:r w:rsidR="0095321D" w:rsidRPr="00796F25">
        <w:fldChar w:fldCharType="begin" w:fldLock="1"/>
      </w:r>
      <w:r w:rsidR="0099569E">
        <w:instrText>ADDIN CSL_CITATION { "citationID" : "OjhFXl6d", "citationItems" : [ { "id" : "ITEM-1", "itemData" : { "DOI" : "10.1038/onc.2010.189", "ISBN" : "1476-5594 (Electronic)\\n0950-9232 (Linking)", "ISSN" : "09509232", "PMID" : "20498634", "abstract" : "Oncogene 29, 4253 (2010). doi:10.1038/onc.2010.189", "author" : [ { "dropping-particle" : "", "family" : "Deisenroth", "given" : "C.", "non-dropping-particle" : "", "parse-names" : false, "suffix" : "" }, { "dropping-particle" : "", "family" : "Zhang", "given" : "Y.", "non-dropping-particle" : "", "parse-names" : false, "suffix" : "" } ], "container-title" : "Oncogene", "id" : "ITEM-1", "issue" : "30", "issued" : { "date-parts" : [ [ "2010", "7", "29" ] ] }, "page" : "4253-4260", "publisher" : "Nature Publishing Group", "title" : "Ribosome biogenesis surveillance: Probing the ribosomal protein-Mdm2-p53 pathway", "title-short" : "Deisenroth2010e", "type" : "article-journal", "volume" : "29" }, "uri" : [ "http://www.mendeley.com/documents/?uuid=573b5009-db3d-4cc8-8428-692ec3c42426" ], "uris" : [ "http://www.mendeley.com/documents/?uuid=573b5009-db3d-4cc8-8428-692ec3c42426" ] }, { "id" : "ITEM-2", "itemData" : { "DOI" : "10.1182/blood-2010-02-251090", "abstract" : "Diamond-Blackfan anemia (DBA) is characterized by red cell failure, the presence of congenital anomalies, and cancer predisposition. In addition to being an inherited bone marrow failure syndrome, DBA is also categorized as a ribosomopathy as, in more than 50% of cases, the syndrome appears to result from haploin-sufficiency of either a small or large subunit-associated ribosomal protein. Nonetheless, the exact mechanism by which haploinsufficiency results in ery-throid failure, as well as the other clinical manifestations, remains uncertain. New knowledge regarding genetic and molecular mechanisms combined with robust clinical data from several international patient registries has provided important insights into the diagnosis of DBA and may, in the future, provide new treatments as well. Diagnostic criteria have been expanded to include patients with little or no clinical findings. Patient management is therefore centered on accurate diagnosis, appropriate use of transfusions and iron chelation, corticosteroids, hematopoietic stem cell transplantation, and a coordinated multidisciplinary approach to these complex patients. (Blood.", "author" : [ { "dropping-particle" : "", "family" : "Vlachos", "given" : "Adrianna", "non-dropping-particle" : "", "parse-names" : false, "suffix" : "" }, { "dropping-particle" : "", "family" : "Muir", "given" : "Ellen", "non-dropping-particle" : "", "parse-names" : false, "suffix" : "" } ], "id" : "ITEM-2", "issued" : { "date-parts" : [ [ "2010" ] ] }, "page" : "3715-3723", "title" : "How I treat Diamond-Blackfan anemia", "title-short" : "Vlachos2010a", "type" : "article-journal", "volume" : "116" }, "uri" : [ "http://www.mendeley.com/documents/?uuid=4314759c-7edb-4919-b2d6-d330868d2fb6" ], "uris" : [ "http://www.mendeley.com/documents/?uuid=4314759c-7edb-4919-b2d6-d330868d2fb6" ] }, { "id" : "ITEM-3", "itemData" : { "ISSN" : "1932-6203", "author" : [ { "dropping-particle" : "", "family" : "Belin", "given" : "St\u00e9phane", "non-dropping-particle" : "", "parse-names" : false, "suffix" : "" }, { "dropping-particle" : "", "family" : "Beghin", "given" : "Anne", "non-dropping-particle" : "", "parse-names" : false, "suffix" : "" }, { "dropping-particle" : "", "family" : "Solano-Gonz\u00e0lez", "given" : "Eduardo", "non-dropping-particle" : "", "parse-names" : false, "suffix" : "" }, { "dropping-particle" : "", "family" : "Bezin", "given" : "Laurent", "non-dropping-particle" : "", "parse-names" : false, "suffix" : "" }, { "dropping-particle" : "", "family" : "Brunet-Manquat", "given" : "St\u00e9phanie", "non-dropping-particle" : "", "parse-names" : false, "suffix" : "" }, { "dropping-particle" : "", "family" : "Textoris", "given" : "Julien", "non-dropping-particle" : "", "parse-names" : false, "suffix" : "" }, { "dropping-particle" : "", "family" : "Prats", "given" : "Anne-Catherine", "non-dropping-particle" : "", "parse-names" : false, "suffix" : "" }, { "dropping-particle" : "", "family" : "Mertani", "given" : "Hichem C", "non-dropping-particle" : "", "parse-names" : false, "suffix" : "" }, { "dropping-particle" : "", "family" : "Dumontet", "given" : "Charles", "non-dropping-particle" : "", "parse-names" : false, "suffix" : "" }, { "dropping-particle" : "", "family" : "Diaz", "given" : "Jean-Jacques", "non-dropping-particle" : "", "parse-names" : false, "suffix" : "" } ], "container-title" : "PloS one", "id" : "ITEM-3", "issue" : "9", "issued" : { "date-parts" : [ [ "2009" ] ] }, "page" : "e7147", "publisher" : "Public Library of Science", "title" : "Dysregulation of ribosome biogenesis and translational capacity is associated with tumor progression of human breast cancer cells", "title-short" : "Belin2009a", "type" : "article-journal", "volume" : "4" }, "uri" : [ "http://www.mendeley.com/documents/?uuid=4c88d6b2-5f77-426f-823b-f4c63b6c2abc" ], "uris" : [ "http://www.mendeley.com/documents/?uuid=4c88d6b2-5f77-426f-823b-f4c63b6c2abc" ] } ], "mendeley" : { "formattedCitation" : "[@Belin2009a; @Deisenroth2010e; @Vlachos2010a]", "plainTextFormattedCitation" : "[@Belin2009a; @Deisenroth2010e; @Vlachos2010a]", "previouslyFormattedCitation" : "@[Belin2009a,Deisenroth2010e,Vlachos2010a]" }, "properties" : { "formattedCitation" : "(Belin et al., 2009; Deisenroth &amp; Zhang, 2010; Vlachos &amp; Muir, 2010)", "noteIndex" : 0, "plainCitation" : "(Belin et al., 2009; Deisenroth &amp; Zhang, 2010; Vlachos &amp; Muir, 2010)" }, "schema" : "https://github.com/citation-style-language/schema/raw/master/csl-citation.json" }</w:instrText>
      </w:r>
      <w:r w:rsidR="0095321D" w:rsidRPr="00796F25">
        <w:fldChar w:fldCharType="separate"/>
      </w:r>
      <w:r w:rsidR="0099569E" w:rsidRPr="0099569E">
        <w:rPr>
          <w:noProof/>
        </w:rPr>
        <w:t>[@Belin2009a; @Deisenroth2010e; @Vlachos2010a]</w:t>
      </w:r>
      <w:r w:rsidR="0095321D" w:rsidRPr="00796F25">
        <w:fldChar w:fldCharType="end"/>
      </w:r>
      <w:r w:rsidRPr="00796F25">
        <w:t>.</w:t>
      </w:r>
    </w:p>
    <w:p w14:paraId="28310BD9" w14:textId="77777777" w:rsidR="00780E6A" w:rsidRPr="00796F25" w:rsidRDefault="00D126B7" w:rsidP="00842C68">
      <w:pPr>
        <w:spacing w:line="480" w:lineRule="auto"/>
      </w:pPr>
      <w:r w:rsidRPr="00796F25">
        <w:t xml:space="preserve"> </w:t>
      </w:r>
    </w:p>
    <w:p w14:paraId="7CA056B3" w14:textId="5AEFB96B" w:rsidR="00780E6A" w:rsidRPr="00796F25" w:rsidRDefault="00D126B7" w:rsidP="00842C68">
      <w:pPr>
        <w:spacing w:line="480" w:lineRule="auto"/>
      </w:pPr>
      <w:r w:rsidRPr="00796F25">
        <w:t>Although reducing ribosome biogenesis tends to result in the formation of a stem-cyst as previously described, some factors that play a role in ribosome biogenesis have a less severe phenotype</w:t>
      </w:r>
      <w:r w:rsidR="00DC0ADC">
        <w:t>s</w:t>
      </w:r>
      <w:r w:rsidRPr="00796F25">
        <w:t>. For example, some mutants of the ribosomal protein S2 (rps2) gene have a repeating egg-chamber mid-oogenesis defect, wherein ovarian development halts at stage 5 and successive egg chambers do not grow in size and eventually die, resulting in sterility</w:t>
      </w:r>
      <w:r w:rsidR="00B3422A" w:rsidRPr="00796F25">
        <w:t xml:space="preserve"> </w:t>
      </w:r>
      <w:r w:rsidR="004C19DF" w:rsidRPr="00796F25">
        <w:fldChar w:fldCharType="begin" w:fldLock="1"/>
      </w:r>
      <w:r w:rsidR="0099569E">
        <w:instrText>ADDIN CSL_CITATION { "citationID" : "BmmYjYAK", "citationItems" : [ { "id" : "ITEM-1", "itemData" : { "ISSN" : "0016-6731", "author" : [ { "dropping-particle" : "", "family" : "Cramton", "given" : "Sarah E", "non-dropping-particle" : "", "parse-names" : false, "suffix" : "" }, { "dropping-particle" : "", "family" : "Laski", "given" : "Frank A", "non-dropping-particle" : "", "parse-names" : false, "suffix" : "" } ], "container-title" : "Genetics", "id" : "ITEM-1", "issue" : "4", "issued" : { "date-parts" : [ [ "1994" ] ] }, "page" : "1039-1048", "publisher" : "Genetics Soc America", "title" : "string of pearls encodes Drosophila ribosomal protein S2, has Minute-like characteristics, and is required during oogenesis.", "title-short" : "Cramton1994a", "type" : "article-journal", "volume" : "137" }, "uri" : [ "http://www.mendeley.com/documents/?uuid=db601c27-0cf4-4c68-b99b-d9fe3806d491" ], "uris" : [ "http://www.mendeley.com/documents/?uuid=db601c27-0cf4-4c68-b99b-d9fe3806d491" ] } ], "mendeley" : { "formattedCitation" : "[@Cramton1994a]", "plainTextFormattedCitation" : "[@Cramton1994a]", "previouslyFormattedCitation" : "@[Cramton1994a]" }, "properties" : { "formattedCitation" : "(Cramton &amp; Laski, 1994a)", "noteIndex" : 0, "plainCitation" : "(Cramton &amp; Laski, 1994a)" }, "schema" : "https://github.com/citation-style-language/schema/raw/master/csl-citation.json" }</w:instrText>
      </w:r>
      <w:r w:rsidR="004C19DF" w:rsidRPr="00796F25">
        <w:fldChar w:fldCharType="separate"/>
      </w:r>
      <w:r w:rsidR="0099569E" w:rsidRPr="0099569E">
        <w:rPr>
          <w:noProof/>
        </w:rPr>
        <w:t>[@Cramton1994a]</w:t>
      </w:r>
      <w:r w:rsidR="004C19DF" w:rsidRPr="00796F25">
        <w:fldChar w:fldCharType="end"/>
      </w:r>
      <w:r w:rsidRPr="00796F25">
        <w:t xml:space="preserve">. This phenotype may be the consequence of incomplete loss of function as the allele that results in the repeating egg chamber phenotype reduces mRNA expression of </w:t>
      </w:r>
      <w:r w:rsidRPr="00513BA1">
        <w:rPr>
          <w:i/>
          <w:iCs/>
        </w:rPr>
        <w:t>rps2</w:t>
      </w:r>
      <w:r w:rsidRPr="00796F25">
        <w:t>, incompletely, by 60-70%, while other allelic combinations result in embryonic lethality</w:t>
      </w:r>
      <w:r w:rsidR="00B3422A" w:rsidRPr="00796F25">
        <w:t xml:space="preserve"> </w:t>
      </w:r>
      <w:r w:rsidR="004C19DF" w:rsidRPr="00796F25">
        <w:lastRenderedPageBreak/>
        <w:fldChar w:fldCharType="begin" w:fldLock="1"/>
      </w:r>
      <w:r w:rsidR="0099569E">
        <w:instrText>ADDIN CSL_CITATION { "citationID" : "Anz60Kmv", "citationItems" : [ { "id" : "ITEM-1", "itemData" : { "ISSN" : "0016-6731", "author" : [ { "dropping-particle" : "", "family" : "Cramton", "given" : "Sarah E", "non-dropping-particle" : "", "parse-names" : false, "suffix" : "" }, { "dropping-particle" : "", "family" : "Laski", "given" : "Frank A", "non-dropping-particle" : "", "parse-names" : false, "suffix" : "" } ], "container-title" : "Genetics", "id" : "ITEM-1", "issue" : "4", "issued" : { "date-parts" : [ [ "1994" ] ] }, "page" : "1039-1048", "publisher" : "Genetics Soc America", "title" : "string of pearls encodes Drosophila ribosomal protein S2, has Minute-like characteristics, and is required during oogenesis.", "title-short" : "Cramton1994a", "type" : "article-journal", "volume" : "137" }, "uris" : [ "http://www.mendeley.com/documents/?uuid=db601c27-0cf4-4c68-b99b-d9fe3806d491" ] } ], "mendeley" : { "formattedCitation" : "[@Cramton1994a]", "plainTextFormattedCitation" : "[@Cramton1994a]", "previouslyFormattedCitation" : "@[Cramton1994a]" }, "properties" : { "formattedCitation" : "(Cramton &amp; Laski, 1994b)", "noteIndex" : 0, "plainCitation" : "(Cramton &amp; Laski, 1994b)" }, "schema" : "https://github.com/citation-style-language/schema/raw/master/csl-citation.json" }</w:instrText>
      </w:r>
      <w:r w:rsidR="004C19DF" w:rsidRPr="00796F25">
        <w:fldChar w:fldCharType="separate"/>
      </w:r>
      <w:r w:rsidR="0099569E" w:rsidRPr="0099569E">
        <w:rPr>
          <w:noProof/>
        </w:rPr>
        <w:t>[@Cramton1994a]</w:t>
      </w:r>
      <w:r w:rsidR="004C19DF" w:rsidRPr="00796F25">
        <w:fldChar w:fldCharType="end"/>
      </w:r>
      <w:r w:rsidRPr="00796F25">
        <w:t xml:space="preserve">. Incomplete loss of function alleles for another ribosomal protein, </w:t>
      </w:r>
      <w:r w:rsidR="00F85C8A" w:rsidRPr="00513BA1">
        <w:rPr>
          <w:i/>
          <w:iCs/>
        </w:rPr>
        <w:t>r</w:t>
      </w:r>
      <w:r w:rsidRPr="00513BA1">
        <w:rPr>
          <w:i/>
          <w:iCs/>
        </w:rPr>
        <w:t>ibosomal protein S3</w:t>
      </w:r>
      <w:r w:rsidRPr="00967289">
        <w:t>,</w:t>
      </w:r>
      <w:r w:rsidRPr="00796F25">
        <w:t xml:space="preserve"> result in a similar repeating egg chamber phenotype </w:t>
      </w:r>
      <w:r w:rsidR="004C19DF" w:rsidRPr="00796F25">
        <w:fldChar w:fldCharType="begin" w:fldLock="1"/>
      </w:r>
      <w:r w:rsidR="0099569E">
        <w:instrText>ADDIN CSL_CITATION { "citationID" : "MGaLm4is", "citationItems" : [ { "id" : "ITEM-1", "itemData" : { "ISSN" : "0016-6731", "author" : [ { "dropping-particle" : "", "family" : "S\u00e6b\u00f8e-Larssen", "given" : "Stein", "non-dropping-particle" : "", "parse-names" : false, "suffix" : "" }, { "dropping-particle" : "", "family" : "Lyamouri", "given" : "May", "non-dropping-particle" : "", "parse-names" : false, "suffix" : "" }, { "dropping-particle" : "", "family" : "Merriam", "given" : "John", "non-dropping-particle" : "", "parse-names" : false, "suffix" : "" }, { "dropping-particle" : "", "family" : "Oksvold", "given" : "Morten P", "non-dropping-particle" : "", "parse-names" : false, "suffix" : "" }, { "dropping-particle" : "", "family" : "Lambertsson", "given" : "Andrew", "non-dropping-particle" : "", "parse-names" : false, "suffix" : "" } ], "container-title" : "Genetics", "id" : "ITEM-1", "issue" : "3", "issued" : { "date-parts" : [ [ "1998" ] ] }, "page" : "1215-1224", "publisher" : "Genetics Soc America", "title" : "Ribosomal protein insufficiency and the minute syndrome in Drosophila: a dose-response relationship", "title-short" : "S\u00e6b\u00f8e-Larssen1998", "type" : "article-journal", "volume" : "148" }, "uri" : [ "http://www.mendeley.com/documents/?uuid=dec8d50e-3b8e-4bc2-b845-62f0128fd91e" ], "uris" : [ "http://www.mendeley.com/documents/?uuid=dec8d50e-3b8e-4bc2-b845-62f0128fd91e" ] } ], "mendeley" : { "formattedCitation" : "[@S\u00e6b\u00f8e-Larssen1998]", "plainTextFormattedCitation" : "[@S\u00e6b\u00f8e-Larssen1998]", "previouslyFormattedCitation" : "@[S\u00e6b\u00f8e-Larssen1998]" }, "properties" : { "formattedCitation" : "(S\\uc0\\u230{}b\\uc0\\u248{}e-Larssen et al., 1998)", "noteIndex" : 0, "plainCitation" : "(S\u00e6b\u00f8e-Larssen et al., 1998)" }, "schema" : "https://github.com/citation-style-language/schema/raw/master/csl-citation.json" }</w:instrText>
      </w:r>
      <w:r w:rsidR="004C19DF" w:rsidRPr="00796F25">
        <w:fldChar w:fldCharType="separate"/>
      </w:r>
      <w:r w:rsidR="0099569E" w:rsidRPr="0099569E">
        <w:rPr>
          <w:noProof/>
          <w:szCs w:val="24"/>
        </w:rPr>
        <w:t>[@Sæbøe-Larssen1998]</w:t>
      </w:r>
      <w:r w:rsidR="004C19DF" w:rsidRPr="00796F25">
        <w:fldChar w:fldCharType="end"/>
      </w:r>
      <w:r w:rsidR="00781ECB" w:rsidRPr="00796F25">
        <w:t xml:space="preserve">. </w:t>
      </w:r>
      <w:r w:rsidRPr="00796F25">
        <w:t xml:space="preserve">These observations suggest that partial loss of ribosome biogenesis during oogenesis may be tolerated during </w:t>
      </w:r>
      <w:r w:rsidR="00F85C8A" w:rsidRPr="00796F25">
        <w:t>differentiation but</w:t>
      </w:r>
      <w:r w:rsidRPr="00796F25">
        <w:t xml:space="preserve"> result</w:t>
      </w:r>
      <w:r w:rsidR="00DC0ADC">
        <w:t>s</w:t>
      </w:r>
      <w:r w:rsidRPr="00796F25">
        <w:t xml:space="preserve"> in phenotypes at a later phase of egg production</w:t>
      </w:r>
      <w:r w:rsidR="00DC0ADC">
        <w:t>, consistent with the model that high levels of biogenesis in early stages supply the ribosomes for subsequent differentiation and development</w:t>
      </w:r>
      <w:r w:rsidRPr="00796F25">
        <w:t>.</w:t>
      </w:r>
    </w:p>
    <w:p w14:paraId="2E2B0D2F" w14:textId="77777777" w:rsidR="00780E6A" w:rsidRPr="00796F25" w:rsidRDefault="00D126B7" w:rsidP="00842C68">
      <w:pPr>
        <w:spacing w:line="480" w:lineRule="auto"/>
      </w:pPr>
      <w:r w:rsidRPr="00796F25">
        <w:t xml:space="preserve"> </w:t>
      </w:r>
    </w:p>
    <w:p w14:paraId="44A59D2A" w14:textId="11E65892" w:rsidR="00780E6A" w:rsidRPr="00796F25" w:rsidRDefault="00D126B7" w:rsidP="00842C68">
      <w:pPr>
        <w:spacing w:line="480" w:lineRule="auto"/>
      </w:pPr>
      <w:r w:rsidRPr="00796F25">
        <w:t>Not only do ribosome levels vary but a class of ribosomal protein paralogs are enriched specifically in early germ cells</w:t>
      </w:r>
      <w:r w:rsidR="00161158" w:rsidRPr="00796F25">
        <w:t xml:space="preserve"> </w:t>
      </w:r>
      <w:r w:rsidR="00521E44" w:rsidRPr="00796F25">
        <w:fldChar w:fldCharType="begin" w:fldLock="1"/>
      </w:r>
      <w:r w:rsidR="0099569E">
        <w:instrText>ADDIN CSL_CITATION { "citationID" : "rz1sXxXG", "citationItems" : [ { "id" : "ITEM-1", "itemData" : { "DOI" : "10.1038/nrm3359", "ISSN" : "1471-0072", "author" : [ { "dropping-particle" : "", "family" : "Xue", "given" : "Shifeng", "non-dropping-particle" : "", "parse-names" : false, "suffix" : "" }, { "dropping-particle" : "", "family" : "Barna", "given" : "Maria", "non-dropping-particle" : "", "parse-names" : false, "suffix" : "" } ], "container-title" : "Nature Reviews Molecular Cell Biology", "id" : "ITEM-1", "issue" : "6", "issued" : { "date-parts" : [ [ "2012", "5", "23" ] ] }, "page" : "355-369", "publisher" : "Nature Publishing Group", "title" : "Specialized ribosomes: a new frontier in gene regulation and organismal biology", "title-short" : "Xue2012", "type" : "article-journal", "volume" : "13" }, "uris" : [ "http://www.mendeley.com/documents/?uuid=57bdb739-6c10-4090-86f4-3b4ed012a4c3" ] } ], "mendeley" : { "formattedCitation" : "[@Xue2012]", "plainTextFormattedCitation" : "[@Xue2012]", "previouslyFormattedCitation" : "@[Xue2012]" }, "properties" : { "formattedCitation" : "(Xue &amp; Barna, 2012)", "noteIndex" : 0, "plainCitation" : "(Xue &amp; Barna, 2012)" }, "schema" : "https://github.com/citation-style-language/schema/raw/master/csl-citation.json" }</w:instrText>
      </w:r>
      <w:r w:rsidR="00521E44" w:rsidRPr="00796F25">
        <w:fldChar w:fldCharType="separate"/>
      </w:r>
      <w:r w:rsidR="0099569E" w:rsidRPr="0099569E">
        <w:rPr>
          <w:noProof/>
        </w:rPr>
        <w:t>[@Xue2012]</w:t>
      </w:r>
      <w:r w:rsidR="00521E44" w:rsidRPr="00796F25">
        <w:fldChar w:fldCharType="end"/>
      </w:r>
      <w:r w:rsidRPr="00796F25">
        <w:t xml:space="preserve">. Several variant ribosomal proteins such as </w:t>
      </w:r>
      <w:r w:rsidR="00FD649C" w:rsidRPr="00FD649C">
        <w:rPr>
          <w:i/>
        </w:rPr>
        <w:t>r</w:t>
      </w:r>
      <w:r w:rsidRPr="00FD649C">
        <w:rPr>
          <w:i/>
        </w:rPr>
        <w:t>ibosomal proteins S5b</w:t>
      </w:r>
      <w:r w:rsidRPr="00796F25">
        <w:t xml:space="preserve"> (</w:t>
      </w:r>
      <w:r w:rsidR="00E058A6">
        <w:rPr>
          <w:i/>
        </w:rPr>
        <w:t>r</w:t>
      </w:r>
      <w:r w:rsidRPr="00E058A6">
        <w:rPr>
          <w:i/>
        </w:rPr>
        <w:t>p</w:t>
      </w:r>
      <w:r w:rsidR="00E058A6">
        <w:rPr>
          <w:i/>
        </w:rPr>
        <w:t>s</w:t>
      </w:r>
      <w:r w:rsidRPr="00E058A6">
        <w:rPr>
          <w:i/>
        </w:rPr>
        <w:t>5b</w:t>
      </w:r>
      <w:r w:rsidRPr="00796F25">
        <w:t xml:space="preserve">), </w:t>
      </w:r>
      <w:r w:rsidR="00E058A6" w:rsidRPr="00E058A6">
        <w:rPr>
          <w:i/>
        </w:rPr>
        <w:t>s</w:t>
      </w:r>
      <w:r w:rsidRPr="00E058A6">
        <w:rPr>
          <w:i/>
        </w:rPr>
        <w:t>10a</w:t>
      </w:r>
      <w:r w:rsidRPr="00796F25">
        <w:t xml:space="preserve">, </w:t>
      </w:r>
      <w:r w:rsidR="00E058A6" w:rsidRPr="00E058A6">
        <w:rPr>
          <w:i/>
        </w:rPr>
        <w:t>s</w:t>
      </w:r>
      <w:r w:rsidRPr="00E058A6">
        <w:rPr>
          <w:i/>
        </w:rPr>
        <w:t>19b</w:t>
      </w:r>
      <w:r w:rsidRPr="00796F25">
        <w:t xml:space="preserve">, and </w:t>
      </w:r>
      <w:r w:rsidR="00E058A6" w:rsidRPr="00E058A6">
        <w:rPr>
          <w:i/>
        </w:rPr>
        <w:t>l</w:t>
      </w:r>
      <w:r w:rsidRPr="00E058A6">
        <w:rPr>
          <w:i/>
        </w:rPr>
        <w:t>22</w:t>
      </w:r>
      <w:r w:rsidRPr="00796F25">
        <w:t xml:space="preserve">-like are enriched in the germline and </w:t>
      </w:r>
      <w:r w:rsidR="00982136">
        <w:t>others</w:t>
      </w:r>
      <w:r w:rsidR="00982136" w:rsidRPr="00796F25">
        <w:t xml:space="preserve"> </w:t>
      </w:r>
      <w:r w:rsidRPr="00796F25">
        <w:t>are enriched during early oogenesis</w:t>
      </w:r>
      <w:r w:rsidR="00B3422A" w:rsidRPr="00796F25">
        <w:t xml:space="preserve"> </w:t>
      </w:r>
      <w:r w:rsidR="004C19DF" w:rsidRPr="00796F25">
        <w:fldChar w:fldCharType="begin" w:fldLock="1"/>
      </w:r>
      <w:r w:rsidR="0099569E">
        <w:instrText>ADDIN CSL_CITATION { "citationID" : "waK9DXQp", "citationItems" : [ { "id" : "ITEM-1",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1", "issue" : "2", "issued" : { "date-parts" : [ [ "2005" ] ] }, "page" : "486-502", "publisher" : "Elsevier", "title" : "The expression profile of purified Drosophila germline stem cells", "title-short" : "Kai2005", "type" : "article-journal", "volume" : "283" }, "uri" : [ "http://www.mendeley.com/documents/?uuid=40624d13-d90f-4035-9b9b-3f607d54f776" ], "uris" : [ "http://www.mendeley.com/documents/?uuid=40624d13-d90f-4035-9b9b-3f607d54f776" ] } ], "mendeley" : { "formattedCitation" : "[@Kai2005]", "plainTextFormattedCitation" : "[@Kai2005]", "previouslyFormattedCitation" : "@[Kai2005]" }, "properties" : { "formattedCitation" : "(Kai et al., 2005b)", "noteIndex" : 0, "plainCitation" : "(Kai et al., 2005b)" }, "schema" : "https://github.com/citation-style-language/schema/raw/master/csl-citation.json" }</w:instrText>
      </w:r>
      <w:r w:rsidR="004C19DF" w:rsidRPr="00796F25">
        <w:fldChar w:fldCharType="separate"/>
      </w:r>
      <w:r w:rsidR="0099569E" w:rsidRPr="0099569E">
        <w:rPr>
          <w:noProof/>
        </w:rPr>
        <w:t>[@Kai2005]</w:t>
      </w:r>
      <w:r w:rsidR="004C19DF" w:rsidRPr="00796F25">
        <w:fldChar w:fldCharType="end"/>
      </w:r>
      <w:r w:rsidRPr="00796F25">
        <w:t>. The role of these ribosomal proteins has not been thoroughly explored, but their presence indicates either a role for special</w:t>
      </w:r>
      <w:r w:rsidR="00982136">
        <w:t>ized</w:t>
      </w:r>
      <w:r w:rsidRPr="00796F25">
        <w:t xml:space="preserve"> ribosomes early during germline development or as a way to further increase the availability of ribosomal proteins to facilitate the high level of ribosome production in GSCs. One of these ribosomal protein paralogs, </w:t>
      </w:r>
      <w:r w:rsidR="00E058A6">
        <w:t>RpS5b</w:t>
      </w:r>
      <w:r w:rsidRPr="00796F25">
        <w:t>, has recently been characterized</w:t>
      </w:r>
      <w:r w:rsidR="00982136">
        <w:t xml:space="preserve"> </w:t>
      </w:r>
      <w:r w:rsidR="00B47C68">
        <w:fldChar w:fldCharType="begin" w:fldLock="1"/>
      </w:r>
      <w:r w:rsidR="0099569E">
        <w:instrText>ADDIN CSL_CITATION { "citationID" : "AMWz7nZf",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itle-short" : "Kong2019", "type" : "article-journal" }, "uris" : [ "http://www.mendeley.com/documents/?uuid=05333d31-c63d-4068-b946-80c1782bd8e1" ] } ], "mendeley" : { "formattedCitation" : "[@Kong2019]", "plainTextFormattedCitation" : "[@Kong2019]", "previouslyFormattedCitation" : "@[Kong2019]" }, "properties" : { "formattedCitation" : "(Kong et al., 2019a)", "noteIndex" : 0, "plainCitation" : "(Kong et al., 2019a)" }, "schema" : "https://github.com/citation-style-language/schema/raw/master/csl-citation.json" }</w:instrText>
      </w:r>
      <w:r w:rsidR="00B47C68">
        <w:fldChar w:fldCharType="separate"/>
      </w:r>
      <w:r w:rsidR="0099569E" w:rsidRPr="0099569E">
        <w:rPr>
          <w:noProof/>
        </w:rPr>
        <w:t>[@Kong2019]</w:t>
      </w:r>
      <w:r w:rsidR="00B47C68">
        <w:fldChar w:fldCharType="end"/>
      </w:r>
      <w:r w:rsidRPr="00796F25">
        <w:t xml:space="preserve">. </w:t>
      </w:r>
      <w:r w:rsidRPr="00E058A6">
        <w:rPr>
          <w:i/>
        </w:rPr>
        <w:t>rps5b</w:t>
      </w:r>
      <w:r w:rsidRPr="00796F25">
        <w:t xml:space="preserve"> is most highly expressed in ovaries in contrast to its paralog, </w:t>
      </w:r>
      <w:r w:rsidR="00FD649C" w:rsidRPr="00FD649C">
        <w:rPr>
          <w:i/>
        </w:rPr>
        <w:t>r</w:t>
      </w:r>
      <w:r w:rsidRPr="00FD649C">
        <w:rPr>
          <w:i/>
        </w:rPr>
        <w:t xml:space="preserve">ibosomal protein </w:t>
      </w:r>
      <w:r w:rsidR="00FD649C">
        <w:rPr>
          <w:i/>
        </w:rPr>
        <w:t>S</w:t>
      </w:r>
      <w:r w:rsidRPr="00FD649C">
        <w:rPr>
          <w:i/>
        </w:rPr>
        <w:t>5a</w:t>
      </w:r>
      <w:r w:rsidRPr="00796F25">
        <w:t xml:space="preserve"> (</w:t>
      </w:r>
      <w:r w:rsidRPr="00E058A6">
        <w:rPr>
          <w:i/>
        </w:rPr>
        <w:t>rps5a</w:t>
      </w:r>
      <w:r w:rsidRPr="00796F25">
        <w:t>), which is expressed at high levels ubiquitously</w:t>
      </w:r>
      <w:r w:rsidR="00982136">
        <w:t xml:space="preserve"> </w:t>
      </w:r>
      <w:r w:rsidR="00B47C68">
        <w:fldChar w:fldCharType="begin" w:fldLock="1"/>
      </w:r>
      <w:r w:rsidR="0099569E">
        <w:instrText>ADDIN CSL_CITATION { "citationID" : "MmJEbFUf",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itle-short" : "Kong2019", "type" : "article-journal" }, "uris" : [ "http://www.mendeley.com/documents/?uuid=05333d31-c63d-4068-b946-80c1782bd8e1" ] } ], "mendeley" : { "formattedCitation" : "[@Kong2019]", "plainTextFormattedCitation" : "[@Kong2019]", "previouslyFormattedCitation" : "@[Kong2019]" }, "properties" : { "formattedCitation" : "(Kong et al., 2019a)", "noteIndex" : 0, "plainCitation" : "(Kong et al., 2019a)" }, "schema" : "https://github.com/citation-style-language/schema/raw/master/csl-citation.json" }</w:instrText>
      </w:r>
      <w:r w:rsidR="00B47C68">
        <w:fldChar w:fldCharType="separate"/>
      </w:r>
      <w:r w:rsidR="0099569E" w:rsidRPr="0099569E">
        <w:rPr>
          <w:noProof/>
        </w:rPr>
        <w:t>[@Kong2019]</w:t>
      </w:r>
      <w:r w:rsidR="00B47C68">
        <w:fldChar w:fldCharType="end"/>
      </w:r>
      <w:r w:rsidRPr="00796F25">
        <w:t xml:space="preserve">. Loss of </w:t>
      </w:r>
      <w:r w:rsidRPr="00E058A6">
        <w:rPr>
          <w:i/>
        </w:rPr>
        <w:t>rps5a</w:t>
      </w:r>
      <w:r w:rsidRPr="00796F25">
        <w:t xml:space="preserve"> in the germline does not cause a germline phenotype, however, loss of </w:t>
      </w:r>
      <w:r w:rsidRPr="00E058A6">
        <w:rPr>
          <w:i/>
        </w:rPr>
        <w:t>rps5b</w:t>
      </w:r>
      <w:r w:rsidRPr="00796F25">
        <w:t xml:space="preserve"> results in a mid-oogenesis defect</w:t>
      </w:r>
      <w:r w:rsidR="00982136">
        <w:t xml:space="preserve"> that </w:t>
      </w:r>
      <w:r w:rsidRPr="00796F25">
        <w:t xml:space="preserve">is further exacerbated when </w:t>
      </w:r>
      <w:r w:rsidRPr="00E058A6">
        <w:rPr>
          <w:i/>
        </w:rPr>
        <w:t>rps5a</w:t>
      </w:r>
      <w:r w:rsidRPr="00796F25">
        <w:t xml:space="preserve"> is depleted in a</w:t>
      </w:r>
      <w:r w:rsidRPr="00513BA1">
        <w:rPr>
          <w:i/>
          <w:iCs/>
        </w:rPr>
        <w:t xml:space="preserve"> rps5b </w:t>
      </w:r>
      <w:r w:rsidRPr="00796F25">
        <w:t>mutant background</w:t>
      </w:r>
      <w:r w:rsidR="00982136">
        <w:t xml:space="preserve"> </w:t>
      </w:r>
      <w:r w:rsidR="00B47C68">
        <w:fldChar w:fldCharType="begin" w:fldLock="1"/>
      </w:r>
      <w:r w:rsidR="0099569E">
        <w:instrText>ADDIN CSL_CITATION { "citationID" : "TGAWkoUG",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itle-short" : "Kong2019", "type" : "article-journal" }, "uris" : [ "http://www.mendeley.com/documents/?uuid=05333d31-c63d-4068-b946-80c1782bd8e1" ] } ], "mendeley" : { "formattedCitation" : "[@Kong2019]", "plainTextFormattedCitation" : "[@Kong2019]", "previouslyFormattedCitation" : "@[Kong2019]" }, "properties" : { "formattedCitation" : "(Kong et al., 2019a)", "noteIndex" : 0, "plainCitation" : "(Kong et al., 2019a)" }, "schema" : "https://github.com/citation-style-language/schema/raw/master/csl-citation.json" }</w:instrText>
      </w:r>
      <w:r w:rsidR="00B47C68">
        <w:fldChar w:fldCharType="separate"/>
      </w:r>
      <w:r w:rsidR="0099569E" w:rsidRPr="0099569E">
        <w:rPr>
          <w:noProof/>
        </w:rPr>
        <w:t>[@Kong2019]</w:t>
      </w:r>
      <w:r w:rsidR="00B47C68">
        <w:fldChar w:fldCharType="end"/>
      </w:r>
      <w:r w:rsidRPr="00796F25">
        <w:t xml:space="preserve">. This could suggest that RpS5a and RpS5b are functionally similar and that the RpS5b phenotype results from lowering the overall amount of RpS5 available during oogenesis. However, RpS5b was also found to interact preferentially with mRNAs that encode proteins involved in mitochondrial electron transport, in contrast to RpS5a which </w:t>
      </w:r>
      <w:r w:rsidR="00982136" w:rsidRPr="00796F25">
        <w:t>b</w:t>
      </w:r>
      <w:r w:rsidR="00982136">
        <w:t>inds</w:t>
      </w:r>
      <w:r w:rsidR="00982136" w:rsidRPr="00796F25">
        <w:t xml:space="preserve"> </w:t>
      </w:r>
      <w:r w:rsidRPr="00796F25">
        <w:t>mRNAs from a broad spectrum of gene categories</w:t>
      </w:r>
      <w:r w:rsidR="00982136">
        <w:t xml:space="preserve"> </w:t>
      </w:r>
      <w:r w:rsidR="00B47C68">
        <w:fldChar w:fldCharType="begin" w:fldLock="1"/>
      </w:r>
      <w:r w:rsidR="0099569E">
        <w:instrText>ADDIN CSL_CITATION { "citationID" : "j3q9Vg9v",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itle-short" : "Kong2019", "type" : "article-journal" }, "uris" : [ "http://www.mendeley.com/documents/?uuid=05333d31-c63d-4068-b946-80c1782bd8e1" ] } ], "mendeley" : { "formattedCitation" : "[@Kong2019]", "plainTextFormattedCitation" : "[@Kong2019]", "previouslyFormattedCitation" : "@[Kong2019]" }, "properties" : { "formattedCitation" : "(Kong et al., 2019a)", "noteIndex" : 0, "plainCitation" : "(Kong et al., 2019a)" }, "schema" : "https://github.com/citation-style-language/schema/raw/master/csl-citation.json" }</w:instrText>
      </w:r>
      <w:r w:rsidR="00B47C68">
        <w:fldChar w:fldCharType="separate"/>
      </w:r>
      <w:r w:rsidR="0099569E" w:rsidRPr="0099569E">
        <w:rPr>
          <w:noProof/>
        </w:rPr>
        <w:t>[@Kong2019]</w:t>
      </w:r>
      <w:r w:rsidR="00B47C68">
        <w:fldChar w:fldCharType="end"/>
      </w:r>
      <w:r w:rsidRPr="00796F25">
        <w:t xml:space="preserve">. In accordance with </w:t>
      </w:r>
      <w:r w:rsidR="00704F9E" w:rsidRPr="00796F25">
        <w:t>th</w:t>
      </w:r>
      <w:r w:rsidR="00704F9E">
        <w:t>e binding data</w:t>
      </w:r>
      <w:r w:rsidRPr="00796F25">
        <w:t xml:space="preserve">, </w:t>
      </w:r>
      <w:r w:rsidR="00E058A6" w:rsidRPr="00E058A6">
        <w:rPr>
          <w:i/>
        </w:rPr>
        <w:t>r</w:t>
      </w:r>
      <w:r w:rsidRPr="00E058A6">
        <w:rPr>
          <w:i/>
        </w:rPr>
        <w:t>p</w:t>
      </w:r>
      <w:r w:rsidR="00E058A6" w:rsidRPr="00E058A6">
        <w:rPr>
          <w:i/>
        </w:rPr>
        <w:t>s</w:t>
      </w:r>
      <w:r w:rsidRPr="00E058A6">
        <w:rPr>
          <w:i/>
        </w:rPr>
        <w:t>5b</w:t>
      </w:r>
      <w:r w:rsidRPr="00796F25">
        <w:t xml:space="preserve"> depleted ovaries expressed lower levels of proteins involved in oxidative phosphorylation and mitochondrial respiration</w:t>
      </w:r>
      <w:r w:rsidR="00B3422A" w:rsidRPr="00796F25">
        <w:t xml:space="preserve"> </w:t>
      </w:r>
      <w:r w:rsidR="002E6E6F" w:rsidRPr="00796F25">
        <w:fldChar w:fldCharType="begin" w:fldLock="1"/>
      </w:r>
      <w:r w:rsidR="0099569E">
        <w:instrText>ADDIN CSL_CITATION { "citationID" : "bm6LBQsM",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itle-short" : "Kong2019", "type" : "article-journal" }, "uri" : [ "http://www.mendeley.com/documents/?uuid=05333d31-c63d-4068-b946-80c1782bd8e1" ], "uris" : [ "http://www.mendeley.com/documents/?uuid=05333d31-c63d-4068-b946-80c1782bd8e1" ] } ], "mendeley" : { "formattedCitation" : "[@Kong2019]", "plainTextFormattedCitation" : "[@Kong2019]", "previouslyFormattedCitation" : "@[Kong2019]" }, "properties" : { "formattedCitation" : "(Kong et al., 2019b)", "noteIndex" : 0, "plainCitation" : "(Kong et al., 2019b)" }, "schema" : "https://github.com/citation-style-language/schema/raw/master/csl-citation.json" }</w:instrText>
      </w:r>
      <w:r w:rsidR="002E6E6F" w:rsidRPr="00796F25">
        <w:fldChar w:fldCharType="separate"/>
      </w:r>
      <w:r w:rsidR="0099569E" w:rsidRPr="0099569E">
        <w:rPr>
          <w:noProof/>
        </w:rPr>
        <w:t>[@Kong2019]</w:t>
      </w:r>
      <w:r w:rsidR="002E6E6F" w:rsidRPr="00796F25">
        <w:fldChar w:fldCharType="end"/>
      </w:r>
      <w:r w:rsidRPr="00796F25">
        <w:t xml:space="preserve">. This evidence suggests that the expression of </w:t>
      </w:r>
      <w:r w:rsidRPr="00796F25">
        <w:lastRenderedPageBreak/>
        <w:t>ribosomal protein paralogs may be a part of specialized ribosomes that translate specific groups of mRNAs</w:t>
      </w:r>
      <w:r w:rsidR="008A068E">
        <w:t>;</w:t>
      </w:r>
      <w:r w:rsidR="008A068E" w:rsidRPr="00796F25">
        <w:t xml:space="preserve"> </w:t>
      </w:r>
      <w:r w:rsidRPr="00796F25">
        <w:t>however, these ribosomal protein paralogs must be carefully analyzed to determine if they make up bonafide special ribosomes</w:t>
      </w:r>
      <w:r w:rsidR="002B3012">
        <w:t xml:space="preserve"> or instead have ribosome independent functions</w:t>
      </w:r>
      <w:r w:rsidR="00B3422A" w:rsidRPr="00796F25">
        <w:t xml:space="preserve"> </w:t>
      </w:r>
      <w:r w:rsidR="002E6E6F" w:rsidRPr="00796F25">
        <w:fldChar w:fldCharType="begin" w:fldLock="1"/>
      </w:r>
      <w:r w:rsidR="0099569E">
        <w:instrText>ADDIN CSL_CITATION { "citationID" : "1fGHTczG", "citationItems" : [ { "id" : "ITEM-1", "itemData" : { "ISSN" : "0022-2836", "author" : [ { "dropping-particle" : "", "family" : "Dinman", "given" : "Jonathan D", "non-dropping-particle" : "", "parse-names" : false, "suffix" : "" } ], "container-title" : "Journal of molecular biology", "id" : "ITEM-1", "issue" : "10", "issued" : { "date-parts" : [ [ "2016" ] ] }, "page" : "2186-2194", "publisher" : "Elsevier", "title" : "Pathways to specialized ribosomes: the Brussels lecture", "title-short" : "Dinman2016a", "type" : "article-journal", "volume" : "428" }, "uri" : [ "http://www.mendeley.com/documents/?uuid=0dc1f198-6d0f-4194-9da6-4a72c7fc4bac" ], "uris" : [ "http://www.mendeley.com/documents/?uuid=0dc1f198-6d0f-4194-9da6-4a72c7fc4bac" ] } ], "mendeley" : { "formattedCitation" : "[@Dinman2016a]", "plainTextFormattedCitation" : "[@Dinman2016a]", "previouslyFormattedCitation" : "@[Dinman2016a]" }, "properties" : { "formattedCitation" : "(Dinman, 2016)", "noteIndex" : 0, "plainCitation" : "(Dinman, 2016)" }, "schema" : "https://github.com/citation-style-language/schema/raw/master/csl-citation.json" }</w:instrText>
      </w:r>
      <w:r w:rsidR="002E6E6F" w:rsidRPr="00796F25">
        <w:fldChar w:fldCharType="separate"/>
      </w:r>
      <w:r w:rsidR="0099569E" w:rsidRPr="0099569E">
        <w:rPr>
          <w:noProof/>
        </w:rPr>
        <w:t>[@Dinman2016a]</w:t>
      </w:r>
      <w:r w:rsidR="002E6E6F" w:rsidRPr="00796F25">
        <w:fldChar w:fldCharType="end"/>
      </w:r>
      <w:r w:rsidRPr="00796F25">
        <w:t>.</w:t>
      </w:r>
    </w:p>
    <w:p w14:paraId="208B2CFA" w14:textId="77777777" w:rsidR="00780E6A" w:rsidRPr="00796F25" w:rsidRDefault="00D126B7" w:rsidP="00842C68">
      <w:pPr>
        <w:spacing w:line="480" w:lineRule="auto"/>
      </w:pPr>
      <w:r w:rsidRPr="00796F25">
        <w:t xml:space="preserve"> </w:t>
      </w:r>
    </w:p>
    <w:p w14:paraId="164928B2" w14:textId="694ED7D3" w:rsidR="00780E6A" w:rsidRPr="00796F25" w:rsidRDefault="00D126B7" w:rsidP="00842C68">
      <w:pPr>
        <w:spacing w:line="480" w:lineRule="auto"/>
      </w:pPr>
      <w:r w:rsidRPr="00796F25">
        <w:t xml:space="preserve">What regulates ribosome biogenesis to allow for it to be dynamic during early </w:t>
      </w:r>
      <w:r w:rsidRPr="00796F25">
        <w:rPr>
          <w:i/>
        </w:rPr>
        <w:t xml:space="preserve">Drosophila </w:t>
      </w:r>
      <w:r w:rsidRPr="00796F25">
        <w:t>germline development? The best understood regulator of ribosome biogenesis is the Target of Rapamycin (TOR) pathway</w:t>
      </w:r>
      <w:r w:rsidR="00C44AC4">
        <w:t xml:space="preserve"> </w:t>
      </w:r>
      <w:r w:rsidR="00C44AC4">
        <w:fldChar w:fldCharType="begin" w:fldLock="1"/>
      </w:r>
      <w:r w:rsidR="0099569E">
        <w:instrText>ADDIN CSL_CITATION { "citationID" : "jWhYqfD3", "citationItems" : [ { "id" : "ITEM-1",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1", "issued" : { "date-parts" : [ [ "2012" ] ] }, "page" : "1-21", "title" : "Regulation and function of ribosomal protein S6 kinase (S6K) within mTOR signalling networks", "title-short" : "Magnuson2012c", "type" : "article-journal", "volume" : "441" }, "uri" : [ "http://www.mendeley.com/documents/?uuid=6130d213-51d4-40e2-b91b-acfa2e306cd9" ], "uris" : [ "http://www.mendeley.com/documents/?uuid=6130d213-51d4-40e2-b91b-acfa2e306cd9" ] }, { "id" : "ITEM-2", "itemData" : { "ISSN" : "1538-4101", "author" : [ { "dropping-particle" : "", "family" : "Wei", "given" : "Yuehua", "non-dropping-particle" : "", "parse-names" : false, "suffix" : "" }, { "dropping-particle" : "", "family" : "Zheng", "given" : "X F Steven", "non-dropping-particle" : "", "parse-names" : false, "suffix" : "" } ], "container-title" : "Cell Cycle", "id" : "ITEM-2", "issue" : "24", "issued" : { "date-parts" : [ [ "2009" ] ] }, "page" : "4085-4090", "publisher" : "Taylor &amp; Francis", "title" : "Sch9 partially mediates TORC1 signaling to control ribosomal RNA synthesis", "title-short" : "Wei2009a", "type" : "article-journal", "volume" : "8" }, "uri" : [ "http://www.mendeley.com/documents/?uuid=2f0c088d-8938-401d-95aa-4b2ab8e1646d" ], "uris" : [ "http://www.mendeley.com/documents/?uuid=2f0c088d-8938-401d-95aa-4b2ab8e1646d" ] }, { "id" : "ITEM-3", "itemData" : { "ISSN" : "0027-8424", "author" : [ { "dropping-particle" : "", "family" : "Chymkowitch", "given" : "Pierre", "non-dropping-particle" : "", "parse-names" : false, "suffix" : "" }, { "dropping-particle" : "", "family" : "Aanes", "given" : "H\u00e5vard", "non-dropping-particle" : "", "parse-names" : false, "suffix" : "" }, { "dropping-particle" : "", "family" : "Robertson", "given" : "Joseph", "non-dropping-particle" : "", "parse-names" : false, "suffix" : "" }, { "dropping-particle" : "", "family" : "Klungland", "given" : "Arne", "non-dropping-particle" : "", "parse-names" : false, "suffix" : "" }, { "dropping-particle" : "", "family" : "Enserink", "given" : "Jorrit M", "non-dropping-particle" : "", "parse-names" : false, "suffix" : "" } ], "container-title" : "Proceedings of the National Academy of Sciences", "id" : "ITEM-3", "issue" : "5", "issued" : { "date-parts" : [ [ "2017" ] ] }, "page" : "1039-1044", "publisher" : "National Acad Sciences", "title" : "TORC1-dependent sumoylation of Rpc82 promotes RNA polymerase III assembly and activity", "title-short" : "Chymkowitch2017a", "type" : "article-journal", "volume" : "114" }, "uri" : [ "http://www.mendeley.com/documents/?uuid=5c389565-eb1f-4094-a780-519d84585818" ], "uris" : [ "http://www.mendeley.com/documents/?uuid=5c389565-eb1f-4094-a780-519d84585818" ] }, { "id" : "ITEM-4", "itemData" : { "ISSN" : "1059-1524", "author" : [ { "dropping-particle" : "", "family" : "Yerlikaya", "given" : "Seda", "non-dropping-particle" : "", "parse-names" : false, "suffix" : "" }, { "dropping-particle" : "", "family" : "Meusburger", "given" : "Madeleine", "non-dropping-particle" : "", "parse-names" : false, "suffix" : "" }, { "dropping-particle" : "", "family" : "Kumari", "given" : "Romika", "non-dropping-particle" : "", "parse-names" : false, "suffix" : "" }, { "dropping-particle" : "", "family" : "Huber", "given" : "Alexandre", "non-dropping-particle" : "", "parse-names" : false, "suffix" : "" }, { "dropping-particle" : "", "family" : "Anrather", "given" : "Dorothea", "non-dropping-particle" : "", "parse-names" : false, "suffix" : "" }, { "dropping-particle" : "", "family" : "Costanzo", "given" : "Michael", "non-dropping-particle" : "", "parse-names" : false, "suffix" : "" }, { "dropping-particle" : "", "family" : "Boone", "given" : "Charles", "non-dropping-particle" : "", "parse-names" : false, "suffix" : "" }, { "dropping-particle" : "", "family" : "Ammerer", "given" : "Gustav", "non-dropping-particle" : "", "parse-names" : false, "suffix" : "" }, { "dropping-particle" : "V", "family" : "Baranov", "given" : "Pavel", "non-dropping-particle" : "", "parse-names" : false, "suffix" : "" }, { "dropping-particle" : "", "family" : "Loewith", "given" : "Robbie", "non-dropping-particle" : "", "parse-names" : false, "suffix" : "" } ], "container-title" : "Molecular biology of the cell", "id" : "ITEM-4", "issue" : "2", "issued" : { "date-parts" : [ [ "2016" ] ] }, "page" : "397-409", "publisher" : "Am Soc Cell Biol", "title" : "TORC1 and TORC2 work together to regulate ribosomal protein S6 phosphorylation in Saccharomyces cerevisiae", "title-short" : "Yerlikaya2016a", "type" : "article-journal", "volume" : "27" }, "uri" : [ "http://www.mendeley.com/documents/?uuid=43cd9f51-03bc-4daa-b797-b2040c68afd2" ], "uris" : [ "http://www.mendeley.com/documents/?uuid=43cd9f51-03bc-4daa-b797-b2040c68afd2" ] } ], "mendeley" : { "formattedCitation" : "[@Chymkowitch2017a; @Magnuson2012c; @Wei2009a; @Yerlikaya2016a]", "plainTextFormattedCitation" : "[@Chymkowitch2017a; @Magnuson2012c; @Wei2009a; @Yerlikaya2016a]", "previouslyFormattedCitation" : "@[Chymkowitch2017a,Magnuson2012c,Wei2009a,Yerlikaya2016a]" }, "properties" : { "formattedCitation" : "(Chymkowitch et al., 2017; Magnuson et al., 2012; Wei &amp; Zheng, 2009a; Yerlikaya et al., 2016)", "noteIndex" : 0, "plainCitation" : "(Chymkowitch et al., 2017; Magnuson et al., 2012; Wei &amp; Zheng, 2009a; Yerlikaya et al., 2016)" }, "schema" : "https://github.com/citation-style-language/schema/raw/master/csl-citation.json" }</w:instrText>
      </w:r>
      <w:r w:rsidR="00C44AC4">
        <w:fldChar w:fldCharType="separate"/>
      </w:r>
      <w:r w:rsidR="0099569E" w:rsidRPr="0099569E">
        <w:rPr>
          <w:noProof/>
        </w:rPr>
        <w:t>[@Chymkowitch2017a; @Magnuson2012c; @Wei2009a; @Yerlikaya2016a]</w:t>
      </w:r>
      <w:r w:rsidR="00C44AC4">
        <w:fldChar w:fldCharType="end"/>
      </w:r>
      <w:r w:rsidRPr="00796F25">
        <w:t xml:space="preserve"> TOR is a kinase that is part of two distinct subcomplexes, TOR complex 1 (TORC1) and TOR complex 2 (TORC2)</w:t>
      </w:r>
      <w:r w:rsidR="002E6E6F" w:rsidRPr="00796F25">
        <w:t xml:space="preserve"> </w:t>
      </w:r>
      <w:r w:rsidR="002E6E6F" w:rsidRPr="00796F25">
        <w:fldChar w:fldCharType="begin" w:fldLock="1"/>
      </w:r>
      <w:r w:rsidR="0099569E">
        <w:instrText>ADDIN CSL_CITATION { "citationID" : "XsMQhIpH", "citationItems" : [ { "id" : "ITEM-1", "itemData" : { "ISSN" : "0092-8674", "author" : [ { "dropping-particle" : "", "family" : "Wullschleger", "given" : "Stephan", "non-dropping-particle" : "", "parse-names" : false, "suffix" : "" }, { "dropping-particle" : "", "family" : "Loewith", "given" : "Robbie", "non-dropping-particle" : "", "parse-names" : false, "suffix" : "" }, { "dropping-particle" : "", "family" : "Hall", "given" : "Michael N", "non-dropping-particle" : "", "parse-names" : false, "suffix" : "" } ], "container-title" : "Cell", "id" : "ITEM-1", "issue" : "3", "issued" : { "date-parts" : [ [ "2006" ] ] }, "page" : "471-484", "publisher" : "Elsevier", "title" : "TOR signaling in growth and metabolism", "title-short" : "Wullschleger2006b", "type" : "article-journal", "volume" : "124" }, "uri" : [ "http://www.mendeley.com/documents/?uuid=ff047471-61b7-4caa-8996-d06c2cb3d09c" ], "uris" : [ "http://www.mendeley.com/documents/?uuid=ff047471-61b7-4caa-8996-d06c2cb3d09c" ] } ], "mendeley" : { "formattedCitation" : "[@Wullschleger2006b]", "plainTextFormattedCitation" : "[@Wullschleger2006b]", "previouslyFormattedCitation" : "@[Wullschleger2006b]" }, "properties" : { "formattedCitation" : "(Wullschleger et al., 2006a)", "noteIndex" : 0, "plainCitation" : "(Wullschleger et al., 2006a)" }, "schema" : "https://github.com/citation-style-language/schema/raw/master/csl-citation.json" }</w:instrText>
      </w:r>
      <w:r w:rsidR="002E6E6F" w:rsidRPr="00796F25">
        <w:fldChar w:fldCharType="separate"/>
      </w:r>
      <w:r w:rsidR="0099569E" w:rsidRPr="0099569E">
        <w:rPr>
          <w:noProof/>
        </w:rPr>
        <w:t>[@Wullschleger2006b]</w:t>
      </w:r>
      <w:r w:rsidR="002E6E6F" w:rsidRPr="00796F25">
        <w:fldChar w:fldCharType="end"/>
      </w:r>
      <w:r w:rsidRPr="00796F25">
        <w:t xml:space="preserve">. These complexes </w:t>
      </w:r>
      <w:r w:rsidR="00EB5686">
        <w:t>have</w:t>
      </w:r>
      <w:r w:rsidR="00EB5686" w:rsidRPr="00796F25">
        <w:t xml:space="preserve"> </w:t>
      </w:r>
      <w:r w:rsidRPr="00796F25">
        <w:t xml:space="preserve">distinct </w:t>
      </w:r>
      <w:r w:rsidR="00EB5686">
        <w:t xml:space="preserve">biological </w:t>
      </w:r>
      <w:r w:rsidRPr="00796F25">
        <w:t>roles. TORC2 has been shown to function as an important regulator of the cytoskeleton</w:t>
      </w:r>
      <w:r w:rsidR="002E6E6F" w:rsidRPr="00796F25">
        <w:t xml:space="preserve"> </w:t>
      </w:r>
      <w:r w:rsidR="002E6E6F" w:rsidRPr="00796F25">
        <w:fldChar w:fldCharType="begin" w:fldLock="1"/>
      </w:r>
      <w:r w:rsidR="0099569E">
        <w:instrText>ADDIN CSL_CITATION { "citationID" : "zEenqIdA", "citationItems" : [ { "id" : "ITEM-1", "itemData" : { "ISSN" : "0092-8674", "author" : [ { "dropping-particle" : "", "family" : "Wullschleger", "given" : "Stephan", "non-dropping-particle" : "", "parse-names" : false, "suffix" : "" }, { "dropping-particle" : "", "family" : "Loewith", "given" : "Robbie", "non-dropping-particle" : "", "parse-names" : false, "suffix" : "" }, { "dropping-particle" : "", "family" : "Hall", "given" : "Michael N", "non-dropping-particle" : "", "parse-names" : false, "suffix" : "" } ], "container-title" : "Cell", "id" : "ITEM-1", "issue" : "3", "issued" : { "date-parts" : [ [ "2006" ] ] }, "page" : "471-484", "publisher" : "Elsevier", "title" : "TOR signaling in growth and metabolism", "title-short" : "Wullschleger2006b", "type" : "article-journal", "volume" : "124" }, "uris" : [ "http://www.mendeley.com/documents/?uuid=ff047471-61b7-4caa-8996-d06c2cb3d09c" ] } ], "mendeley" : { "formattedCitation" : "[@Wullschleger2006b]", "plainTextFormattedCitation" : "[@Wullschleger2006b]", "previouslyFormattedCitation" : "@[Wullschleger2006b]" }, "properties" : { "formattedCitation" : "(Wullschleger et al., 2006b)", "noteIndex" : 0, "plainCitation" : "(Wullschleger et al., 2006b)" }, "schema" : "https://github.com/citation-style-language/schema/raw/master/csl-citation.json" }</w:instrText>
      </w:r>
      <w:r w:rsidR="002E6E6F" w:rsidRPr="00796F25">
        <w:fldChar w:fldCharType="separate"/>
      </w:r>
      <w:r w:rsidR="0099569E" w:rsidRPr="0099569E">
        <w:rPr>
          <w:noProof/>
        </w:rPr>
        <w:t>[@Wullschleger2006b]</w:t>
      </w:r>
      <w:r w:rsidR="002E6E6F" w:rsidRPr="00796F25">
        <w:fldChar w:fldCharType="end"/>
      </w:r>
      <w:r w:rsidRPr="00796F25">
        <w:t xml:space="preserve">. </w:t>
      </w:r>
      <w:r w:rsidR="00EB5686">
        <w:t xml:space="preserve">Whereas, </w:t>
      </w:r>
      <w:r w:rsidRPr="00796F25">
        <w:t xml:space="preserve">TORC1 receives and integrates several different signals including nutritional and growth factors and </w:t>
      </w:r>
      <w:r w:rsidR="00EB5686">
        <w:t>its</w:t>
      </w:r>
      <w:r w:rsidR="00EB5686" w:rsidRPr="00796F25">
        <w:t xml:space="preserve"> </w:t>
      </w:r>
      <w:r w:rsidRPr="00796F25">
        <w:t xml:space="preserve">activity </w:t>
      </w:r>
      <w:r w:rsidR="00EB5686">
        <w:t>promotes</w:t>
      </w:r>
      <w:r w:rsidR="00EB5686" w:rsidRPr="00796F25">
        <w:t xml:space="preserve"> </w:t>
      </w:r>
      <w:r w:rsidRPr="00796F25">
        <w:t>pro-proliferative activit</w:t>
      </w:r>
      <w:r w:rsidR="00EB5686">
        <w:t>ies</w:t>
      </w:r>
      <w:r w:rsidRPr="00796F25">
        <w:t xml:space="preserve"> such as global translation, ribosomal protein translation, and cell cycle progression</w:t>
      </w:r>
      <w:r w:rsidR="00B3422A" w:rsidRPr="00796F25">
        <w:t xml:space="preserve"> </w:t>
      </w:r>
      <w:r w:rsidR="002E6E6F" w:rsidRPr="00796F25">
        <w:fldChar w:fldCharType="begin" w:fldLock="1"/>
      </w:r>
      <w:r w:rsidR="0099569E">
        <w:instrText>ADDIN CSL_CITATION { "citationID" : "a1n9hmjo9k3", "citationItems" : [ { "id" : "ITEM-1", "itemData" : { "ISSN" : "1476-4679", "author" : [ { "dropping-particle" : "", "family" : "Kim", "given" : "Eunjung", "non-dropping-particle" : "", "parse-names" : false, "suffix" : "" }, { "dropping-particle" : "", "family" : "Goraksha-Hicks", "given" : "Pankuri", "non-dropping-particle" : "", "parse-names" : false, "suffix" : "" }, { "dropping-particle" : "", "family" : "Li", "given" : "Li", "non-dropping-particle" : "", "parse-names" : false, "suffix" : "" }, { "dropping-particle" : "", "family" : "Neufeld", "given" : "Thomas P", "non-dropping-particle" : "", "parse-names" : false, "suffix" : "" }, { "dropping-particle" : "", "family" : "Guan", "given" : "Kun-Liang", "non-dropping-particle" : "", "parse-names" : false, "suffix" : "" } ], "container-title" : "Nature cell biology", "id" : "ITEM-1", "issue" : "8", "issued" : { "date-parts" : [ [ "2008" ] ] }, "page" : "935", "publisher" : "Nature Publishing Group", "title" : "Regulation of TORC1 by Rag GTPases in nutrient response", "title-short" : "Kim2008b", "type" : "article-journal", "volume" : "10" }, "uri" : [ "http://www.mendeley.com/documents/?uuid=b2bf7665-7203-4a5b-ae87-3b46156e7a5e" ], "uris" : [ "http://www.mendeley.com/documents/?uuid=b2bf7665-7203-4a5b-ae87-3b46156e7a5e" ] }, { "id" : "ITEM-2",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2", "issued" : { "date-parts" : [ [ "2012" ] ] }, "page" : "1-21", "title" : "Regulation and function of ribosomal protein S6 kinase (S6K) within mTOR signalling networks", "title-short" : "Magnuson2012c", "type" : "article-journal", "volume" : "441" }, "uri" : [ "http://www.mendeley.com/documents/?uuid=6130d213-51d4-40e2-b91b-acfa2e306cd9" ], "uris" : [ "http://www.mendeley.com/documents/?uuid=6130d213-51d4-40e2-b91b-acfa2e306cd9" ] }, { "id" : "ITEM-3", "itemData" : { "DOI" : "10.1038/s41467-019-09943-y", "ISSN" : "20411723", "abstract" : "Organisms adapt their metabolism and growth to the availability of nutrients and oxygen, which are essential for development, yet the mechanisms by which this adaptation occurs are not fully understood. Here we describe an RNAi-based body-size screen in Drosophila to identify such mechanisms. Among the strongest hits is the fibroblast growth factor receptor homolog breathless necessary for proper development of the tracheal airway system. Breathless deficiency results in tissue hypoxia, sensed primarily in this context by the fat tissue through HIF-1a prolyl hydroxylase (Hph). The fat relays its hypoxic status through release of one or more HIF-1a-dependent humoral factors that inhibit insulin secretion from the brain, thereby restricting systemic growth. Independently of HIF-1a, Hph is also required for nutrient-dependent Target-of-rapamycin (Tor) activation. Our findings show that the fat tissue acts as the primary sensor of nutrient and oxygen levels, directing adaptation of organismal metabolism and growth to environmental conditions.", "author" : [ { "dropping-particle" : "", "family" : "Texada", "given" : "Michael J.", "non-dropping-particle" : "", "parse-names" : false, "suffix" : "" }, { "dropping-particle" : "", "family" : "J\u00f8rgensen", "given" : "Anne F.", "non-dropping-particle" : "", "parse-names" : false, "suffix" : "" }, { "dropping-particle" : "", "family" : "Christensen", "given" : "Christian F.", "non-dropping-particle" : "", "parse-names" : false, "suffix" : "" }, { "dropping-particle" : "", "family" : "Koyama", "given" : "Takashi", "non-dropping-particle" : "", "parse-names" : false, "suffix" : "" }, { "dropping-particle" : "", "family" : "Malita", "given" : "Alina", "non-dropping-particle" : "", "parse-names" : false, "suffix" : "" }, { "dropping-particle" : "", "family" : "Smith", "given" : "Daniel K.", "non-dropping-particle" : "", "parse-names" : false, "suffix" : "" }, { "dropping-particle" : "", "family" : "Marple", "given" : "Dylan F.M. M.", "non-dropping-particle" : "", "parse-names" : false, "suffix" : "" }, { "dropping-particle" : "", "family" : "Danielsen", "given" : "E. Thomas", "non-dropping-particle" : "", "parse-names" : false, "suffix" : "" }, { "dropping-particle" : "", "family" : "Petersen", "given" : "Sine K.", "non-dropping-particle" : "", "parse-names" : false, "suffix" : "" }, { "dropping-particle" : "", "family" : "Hansen", "given" : "Jakob L.", "non-dropping-particle" : "", "parse-names" : false, "suffix" : "" }, { "dropping-particle" : "", "family" : "Halberg", "given" : "Kenneth A.", "non-dropping-particle" : "", "parse-names" : false, "suffix" : "" }, { "dropping-particle" : "", "family" : "Rewitz", "given" : "Kim F.", "non-dropping-particle" : "", "parse-names" : false, "suffix" : "" } ], "container-title" : "Nature Communications", "id" : "ITEM-3", "issue" : "1", "issued" : { "date-parts" : [ [ "2019" ] ] }, "title" : "A fat-tissue sensor couples growth to oxygen availability by remotely controlling insulin secretion", "title-short" : "Texada2019", "type" : "article-journal", "volume" : "10" }, "uri" : [ "http://www.mendeley.com/documents/?uuid=8decb51e-6e9d-48cc-8411-b9e242cab7bf" ], "uris" : [ "http://www.mendeley.com/documents/?uuid=8decb51e-6e9d-48cc-8411-b9e242cab7bf" ] } ], "mendeley" : { "formattedCitation" : "[@Kim2008b; @Magnuson2012c; @Texada2019]", "plainTextFormattedCitation" : "[@Kim2008b; @Magnuson2012c; @Texada2019]", "previouslyFormattedCitation" : "@[Kim2008b,Magnuson2012c,Texada2019]" }, "properties" : { "formattedCitation" : "\\uldash{(Kim et al., 2008; Magnuson et al., 2012; Texada et al., 2019)}", "noteIndex" : 0, "plainCitation" : "(Kim et al., 2008; Magnuson et al., 2012; Texada et al., 2019)" }, "schema" : "https://github.com/citation-style-language/schema/raw/master/csl-citation.json" }</w:instrText>
      </w:r>
      <w:r w:rsidR="002E6E6F" w:rsidRPr="00796F25">
        <w:fldChar w:fldCharType="separate"/>
      </w:r>
      <w:r w:rsidR="0099569E" w:rsidRPr="0099569E">
        <w:rPr>
          <w:noProof/>
          <w:szCs w:val="24"/>
        </w:rPr>
        <w:t>[@Kim2008b; @Magnuson2012c; @Texada2019]</w:t>
      </w:r>
      <w:r w:rsidR="002E6E6F" w:rsidRPr="00796F25">
        <w:fldChar w:fldCharType="end"/>
      </w:r>
      <w:r w:rsidRPr="00796F25">
        <w:t xml:space="preserve">. TORC1 activity </w:t>
      </w:r>
      <w:r w:rsidR="00951AC9">
        <w:t xml:space="preserve">also </w:t>
      </w:r>
      <w:r w:rsidRPr="00796F25">
        <w:t>helps to coordinate the transcription and translation of the components required for ribosome biogenesis</w:t>
      </w:r>
      <w:r w:rsidR="00B3422A" w:rsidRPr="00796F25">
        <w:t xml:space="preserve"> </w:t>
      </w:r>
      <w:r w:rsidR="002E6E6F" w:rsidRPr="00796F25">
        <w:fldChar w:fldCharType="begin" w:fldLock="1"/>
      </w:r>
      <w:r w:rsidR="0099569E">
        <w:instrText>ADDIN CSL_CITATION { "citationID" : "c8ZnCj5J", "citationItems" : [ { "id" : "ITEM-1", "itemData" : { "ISSN" : "1550-4131", "author" : [ { "dropping-particle" : "", "family" : "Martin", "given" : "Dietmar E", "non-dropping-particle" : "", "parse-names" : false, "suffix" : "" }, { "dropping-particle" : "", "family" : "Powers", "given" : "Ted", "non-dropping-particle" : "", "parse-names" : false, "suffix" : "" }, { "dropping-particle" : "", "family" : "Hall", "given" : "Michael N", "non-dropping-particle" : "", "parse-names" : false, "suffix" : "" } ], "container-title" : "Cell metabolism", "id" : "ITEM-1", "issue" : "4", "issued" : { "date-parts" : [ [ "2006" ] ] }, "page" : "259-260", "publisher" : "Elsevier", "title" : "Regulation of ribosome biogenesis: where is TOR?", "title-short" : "Martin2006a", "type" : "article-journal", "volume" : "4" }, "uri" : [ "http://www.mendeley.com/documents/?uuid=a85c2547-8c04-43be-be9f-bf6c39a6cae7" ], "uris" : [ "http://www.mendeley.com/documents/?uuid=a85c2547-8c04-43be-be9f-bf6c39a6cae7" ] }, { "id" : "ITEM-2", "itemData" : { "DOI" : "10.1083/jcb.200709044", "ISSN" : "00219525", "PMID" : "18086911", "abstract" : "Synthesis of ribosomal RNA (rRNA) is a key step in ribosome biogenesis and is essential for cell growth. Few studies, however, have investigated rRNA synthesis regulation in vivo in multicellular organisms. Here, we present a genetic analysis of transcription initiation factor IA (TIF-IA), a conserved RNA polymerase I transcription factor. Drosophila melanogaster Tif-IA(-/-) mutants have reduced levels of rRNA synthesis and sustain a developmental arrest caused by a block in cellular growth. We find that the target of rapamycin (TOR) pathway regulates TIF-IA recruitment to rDNA. Furthermore, we show that the TOR pathway regulates rRNA synthesis in vivo and that TIF-IA overexpression can maintain rRNA transcription when TOR activity is reduced in developing larvae. We propose that TIF-IA acts in vivo as a downstream growth-regulatory target of the TOR pathway. Overexpression of TIF-IA also elevates levels of both 5S RNA and messenger RNAs encoding ribosomal proteins. Stimulation of rRNA synthesis by TIF-IA may therefore provide a feed-forward mechanism to coregulate the levels of other ribosome components.", "author" : [ { "dropping-particle" : "", "family" : "Grewal", "given" : "Savraj S", "non-dropping-particle" : "", "parse-names" : false, "suffix" : "" }, { "dropping-particle" : "", "family" : "Evans", "given" : "Justin R", "non-dropping-particle" : "", "parse-names" : false, "suffix" : "" }, { "dropping-particle" : "", "family" : "Edgar", "given" : "Bruce A", "non-dropping-particle" : "", "parse-names" : false, "suffix" : "" } ], "container-title" : "Journal of Cell Biology", "id" : "ITEM-2", "issue" : "6", "issued" : { "date-parts" : [ [ "2007", "12", "17" ] ] }, "page" : "1105-1113", "publisher" : "Rockefeller University Press", "title" : "Drosophila TIF-IA is required for ribosome synthesis and cell growth and is regulated by the TOR pathway", "title-short" : "Grewal2007c", "type" : "article-journal", "volume" : "179" }, "uri" : [ "http://www.mendeley.com/documents/?uuid=7d565a9a-589d-42c6-bb8c-ccb16b95e742" ], "uris" : [ "http://www.mendeley.com/documents/?uuid=7d565a9a-589d-42c6-bb8c-ccb16b95e742" ] }, { "id" : "ITEM-3",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3", "issued" : { "date-parts" : [ [ "2012" ] ] }, "page" : "1-21", "title" : "Regulation and function of ribosomal protein S6 kinase (S6K) within mTOR signalling networks", "title-short" : "Magnuson2012c", "type" : "article-journal", "volume" : "441" }, "uri" : [ "http://www.mendeley.com/documents/?uuid=6130d213-51d4-40e2-b91b-acfa2e306cd9" ], "uris" : [ "http://www.mendeley.com/documents/?uuid=6130d213-51d4-40e2-b91b-acfa2e306cd9" ] } ], "mendeley" : { "formattedCitation" : "[@Grewal2007c; @Magnuson2012c; @Martin2006a]", "plainTextFormattedCitation" : "[@Grewal2007c; @Magnuson2012c; @Martin2006a]", "previouslyFormattedCitation" : "@[Grewal2007c,Magnuson2012c,Martin2006a]" }, "properties" : { "formattedCitation" : "(Grewal et al., 2007; Magnuson et al., 2012; Martin et al., 2006)", "noteIndex" : 0, "plainCitation" : "(Grewal et al., 2007; Magnuson et al., 2012; Martin et al., 2006)" }, "schema" : "https://github.com/citation-style-language/schema/raw/master/csl-citation.json" }</w:instrText>
      </w:r>
      <w:r w:rsidR="002E6E6F" w:rsidRPr="00796F25">
        <w:fldChar w:fldCharType="separate"/>
      </w:r>
      <w:r w:rsidR="0099569E" w:rsidRPr="0099569E">
        <w:rPr>
          <w:noProof/>
        </w:rPr>
        <w:t>[@Grewal2007c; @Magnuson2012c; @Martin2006a]</w:t>
      </w:r>
      <w:r w:rsidR="002E6E6F" w:rsidRPr="00796F25">
        <w:fldChar w:fldCharType="end"/>
      </w:r>
      <w:r w:rsidRPr="00796F25">
        <w:t xml:space="preserve">. In </w:t>
      </w:r>
      <w:r w:rsidRPr="00796F25">
        <w:rPr>
          <w:i/>
        </w:rPr>
        <w:t>Drosophila</w:t>
      </w:r>
      <w:r w:rsidR="00951AC9">
        <w:rPr>
          <w:i/>
        </w:rPr>
        <w:t>,</w:t>
      </w:r>
      <w:r w:rsidRPr="00796F25">
        <w:t xml:space="preserve"> TORC1 activity is high in GSCs through the 4-cell cyst, but TORC1 activity dips in 8 and 16 cell cyst</w:t>
      </w:r>
      <w:r w:rsidR="00951AC9">
        <w:t>s</w:t>
      </w:r>
      <w:r w:rsidRPr="00796F25">
        <w:t xml:space="preserve"> and subsequently increases after the cyst stages</w:t>
      </w:r>
      <w:r w:rsidR="00B3422A" w:rsidRPr="00796F25">
        <w:t xml:space="preserve"> </w:t>
      </w:r>
      <w:r w:rsidR="00025D7F" w:rsidRPr="00796F25">
        <w:fldChar w:fldCharType="begin" w:fldLock="1"/>
      </w:r>
      <w:r w:rsidR="0099569E">
        <w:instrText>ADDIN CSL_CITATION { "citationID" : "zGm8WvKC", "citationItems" : [ { "id" : "ITEM-1", "itemData" : { "author" : [ { "dropping-particle" : "", "family" : "Wei", "given" : "Youheng", "non-dropping-particle" : "", "parse-names" : false, "suffix" : "" }, { "dropping-particle" : "", "family" : "Bettedi", "given" : "Lucia", "non-dropping-particle" : "", "parse-names" : false, "suffix" : "" }, { "dropping-particle" : "", "family" : "Kim", "given" : "Kuikwon", "non-dropping-particle" : "", "parse-names" : false, "suffix" : "" }, { "dropping-particle" : "", "family" : "Ting", "given" : "Chun-Yuan", "non-dropping-particle" : "", "parse-names" : false, "suffix" : "" }, { "dropping-particle" : "", "family" : "Lilly", "given" : "Mary", "non-dropping-particle" : "", "parse-names" : false, "suffix" : "" } ], "container-title" : "BioRxiv", "id" : "ITEM-1", "issued" : { "date-parts" : [ [ "2018" ] ] }, "page" : "421206", "publisher" : "Cold Spring Harbor Laboratory", "title" : "The GATOR complex regulates an essential response to meiotic double-stranded breaks in Drosophila", "title-short" : "Wei2018a", "type" : "article-journal" }, "uri" : [ "http://www.mendeley.com/documents/?uuid=f33e68a7-0d81-484c-ad0d-cc3de8a7c646" ], "uris" : [ "http://www.mendeley.com/documents/?uuid=f33e68a7-0d81-484c-ad0d-cc3de8a7c646" ] } ], "mendeley" : { "formattedCitation" : "[@Wei2018a]", "plainTextFormattedCitation" : "[@Wei2018a]", "previouslyFormattedCitation" : "@[Wei2018a]" }, "properties" : { "formattedCitation" : "(Wei et al., 2018)", "noteIndex" : 0, "plainCitation" : "(Wei et al., 2018)" }, "schema" : "https://github.com/citation-style-language/schema/raw/master/csl-citation.json" }</w:instrText>
      </w:r>
      <w:r w:rsidR="00025D7F" w:rsidRPr="00796F25">
        <w:fldChar w:fldCharType="separate"/>
      </w:r>
      <w:r w:rsidR="0099569E" w:rsidRPr="0099569E">
        <w:rPr>
          <w:noProof/>
        </w:rPr>
        <w:t>[@Wei2018a]</w:t>
      </w:r>
      <w:r w:rsidR="00025D7F" w:rsidRPr="00796F25">
        <w:fldChar w:fldCharType="end"/>
      </w:r>
      <w:r w:rsidRPr="00796F25">
        <w:t>. Interestingly, the landscape of TORC1 activity resembles the landscape of ribosome biogenesis, but not global translation</w:t>
      </w:r>
      <w:r w:rsidR="00845613" w:rsidRPr="00796F25">
        <w:t xml:space="preserve"> (Figure 3)</w:t>
      </w:r>
      <w:r w:rsidR="00B3422A" w:rsidRPr="00796F25">
        <w:t xml:space="preserve"> </w:t>
      </w:r>
      <w:r w:rsidR="00025D7F" w:rsidRPr="00796F25">
        <w:fldChar w:fldCharType="begin" w:fldLock="1"/>
      </w:r>
      <w:r w:rsidR="0099569E">
        <w:instrText>ADDIN CSL_CITATION { "citationID" : "FHMzBc1c",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Sanchez2016h; @Zhang2014d]", "plainTextFormattedCitation" : "[@Sanchez2016h; @Zhang2014d]", "previouslyFormattedCitation" : "@[Sanchez2016h,Zhang2014d]" }, "properties" : { "formattedCitation" : "(Sanchez et al., 2016; Q. Zhang et al., 2014)", "noteIndex" : 0, "plainCitation" : "(Sanchez et al., 2016; Q. Zhang et al., 2014)" }, "schema" : "https://github.com/citation-style-language/schema/raw/master/csl-citation.json" }</w:instrText>
      </w:r>
      <w:r w:rsidR="00025D7F" w:rsidRPr="00796F25">
        <w:fldChar w:fldCharType="separate"/>
      </w:r>
      <w:r w:rsidR="0099569E" w:rsidRPr="0099569E">
        <w:rPr>
          <w:noProof/>
        </w:rPr>
        <w:t>[@Sanchez2016h; @Zhang2014d]</w:t>
      </w:r>
      <w:r w:rsidR="00025D7F" w:rsidRPr="00796F25">
        <w:fldChar w:fldCharType="end"/>
      </w:r>
      <w:r w:rsidRPr="00796F25">
        <w:t>. However, loss of TORC1 components does not phenocopy perturbation of ribosome biogenesis</w:t>
      </w:r>
      <w:r w:rsidR="00025D7F" w:rsidRPr="00796F25">
        <w:t xml:space="preserve"> </w:t>
      </w:r>
      <w:r w:rsidR="00025D7F" w:rsidRPr="00796F25">
        <w:fldChar w:fldCharType="begin" w:fldLock="1"/>
      </w:r>
      <w:r w:rsidR="0099569E">
        <w:instrText>ADDIN CSL_CITATION { "citationID" : "C3WiPmHX",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mendeley" : { "formattedCitation" : "[@Sanchez2016h]", "plainTextFormattedCitation" : "[@Sanchez2016h]", "previouslyFormattedCitation" : "@[Sanchez2016h]" }, "properties" : { "formattedCitation" : "(Sanchez et al., 2016)", "noteIndex" : 0, "plainCitation" : "(Sanchez et al., 2016)" }, "schema" : "https://github.com/citation-style-language/schema/raw/master/csl-citation.json" }</w:instrText>
      </w:r>
      <w:r w:rsidR="00025D7F" w:rsidRPr="00796F25">
        <w:fldChar w:fldCharType="separate"/>
      </w:r>
      <w:r w:rsidR="0099569E" w:rsidRPr="0099569E">
        <w:rPr>
          <w:noProof/>
        </w:rPr>
        <w:t>[@Sanchez2016h]</w:t>
      </w:r>
      <w:r w:rsidR="00025D7F" w:rsidRPr="00796F25">
        <w:fldChar w:fldCharType="end"/>
      </w:r>
      <w:r w:rsidRPr="00796F25">
        <w:t>. This is possibly because TORC1 play</w:t>
      </w:r>
      <w:r w:rsidR="00951AC9">
        <w:t>s</w:t>
      </w:r>
      <w:r w:rsidRPr="00796F25">
        <w:t xml:space="preserve"> a broader role in early oogenesis given the myriad of regulatory functions TORC1 is known to play in other systems</w:t>
      </w:r>
      <w:r w:rsidR="00B47C68">
        <w:t xml:space="preserve"> </w:t>
      </w:r>
      <w:r w:rsidR="00B47C68">
        <w:fldChar w:fldCharType="begin" w:fldLock="1"/>
      </w:r>
      <w:r w:rsidR="0099569E">
        <w:instrText>ADDIN CSL_CITATION { "citationID" : "qsqCXcY6", "citationItems" : [ { "id" : "ITEM-1", "itemData" : { "ISSN" : "2041-1723", "author" : [ { "dropping-particle" : "", "family" : "Moreno-Torres", "given" : "Marta", "non-dropping-particle" : "", "parse-names" : false, "suffix" : "" }, { "dropping-particle" : "", "family" : "Jaquenoud", "given" : "Malika", "non-dropping-particle" : "", "parse-names" : false, "suffix" : "" }, { "dropping-particle" : "", "family" : "Virgilio", "given" : "Claudio", "non-dropping-particle" : "De", "parse-names" : false, "suffix" : "" } ], "container-title" : "Nature communications", "id" : "ITEM-1", "issued" : { "date-parts" : [ [ "2015" ] ] }, "page" : "8256", "publisher" : "Nature Publishing Group", "title" : "TORC1 controls G 1\u2013S cell cycle transition in yeast via Mpk1 and the greatwall kinase pathway", "title-short" : "Moreno-Torres2015", "type" : "article-journal", "volume" : "6" }, "uri" : [ "http://www.mendeley.com/documents/?uuid=7f4d8844-6f71-488a-b54e-9dbde9a50e48" ], "uris" : [ "http://www.mendeley.com/documents/?uuid=7f4d8844-6f71-488a-b54e-9dbde9a50e48" ] }, { "id" : "ITEM-2", "itemData" : { "author" : [ { "dropping-particle" : "", "family" : "Noda", "given" : "Takeshi", "non-dropping-particle" : "", "parse-names" : false, "suffix" : "" } ], "container-title" : "Biomolecules", "id" : "ITEM-2", "issue" : "3", "issued" : { "date-parts" : [ [ "2017" ] ] }, "page" : "52", "publisher" : "Multidisciplinary Digital Publishing Institute", "title" : "Regulation of autophagy through TORC1 and mTORC1", "title-short" : "Noda2017", "type" : "article-journal", "volume" : "7" }, "uri" : [ "http://www.mendeley.com/documents/?uuid=414be32b-aa25-4bb8-80fa-9d0f3a8029e3" ], "uris" : [ "http://www.mendeley.com/documents/?uuid=414be32b-aa25-4bb8-80fa-9d0f3a8029e3" ] }, { "id" : "ITEM-3", "itemData" : { "ISSN" : "0270-6474", "author" : [ { "dropping-particle" : "", "family" : "Li", "given" : "Shuai", "non-dropping-particle" : "", "parse-names" : false, "suffix" : "" }, { "dropping-particle" : "", "family" : "Zhang", "given" : "Chi", "non-dropping-particle" : "", "parse-names" : false, "suffix" : "" }, { "dropping-particle" : "", "family" : "Takemori", "given" : "Hiroshi", "non-dropping-particle" : "", "parse-names" : false, "suffix" : "" }, { "dropping-particle" : "", "family" : "Zhou", "given" : "Yang", "non-dropping-particle" : "", "parse-names" : false, "suffix" : "" }, { "dropping-particle" : "", "family" : "Xiong", "given" : "Zhi-Qi", "non-dropping-particle" : "", "parse-names" : false, "suffix" : "" } ], "container-title" : "Journal of Neuroscience", "id" : "ITEM-3", "issue" : "8", "issued" : { "date-parts" : [ [ "2009" ] ] }, "page" : "2334-2343", "publisher" : "Soc Neuroscience", "title" : "TORC1 regulates activity-dependent CREB-target gene transcription and dendritic growth of developing cortical neurons", "title-short" : "Li2009n", "type" : "article-journal", "volume" : "29" }, "uri" : [ "http://www.mendeley.com/documents/?uuid=54900279-bd0e-4ec3-bbd3-6fdea9bf3b25" ], "uris" : [ "http://www.mendeley.com/documents/?uuid=54900279-bd0e-4ec3-bbd3-6fdea9bf3b25" ] }, { "id" : "ITEM-4", "itemData" : { "ISSN" : "1476-4679", "author" : [ { "dropping-particle" : "", "family" : "Kim", "given" : "Eunjung", "non-dropping-particle" : "", "parse-names" : false, "suffix" : "" }, { "dropping-particle" : "", "family" : "Goraksha-Hicks", "given" : "Pankuri", "non-dropping-particle" : "", "parse-names" : false, "suffix" : "" }, { "dropping-particle" : "", "family" : "Li", "given" : "Li", "non-dropping-particle" : "", "parse-names" : false, "suffix" : "" }, { "dropping-particle" : "", "family" : "Neufeld", "given" : "Thomas P", "non-dropping-particle" : "", "parse-names" : false, "suffix" : "" }, { "dropping-particle" : "", "family" : "Guan", "given" : "Kun-Liang", "non-dropping-particle" : "", "parse-names" : false, "suffix" : "" } ], "container-title" : "Nature cell biology", "id" : "ITEM-4", "issue" : "8", "issued" : { "date-parts" : [ [ "2008" ] ] }, "page" : "935", "publisher" : "Nature Publishing Group", "title" : "Regulation of TORC1 by Rag GTPases in nutrient response", "title-short" : "Kim2008b", "type" : "article-journal", "volume" : "10" }, "uris" : [ "http://www.mendeley.com/documents/?uuid=b2bf7665-7203-4a5b-ae87-3b46156e7a5e" ] }, { "id" : "ITEM-5", "itemData" : { "ISSN" : "1538-4101", "author" : [ { "dropping-particle" : "", "family" : "Wei", "given" : "Yuehua", "non-dropping-particle" : "", "parse-names" : false, "suffix" : "" }, { "dropping-particle" : "", "family" : "Zheng", "given" : "X F Steven", "non-dropping-particle" : "", "parse-names" : false, "suffix" : "" } ], "container-title" : "Cell Cycle", "id" : "ITEM-5", "issue" : "24", "issued" : { "date-parts" : [ [ "2009" ] ] }, "page" : "4085-4090", "publisher" : "Taylor &amp; Francis", "title" : "Sch9 partially mediates TORC1 signaling to control ribosomal RNA synthesis", "title-short" : "Wei2009a", "type" : "article-journal", "volume" : "8" }, "uris" : [ "http://www.mendeley.com/documents/?uuid=2f0c088d-8938-401d-95aa-4b2ab8e1646d" ] } ], "mendeley" : { "formattedCitation" : "[@Kim2008b; @Li2009n; @Moreno-Torres2015; @Noda2017; @Wei2009a]", "plainTextFormattedCitation" : "[@Kim2008b; @Li2009n; @Moreno-Torres2015; @Noda2017; @Wei2009a]", "previouslyFormattedCitation" : "@[Kim2008b,Li2009n,Moreno-Torres2015,Noda2017,Wei2009a]" }, "properties" : { "formattedCitation" : "(E. Kim et al., 2008b; S. Li et al., 2009; Moreno-Torres et al., 2015; Noda, 2017; Wei &amp; Zheng, 2009b)", "noteIndex" : 0, "plainCitation" : "(E. Kim et al., 2008b; S. Li et al., 2009; Moreno-Torres et al., 2015; Noda, 2017; Wei &amp; Zheng, 2009b)" }, "schema" : "https://github.com/citation-style-language/schema/raw/master/csl-citation.json" }</w:instrText>
      </w:r>
      <w:r w:rsidR="00B47C68">
        <w:fldChar w:fldCharType="separate"/>
      </w:r>
      <w:r w:rsidR="0099569E" w:rsidRPr="0099569E">
        <w:rPr>
          <w:noProof/>
        </w:rPr>
        <w:t>[@Kim2008b; @Li2009n; @Moreno-Torres2015; @Noda2017; @Wei2009a]</w:t>
      </w:r>
      <w:r w:rsidR="00B47C68">
        <w:fldChar w:fldCharType="end"/>
      </w:r>
      <w:r w:rsidR="00B47C68">
        <w:t>.</w:t>
      </w:r>
      <w:r w:rsidR="00951AC9">
        <w:t xml:space="preserve"> </w:t>
      </w:r>
      <w:r w:rsidRPr="00796F25">
        <w:t xml:space="preserve">A downstream effector of mTORC1, La related protein 1 (Larp1) is known to silence ribosomal protein translation in mammals through binding to terminal oligopyrimidine </w:t>
      </w:r>
      <w:r w:rsidRPr="00796F25">
        <w:lastRenderedPageBreak/>
        <w:t>tracts in the 5’UTR of its targets</w:t>
      </w:r>
      <w:r w:rsidR="00025D7F" w:rsidRPr="00796F25">
        <w:t xml:space="preserve"> </w:t>
      </w:r>
      <w:r w:rsidR="00025D7F" w:rsidRPr="00796F25">
        <w:fldChar w:fldCharType="begin" w:fldLock="1"/>
      </w:r>
      <w:r w:rsidR="0099569E">
        <w:instrText>ADDIN CSL_CITATION { "citationID" : "c3EAU5gG", "citationItems" : [ { "id" : "ITEM-1", "itemData" : { "DOI" : "10.1101/gad.231407.113", "ISSN" : "08909369", "abstract" : "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 "author" : [ { "dropping-particle" : "", "family" : "Tcherkezian", "given" : "Joseph", "non-dropping-particle" : "", "parse-names" : false, "suffix" : "" }, { "dropping-particle" : "", "family" : "Cargnello", "given" : "Marie", "non-dropping-particle" : "", "parse-names" : false, "suffix" : "" }, { "dropping-particle" : "", "family" : "Romeo", "given" : "Yves", "non-dropping-particle" : "", "parse-names" : false, "suffix" : "" }, { "dropping-particle" : "", "family" : "Huttlin", "given" : "Edward L", "non-dropping-particle" : "", "parse-names" : false, "suffix" : "" }, { "dropping-particle" : "", "family" : "Lavoie", "given" : "Genevieve", "non-dropping-particle" : "", "parse-names" : false, "suffix" : "" }, { "dropping-particle" : "", "family" : "Gygi", "given" : "Steven P", "non-dropping-particle" : "", "parse-names" : false, "suffix" : "" }, { "dropping-particle" : "", "family" : "Roux", "given" : "Philippe P", "non-dropping-particle" : "", "parse-names" : false, "suffix" : "" } ], "container-title" : "Genes and Development", "id" : "ITEM-1", "issue" : "4", "issued" : { "date-parts" : [ [ "2014" ] ] }, "page" : "357-371", "title" : "Proteomic analysis of cap-dependent translation identifies LARP1 as a key regulator of 5\u2032TOP mRNA translation", "type" : "article-journal", "volume" : "28" }, "uri" : [ "http://www.mendeley.com/documents/?uuid=a350e4f8-d796-3653-8a8b-4c4a3e925ed6", "http://www.mendeley.com/documents/?uuid=fa1b44a6-a6fd-4310-93e3-f7556949abd6" ], "uris" : [ "http://www.mendeley.com/documents/?uuid=a350e4f8-d796-3653-8a8b-4c4a3e925ed6", "http://www.mendeley.com/documents/?uuid=fa1b44a6-a6fd-4310-93e3-f7556949abd6" ] }, { "id" : "ITEM-2", "itemData" : { "ISSN" : "2050-084X", "author" : [ { "dropping-particle" : "", "family" : "Lahr", "given" : "Roni M", "non-dropping-particle" : "", "parse-names" : false, "suffix" : "" }, { "dropping-particle" : "", "family" : "Fonseca", "given" : "Bruno D", "non-dropping-particle" : "", "parse-names" : false, "suffix" : "" }, { "dropping-particle" : "", "family" : "Ciotti", "given" : "Gabrielle E", "non-dropping-particle" : "", "parse-names" : false, "suffix" : "" }, { "dropping-particle" : "", "family" : "Al-Ashtal", "given" : "Hiba A", "non-dropping-particle" : "", "parse-names" : false, "suffix" : "" }, { "dropping-particle" : "", "family" : "Jia", "given" : "Jian-Jun", "non-dropping-particle" : "", "parse-names" : false, "suffix" : "" }, { "dropping-particle" : "", "family" : "Niklaus", "given" : "Marius R", "non-dropping-particle" : "", "parse-names" : false, "suffix" : "" }, { "dropping-particle" : "", "family" : "Blagden", "given" : "Sarah P", "non-dropping-particle" : "", "parse-names" : false, "suffix" : "" }, { "dropping-particle" : "", "family" : "Alain", "given" : "Tommy", "non-dropping-particle" : "", "parse-names" : false, "suffix" : "" }, { "dropping-particle" : "", "family" : "Berman", "given" : "Andrea J", "non-dropping-particle" : "", "parse-names" : false, "suffix" : "" } ], "container-title" : "Elife", "id" : "ITEM-2", "issued" : { "date-parts" : [ [ "2017" ] ] }, "page" : "e24146", "publisher" : "eLife Sciences Publications Limited", "title" : "La-related protein 1 (LARP1) binds the mRNA cap, blocking eIF4F assembly on TOP mRNAs", "title-short" : "Lahr2017b", "type" : "article-journal", "volume" : "6" }, "uri" : [ "http://www.mendeley.com/documents/?uuid=d1988140-15cd-4e87-8160-621ed8e40562" ], "uris" : [ "http://www.mendeley.com/documents/?uuid=d1988140-15cd-4e87-8160-621ed8e40562" ] }, { "id" : "ITEM-3", "itemData" : { "ISSN" : "2050-084X", "author" : [ { "dropping-particle" : "", "family" : "Hong", "given" : "Sungki", "non-dropping-particle" : "", "parse-names" : false, "suffix" : "" }, { "dropping-particle" : "", "family" : "Freeberg", "given" : "Mallory A", "non-dropping-particle" : "", "parse-names" : false, "suffix" : "" }, { "dropping-particle" : "", "family" : "Han", "given" : "Ting", "non-dropping-particle" : "", "parse-names" : false, "suffix" : "" }, { "dropping-particle" : "", "family" : "Kamath", "given" : "Avani", "non-dropping-particle" : "", "parse-names" : false, "suffix" : "" }, { "dropping-particle" : "", "family" : "Yao", "given" : "Yao", "non-dropping-particle" : "", "parse-names" : false, "suffix" : "" }, { "dropping-particle" : "", "family" : "Fukuda", "given" : "Tomoko", "non-dropping-particle" : "", "parse-names" : false, "suffix" : "" }, { "dropping-particle" : "", "family" : "Suzuki", "given" : "Tsukasa", "non-dropping-particle" : "", "parse-names" : false, "suffix" : "" }, { "dropping-particle" : "", "family" : "Kim", "given" : "John K", "non-dropping-particle" : "", "parse-names" : false, "suffix" : "" }, { "dropping-particle" : "", "family" : "Inoki", "given" : "Ken", "non-dropping-particle" : "", "parse-names" : false, "suffix" : "" } ], "container-title" : "Elife", "id" : "ITEM-3", "issued" : { "date-parts" : [ [ "2017" ] ] }, "page" : "e25237", "publisher" : "eLife Sciences Publications Limited", "title" : "LARP1 functions as a molecular switch for mTORC1-mediated translation of an essential class of mRNAs", "title-short" : "Hong2017a", "type" : "article-journal", "volume" : "6" }, "uri" : [ "http://www.mendeley.com/documents/?uuid=d44b5edc-7f35-4885-9323-5438bdc44250" ], "uris" : [ "http://www.mendeley.com/documents/?uuid=d44b5edc-7f35-4885-9323-5438bdc44250" ] }, { "id" : "ITEM-4", "itemData" : { "ISSN" : "0021-9258", "author" : [ { "dropping-particle" : "", "family" : "Fonseca", "given" : "Bruno D", "non-dropping-particle" : "", "parse-names" : false, "suffix" : "" }, { "dropping-particle" : "", "family" : "Zakaria", "given" : "Chadi", "non-dropping-particle" : "", "parse-names" : false, "suffix" : "" }, { "dropping-particle" : "", "family" : "Jia", "given" : "Jian-Jun", "non-dropping-particle" : "", "parse-names" : false, "suffix" : "" }, { "dropping-particle" : "", "family" : "Graber", "given" : "Tyson E", "non-dropping-particle" : "", "parse-names" : false, "suffix" : "" }, { "dropping-particle" : "", "family" : "Svitkin", "given" : "Yuri", "non-dropping-particle" : "", "parse-names" : false, "suffix" : "" }, { "dropping-particle" : "", "family" : "Tahmasebi", "given" : "Soroush", "non-dropping-particle" : "", "parse-names" : false, "suffix" : "" }, { "dropping-particle" : "", "family" : "Healy", "given" : "Danielle", "non-dropping-particle" : "", "parse-names" : false, "suffix" : "" }, { "dropping-particle" : "", "family" : "Hoang", "given" : "Huy-Dung", "non-dropping-particle" : "", "parse-names" : false, "suffix" : "" }, { "dropping-particle" : "", "family" : "Jensen", "given" : "Jacob M", "non-dropping-particle" : "", "parse-names" : false, "suffix" : "" }, { "dropping-particle" : "", "family" : "Diao", "given" : "Ilo T", "non-dropping-particle" : "", "parse-names" : false, "suffix" : "" } ], "container-title" : "Journal of Biological Chemistry", "id" : "ITEM-4", "issue" : "26", "issued" : { "date-parts" : [ [ "2015" ] ] }, "page" : "15996-16020", "publisher" : "ASBMB", "title" : "La-related protein 1 (LARP1) represses terminal oligopyrimidine (TOP) mRNA translation downstream of mTOR complex 1 (mTORC1)", "title-short" : "Fonseca2015a", "type" : "article-journal", "volume" : "290" }, "uri" : [ "http://www.mendeley.com/documents/?uuid=09e5940a-179a-46a2-b3c6-ed3951ea3669" ], "uris" : [ "http://www.mendeley.com/documents/?uuid=09e5940a-179a-46a2-b3c6-ed3951ea3669" ] } ], "mendeley" : { "formattedCitation" : "[@Fonseca2015a; @Hong2017a; @Lahr2017b; [CSL STYLE ERROR: reference with no printed form.]]", "plainTextFormattedCitation" : "[@Fonseca2015a; @Hong2017a; @Lahr2017b; [CSL STYLE ERROR: reference with no printed form.]]", "previouslyFormattedCitation" : "@[Fonseca2015a,Hong2017a,Lahr2017b,[CSL STYLE ERROR: reference with no printed form.]]" }, "properties" : { "formattedCitation" : "(Fonseca et al., 2015; Hong et al., 2017; Lahr et al., 2017; Tcherkezian et al., 2014)", "noteIndex" : 0, "plainCitation" : "(Fonseca et al., 2015; Hong et al., 2017; Lahr et al., 2017; Tcherkezian et al., 2014)" }, "schema" : "https://github.com/citation-style-language/schema/raw/master/csl-citation.json" }</w:instrText>
      </w:r>
      <w:r w:rsidR="00025D7F" w:rsidRPr="00796F25">
        <w:fldChar w:fldCharType="separate"/>
      </w:r>
      <w:r w:rsidR="0099569E" w:rsidRPr="0099569E">
        <w:rPr>
          <w:noProof/>
        </w:rPr>
        <w:t>[@Fonseca2015a; @Hong2017a; @Lahr2017b; [CSL STYLE ERROR: reference with no printed form.]]</w:t>
      </w:r>
      <w:r w:rsidR="00025D7F" w:rsidRPr="00796F25">
        <w:fldChar w:fldCharType="end"/>
      </w:r>
      <w:r w:rsidR="00951AC9">
        <w:t>;</w:t>
      </w:r>
      <w:r w:rsidRPr="00796F25">
        <w:t xml:space="preserve"> however, the same has yet</w:t>
      </w:r>
      <w:r w:rsidR="00951AC9">
        <w:t xml:space="preserve"> to</w:t>
      </w:r>
      <w:r w:rsidRPr="00796F25">
        <w:t xml:space="preserve"> be demonstrated for the </w:t>
      </w:r>
      <w:r w:rsidRPr="00796F25">
        <w:rPr>
          <w:i/>
        </w:rPr>
        <w:t>Drosophila</w:t>
      </w:r>
      <w:r w:rsidRPr="00796F25">
        <w:t xml:space="preserve"> ortholog, La related protein (Larp). Tantalizingly, Larp is required for male and female fertility in </w:t>
      </w:r>
      <w:r w:rsidRPr="00796F25">
        <w:rPr>
          <w:i/>
        </w:rPr>
        <w:t>Drosophila</w:t>
      </w:r>
      <w:r w:rsidRPr="00796F25">
        <w:t>, but details of Larp</w:t>
      </w:r>
      <w:r w:rsidR="00951AC9">
        <w:t>’s precise role</w:t>
      </w:r>
      <w:r w:rsidRPr="00796F25">
        <w:t xml:space="preserve"> in </w:t>
      </w:r>
      <w:r w:rsidR="00951AC9">
        <w:t xml:space="preserve">the </w:t>
      </w:r>
      <w:r w:rsidRPr="00796F25">
        <w:t xml:space="preserve">female </w:t>
      </w:r>
      <w:r w:rsidR="00951AC9">
        <w:t xml:space="preserve">and </w:t>
      </w:r>
      <w:r w:rsidRPr="00796F25">
        <w:t xml:space="preserve">oogenesis are </w:t>
      </w:r>
      <w:r w:rsidR="00951AC9">
        <w:t>lacking</w:t>
      </w:r>
      <w:r w:rsidR="00951AC9" w:rsidRPr="00796F25">
        <w:t xml:space="preserve"> </w:t>
      </w:r>
      <w:r w:rsidR="00025D7F" w:rsidRPr="00796F25">
        <w:fldChar w:fldCharType="begin" w:fldLock="1"/>
      </w:r>
      <w:r w:rsidR="0099569E">
        <w:instrText>ADDIN CSL_CITATION { "citationID" : "tE5DP3eS", "citationItems" : [ { "id" : "ITEM-1", "itemData" : { "DOI" : "10.1016/J.YDBIO.2009.07.016", "ISSN" : "0012-1606", "abstract" : "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 "author" : [ { "dropping-particle" : "", "family" : "Blagden", "given" : "Sarah P.", "non-dropping-particle" : "", "parse-names" : false, "suffix" : "" }, { "dropping-particle" : "", "family" : "Gatt", "given" : "Melanie K.", "non-dropping-particle" : "", "parse-names" : false, "suffix" : "" }, { "dropping-particle" : "", "family" : "Archambault", "given" : "Vincent", "non-dropping-particle" : "", "parse-names" : false, "suffix" : "" }, { "dropping-particle" : "", "family" : "Lada", "given" : "Karolina", "non-dropping-particle" : "", "parse-names" : false, "suffix" : "" }, { "dropping-particle" : "", "family" : "Ichihara", "given" : "Keiko", "non-dropping-particle" : "", "parse-names" : false, "suffix" : "" }, { "dropping-particle" : "", "family" : "Lilley", "given" : "Kathryn S.", "non-dropping-particle" : "", "parse-names" : false, "suffix" : "" }, { "dropping-particle" : "", "family" : "Inoue", "given" : "Yoshihiro H.", "non-dropping-particle" : "", "parse-names" : false, "suffix" : "" }, { "dropping-particle" : "", "family" : "Glover", "given" : "David M.", "non-dropping-particle" : "", "parse-names" : false, "suffix" : "" } ], "container-title" : "Developmental biology", "id" : "ITEM-1", "issue" : "1", "issued" : { "date-parts" : [ [ "2009", "10", "1" ] ] }, "page" : "186-197", "publisher" : "Elsevier", "title" : "Drosophila Larp associates with poly (A)-binding protein and is required for male fertility and syncytial embryo development", "title-short" : "Blagden2009f", "type" : "article-journal", "volume" : "334" }, "uri" : [ "http://www.mendeley.com/documents/?uuid=5e0cd421-d19d-4de6-a33b-0faa0b27e7d4" ], "uris" : [ "http://www.mendeley.com/documents/?uuid=5e0cd421-d19d-4de6-a33b-0faa0b27e7d4" ] }, { "id" : "ITEM-2", "itemData" : { "ISSN" : "0386-7196", "author" : [ { "dropping-particle" : "", "family" : "Ichihara", "given" : "Keiko", "non-dropping-particle" : "", "parse-names" : false, "suffix" : "" }, { "dropping-particle" : "", "family" : "Shimizu", "given" : "Hanako", "non-dropping-particle" : "", "parse-names" : false, "suffix" : "" }, { "dropping-particle" : "", "family" : "Taguchi", "given" : "Osamu", "non-dropping-particle" : "", "parse-names" : false, "suffix" : "" }, { "dropping-particle" : "", "family" : "Yamaguchi", "given" : "Masamitsu", "non-dropping-particle" : "", "parse-names" : false, "suffix" : "" }, { "dropping-particle" : "", "family" : "Inoue", "given" : "Yoshihiro H", "non-dropping-particle" : "", "parse-names" : false, "suffix" : "" } ], "container-title" : "Cell structure and function", "id" : "ITEM-2", "issued" : { "date-parts" : [ [ "2007" ] ] }, "page" : "710190003", "publisher" : "Japan Society for Cell Biology", "title" : "A Drosophila orthologue of larp protein family is required for multiple processes in male meiosis", "title-short" : "Ichihara2007a", "type" : "article-journal" }, "uri" : [ "http://www.mendeley.com/documents/?uuid=ff218701-7326-4c0b-beeb-ecaabe3f8663" ], "uris" : [ "http://www.mendeley.com/documents/?uuid=ff218701-7326-4c0b-beeb-ecaabe3f8663" ] } ], "mendeley" : { "formattedCitation" : "[@Blagden2009f; @Ichihara2007a]", "plainTextFormattedCitation" : "[@Blagden2009f; @Ichihara2007a]", "previouslyFormattedCitation" : "@[Blagden2009f,Ichihara2007a]" }, "properties" : { "formattedCitation" : "(Blagden et al., 2009; Ichihara et al., 2007)", "noteIndex" : 0, "plainCitation" : "(Blagden et al., 2009; Ichihara et al., 2007)" }, "schema" : "https://github.com/citation-style-language/schema/raw/master/csl-citation.json" }</w:instrText>
      </w:r>
      <w:r w:rsidR="00025D7F" w:rsidRPr="00796F25">
        <w:fldChar w:fldCharType="separate"/>
      </w:r>
      <w:r w:rsidR="0099569E" w:rsidRPr="0099569E">
        <w:rPr>
          <w:noProof/>
        </w:rPr>
        <w:t>[@Blagden2009f; @Ichihara2007a]</w:t>
      </w:r>
      <w:r w:rsidR="00025D7F" w:rsidRPr="00796F25">
        <w:fldChar w:fldCharType="end"/>
      </w:r>
      <w:r w:rsidRPr="00796F25">
        <w:t xml:space="preserve">. </w:t>
      </w:r>
      <w:r w:rsidR="00951AC9">
        <w:t>In contrast</w:t>
      </w:r>
      <w:r w:rsidRPr="00796F25">
        <w:t xml:space="preserve">, in males Larp is required for proper spindle pole formation as well </w:t>
      </w:r>
      <w:r w:rsidR="00951AC9">
        <w:t xml:space="preserve">as </w:t>
      </w:r>
      <w:r w:rsidRPr="00796F25">
        <w:t>proper cytokinesis</w:t>
      </w:r>
      <w:r w:rsidR="00B3422A" w:rsidRPr="00796F25">
        <w:t xml:space="preserve"> </w:t>
      </w:r>
      <w:r w:rsidR="00025D7F" w:rsidRPr="00796F25">
        <w:fldChar w:fldCharType="begin" w:fldLock="1"/>
      </w:r>
      <w:r w:rsidR="0099569E">
        <w:instrText>ADDIN CSL_CITATION { "citationID" : "HRLDLIg8", "citationItems" : [ { "id" : "ITEM-1", "itemData" : { "DOI" : "10.1016/J.YDBIO.2009.07.016", "ISSN" : "0012-1606", "abstract" : "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 "author" : [ { "dropping-particle" : "", "family" : "Blagden", "given" : "Sarah P.", "non-dropping-particle" : "", "parse-names" : false, "suffix" : "" }, { "dropping-particle" : "", "family" : "Gatt", "given" : "Melanie K.", "non-dropping-particle" : "", "parse-names" : false, "suffix" : "" }, { "dropping-particle" : "", "family" : "Archambault", "given" : "Vincent", "non-dropping-particle" : "", "parse-names" : false, "suffix" : "" }, { "dropping-particle" : "", "family" : "Lada", "given" : "Karolina", "non-dropping-particle" : "", "parse-names" : false, "suffix" : "" }, { "dropping-particle" : "", "family" : "Ichihara", "given" : "Keiko", "non-dropping-particle" : "", "parse-names" : false, "suffix" : "" }, { "dropping-particle" : "", "family" : "Lilley", "given" : "Kathryn S.", "non-dropping-particle" : "", "parse-names" : false, "suffix" : "" }, { "dropping-particle" : "", "family" : "Inoue", "given" : "Yoshihiro H.", "non-dropping-particle" : "", "parse-names" : false, "suffix" : "" }, { "dropping-particle" : "", "family" : "Glover", "given" : "David M.", "non-dropping-particle" : "", "parse-names" : false, "suffix" : "" } ], "container-title" : "Developmental biology", "id" : "ITEM-1", "issue" : "1", "issued" : { "date-parts" : [ [ "2009", "10", "1" ] ] }, "page" : "186-197", "publisher" : "Elsevier", "title" : "Drosophila Larp associates with poly (A)-binding protein and is required for male fertility and syncytial embryo development", "title-short" : "Blagden2009f", "type" : "article-journal", "volume" : "334" }, "uri" : [ "http://www.mendeley.com/documents/?uuid=5e0cd421-d19d-4de6-a33b-0faa0b27e7d4" ], "uris" : [ "http://www.mendeley.com/documents/?uuid=5e0cd421-d19d-4de6-a33b-0faa0b27e7d4" ] } ], "mendeley" : { "formattedCitation" : "[@Blagden2009f]", "plainTextFormattedCitation" : "[@Blagden2009f]", "previouslyFormattedCitation" : "@[Blagden2009f]" }, "properties" : { "formattedCitation" : "(Blagden et al., 2009)", "noteIndex" : 0, "plainCitation" : "(Blagden et al., 2009)" }, "schema" : "https://github.com/citation-style-language/schema/raw/master/csl-citation.json" }</w:instrText>
      </w:r>
      <w:r w:rsidR="00025D7F" w:rsidRPr="00796F25">
        <w:fldChar w:fldCharType="separate"/>
      </w:r>
      <w:r w:rsidR="0099569E" w:rsidRPr="0099569E">
        <w:rPr>
          <w:noProof/>
        </w:rPr>
        <w:t>[@Blagden2009f]</w:t>
      </w:r>
      <w:r w:rsidR="00025D7F" w:rsidRPr="00796F25">
        <w:fldChar w:fldCharType="end"/>
      </w:r>
      <w:r w:rsidRPr="00796F25">
        <w:t>.</w:t>
      </w:r>
      <w:r w:rsidR="008E1463">
        <w:t xml:space="preserve"> </w:t>
      </w:r>
      <w:r w:rsidR="00290B40">
        <w:t>Given the regulatory role Larp plays in ribosome biogenesis in mammals and</w:t>
      </w:r>
      <w:r w:rsidRPr="00796F25">
        <w:t xml:space="preserve"> </w:t>
      </w:r>
      <w:r w:rsidR="00290B40">
        <w:t>t</w:t>
      </w:r>
      <w:commentRangeStart w:id="11"/>
      <w:r w:rsidRPr="00796F25">
        <w:t>h</w:t>
      </w:r>
      <w:r w:rsidR="00290B40">
        <w:t>e</w:t>
      </w:r>
      <w:r w:rsidRPr="00796F25">
        <w:t xml:space="preserve"> data</w:t>
      </w:r>
      <w:r w:rsidR="00290B40">
        <w:t xml:space="preserve"> from </w:t>
      </w:r>
      <w:r w:rsidR="00290B40">
        <w:rPr>
          <w:i/>
        </w:rPr>
        <w:t>Drosophila</w:t>
      </w:r>
      <w:r w:rsidR="00290B40">
        <w:t xml:space="preserve"> spermatogenesis, </w:t>
      </w:r>
      <w:r w:rsidRPr="00796F25">
        <w:t>Larp could facilitate the dynamic nature of ribosome biogenesis during GSC differentiation and meiosis</w:t>
      </w:r>
      <w:r w:rsidR="00290B40">
        <w:t>.</w:t>
      </w:r>
      <w:r w:rsidRPr="00796F25">
        <w:t xml:space="preserve"> </w:t>
      </w:r>
      <w:commentRangeEnd w:id="11"/>
      <w:r w:rsidR="00951AC9">
        <w:rPr>
          <w:rStyle w:val="CommentReference"/>
        </w:rPr>
        <w:commentReference w:id="11"/>
      </w:r>
      <w:r w:rsidR="00290B40">
        <w:t>H</w:t>
      </w:r>
      <w:r w:rsidRPr="00796F25">
        <w:t>owever, further study is required to understand the role of Larp during GSC differentiation and oogenesis</w:t>
      </w:r>
      <w:r w:rsidR="00290B40">
        <w:t xml:space="preserve"> to determine its function in this context</w:t>
      </w:r>
      <w:r w:rsidRPr="00796F25">
        <w:t>.</w:t>
      </w:r>
    </w:p>
    <w:p w14:paraId="0FAAFF25" w14:textId="77777777" w:rsidR="00780E6A" w:rsidRPr="00796F25" w:rsidRDefault="00D126B7" w:rsidP="00842C68">
      <w:pPr>
        <w:spacing w:line="480" w:lineRule="auto"/>
      </w:pPr>
      <w:r w:rsidRPr="00796F25">
        <w:t xml:space="preserve"> </w:t>
      </w:r>
    </w:p>
    <w:p w14:paraId="2E0AF70C" w14:textId="5B230D77" w:rsidR="00780E6A" w:rsidRPr="00796F25" w:rsidRDefault="00D126B7" w:rsidP="00842C68">
      <w:pPr>
        <w:spacing w:line="480" w:lineRule="auto"/>
      </w:pPr>
      <w:r w:rsidRPr="00796F25">
        <w:t xml:space="preserve">The process of differentiation requires major </w:t>
      </w:r>
      <w:r w:rsidR="00785541" w:rsidRPr="00796F25">
        <w:t xml:space="preserve">cellular </w:t>
      </w:r>
      <w:r w:rsidRPr="00796F25">
        <w:t>reprogramming. Surprisingly, despite being required for cell viability ribosome biogenesis and global translation are two key programs that are modulated to shape GSC differentiation</w:t>
      </w:r>
      <w:r w:rsidR="00D24546">
        <w:fldChar w:fldCharType="begin" w:fldLock="1"/>
      </w:r>
      <w:r w:rsidR="0099569E">
        <w:instrText>ADDIN CSL_CITATION { "citationID" : "wvjDgbCv",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Sanchez2016h; @Zhang2014d]", "plainTextFormattedCitation" : "[@Sanchez2016h; @Zhang2014d]", "previouslyFormattedCitation" : "@[Sanchez2016h,Zhang2014d]" }, "properties" : { "formattedCitation" : "(Sanchez et al., 2016; Q. Zhang et al., 2014)", "noteIndex" : 0, "plainCitation" : "(Sanchez et al., 2016; Q. Zhang et al., 2014)" }, "schema" : "https://github.com/citation-style-language/schema/raw/master/csl-citation.json" }</w:instrText>
      </w:r>
      <w:r w:rsidR="00D24546">
        <w:fldChar w:fldCharType="separate"/>
      </w:r>
      <w:r w:rsidR="0099569E" w:rsidRPr="0099569E">
        <w:rPr>
          <w:noProof/>
        </w:rPr>
        <w:t>[@Sanchez2016h; @Zhang2014d]</w:t>
      </w:r>
      <w:r w:rsidR="00D24546">
        <w:fldChar w:fldCharType="end"/>
      </w:r>
      <w:r w:rsidRPr="00796F25">
        <w:t xml:space="preserve">. When ribosome production is improperly modulated during GSC differentiation it results in </w:t>
      </w:r>
      <w:commentRangeStart w:id="12"/>
      <w:r w:rsidRPr="00796F25">
        <w:t>characteristic phenotypes</w:t>
      </w:r>
      <w:r w:rsidR="00D24546">
        <w:t xml:space="preserve">, accumulation of single cells </w:t>
      </w:r>
      <w:r w:rsidR="00B47C68">
        <w:t xml:space="preserve">if biogenesis components are overexpressed and formation of a stem-like cyst </w:t>
      </w:r>
      <w:r w:rsidRPr="00796F25">
        <w:t xml:space="preserve"> </w:t>
      </w:r>
      <w:commentRangeEnd w:id="12"/>
      <w:r w:rsidR="004E4EFA">
        <w:rPr>
          <w:rStyle w:val="CommentReference"/>
        </w:rPr>
        <w:commentReference w:id="12"/>
      </w:r>
      <w:r w:rsidR="00B47C68">
        <w:t xml:space="preserve">if ribosome biogenesis components are knocked down </w:t>
      </w:r>
      <w:r w:rsidRPr="00796F25">
        <w:t>in the germline</w:t>
      </w:r>
      <w:r w:rsidR="004E4EFA">
        <w:t xml:space="preserve"> </w:t>
      </w:r>
      <w:r w:rsidR="00290B40">
        <w:fldChar w:fldCharType="begin" w:fldLock="1"/>
      </w:r>
      <w:r w:rsidR="0099569E">
        <w:instrText>ADDIN CSL_CITATION { "citationID" : "fO4zXayq",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itle-short" : "Sanchez2016h",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itle-short" : "Zhang2014d", "type" : "article-journal", "volume" : "343" }, "uri" : [ "http://www.mendeley.com/documents/?uuid=38895c27-f615-4c56-8d82-b57bed792b1a" ], "uris" : [ "http://www.mendeley.com/documents/?uuid=38895c27-f615-4c56-8d82-b57bed792b1a" ] } ], "mendeley" : { "formattedCitation" : "[@Sanchez2016h; @Zhang2014d]", "plainTextFormattedCitation" : "[@Sanchez2016h; @Zhang2014d]", "previouslyFormattedCitation" : "@[Sanchez2016h,Zhang2014d]" }, "properties" : { "formattedCitation" : "(Sanchez et al., 2016; Q. Zhang et al., 2014)", "noteIndex" : 0, "plainCitation" : "(Sanchez et al., 2016; Q. Zhang et al., 2014)" }, "schema" : "https://github.com/citation-style-language/schema/raw/master/csl-citation.json" }</w:instrText>
      </w:r>
      <w:r w:rsidR="00290B40">
        <w:fldChar w:fldCharType="separate"/>
      </w:r>
      <w:r w:rsidR="0099569E" w:rsidRPr="0099569E">
        <w:rPr>
          <w:noProof/>
        </w:rPr>
        <w:t>[@Sanchez2016h; @Zhang2014d]</w:t>
      </w:r>
      <w:r w:rsidR="00290B40">
        <w:fldChar w:fldCharType="end"/>
      </w:r>
      <w:r w:rsidRPr="00796F25">
        <w:t xml:space="preserve">. Additionally, several ribosomal protein variants are highly enriched in ovaries and they may perform special functions, however, these variants are just beginning to be </w:t>
      </w:r>
      <w:r w:rsidR="00B13C7B">
        <w:t>studied</w:t>
      </w:r>
      <w:r w:rsidRPr="00796F25">
        <w:t xml:space="preserve">. Additionally, </w:t>
      </w:r>
      <w:r w:rsidR="00B13C7B">
        <w:t xml:space="preserve">based on </w:t>
      </w:r>
      <w:r w:rsidRPr="00796F25">
        <w:t xml:space="preserve">what we know of the mechanisms and networks that control ribosome biogenesis in </w:t>
      </w:r>
      <w:r w:rsidRPr="00513BA1">
        <w:rPr>
          <w:i/>
          <w:iCs/>
        </w:rPr>
        <w:t>Drosophila</w:t>
      </w:r>
      <w:r w:rsidRPr="00796F25">
        <w:t xml:space="preserve"> </w:t>
      </w:r>
      <w:r w:rsidR="00B13C7B" w:rsidRPr="00796F25">
        <w:t>oo</w:t>
      </w:r>
      <w:r w:rsidR="00B13C7B">
        <w:t>cytes,</w:t>
      </w:r>
      <w:r w:rsidR="00B13C7B" w:rsidRPr="00796F25">
        <w:t xml:space="preserve"> </w:t>
      </w:r>
      <w:r w:rsidR="00B13C7B">
        <w:t xml:space="preserve">the </w:t>
      </w:r>
      <w:r w:rsidR="00B13C7B" w:rsidRPr="00796F25">
        <w:t xml:space="preserve">dynamic nature of ribosome biogenesis </w:t>
      </w:r>
      <w:r w:rsidRPr="00796F25">
        <w:t xml:space="preserve">seems </w:t>
      </w:r>
      <w:r w:rsidR="00B13C7B">
        <w:t xml:space="preserve">likely </w:t>
      </w:r>
      <w:r w:rsidRPr="00796F25">
        <w:t>to be conserved</w:t>
      </w:r>
      <w:r w:rsidR="00B13C7B">
        <w:t>; however,</w:t>
      </w:r>
      <w:r w:rsidRPr="00796F25">
        <w:t xml:space="preserve"> </w:t>
      </w:r>
      <w:r w:rsidR="00B13C7B">
        <w:t>further</w:t>
      </w:r>
      <w:r w:rsidR="00B13C7B" w:rsidRPr="00796F25">
        <w:t xml:space="preserve"> </w:t>
      </w:r>
      <w:r w:rsidR="00B13C7B">
        <w:t>investigation</w:t>
      </w:r>
      <w:r w:rsidR="00B13C7B" w:rsidRPr="00796F25">
        <w:t xml:space="preserve"> </w:t>
      </w:r>
      <w:r w:rsidRPr="00796F25">
        <w:t>is required to determine</w:t>
      </w:r>
      <w:r w:rsidR="00DD4F0B">
        <w:t xml:space="preserve"> and compare</w:t>
      </w:r>
      <w:r w:rsidRPr="00796F25">
        <w:t xml:space="preserve"> the basis of ribosome biogenesis control.</w:t>
      </w:r>
    </w:p>
    <w:p w14:paraId="75B46192" w14:textId="77777777" w:rsidR="00780E6A" w:rsidRPr="00796F25" w:rsidRDefault="00D126B7" w:rsidP="00842C68">
      <w:pPr>
        <w:spacing w:line="480" w:lineRule="auto"/>
        <w:rPr>
          <w:b/>
        </w:rPr>
      </w:pPr>
      <w:r w:rsidRPr="00796F25">
        <w:rPr>
          <w:b/>
        </w:rPr>
        <w:t xml:space="preserve"> </w:t>
      </w:r>
    </w:p>
    <w:p w14:paraId="2410128E" w14:textId="68BE9E82" w:rsidR="00780E6A" w:rsidRPr="000B5F91" w:rsidRDefault="00D126B7" w:rsidP="00513BA1">
      <w:pPr>
        <w:pStyle w:val="ListParagraph"/>
        <w:numPr>
          <w:ilvl w:val="0"/>
          <w:numId w:val="1"/>
        </w:numPr>
        <w:spacing w:line="480" w:lineRule="auto"/>
        <w:ind w:left="360"/>
        <w:jc w:val="both"/>
        <w:rPr>
          <w:b/>
        </w:rPr>
      </w:pPr>
      <w:r w:rsidRPr="000B5F91">
        <w:rPr>
          <w:b/>
        </w:rPr>
        <w:t>Hand off mechanisms facilitated by combinatorial RNA binding proteins dynamically shape the translational landscape during oogenesis</w:t>
      </w:r>
    </w:p>
    <w:p w14:paraId="17A49673" w14:textId="77777777" w:rsidR="00780E6A" w:rsidRPr="00796F25" w:rsidRDefault="00D126B7" w:rsidP="00842C68">
      <w:pPr>
        <w:spacing w:line="480" w:lineRule="auto"/>
        <w:rPr>
          <w:b/>
        </w:rPr>
      </w:pPr>
      <w:r w:rsidRPr="00796F25">
        <w:rPr>
          <w:b/>
        </w:rPr>
        <w:lastRenderedPageBreak/>
        <w:t xml:space="preserve"> </w:t>
      </w:r>
    </w:p>
    <w:p w14:paraId="202C6A7C" w14:textId="5C548682" w:rsidR="00780E6A" w:rsidRPr="00796F25" w:rsidRDefault="00D126B7" w:rsidP="00842C68">
      <w:pPr>
        <w:spacing w:line="480" w:lineRule="auto"/>
      </w:pPr>
      <w:r w:rsidRPr="00796F25">
        <w:t>While some mRNAs are translated post-transcription</w:t>
      </w:r>
      <w:r w:rsidR="000C4D3D">
        <w:t>ally</w:t>
      </w:r>
      <w:r w:rsidRPr="00796F25">
        <w:t xml:space="preserve">, other critical mRNAs are translationally regulated. For efficient translation of mRNAs, it is thought that the mRNAs must be circularized - bringing their 5’ cap and  3’ poly A tail in close proximity to </w:t>
      </w:r>
      <w:r w:rsidR="00DF3D8B" w:rsidRPr="00796F25">
        <w:t xml:space="preserve">each other </w:t>
      </w:r>
      <w:r w:rsidR="004E173B" w:rsidRPr="00796F25">
        <w:fldChar w:fldCharType="begin" w:fldLock="1"/>
      </w:r>
      <w:r w:rsidR="0099569E">
        <w:instrText>ADDIN CSL_CITATION { "citationID" : "92q5U0Qz", "citationItems" : [ { "id" : "ITEM-1", "itemData" : { "DOI" : "10.1038/33192", "ISSN" : "1476-4687", "abstract" : "The messenger RNA 3\u2032 poly(A) tail critically affects the initiation and control of translation in eukaryotes1,2,3. By analogy to elements involved in transcription initiation, the poly(A) tail has been described as a \u2018translational enhancer\u2019 that enhances the \u2018translational promoter\u2019 activity of the mRNA 5\u2032-cap structure3,4. Elongation or shortening of the poly(A) tail regulates translation during development2. Here we show, using cell-free and in vivo translation analyses in Saccharomyces cerevisiae, that the poly(A) tail can act as an independent \u2018translational promoter\u2019, delivering ribosomes to uncapped mRNAs even if their 5\u2032 end is blocked. When mRNAs compete for ribosome binding, neither the cap structure nor the poly(A) tail alone is enough to drive efficient translation, but together they synergize and direct ribosome entry to the 5\u2032 end. The cap structure both promotes ribosome recruitment, together with the poly(A) tail, and tethers recruited ribosomes to the 5\u2032 end. Correct choice of translation initiation codons and the function of translational regulators acting on the 5\u2032 untranslated region are thus ensured by the functional interaction of the poly(A) tail with the cap structure.", "author" : [ { "dropping-particle" : "", "family" : "Preiss", "given" : "Thomas", "non-dropping-particle" : "", "parse-names" : false, "suffix" : "" }, { "dropping-particle" : "", "family" : "Hentze", "given" : "Matthias W", "non-dropping-particle" : "", "parse-names" : false, "suffix" : "" } ], "container-title" : "Nature", "id" : "ITEM-1", "issue" : "6675", "issued" : { "date-parts" : [ [ "1998" ] ] }, "page" : "516-520", "title" : "Dual function of the messenger RNA cap structure in poly(A)-tail-promoted translation in yeast", "title-short" : "Preiss1998g", "type" : "article-journal", "volume" : "392" }, "uri" : [ "http://www.mendeley.com/documents/?uuid=e930b8eb-7473-47fc-9c70-a7585d8d2e44" ], "uris" : [ "http://www.mendeley.com/documents/?uuid=e930b8eb-7473-47fc-9c70-a7585d8d2e44" ] }, { "id" : "ITEM-2", "itemData" : { "DOI" : "10.1128/MCB.00738-08", "ISSN" : "1098-5549", "abstract" : "Poly(A)-binding protein (PABP) stimulates translation initiation by binding simultaneously to the mRNA poly(A) tail and eukaryotic translation initiation factor 4G (eIF4G). PABP activity is regulated by PABP-interacting (Paip) proteins. Paip1 binds PABP and stimulates translation by an unknown mechanism. Here, we describe the interaction between Paip1 and eIF3, which is direct, RNA independent, and mediated via the eIF3g (p44) subunit. Stimulation of translation by Paip1 in vivo was decreased upon deletion of the N-terminal sequence containing the eIF3-binding domain and upon silencing of PABP or several eIF3 subunits. We also show the formation of ternary complexes composed of Paip1-PABP-eIF4G and Paip1-eIF3-eIF4G. Taken together, these data demonstrate that the eIF3-Paip1 interaction promotes translation. We propose that eIF3-Paip1 stabilizes the interaction between PABP and eIF4G, which brings about the circularization of the mRNA.", "author" : [ { "dropping-particle" : "", "family" : "Martineau", "given" : "Yvan", "non-dropping-particle" : "", "parse-names" : false, "suffix" : "" }, { "dropping-particle" : "", "family" : "Derry", "given" : "M\u00e9lanie C", "non-dropping-particle" : "", "parse-names" : false, "suffix" : "" }, { "dropping-particle" : "", "family" : "Wang", "given" : "Xiaoshan", "non-dropping-particle" : "", "parse-names" : false, "suffix" : "" }, { "dropping-particle" : "", "family" : "Yanagiya", "given" : "Akiko", "non-dropping-particle" : "", "parse-names" : false, "suffix" : "" }, { "dropping-particle" : "", "family" : "Berlanga", "given" : "Juan Jos\u00e9", "non-dropping-particle" : "", "parse-names" : false, "suffix" : "" }, { "dropping-particle" : "", "family" : "Shyu", "given" : "Ann-Bin", "non-dropping-particle" : "", "parse-names" : false, "suffix" : "" }, { "dropping-particle" : "", "family" : "Imataka", "given" : "Hiroaki", "non-dropping-particle" : "", "parse-names" : false, "suffix" : "" }, { "dropping-particle" : "", "family" : "Gehring", "given" : "Kalle", "non-dropping-particle" : "", "parse-names" : false, "suffix" : "" }, { "dropping-particle" : "", "family" : "Sonenberg", "given" : "Nahum", "non-dropping-particle" : "", "parse-names" : false, "suffix" : "" } ], "container-title" : "Molecular and cellular biology", "edition" : "2008/08/25", "id" : "ITEM-2", "issue" : "21", "issued" : { "date-parts" : [ [ "2008", "11" ] ] }, "language" : "eng", "page" : "6658-6667", "publisher" : "American Society for Microbiology (ASM)", "title" : "Poly(A)-binding protein-interacting protein 1 binds to eukaryotic translation initiation factor 3 to stimulate translation", "title-short" : "Martineau2008c", "type" : "article-journal", "volume" : "28" }, "uris" : [ "http://www.mendeley.com/documents/?uuid=b0b8e283-ce33-47e1-9a93-1be0402b10a5" ] }, { "id" : "ITEM-3", "itemData" : { "DOI" : "https://doi.org/10.1016/j.molcel.2009.11.013", "ISSN" : "1097-2765", "abstract" : "Summary The RNA-binding protein HuD promotes neuronal differentiation by an unknown mechanism. Here we\u00a0identify an enhancer function of HuD in translation. Translation stimulation by HuD requires both a 3\u2032 poly(A) tail and a 5\u2032 m7G cap structure. We also show that HuD directly interacts with eIF4A. This interaction and the poly(A)-binding activity of HuD are critical for its translational enhancer function\u00a0because HuD-eIF4A- and HuD-poly(A)-binding mutants fail to stimulate translation. We show that translation of HCV IRES mRNA, which is eIF4A independent, is not stimulated by HuD. We also find that the eIF4A and poly(A)-binding activities of HuD are not only important for stimulating translation but also are essential for HuD-induced neurite outgrowth in PC12 cells. This example of cap-dependent translational regulation might explain at least in part how HuD triggers the induction of neuronal differentiation.", "author" : [ { "dropping-particle" : "", "family" : "Fukao", "given" : "Akira", "non-dropping-particle" : "", "parse-names" : false, "suffix" : "" }, { "dropping-particle" : "", "family" : "Sasano", "given" : "Yumi", "non-dropping-particle" : "", "parse-names" : false, "suffix" : "" }, { "dropping-particle" : "", "family" : "Imataka", "given" : "Hiroaki", "non-dropping-particle" : "", "parse-names" : false, "suffix" : "" }, { "dropping-particle" : "", "family" : "Inoue", "given" : "Kunio", "non-dropping-particle" : "", "parse-names" : false, "suffix" : "" }, { "dropping-particle" : "", "family" : "Sakamoto", "given" : "Hiroshi", "non-dropping-particle" : "", "parse-names" : false, "suffix" : "" }, { "dropping-particle" : "", "family" : "Sonenberg", "given" : "Nahum", "non-dropping-particle" : "", "parse-names" : false, "suffix" : "" }, { "dropping-particle" : "", "family" : "Thoma", "given" : "Christian", "non-dropping-particle" : "", "parse-names" : false, "suffix" : "" }, { "dropping-particle" : "", "family" : "Fujiwara", "given" : "Toshinobu", "non-dropping-particle" : "", "parse-names" : false, "suffix" : "" } ], "container-title" : "Molecular Cell", "id" : "ITEM-3", "issue" : "6", "issued" : { "date-parts" : [ [ "2009" ] ] }, "page" : "1007-1017", "title" : "The ELAV Protein HuD Stimulates Cap-Dependent Translation in a Poly(A)- and eIF4A-Dependent Manner", "title-short" : "Fukao2009c", "type" : "article-journal", "volume" : "36" }, "uris" : [ "http://www.mendeley.com/documents/?uuid=a597cba1-a298-4548-817a-ce7ba8a2ded6" ] } ], "mendeley" : { "formattedCitation" : "[@Fukao2009c; @Martineau2008c; @Preiss1998g]", "plainTextFormattedCitation" : "[@Fukao2009c; @Martineau2008c; @Preiss1998g]", "previouslyFormattedCitation" : "@[Fukao2009c,Martineau2008c,Preiss1998g]" }, "properties" : { "formattedCitation" : "(Fukao et al., 2009; Martineau et al., 2008; Preiss &amp; Hentze, 1998)", "noteIndex" : 0, "plainCitation" : "(Fukao et al., 2009; Martineau et al., 2008; Preiss &amp; Hentze, 1998)" }, "schema" : "https://github.com/citation-style-language/schema/raw/master/csl-citation.json" }</w:instrText>
      </w:r>
      <w:r w:rsidR="004E173B" w:rsidRPr="00796F25">
        <w:fldChar w:fldCharType="separate"/>
      </w:r>
      <w:r w:rsidR="0099569E" w:rsidRPr="0099569E">
        <w:rPr>
          <w:noProof/>
        </w:rPr>
        <w:t>[@Fukao2009c; @Martineau2008c; @Preiss1998g]</w:t>
      </w:r>
      <w:r w:rsidR="004E173B" w:rsidRPr="00796F25">
        <w:fldChar w:fldCharType="end"/>
      </w:r>
      <w:r w:rsidRPr="00796F25">
        <w:t>. This interaction is mediated by cap binding proteins such as eukaryotic initiation factor 4E (eIF4E) and the poly-</w:t>
      </w:r>
      <w:r w:rsidR="004E173B" w:rsidRPr="00796F25">
        <w:t>A binding protein (PABP)</w:t>
      </w:r>
      <w:r w:rsidR="004E173B" w:rsidRPr="00796F25">
        <w:fldChar w:fldCharType="begin" w:fldLock="1"/>
      </w:r>
      <w:r w:rsidR="0099569E">
        <w:instrText>ADDIN CSL_CITATION { "citationID" : "rHGxYBea", "citationItems" : [ { "id" : "ITEM-1", "itemData" : { "DOI" : "10.1073/pnas.94.17.9046", "ISSN" : "0027-8424", "abstract" : "The yeast translation factor eIF4G associates with both the cap-binding protein eIF4E and the poly(A)-binding protein Pab1p. Here we report that the two yeast eIF4G homologs, Tif4631p and Tif4632p, share a conserved Pab1p-binding site. This site is required for Pab1p and poly(A) tails to stimulate the in vitro translation of uncapped polyadenylylated mRNA, and the region encompassing it is required for the cap and the poly(A) tail to synergistically stimulate translation. This region on Tif4631p becomes essential for cell growth when the eIF4E binding site on Tif4631p is mutated. Pab1p mutations also show synthetic lethal interactions with eIF4E mutations. These data suggest that eIF4G mediates poly(A) tail stimulated translation in vitro, and that Pab1p and the domain encompassing the Pab1p-binding site on eIF4G can compensate for partial loss of eIF4E function in vivo.", "author" : [ { "dropping-particle" : "", "family" : "Tarun  Jr", "given" : "S Z", "non-dropping-particle" : "", "parse-names" : false, "suffix" : "" }, { "dropping-particle" : "", "family" : "Wells", "given" : "S E", "non-dropping-particle" : "", "parse-names" : false, "suffix" : "" }, { "dropping-particle" : "", "family" : "Deardorff", "given" : "J A", "non-dropping-particle" : "", "parse-names" : false, "suffix" : "" }, { "dropping-particle" : "", "family" : "Sachs", "given" : "A B", "non-dropping-particle" : "", "parse-names" : false, "suffix" : "" } ], "container-title" : "Proceedings of the National Academy of Sciences of the United States of America", "id" : "ITEM-1", "issue" : "17", "issued" : { "date-parts" : [ [ "1997", "8", "19" ] ] }, "language" : "eng", "page" : "9046-9051", "publisher" : "The National Academy of Sciences of the USA", "title" : "Translation initiation factor eIF4G mediates in vitro poly(A) tail-dependent translation", "title-short" : "TarunJr1997l", "type" : "article-journal", "volume" : "94" }, "uri" : [ "http://www.mendeley.com/documents/?uuid=c161bf8f-539a-4216-ab21-5fa895897084" ], "uris" : [ "http://www.mendeley.com/documents/?uuid=c161bf8f-539a-4216-ab21-5fa895897084" ] }, { "id" : "ITEM-2", "itemData" : { "DOI" : "10.7554/eLife.16955", "ISSN" : "2050-084X", "abstract" : "Because maturing oocytes and early embryos lack appreciable transcription, posttranscriptional regulatory processes control their development. To better understand this control, we profiled translational efficiencies and poly(A)-tail lengths throughout Drosophila oocyte maturation and early embryonic development. The correspondence between translational-efficiency changes and tail-length changes indicated that tail-length changes broadly regulate translation until gastrulation, when this coupling disappears. During egg activation, relative changes in poly(A)-tail length, and thus translational efficiency, were largely retained in the absence of cytoplasmic polyadenylation, which indicated that selective poly(A)-tail shortening primarily specifies these changes. Many translational changes depended on PAN GU and Smaug, and these changes were largely attributable to tail-length changes. Our results also revealed the presence of tail-length-independent mechanisms that maintained translation despite tail-length shortening during oocyte maturation, and prevented essentially all translation of bicoid and several other mRNAs before egg activation. In addition to these fundamental insights, our results provide valuable resources for future studies.", "author" : [ { "dropping-particle" : "", "family" : "Eichhorn", "given" : "Stephen W", "non-dropping-particle" : "", "parse-names" : false, "suffix" : "" }, { "dropping-particle" : "", "family" : "Subtelny", "given" : "Alexander O", "non-dropping-particle" : "", "parse-names" : false, "suffix" : "" }, { "dropping-particle" : "", "family" : "Kronja", "given" : "Iva", "non-dropping-particle" : "", "parse-names" : false, "suffix" : "" }, { "dropping-particle" : "", "family" : "Kwasnieski", "given" : "Jamie C", "non-dropping-particle" : "", "parse-names" : false, "suffix" : "" }, { "dropping-particle" : "", "family" : "Orr-Weaver", "given" : "Terry L", "non-dropping-particle" : "", "parse-names" : false, "suffix" : "" }, { "dropping-particle" : "", "family" : "Bartel", "given" : "David P", "non-dropping-particle" : "", "parse-names" : false, "suffix" : "" } ], "container-title" : "eLife", "id" : "ITEM-2", "issued" : { "date-parts" : [ [ "2016", "7", "30" ] ] }, "language" : "eng", "page" : "e16955", "publisher" : "eLife Sciences Publications, Ltd", "title" : "mRNA poly(A)-tail changes specified by deadenylation broadly reshape translation in Drosophila oocytes and early embryos", "title-short" : "Eichhorn2016n", "type" : "article-journal", "volume" : "5" }, "uri" : [ "http://www.mendeley.com/documents/?uuid=fdf04d12-efb7-42c9-97b0-d4a8df1fbba5" ], "uris" : [ "http://www.mendeley.com/documents/?uuid=fdf04d12-efb7-42c9-97b0-d4a8df1fbba5" ] }, { "id" : "ITEM-3", "itemData" : { "author" : [ { "dropping-particle" : "", "family" : "Subtelny", "given" : "Alexander O", "non-dropping-particle" : "", "parse-names" : false, "suffix" : "" }, { "dropping-particle" : "", "family" : "Eichhorn", "given" : "Stephen W", "non-dropping-particle" : "", "parse-names" : false, "suffix" : "" }, { "dropping-particle" : "", "family" : "Chen", "given" : "Grace R", "non-dropping-particle" : "", "parse-names" : false, "suffix" : "" }, { "dropping-particle" : "", "family" : "Sive", "given" : "Hazel", "non-dropping-particle" : "", "parse-names" : false, "suffix" : "" }, { "dropping-particle" : "", "family" : "Bartel", "given" : "David P", "non-dropping-particle" : "", "parse-names" : false, "suffix" : "" } ], "container-title" : "Nature", "id" : "ITEM-3", "issued" : { "date-parts" : [ [ "2014", "1", "29" ] ] }, "page" : "66", "publisher" : "Nature Publishing Group, a division of Macmillan Publishers Limited. All Rights Reserved.", "title" : "Poly(A)-tail profiling reveals an embryonic switch in translational control", "title-short" : "Subtelny2014a", "type" : "article-journal", "volume" : "508" }, "uris" : [ "http://www.mendeley.com/documents/?uuid=fcfb1fb6-f96a-4245-876a-0f0331ffff5f" ] }, { "id" : "ITEM-4", "itemData" : { "DOI" : "https://doi.org/10.1016/j.celrep.2014.05.002", "ISBN" : "2156623929", "ISSN" : "2211-1247", "PMID" : "24882012", "abstract" : "Summary The oocyte-to-embryo transition marks the onset of development. The initial phase of this profound change from the differentiated oocyte to the totipotent embryo occurs in the absence of both transcription and mRNA degradation. Here we combine global polysome profiling, ribosome-footprint profiling, and quantitative mass spectrometry in a comprehensive approach to delineate the translational and proteomic changes that occur during this important transition in Drosophila. Our results show that PNG kinase is a critical regulator of the extensive changes in the translatome, acting uniquely at this developmental window. Analysis of the proteome in png mutants provided insights into the contributions of translation to changes in protein levels, revealing a compensatory dynamic between translation and protein turnover during proteome remodeling at the return to totipotency. The proteome changes additionally suggested regulators of meiosis and early embryogenesis, including the conserved H3K4 demethylase LID, which we demonstrated is required during this period despite transcriptional inactivity.", "author" : [ { "dropping-particle" : "", "family" : "Kronja", "given" : "Iva", "non-dropping-particle" : "", "parse-names" : false, "suffix" : "" }, { "dropping-particle" : "", "family" : "Yuan", "given" : "Bingbing", "non-dropping-particle" : "", "parse-names" : false, "suffix" : "" }, { "dropping-particle" : "", "family" : "Eichhorn", "given" : "Stephen W. W.", "non-dropping-particle" : "", "parse-names" : false, "suffix" : "" }, { "dropping-particle" : "", "family" : "Dzeyk", "given" : "Kristina", "non-dropping-particle" : "", "parse-names" : false, "suffix" : "" }, { "dropping-particle" : "", "family" : "Krijgsveld", "given" : "Jeroen", "non-dropping-particle" : "", "parse-names" : false, "suffix" : "" }, { "dropping-particle" : "", "family" : "Bartel", "given" : "David P. P.", "non-dropping-particle" : "", "parse-names" : false, "suffix" : "" }, { "dropping-particle" : "", "family" : "Orr-Weaver", "given" : "Terry L. L.", "non-dropping-particle" : "", "parse-names" : false, "suffix" : "" } ], "container-title" : "Cell Reports", "id" : "ITEM-4", "issue" : "5", "issued" : { "date-parts" : [ [ "2014" ] ] }, "page" : "1495-1508", "publisher" : "The Authors", "title" : "Widespread Changes in the Posttranscriptional Landscape at the Drosophila Oocyte-to-Embryo Transition", "title-short" : "Kronja2014", "type" : "article-journal", "volume" : "7" }, "uris" : [ "http://www.mendeley.com/documents/?uuid=ab44009e-c849-46dd-aa08-2ae682bac22b" ] } ], "mendeley" : { "formattedCitation" : "[@Eichhorn2016n; @Kronja2014; @Subtelny2014a; @TarunJr1997l]", "plainTextFormattedCitation" : "[@Eichhorn2016n; @Kronja2014; @Subtelny2014a; @TarunJr1997l]", "previouslyFormattedCitation" : "@[Eichhorn2016n,Kronja2014,Subtelny2014a,TarunJr1997l]" }, "properties" : { "formattedCitation" : "(Eichhorn et al., 2016; Kronja et al., 2014; Subtelny et al., 2014; Tarun  Jr et al., 1997)", "noteIndex" : 0, "plainCitation" : "(Eichhorn et al., 2016; Kronja et al., 2014; Subtelny et al., 2014; Tarun  Jr et al., 1997)" }, "schema" : "https://github.com/citation-style-language/schema/raw/master/csl-citation.json" }</w:instrText>
      </w:r>
      <w:r w:rsidR="004E173B" w:rsidRPr="00796F25">
        <w:fldChar w:fldCharType="separate"/>
      </w:r>
      <w:r w:rsidR="0099569E" w:rsidRPr="0099569E">
        <w:rPr>
          <w:noProof/>
        </w:rPr>
        <w:t>[@Eichhorn2016n; @Kronja2014; @Subtelny2014a; @TarunJr1997l]</w:t>
      </w:r>
      <w:r w:rsidR="004E173B" w:rsidRPr="00796F25">
        <w:fldChar w:fldCharType="end"/>
      </w:r>
      <w:r w:rsidRPr="00796F25">
        <w:t>. A longer poly-A tail and uninhibited access to the 5’ cap for eIF4E is believed  t</w:t>
      </w:r>
      <w:r w:rsidR="004E173B" w:rsidRPr="00796F25">
        <w:t xml:space="preserve">o promote efficient translation </w:t>
      </w:r>
      <w:r w:rsidR="004E173B" w:rsidRPr="00796F25">
        <w:fldChar w:fldCharType="begin" w:fldLock="1"/>
      </w:r>
      <w:r w:rsidR="0099569E">
        <w:instrText>ADDIN CSL_CITATION { "citationID" : "91M5r3ll", "citationItems" : [ { "id" : "ITEM-1", "itemData" : { "DOI" : "10.1016/j.semcdb.2014.05.018", "ISSN" : "1096-3634", "abstract" : "While the phenomenon of polyadenylation has been well-studied, the dynamics of poly(A) tail size and its impact on transcript function and cell biology are less well-appreciated. The goal of this review is to encourage readers to view the poly(A) tail as a dynamic, changeable aspect of a transcript rather than a simple static entity that marks the 3' end of an mRNA. This could open up new angles of regulation in the post-transcriptional control of gene expression throughout development, differentiation and cancer.", "author" : [ { "dropping-particle" : "", "family" : "Jalkanen", "given" : "Aimee L", "non-dropping-particle" : "", "parse-names" : false, "suffix" : "" }, { "dropping-particle" : "", "family" : "Coleman", "given" : "Stephen J", "non-dropping-particle" : "", "parse-names" : false, "suffix" : "" }, { "dropping-particle" : "", "family" : "Wilusz", "given" : "Jeffrey", "non-dropping-particle" : "", "parse-names" : false, "suffix" : "" } ], "container-title" : "Seminars in cell &amp; developmental biology", "edition" : "2014/06/05", "id" : "ITEM-1", "issued" : { "date-parts" : [ [ "2014", "10" ] ] }, "language" : "eng", "page" : "24-32", "title" : "Determinants and implications of mRNA poly(A) tail size--does this protein make my tail look big?", "title-short" : "Jalkanen2014h", "type" : "article-journal", "volume" : "34" }, "uris" : [ "http://www.mendeley.com/documents/?uuid=ca50fc27-af61-4904-8fbe-9452ade90d6b" ] } ], "mendeley" : { "formattedCitation" : "[@Jalkanen2014h]", "plainTextFormattedCitation" : "[@Jalkanen2014h]", "previouslyFormattedCitation" : "@[Jalkanen2014h]" }, "properties" : { "formattedCitation" : "(Jalkanen et al., 2014)", "noteIndex" : 0, "plainCitation" : "(Jalkanen et al., 2014)" }, "schema" : "https://github.com/citation-style-language/schema/raw/master/csl-citation.json" }</w:instrText>
      </w:r>
      <w:r w:rsidR="004E173B" w:rsidRPr="00796F25">
        <w:fldChar w:fldCharType="separate"/>
      </w:r>
      <w:r w:rsidR="0099569E" w:rsidRPr="0099569E">
        <w:rPr>
          <w:noProof/>
        </w:rPr>
        <w:t>[@Jalkanen2014h]</w:t>
      </w:r>
      <w:r w:rsidR="004E173B" w:rsidRPr="00796F25">
        <w:fldChar w:fldCharType="end"/>
      </w:r>
      <w:r w:rsidR="004E173B" w:rsidRPr="00796F25">
        <w:t xml:space="preserve">. </w:t>
      </w:r>
      <w:r w:rsidRPr="00796F25">
        <w:t xml:space="preserve">A major mode of translational regulation is that </w:t>
      </w:r>
      <w:r w:rsidR="00B20BF7">
        <w:t>RNA binding proteins (</w:t>
      </w:r>
      <w:r w:rsidRPr="00796F25">
        <w:t>RBPs</w:t>
      </w:r>
      <w:r w:rsidR="00B20BF7">
        <w:t>)</w:t>
      </w:r>
      <w:r w:rsidRPr="00796F25">
        <w:t xml:space="preserve"> recognize cognate sequences in the</w:t>
      </w:r>
      <w:r w:rsidR="004E173B" w:rsidRPr="00796F25">
        <w:t xml:space="preserve"> 3’ UTRs of their target mRNAs </w:t>
      </w:r>
      <w:r w:rsidR="004E173B" w:rsidRPr="00796F25">
        <w:fldChar w:fldCharType="begin" w:fldLock="1"/>
      </w:r>
      <w:r w:rsidR="0099569E">
        <w:instrText>ADDIN CSL_CITATION { "citationID" : "tWzMLwRY", "citationItems" : [ { "id" : "ITEM-1", "itemData" : { "DOI" : "10.1002/wrna.1465", "ISSN" : "1757-7012", "abstract" : "The canonical molecular machinery required for global mRNA translation and its control has been well defined, with distinct sets of proteins involved in the processes of translation initiation, elongation and termination. Additionally, noncanonical, trans-acting regulatory RNA-binding proteins (RBPs) are necessary to provide mRNA-specific translation, and these interact with 5' and 3' untranslated regions and coding regions of mRNA to regulate ribosome recruitment and transit. Recently it has also been demonstrated that trans-acting ribosomal proteins direct the translation of specific mRNAs. Importantly, it has been shown that subsets of RBPs often work in concert, forming distinct regulatory complexes upon different cellular perturbation, creating an RBP combinatorial code, which through the translation of specific subsets of mRNAs, dictate cell fate. With the development of new methodologies, a plethora of novel RNA binding proteins have recently been identified, although the function of many of these proteins within mRNA translation is unknown. In this review we will discuss these methodologies and their shortcomings when applied to the study of translation, which need to be addressed to enable a better understanding of trans-acting translational regulatory proteins. Moreover, we discuss the protein domains that are responsible for RNA binding as well as the RNA motifs to which they bind, and the role of trans-acting ribosomal proteins in directing the translation of specific mRNAs. This article is categorized under: RNA Interactions with Proteins and Other Molecules &gt; RNA-Protein Complexes Translation &gt; Translation Regulation Translation &gt; Translation Mechanisms.", "author" : [ { "dropping-particle" : "", "family" : "Harvey", "given" : "Robert F", "non-dropping-particle" : "", "parse-names" : false, "suffix" : "" }, { "dropping-particle" : "", "family" : "Smith", "given" : "Tom S", "non-dropping-particle" : "", "parse-names" : false, "suffix" : "" }, { "dropping-particle" : "", "family" : "Mulroney", "given" : "Thomas", "non-dropping-particle" : "", "parse-names" : false, "suffix" : "" }, { "dropping-particle" : "", "family" : "Queiroz", "given" : "Rayner M L", "non-dropping-particle" : "", "parse-names" : false, "suffix" : "" }, { "dropping-particle" : "", "family" : "Pizzinga", "given" : "Mariavittoria", "non-dropping-particle" : "", "parse-names" : false, "suffix" : "" }, { "dropping-particle" : "", "family" : "Dezi", "given" : "Veronica", "non-dropping-particle" : "", "parse-names" : false, "suffix" : "" }, { "dropping-particle" : "", "family" : "Villenueva", "given" : "Eneko", "non-dropping-particle" : "", "parse-names" : false, "suffix" : "" }, { "dropping-particle" : "", "family" : "Ramakrishna", "given" : "Manasa", "non-dropping-particle" : "", "parse-names" : false, "suffix" : "" }, { "dropping-particle" : "", "family" : "Lilley", "given" : "Kathryn S", "non-dropping-particle" : "", "parse-names" : false, "suffix" : "" }, { "dropping-particle" : "", "family" : "Willis", "given" : "Anne E", "non-dropping-particle" : "", "parse-names" : false, "suffix" : "" } ], "container-title" : "Wiley interdisciplinary reviews. RNA", "edition" : "2018/01/17", "id" : "ITEM-1", "issue" : "3", "issued" : { "date-parts" : [ [ "2018", "5" ] ] }, "language" : "eng", "page" : "e1465-e1465", "publisher" : "John Wiley &amp; Sons, Inc.", "title" : "Trans-acting translational regulatory RNA binding proteins", "title-short" : "Harvey2018f", "type" : "article-journal", "volume" : "9" }, "uris" : [ "http://www.mendeley.com/documents/?uuid=b2d5d674-d6f4-46f5-a14e-c0c014caa409" ] } ], "mendeley" : { "formattedCitation" : "[@Harvey2018f]", "plainTextFormattedCitation" : "[@Harvey2018f]", "previouslyFormattedCitation" : "@[Harvey2018f]" }, "properties" : { "formattedCitation" : "(Harvey et al., 2018)", "noteIndex" : 0, "plainCitation" : "(Harvey et al., 2018)" }, "schema" : "https://github.com/citation-style-language/schema/raw/master/csl-citation.json" }</w:instrText>
      </w:r>
      <w:r w:rsidR="004E173B" w:rsidRPr="00796F25">
        <w:fldChar w:fldCharType="separate"/>
      </w:r>
      <w:r w:rsidR="0099569E" w:rsidRPr="0099569E">
        <w:rPr>
          <w:noProof/>
        </w:rPr>
        <w:t>[@Harvey2018f]</w:t>
      </w:r>
      <w:r w:rsidR="004E173B" w:rsidRPr="00796F25">
        <w:fldChar w:fldCharType="end"/>
      </w:r>
      <w:r w:rsidRPr="00796F25">
        <w:t xml:space="preserve">. The binding of the RBP prevents circularization of the mRNA and inhibits efficient translation initiation, </w:t>
      </w:r>
      <w:r w:rsidR="004E173B" w:rsidRPr="00796F25">
        <w:t xml:space="preserve">leading to reduced translation </w:t>
      </w:r>
      <w:r w:rsidR="004E173B" w:rsidRPr="00796F25">
        <w:fldChar w:fldCharType="begin" w:fldLock="1"/>
      </w:r>
      <w:r w:rsidR="0099569E">
        <w:instrText>ADDIN CSL_CITATION { "citationID" : "ICIWXU2E", "citationItems" : [ { "id" : "ITEM-1", "itemData" : { "DOI" : "10.1128/mcb.21.19.6440-6449.2001", "ISSN" : "0270-7306", "abstract" : "Ceruloplasmin (Cp) is a glycoprotein secreted by the liver and monocytic cells and probably plays roles in inflammation and iron metabolism. We showed previously that gamma interferon (IFN-gamma) induced Cp synthesis by human U937 monocytic cells but that the synthesis was subsequently halted by a transcript-specific translational silencing mechanism involving the binding of a cytosolic factor(s) to the Cp mRNA 3' untranslated region (UTR). To investigate how protein interactions at the Cp 3'-UTR inhibit translation initiation at the distant 5' end, we considered the \"closed-loop\" model of mRNA translation. In this model, the transcript termini are brought together by interactions of poly(A)-binding protein (PABP) with both the poly(A) tail and initiation factor eIF4G. The effect of these elements on Cp translational control was tested using chimeric reporter transcripts in rabbit reticulocyte lysates. The requirement for poly(A) was shown since the cytosolic inhibitor from IFN-gamma-treated cells minimally inhibited the translation of a luciferase reporter upstream of the Cp 3'-UTR but almost completely blocked the translation of a transcript containing a poly(A) tail. Likewise, a requirement for poly(A) was shown for silencing of endogenous Cp mRNA. We considered the possibility that the cytosolic inhibitor blocked the interaction of PABP with the poly(A) tail or with eIF4G. We found that neither of these interactions were inhibited, as shown by immunoprecipitation of PABP followed by quantitation of the poly(A) tail by reverse transcription-PCR and of eIF4G by immunoblot analysis. We considered the alternate possibility that these interactions were required for translational silencing. When PABP was depleted from the reticulocyte lysate with anti-human PABP antibody, the cytosolic factor did not inhibit translation of the chimeric reporter, thus showing the requirement for PABP. Similarly, in lysates treated with anti-human eIF4G antibody, the cytosolic extract did not inhibit the translation of the chimeric reporter, thereby showing a requirement for eIF4G. These data show that translational silencing of Cp requires interactions of three essential elements of mRNA circularization, poly(A), PABP, and eIF4G. We suggest that Cp mRNA circularization brings the cytosolic Cp 3'-UTR-binding factor into the proximity of the translation initiation site, where it silences translation by an undetermined mechanism. These results suggest that in addition to its \u2026", "author" : [ { "dropping-particle" : "", "family" : "Mazumder", "given" : "B", "non-dropping-particle" : "", "parse-names" : false, "suffix" : "" }, { "dropping-particle" : "", "family" : "Seshadri", "given" : "V", "non-dropping-particle" : "", "parse-names" : false, "suffix" : "" }, { "dropping-particle" : "", "family" : "Imataka", "given" : "H", "non-dropping-particle" : "", "parse-names" : false, "suffix" : "" }, { "dropping-particle" : "", "family" : "Sonenberg", "given" : "N", "non-dropping-particle" : "", "parse-names" : false, "suffix" : "" }, { "dropping-particle" : "", "family" : "Fox", "given" : "P L", "non-dropping-particle" : "", "parse-names" : false, "suffix" : "" } ], "container-title" : "Molecular and cellular biology", "id" : "ITEM-1", "issue" : "19", "issued" : { "date-parts" : [ [ "2001", "10" ] ] }, "language" : "eng", "page" : "6440-6449", "publisher" : "American Society for Microbiology", "title" : "Translational silencing of ceruloplasmin requires the essential elements of mRNA circularization: poly(A) tail, poly(A)-binding protein, and eukaryotic translation initiation factor 4G", "title-short" : "Mazumder2001k", "type" : "article-journal", "volume" : "21" }, "uri" : [ "http://www.mendeley.com/documents/?uuid=a4dcf165-380a-44a5-bfd3-87e05f9cd339" ], "uris" : [ "http://www.mendeley.com/documents/?uuid=a4dcf165-380a-44a5-bfd3-87e05f9cd339" ] } ], "mendeley" : { "formattedCitation" : "[@Mazumder2001k]", "plainTextFormattedCitation" : "[@Mazumder2001k]", "previouslyFormattedCitation" : "@[Mazumder2001k]" }, "properties" : { "formattedCitation" : "(Mazumder et al., 2001)", "noteIndex" : 0, "plainCitation" : "(Mazumder et al., 2001)" }, "schema" : "https://github.com/citation-style-language/schema/raw/master/csl-citation.json" }</w:instrText>
      </w:r>
      <w:r w:rsidR="004E173B" w:rsidRPr="00796F25">
        <w:fldChar w:fldCharType="separate"/>
      </w:r>
      <w:r w:rsidR="0099569E" w:rsidRPr="0099569E">
        <w:rPr>
          <w:noProof/>
        </w:rPr>
        <w:t>[@Mazumder2001k]</w:t>
      </w:r>
      <w:r w:rsidR="004E173B" w:rsidRPr="00796F25">
        <w:fldChar w:fldCharType="end"/>
      </w:r>
      <w:r w:rsidRPr="00796F25">
        <w:t xml:space="preserve">. RBP binding to the </w:t>
      </w:r>
      <w:r w:rsidR="003372CD">
        <w:t>3’ UTR</w:t>
      </w:r>
      <w:r w:rsidRPr="00796F25">
        <w:t xml:space="preserve"> can mediate translation inhibition by recruiting cofactors to inhibit circularization</w:t>
      </w:r>
      <w:r w:rsidR="004E173B" w:rsidRPr="00796F25">
        <w:t xml:space="preserve"> </w:t>
      </w:r>
      <w:r w:rsidR="004E173B" w:rsidRPr="00796F25">
        <w:fldChar w:fldCharType="begin" w:fldLock="1"/>
      </w:r>
      <w:r w:rsidR="0099569E">
        <w:instrText>ADDIN CSL_CITATION { "citationID" : "gwxyPiXh", "citationItems" : [ { "id" : "ITEM-1", "itemData" : { "DOI" : "10.1093/bfgp/els056", "ISSN" : "2041-2657", "abstract" : "The regulation of mRNA translation is a major checkpoint in the flux of information from the transcriptome to the proteome. Critical for translational control are the trans-acting factors, RNA-binding proteins (RBPs) and small RNAs that bind to the mRNA and modify its translatability. This review summarizes the mechanisms by which RBPs regulate mRNA translation, with special focus on those binding to the 3'-untranslated region. It also discusses how recent high-throughput technologies are revealing exquisite layers of complexity and are helping to untangle translational regulation at a genome-wide scale.", "author" : [ { "dropping-particle" : "", "family" : "Szostak", "given" : "Emilia", "non-dropping-particle" : "", "parse-names" : false, "suffix" : "" }, { "dropping-particle" : "", "family" : "Gebauer", "given" : "F\u00e1tima", "non-dropping-particle" : "", "parse-names" : false, "suffix" : "" } ], "container-title" : "Briefings in functional genomics", "edition" : "2012/11/28", "id" : "ITEM-1", "issue" : "1", "issued" : { "date-parts" : [ [ "2013", "1" ] ] }, "language" : "eng", "page" : "58-65", "publisher" : "Oxford University Press", "title" : "Translational control by 3'-UTR-binding proteins", "title-short" : "Szostak2013l", "type" : "article-journal", "volume" : "12" }, "uri" : [ "http://www.mendeley.com/documents/?uuid=a981e54f-eb95-40f0-8c3d-52a41552f6a3" ], "uris" : [ "http://www.mendeley.com/documents/?uuid=a981e54f-eb95-40f0-8c3d-52a41552f6a3" ] } ], "mendeley" : { "formattedCitation" : "[@Szostak2013l]", "plainTextFormattedCitation" : "[@Szostak2013l]", "previouslyFormattedCitation" : "@[Szostak2013l]" }, "properties" : { "formattedCitation" : "(Szostak &amp; Gebauer, 2013)", "noteIndex" : 0, "plainCitation" : "(Szostak &amp; Gebauer, 2013)" }, "schema" : "https://github.com/citation-style-language/schema/raw/master/csl-citation.json" }</w:instrText>
      </w:r>
      <w:r w:rsidR="004E173B" w:rsidRPr="00796F25">
        <w:fldChar w:fldCharType="separate"/>
      </w:r>
      <w:r w:rsidR="0099569E" w:rsidRPr="0099569E">
        <w:rPr>
          <w:noProof/>
        </w:rPr>
        <w:t>[@Szostak2013l]</w:t>
      </w:r>
      <w:r w:rsidR="004E173B" w:rsidRPr="00796F25">
        <w:fldChar w:fldCharType="end"/>
      </w:r>
      <w:r w:rsidR="004E173B" w:rsidRPr="00796F25">
        <w:t>.</w:t>
      </w:r>
      <w:r w:rsidRPr="00796F25">
        <w:t>This inhibition of circularization can be achieved by RBP binding to the cap and competing with eIF4E, removal of the cap by the decapping machinery</w:t>
      </w:r>
      <w:r w:rsidR="00535AC4">
        <w:t>,</w:t>
      </w:r>
      <w:r w:rsidRPr="00796F25">
        <w:t xml:space="preserve"> or </w:t>
      </w:r>
      <w:r w:rsidR="00535AC4" w:rsidRPr="00796F25">
        <w:t>recruit</w:t>
      </w:r>
      <w:r w:rsidR="00535AC4">
        <w:t>ment of</w:t>
      </w:r>
      <w:r w:rsidR="00535AC4" w:rsidRPr="00796F25">
        <w:t xml:space="preserve"> </w:t>
      </w:r>
      <w:r w:rsidRPr="00796F25">
        <w:t xml:space="preserve">factors such as </w:t>
      </w:r>
      <w:r w:rsidR="00D7369D">
        <w:t xml:space="preserve">the </w:t>
      </w:r>
      <w:r w:rsidRPr="00796F25">
        <w:t xml:space="preserve">CCR4-Not complex to </w:t>
      </w:r>
      <w:r w:rsidR="004E173B" w:rsidRPr="00796F25">
        <w:t>shorten poly-A tail length</w:t>
      </w:r>
      <w:r w:rsidR="009018D8">
        <w:t xml:space="preserve"> </w:t>
      </w:r>
      <w:r w:rsidR="004E173B" w:rsidRPr="00796F25">
        <w:fldChar w:fldCharType="begin" w:fldLock="1"/>
      </w:r>
      <w:r w:rsidR="0099569E">
        <w:instrText>ADDIN CSL_CITATION { "citationID" : "djrn7vQi", "citationItems" : [ { "id" : "ITEM-1", "itemData" : { "DOI" : "10.1002/wrna.1369", "ISSN" : "1757-7004", "abstract" : "In a eukaryotic cell, each messenger RNA (mRNA) is bound to a variety of proteins to form an mRNA?protein complex (mRNP). Together, these proteins impact nearly every step in the life cycle of an mRNA and are critical for the proper control of gene expression. In the cytoplasm, for instance, mRNPs affect mRNA translatability and stability and provide regulation of specific transcripts as well as global, transcriptome-wide control. mRNPs are complex, diverse, and dynamic, and so they have been a challenge to understand. But the advent of high-throughput sequencing technology has heralded a new era in the study of mRNPs. Here, I will discuss general principles of cytoplasmic mRNP organization and regulation. Using microRNA-mediated repression as a case study, I will focus on common themes in mRNPs and highlight the interplay between mRNP composition and posttranscriptional regulation. mRNPs are an important control point in regulating gene expression, and while the study of these fascinating complexes presents remaining challenges, recent advances provide a critical lens for deciphering gene regulation. WIREs RNA 2017, 8:e1369. doi: 10.1002/wrna.1369 This article is categorized under: RNA Interactions with Proteins and Other Molecules &gt; Protein?RNA Interactions: Functional Implications Translation &gt; Translation Regulation RNA Turnover and Surveillance &gt; Turnover/Surveillance Mechanisms", "author" : [ { "dropping-particle" : "", "family" : "Rissland", "given" : "Olivia S", "non-dropping-particle" : "", "parse-names" : false, "suffix" : "" } ], "container-title" : "Wiley Interdisciplinary Reviews: RNA", "id" : "ITEM-1", "issue" : "1", "issued" : { "date-parts" : [ [ "2017", "1", "1" ] ] }, "note" : "doi: 10.1002/wrna.1369", "page" : "e1369", "publisher" : "John Wiley &amp; Sons, Ltd", "title" : "The organization and regulation of mRNA\u2013protein complexes", "title-short" : "Rissland2017k", "type" : "article-journal", "volume" : "8" }, "uri" : [ "http://www.mendeley.com/documents/?uuid=7eedece6-96e2-4d0e-940e-64cbd26e23d1" ], "uris" : [ "http://www.mendeley.com/documents/?uuid=7eedece6-96e2-4d0e-940e-64cbd26e23d1" ] } ], "mendeley" : { "formattedCitation" : "[@Rissland2017k]", "plainTextFormattedCitation" : "[@Rissland2017k]", "previouslyFormattedCitation" : "@[Rissland2017k]" }, "properties" : { "formattedCitation" : "(Rissland, 2017)", "noteIndex" : 0, "plainCitation" : "(Rissland, 2017)" }, "schema" : "https://github.com/citation-style-language/schema/raw/master/csl-citation.json" }</w:instrText>
      </w:r>
      <w:r w:rsidR="004E173B" w:rsidRPr="00796F25">
        <w:fldChar w:fldCharType="separate"/>
      </w:r>
      <w:r w:rsidR="0099569E" w:rsidRPr="0099569E">
        <w:rPr>
          <w:noProof/>
        </w:rPr>
        <w:t>[@Rissland2017k]</w:t>
      </w:r>
      <w:r w:rsidR="004E173B" w:rsidRPr="00796F25">
        <w:fldChar w:fldCharType="end"/>
      </w:r>
      <w:r w:rsidRPr="00796F25">
        <w:t xml:space="preserve">. In some cases, RBPs can both block initiation as well </w:t>
      </w:r>
      <w:r w:rsidR="00CC4F88">
        <w:t xml:space="preserve">as </w:t>
      </w:r>
      <w:r w:rsidRPr="00796F25">
        <w:t xml:space="preserve">mediate shortening of </w:t>
      </w:r>
      <w:r w:rsidR="00B176EE">
        <w:t xml:space="preserve">the </w:t>
      </w:r>
      <w:r w:rsidRPr="00796F25">
        <w:t>poly-A tail</w:t>
      </w:r>
      <w:r w:rsidR="004E173B" w:rsidRPr="00796F25">
        <w:t xml:space="preserve"> </w:t>
      </w:r>
      <w:r w:rsidR="004E173B" w:rsidRPr="00796F25">
        <w:fldChar w:fldCharType="begin" w:fldLock="1"/>
      </w:r>
      <w:r w:rsidR="0099569E">
        <w:instrText>ADDIN CSL_CITATION { "citationID" : "l6lU3q3a", "citationItems" : [ { "id" : "ITEM-1", "itemData" : { "DOI" : "10.1080/15476286.2017.1306171", "ISSN" : "1555-8584", "abstract" : "Cleavage and polyadenylation (pA) is a fundamental step that is required for the maturation of primary protein encoding transcripts into functional mRNAs that can be exported from the nucleus and translated in the cytoplasm. 3'end processing is dependent on the assembly of a multiprotein processing complex on the pA signals that reside in the pre-mRNAs. Most eukaryotic genes have multiple pA signals, resulting in alternative cleavage and polyadenylation (APA), a widespread phenomenon that is important to establish cell state and cell type specific transcriptomes. Here, we review how pA sites are recognized and comprehensively summarize how APA is regulated and creates mRNA isoform profiles that are characteristic for cell types, tissues, cellular states and disease.", "author" : [ { "dropping-particle" : "", "family" : "Neve", "given" : "Jonathan", "non-dropping-particle" : "", "parse-names" : false, "suffix" : "" }, { "dropping-particle" : "", "family" : "Patel", "given" : "Radhika", "non-dropping-particle" : "", "parse-names" : false, "suffix" : "" }, { "dropping-particle" : "", "family" : "Wang", "given" : "Zhiqiao", "non-dropping-particle" : "", "parse-names" : false, "suffix" : "" }, { "dropping-particle" : "", "family" : "Louey", "given" : "Alastair", "non-dropping-particle" : "", "parse-names" : false, "suffix" : "" }, { "dropping-particle" : "", "family" : "Furger", "given" : "Andr\u00e9 Martin", "non-dropping-particle" : "", "parse-names" : false, "suffix" : "" } ], "container-title" : "RNA biology", "edition" : "2017/04/28", "id" : "ITEM-1", "issue" : "7", "issued" : { "date-parts" : [ [ "2017", "7", "3" ] ] }, "language" : "eng", "page" : "865-890", "publisher" : "Taylor &amp; Francis", "title" : "Cleavage and polyadenylation: Ending the message expands gene regulation", "title-short" : "Neve2017i", "type" : "article-journal", "volume" : "14" }, "uri" : [ "http://www.mendeley.com/documents/?uuid=6847eeb4-e6ac-4662-8eb5-56f00c3e032d" ], "uris" : [ "http://www.mendeley.com/documents/?uuid=6847eeb4-e6ac-4662-8eb5-56f00c3e032d" ] } ], "mendeley" : { "formattedCitation" : "[@Neve2017i]", "plainTextFormattedCitation" : "[@Neve2017i]", "previouslyFormattedCitation" : "@[Neve2017i]" }, "properties" : { "formattedCitation" : "(Neve et al., 2017)", "noteIndex" : 0, "plainCitation" : "(Neve et al., 2017)" }, "schema" : "https://github.com/citation-style-language/schema/raw/master/csl-citation.json" }</w:instrText>
      </w:r>
      <w:r w:rsidR="004E173B" w:rsidRPr="00796F25">
        <w:fldChar w:fldCharType="separate"/>
      </w:r>
      <w:r w:rsidR="0099569E" w:rsidRPr="0099569E">
        <w:rPr>
          <w:noProof/>
        </w:rPr>
        <w:t>[@Neve2017i]</w:t>
      </w:r>
      <w:r w:rsidR="004E173B" w:rsidRPr="00796F25">
        <w:fldChar w:fldCharType="end"/>
      </w:r>
      <w:r w:rsidRPr="00796F25">
        <w:t>.</w:t>
      </w:r>
    </w:p>
    <w:p w14:paraId="62FDCD12" w14:textId="77777777" w:rsidR="00780E6A" w:rsidRPr="00796F25" w:rsidRDefault="00D126B7" w:rsidP="00842C68">
      <w:pPr>
        <w:spacing w:line="480" w:lineRule="auto"/>
      </w:pPr>
      <w:r w:rsidRPr="00796F25">
        <w:t xml:space="preserve"> </w:t>
      </w:r>
    </w:p>
    <w:p w14:paraId="3DB103F4" w14:textId="59B688C3" w:rsidR="00780E6A" w:rsidRPr="00796F25" w:rsidRDefault="003C15AE" w:rsidP="00842C68">
      <w:pPr>
        <w:spacing w:line="480" w:lineRule="auto"/>
      </w:pPr>
      <w:r>
        <w:t>As mentioned in t</w:t>
      </w:r>
      <w:r w:rsidR="00D126B7" w:rsidRPr="00796F25">
        <w:t xml:space="preserve">he </w:t>
      </w:r>
      <w:r w:rsidR="00562EBD">
        <w:t>germline</w:t>
      </w:r>
      <w:r w:rsidR="00D126B7" w:rsidRPr="00796F25">
        <w:t xml:space="preserve"> several developmental processes such as stem cell maintenance, differentiation, mitosis and meiosis</w:t>
      </w:r>
      <w:r>
        <w:t xml:space="preserve"> are coordinated and </w:t>
      </w:r>
      <w:r w:rsidR="00D126B7" w:rsidRPr="00796F25">
        <w:t>successful transition through these diverse programs relies on</w:t>
      </w:r>
      <w:r w:rsidR="004E173B" w:rsidRPr="00796F25">
        <w:t xml:space="preserve"> precise translational control</w:t>
      </w:r>
      <w:r w:rsidR="00752DEC" w:rsidRPr="00796F25">
        <w:t xml:space="preserve"> (Figure 4)</w:t>
      </w:r>
      <w:r w:rsidR="009018D8">
        <w:t xml:space="preserve"> </w:t>
      </w:r>
      <w:r w:rsidR="004E173B" w:rsidRPr="00796F25">
        <w:fldChar w:fldCharType="begin" w:fldLock="1"/>
      </w:r>
      <w:r w:rsidR="0099569E">
        <w:instrText>ADDIN CSL_CITATION { "citationID" : "nQHxKR8o", "citationItems" : [ { "id" : "ITEM-1", "itemData" : { "DOI" : "10.1002/dvdy.22296", "ISSN" : "1097-0177", "abstract" : "We review the application of Caenorhabditis elegans as a model system to understand key aspects of stem cell biology. The only bona fide stem cells in C. elegans are those of the germline, which serves as a valuable paradigm for understanding how stem-cell niches influence maintenance and differentiation of stem cells and how somatic differentiation is repressed during germline development. Somatic cells that share stem cell-like characteristics also provide insights into principles in stem-cell biology. The epidermal seam cell lineages lend clues to conserved mechanisms of self-renewal and expansion divisions. Principles of developmental plasticity and reprogramming relevant to stem-cell biology arise from studies of natural transdifferentiation and from analysis of early embryonic progenitors, which undergo a dramatic transition from a pluripotent, reprogrammable condition to a state of committed differentiation. The relevance of these developmental processes to our understanding of stem-cell biology in other organisms is discussed.", "author" : [ { "dropping-particle" : "", "family" : "Joshi", "given" : "Pradeep M", "non-dropping-particle" : "", "parse-names" : false, "suffix" : "" }, { "dropping-particle" : "", "family" : "Riddle", "given" : "Misty R", "non-dropping-particle" : "", "parse-names" : false, "suffix" : "" }, { "dropping-particle" : "V", "family" : "Djabrayan", "given" : "Nareg J", "non-dropping-particle" : "", "parse-names" : false, "suffix" : "" }, { "dropping-particle" : "", "family" : "Rothman", "given" : "Joel H", "non-dropping-particle" : "", "parse-names" : false, "suffix" : "" } ], "container-title" : "Developmental dynamics : an official publication of the American Association of Anatomists", "id" : "ITEM-1", "issue" : "5", "issued" : { "date-parts" : [ [ "2010", "5" ] ] }, "language" : "eng", "page" : "1539-1554", "title" : "Caenorhabditis elegans as a model for stem cell biology", "title-short" : "Joshi2010l", "type" : "article-journal", "volume" : "239" }, "uri" : [ "http://www.mendeley.com/documents/?uuid=1b72f6c8-363d-48af-8e8b-a8c6b5f5f062" ], "uris" : [ "http://www.mendeley.com/documents/?uuid=1b72f6c8-363d-48af-8e8b-a8c6b5f5f062" ] }, { "id" : "ITEM-2",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2", "issue" : "1", "issued" : { "date-parts" : [ [ "2014", "10", "13" ] ] }, "page" : "13 LP  - 21", "title" : "Translational control in germline stem cell development", "title-short" : "Slaidina2014h", "type" : "article-journal", "volume" : "207" }, "uri" : [ "http://www.mendeley.com/documents/?uuid=e28c827a-4d83-4171-ac99-6eb1ba1eee68" ], "uris" : [ "http://www.mendeley.com/documents/?uuid=e28c827a-4d83-4171-ac99-6eb1ba1eee68" ] } ], "mendeley" : { "formattedCitation" : "[@Joshi2010l; @Slaidina2014h]", "plainTextFormattedCitation" : "[@Joshi2010l; @Slaidina2014h]", "previouslyFormattedCitation" : "@[Joshi2010l,Slaidina2014h]" }, "properties" : { "formattedCitation" : "(Joshi et al., 2010; Slaidina &amp; Lehmann, 2014b)", "noteIndex" : 0, "plainCitation" : "(Joshi et al., 2010; Slaidina &amp; Lehmann, 2014b)" }, "schema" : "https://github.com/citation-style-language/schema/raw/master/csl-citation.json" }</w:instrText>
      </w:r>
      <w:r w:rsidR="004E173B" w:rsidRPr="00796F25">
        <w:fldChar w:fldCharType="separate"/>
      </w:r>
      <w:r w:rsidR="0099569E" w:rsidRPr="0099569E">
        <w:rPr>
          <w:noProof/>
        </w:rPr>
        <w:t>[@Joshi2010l; @Slaidina2014h]</w:t>
      </w:r>
      <w:r w:rsidR="004E173B" w:rsidRPr="00796F25">
        <w:fldChar w:fldCharType="end"/>
      </w:r>
      <w:r w:rsidR="004E173B" w:rsidRPr="00796F25">
        <w:t xml:space="preserve">. </w:t>
      </w:r>
      <w:r w:rsidR="00D126B7" w:rsidRPr="00796F25">
        <w:t xml:space="preserve">As factors that interfere with translation such as </w:t>
      </w:r>
      <w:r>
        <w:t xml:space="preserve">the </w:t>
      </w:r>
      <w:r w:rsidR="00D126B7" w:rsidRPr="00796F25">
        <w:t xml:space="preserve">decapping machinery </w:t>
      </w:r>
      <w:r>
        <w:t>and the</w:t>
      </w:r>
      <w:r w:rsidRPr="00796F25">
        <w:t xml:space="preserve"> </w:t>
      </w:r>
      <w:r w:rsidR="00D126B7" w:rsidRPr="00796F25">
        <w:t>poly-A tail shortening CCR4-Not complex are expressed continuously during oogenesis</w:t>
      </w:r>
      <w:r>
        <w:t>,</w:t>
      </w:r>
      <w:r w:rsidR="00D126B7" w:rsidRPr="00796F25">
        <w:t xml:space="preserve"> and cannot </w:t>
      </w:r>
      <w:r>
        <w:t>support</w:t>
      </w:r>
      <w:r w:rsidRPr="00796F25">
        <w:t xml:space="preserve"> </w:t>
      </w:r>
      <w:r w:rsidR="00D126B7" w:rsidRPr="00796F25">
        <w:t xml:space="preserve">dynamic translational control on their own, a dynamic and diverse landscape of translational regulators has evolved to allow for fine-scale </w:t>
      </w:r>
      <w:r>
        <w:t xml:space="preserve">temporal </w:t>
      </w:r>
      <w:r w:rsidR="00D126B7" w:rsidRPr="00796F25">
        <w:t xml:space="preserve">control of </w:t>
      </w:r>
      <w:r w:rsidR="00D126B7" w:rsidRPr="00796F25">
        <w:lastRenderedPageBreak/>
        <w:t>mRNA translation</w:t>
      </w:r>
      <w:r w:rsidR="00752DEC" w:rsidRPr="00796F25">
        <w:t xml:space="preserve"> </w:t>
      </w:r>
      <w:r w:rsidR="004E173B" w:rsidRPr="00796F25">
        <w:fldChar w:fldCharType="begin" w:fldLock="1"/>
      </w:r>
      <w:r w:rsidR="0099569E">
        <w:instrText>ADDIN CSL_CITATION { "citationID" : "1lLgo9pJ",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id" : "ITEM-2", "itemData" : { "DOI" : "10.7554/eLife.16955", "ISSN" : "2050-084X", "abstract" : "Because maturing oocytes and early embryos lack appreciable transcription, posttranscriptional regulatory processes control their development. To better understand this control, we profiled translational efficiencies and poly(A)-tail lengths throughout Drosophila oocyte maturation and early embryonic development. The correspondence between translational-efficiency changes and tail-length changes indicated that tail-length changes broadly regulate translation until gastrulation, when this coupling disappears. During egg activation, relative changes in poly(A)-tail length, and thus translational efficiency, were largely retained in the absence of cytoplasmic polyadenylation, which indicated that selective poly(A)-tail shortening primarily specifies these changes. Many translational changes depended on PAN GU and Smaug, and these changes were largely attributable to tail-length changes. Our results also revealed the presence of tail-length-independent mechanisms that maintained translation despite tail-length shortening during oocyte maturation, and prevented essentially all translation of bicoid and several other mRNAs before egg activation. In addition to these fundamental insights, our results provide valuable resources for future studies.", "author" : [ { "dropping-particle" : "", "family" : "Eichhorn", "given" : "Stephen W", "non-dropping-particle" : "", "parse-names" : false, "suffix" : "" }, { "dropping-particle" : "", "family" : "Subtelny", "given" : "Alexander O", "non-dropping-particle" : "", "parse-names" : false, "suffix" : "" }, { "dropping-particle" : "", "family" : "Kronja", "given" : "Iva", "non-dropping-particle" : "", "parse-names" : false, "suffix" : "" }, { "dropping-particle" : "", "family" : "Kwasnieski", "given" : "Jamie C", "non-dropping-particle" : "", "parse-names" : false, "suffix" : "" }, { "dropping-particle" : "", "family" : "Orr-Weaver", "given" : "Terry L", "non-dropping-particle" : "", "parse-names" : false, "suffix" : "" }, { "dropping-particle" : "", "family" : "Bartel", "given" : "David P", "non-dropping-particle" : "", "parse-names" : false, "suffix" : "" } ], "container-title" : "eLife", "id" : "ITEM-2", "issued" : { "date-parts" : [ [ "2016", "7", "30" ] ] }, "language" : "eng", "page" : "e16955", "publisher" : "eLife Sciences Publications, Ltd", "title" : "mRNA poly(A)-tail changes specified by deadenylation broadly reshape translation in Drosophila oocytes and early embryos", "title-short" : "Eichhorn2016n", "type" : "article-journal", "volume" : "5" }, "uri" : [ "http://www.mendeley.com/documents/?uuid=fdf04d12-efb7-42c9-97b0-d4a8df1fbba5" ], "uris" : [ "http://www.mendeley.com/documents/?uuid=fdf04d12-efb7-42c9-97b0-d4a8df1fbba5" ] } ], "mendeley" : { "formattedCitation" : "[@Eichhorn2016n; @Flora2018k]", "plainTextFormattedCitation" : "[@Eichhorn2016n; @Flora2018k]", "previouslyFormattedCitation" : "@[Eichhorn2016n,Flora2018k]" }, "properties" : { "formattedCitation" : "(Eichhorn et al., 2016; Flora, Wong-Deyrup, et al., 2018)", "noteIndex" : 0, "plainCitation" : "(Eichhorn et al., 2016; Flora, Wong-Deyrup, et al., 2018)" }, "schema" : "https://github.com/citation-style-language/schema/raw/master/csl-citation.json" }</w:instrText>
      </w:r>
      <w:r w:rsidR="004E173B" w:rsidRPr="00796F25">
        <w:fldChar w:fldCharType="separate"/>
      </w:r>
      <w:r w:rsidR="0099569E" w:rsidRPr="0099569E">
        <w:rPr>
          <w:noProof/>
        </w:rPr>
        <w:t>[@Eichhorn2016n; @Flora2018k]</w:t>
      </w:r>
      <w:r w:rsidR="004E173B" w:rsidRPr="00796F25">
        <w:fldChar w:fldCharType="end"/>
      </w:r>
      <w:r w:rsidR="004E173B" w:rsidRPr="00796F25">
        <w:t xml:space="preserve">. </w:t>
      </w:r>
      <w:r>
        <w:t>To add an</w:t>
      </w:r>
      <w:r w:rsidR="00D126B7" w:rsidRPr="00796F25">
        <w:t xml:space="preserve"> additional layer of complexity, the expression</w:t>
      </w:r>
      <w:r>
        <w:t xml:space="preserve"> or abundance</w:t>
      </w:r>
      <w:r w:rsidR="00D126B7" w:rsidRPr="00796F25">
        <w:t xml:space="preserve"> of several RBPs that regulate translational control oscillate as oogenesis progresses</w:t>
      </w:r>
      <w:r w:rsidR="004E173B" w:rsidRPr="00796F25">
        <w:t xml:space="preserve"> </w:t>
      </w:r>
      <w:r w:rsidR="00752DEC" w:rsidRPr="00796F25">
        <w:t>(Figure 4)</w:t>
      </w:r>
      <w:r w:rsidR="008E1463">
        <w:t xml:space="preserve"> </w:t>
      </w:r>
      <w:r w:rsidR="004E173B" w:rsidRPr="00796F25">
        <w:fldChar w:fldCharType="begin" w:fldLock="1"/>
      </w:r>
      <w:r w:rsidR="0099569E">
        <w:instrText>ADDIN CSL_CITATION { "citationID" : "SqiAc30W", "citationItems" : [ { "id" : "ITEM-1", "itemData" : { "DOI" : "10.1016/j.cub.2008.11.066", "ISBN" : "1879-0445 (Electronic)", "ISSN" : "09609822", "PMID" : "19110432", "abstract" : "In many species, germ cells form in a specialized germ plasm, which contains localized maternal RNAs [1-5]. In the absence of active transcription in early germ cells, these maternal RNAs encode germ-cell components with critical functions in germ-cell specification, migration, and development [6, 7]. For several RNAs, localization has been correlated with release from translational repression, suggesting an important regulatory function linked to localization [3, 4, 8, 9]. To address the role of RNA localization and translational control more systematically, we assembled a comprehensive set of RNAs that are localized to polar granules, the characteristic germ-plasm organelles. We find that the 3???-untranslated regions (UTRs) of all RNAs tested control RNA localization and instruct distinct temporal patterns of translation of the localized RNAs. We demonstrate necessity for translational timing by swapping the 3???UTR of polar granule component (pgc), which controls translation in germ cells, with that of nanos, which is translated earlier. Translational activation of pgc is concurrent with extension of its poly(A) tail length but appears largely independent of the Drosophila CPEB homolog ORB. Our results demonstrate a role for 3???UTR mediated translational regulation in fine-tuning the temporal expression of localized RNA, and this may provide a paradigm for other RNAs that are found enriched at distinct cellular locations such as the leading edge of fibroblasts or the neuronal synapse. ?? 2009 Elsevier Ltd. All rights reserved.", "author" : [ { "dropping-particle" : "", "family" : "Rangan", "given" : "Prashanth", "non-dropping-particle" : "", "parse-names" : false, "suffix" : "" }, { "dropping-particle" : "", "family" : "DeGennaro", "given" : "Matthew", "non-dropping-particle" : "", "parse-names" : false, "suffix" : "" }, { "dropping-particle" : "", "family" : "Jaime-Bustamante", "given" : "Kean", "non-dropping-particle" : "", "parse-names" : false, "suffix" : "" }, { "dropping-particle" : "", "family" : "Coux", "given" : "Remi-Xavier X.", "non-dropping-particle" : "", "parse-names" : false, "suffix" : "" }, { "dropping-particle" : "", "family" : "Martinho", "given" : "Rui G.", "non-dropping-particle" : "", "parse-names" : false, "suffix" : "" }, { "dropping-particle" : "", "family" : "Lehmann", "given" : "Ruth", "non-dropping-particle" : "", "parse-names" : false, "suffix" : "" } ], "container-title" : "Current Biology", "id" : "ITEM-1", "issue" : "1", "issued" : { "date-parts" : [ [ "2009", "1" ] ] }, "language" : "eng", "page" : "72-77", "publisher-place" : "England", "title" : "Temporal and Spatial Control of Germ-Plasm RNAs", "title-short" : "Rangan2009", "type" : "article-journal", "volume" : "19" }, "uris" : [ "http://www.mendeley.com/documents/?uuid=7006a5f8-bc47-4936-9797-e1ca069874cb" ] }, { "id" : "ITEM-2", "itemData" : { "DOI" : "10.1101/cshperspect.a002758", "ISSN" : "1943-0264", "abstract" : "Translational control of specific mRNAs is a widespread mechanism of gene regulation, and it is especially important in pattern formation in the oocytes of organisms in which the embryonic axes are established maternally. Drosophila and Xenopus have been especially valuable in elucidating the relevant molecular mechanisms. Here, we comprehensively review what is known about translational control in these two systems, focusing on examples that illustrate key concepts that have emerged. We focus on protein-mediated translational control, rather than regulation mediated by small RNAs, as the former appears to be predominant in controlling these developmental events. Mechanisms that modulate the ability of the specific mRNAs to be recruited to the ribosome, that regulate polyadenylation of specific mRNAs, or that control the association of particular mRNAs into translationally inert ribonucleoprotein complexes will all be discussed.", "author" : [ { "dropping-particle" : "", "family" : "Richter", "given" : "Joel D", "non-dropping-particle" : "", "parse-names" : false, "suffix" : "" }, { "dropping-particle" : "", "family" : "Lasko", "given" : "Paul", "non-dropping-particle" : "", "parse-names" : false, "suffix" : "" } ], "container-title" : "Cold Spring Harbor perspectives in biology", "id" : "ITEM-2", "issue" : "9", "issued" : { "date-parts" : [ [ "2011", "9", "1" ] ] }, "language" : "eng", "page" : "a002758-a002758", "publisher" : "Cold Spring Harbor Laboratory Press", "title" : "Translational control in oocyte development", "title-short" : "Richter2011j", "type" : "article-journal", "volume" : "3" }, "uri" : [ "http://www.mendeley.com/documents/?uuid=af0b31b0-4d4d-44c4-a46b-bc760d9a5e88" ], "uris" : [ "http://www.mendeley.com/documents/?uuid=af0b31b0-4d4d-44c4-a46b-bc760d9a5e88" ] }, { "id" : "ITEM-3",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3",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Rangan2009; @Richter2011j]", "plainTextFormattedCitation" : "[@Flora2018k; @Rangan2009; @Richter2011j]", "previouslyFormattedCitation" : "@[Flora2018k,Rangan2009,Richter2011j]" }, "properties" : { "formattedCitation" : "(Flora, Wong-Deyrup, et al., 2018; Rangan et al., 2009; Richter &amp; Lasko, 2011)", "noteIndex" : 0, "plainCitation" : "(Flora, Wong-Deyrup, et al., 2018; Rangan et al., 2009; Richter &amp; Lasko, 2011)" }, "schema" : "https://github.com/citation-style-language/schema/raw/master/csl-citation.json" }</w:instrText>
      </w:r>
      <w:r w:rsidR="004E173B" w:rsidRPr="00796F25">
        <w:fldChar w:fldCharType="separate"/>
      </w:r>
      <w:r w:rsidR="0099569E" w:rsidRPr="0099569E">
        <w:rPr>
          <w:noProof/>
        </w:rPr>
        <w:t>[@Flora2018k; @Rangan2009; @Richter2011j]</w:t>
      </w:r>
      <w:r w:rsidR="004E173B" w:rsidRPr="00796F25">
        <w:fldChar w:fldCharType="end"/>
      </w:r>
      <w:r w:rsidR="004E173B" w:rsidRPr="00796F25">
        <w:t xml:space="preserve">. </w:t>
      </w:r>
      <w:r w:rsidR="00D126B7" w:rsidRPr="00796F25">
        <w:t>As the levels of RBPs decrease, their bound mRNA targets are licensed for translation</w:t>
      </w:r>
      <w:r>
        <w:t xml:space="preserve"> </w:t>
      </w:r>
      <w:r w:rsidR="00907BDD">
        <w:fldChar w:fldCharType="begin" w:fldLock="1"/>
      </w:r>
      <w:r w:rsidR="0099569E">
        <w:instrText>ADDIN CSL_CITATION { "citationID" : "1tu6j7zQ", "citationItems" : [ { "id" : "ITEM-1",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1", "issue" : "2", "issued" : { "date-parts" : [ [ "2000" ] ] }, "page" : "51-56", "title" : "The Drosophila melanogaster genome: Translation factors and RNA binding proteins", "title-short" : "Lasko2000", "type" : "article-journal", "volume" : "150" }, "uris" : [ "http://www.mendeley.com/documents/?uuid=b28949da-0a01-4adc-8daf-8e68e5b04237" ] }, { "id" : "ITEM-2", "itemData" : { "DOI" : "10.1016/j.cell.2006.03.030", "ISBN" : "0092-8674 (Print)\\r0092-8674 (Linking)", "ISSN" : "00928674", "PMID" : "16630807", "abstract" : "RNA helicases of the DEAD-box family are involved in essentially all RNA-dependent cellular processes. In this issue of Cell, Sengoku et al. (2006) solve the structure of the DEAD-box protein Vasa in the presence of RNA and a nonhydrolyzable ATP analog and provide important insights into how this family of helicases unwinds RNA. ?? 2006 Elsevier Inc. All rights reserved.", "author" : [ { "dropping-particle" : "", "family" : "Linder", "given" : "Patrick", "non-dropping-particle" : "", "parse-names" : false, "suffix" : "" }, { "dropping-particle" : "", "family" : "Lasko", "given" : "Paul", "non-dropping-particle" : "", "parse-names" : false, "suffix" : "" } ], "container-title" : "Cell", "id" : "ITEM-2", "issue" : "2", "issued" : { "date-parts" : [ [ "2006" ] ] }, "page" : "219-221", "title" : "Bent out of Shape: RNA Unwinding by the DEAD-Box Helicase Vasa", "title-short" : "Linder2006", "type" : "article-journal", "volume" : "125" }, "uris" : [ "http://www.mendeley.com/documents/?uuid=731a3f79-2076-4af8-9b23-0fa71cafb556" ] }, { "id" : "ITEM-3",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3",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Lasko2000; @Linder2006]", "plainTextFormattedCitation" : "[@Flora2018k; @Lasko2000; @Linder2006]", "previouslyFormattedCitation" : "@[Flora2018k,Lasko2000,Linder2006]" }, "properties" : { "formattedCitation" : "(Flora, Wong-Deyrup, et al., 2018; Lasko, 2000; Linder &amp; Lasko, 2006)", "noteIndex" : 0, "plainCitation" : "(Flora, Wong-Deyrup, et al., 2018; Lasko, 2000; Linder &amp; Lasko, 2006)" }, "schema" : "https://github.com/citation-style-language/schema/raw/master/csl-citation.json" }</w:instrText>
      </w:r>
      <w:r w:rsidR="00907BDD">
        <w:fldChar w:fldCharType="separate"/>
      </w:r>
      <w:r w:rsidR="0099569E" w:rsidRPr="0099569E">
        <w:rPr>
          <w:noProof/>
        </w:rPr>
        <w:t>[@Flora2018k; @Lasko2000; @Linder2006]</w:t>
      </w:r>
      <w:r w:rsidR="00907BDD">
        <w:fldChar w:fldCharType="end"/>
      </w:r>
      <w:r w:rsidR="00907BDD">
        <w:t xml:space="preserve">. </w:t>
      </w:r>
      <w:r w:rsidR="00D126B7" w:rsidRPr="00796F25">
        <w:t>There are three major themes that work to control mRNA translation: 1. RBPs collaborate in a combinatorial manner to regulate mRNAs, 2. Target mRNAs are handed off from one RBP complex to another as levels oscillate during oogenesis to consistently repress</w:t>
      </w:r>
      <w:r w:rsidR="00B83201">
        <w:t xml:space="preserve"> or promote</w:t>
      </w:r>
      <w:r w:rsidR="00D126B7" w:rsidRPr="00796F25">
        <w:t xml:space="preserve"> target mRNA translation</w:t>
      </w:r>
      <w:r w:rsidR="00B83201">
        <w:t>, and</w:t>
      </w:r>
      <w:r w:rsidR="00D126B7" w:rsidRPr="00796F25">
        <w:t xml:space="preserve"> 3. Multiple feedback mechanisms </w:t>
      </w:r>
      <w:r w:rsidR="004E173B" w:rsidRPr="00796F25">
        <w:t xml:space="preserve">operate to mediate </w:t>
      </w:r>
      <w:r w:rsidR="00B83201">
        <w:t xml:space="preserve">each </w:t>
      </w:r>
      <w:r w:rsidR="004E173B" w:rsidRPr="00796F25">
        <w:t xml:space="preserve">transition </w:t>
      </w:r>
      <w:r w:rsidR="00752DEC" w:rsidRPr="00796F25">
        <w:t>(Figure 4)</w:t>
      </w:r>
      <w:r w:rsidR="009018D8">
        <w:t xml:space="preserve"> </w:t>
      </w:r>
      <w:r w:rsidR="004E173B" w:rsidRPr="00796F25">
        <w:fldChar w:fldCharType="begin" w:fldLock="1"/>
      </w:r>
      <w:r w:rsidR="0099569E">
        <w:instrText>ADDIN CSL_CITATION { "citationID" : "8uKuXuwm",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4E173B" w:rsidRPr="00796F25">
        <w:fldChar w:fldCharType="separate"/>
      </w:r>
      <w:r w:rsidR="0099569E" w:rsidRPr="0099569E">
        <w:rPr>
          <w:noProof/>
        </w:rPr>
        <w:t>[@Flora2018k]</w:t>
      </w:r>
      <w:r w:rsidR="004E173B" w:rsidRPr="00796F25">
        <w:fldChar w:fldCharType="end"/>
      </w:r>
      <w:r w:rsidR="004E173B" w:rsidRPr="00796F25">
        <w:t xml:space="preserve">. </w:t>
      </w:r>
      <w:r w:rsidR="00D126B7" w:rsidRPr="00796F25">
        <w:t xml:space="preserve">The feedback mechanism has been extensively reviewed </w:t>
      </w:r>
      <w:r w:rsidR="00B83201">
        <w:t xml:space="preserve">elsewhere </w:t>
      </w:r>
      <w:r w:rsidR="00D126B7" w:rsidRPr="00796F25">
        <w:t>and is</w:t>
      </w:r>
      <w:r w:rsidR="004E173B" w:rsidRPr="00796F25">
        <w:t xml:space="preserve"> not the focus of this chapter </w:t>
      </w:r>
      <w:r w:rsidR="004E173B" w:rsidRPr="00796F25">
        <w:fldChar w:fldCharType="begin" w:fldLock="1"/>
      </w:r>
      <w:r w:rsidR="0099569E">
        <w:instrText>ADDIN CSL_CITATION { "citationID" : "rN1iYmR5", "citationItems" : [ { "id" : "ITEM-1",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1", "issue" : "1", "issued" : { "date-parts" : [ [ "2014", "10", "13" ] ] }, "page" : "13 LP  - 21", "title" : "Translational control in germline stem cell development", "title-short" : "Slaidina2014h", "type" : "article-journal", "volume" : "207" }, "uri" : [ "http://www.mendeley.com/documents/?uuid=e28c827a-4d83-4171-ac99-6eb1ba1eee68" ], "uris" : [ "http://www.mendeley.com/documents/?uuid=e28c827a-4d83-4171-ac99-6eb1ba1eee68" ] }, { "id" : "ITEM-2",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2",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Slaidina2014h]", "plainTextFormattedCitation" : "[@Flora2018k; @Slaidina2014h]", "previouslyFormattedCitation" : "@[Flora2018k,Slaidina2014h]" }, "properties" : { "formattedCitation" : "(Flora, Wong-Deyrup, et al., 2018; Slaidina &amp; Lehmann, 2014b)", "noteIndex" : 0, "plainCitation" : "(Flora, Wong-Deyrup, et al., 2018; Slaidina &amp; Lehmann, 2014b)" }, "schema" : "https://github.com/citation-style-language/schema/raw/master/csl-citation.json" }</w:instrText>
      </w:r>
      <w:r w:rsidR="004E173B" w:rsidRPr="00796F25">
        <w:fldChar w:fldCharType="separate"/>
      </w:r>
      <w:r w:rsidR="0099569E" w:rsidRPr="0099569E">
        <w:rPr>
          <w:noProof/>
        </w:rPr>
        <w:t>[@Flora2018k; @Slaidina2014h]</w:t>
      </w:r>
      <w:r w:rsidR="004E173B" w:rsidRPr="00796F25">
        <w:fldChar w:fldCharType="end"/>
      </w:r>
      <w:r w:rsidR="004E173B" w:rsidRPr="00796F25">
        <w:t xml:space="preserve">. </w:t>
      </w:r>
      <w:r w:rsidR="00D126B7" w:rsidRPr="00796F25">
        <w:t xml:space="preserve">Here, we outline how RBPs both collaborate as well hand off mRNAs during </w:t>
      </w:r>
      <w:r w:rsidR="00B83201">
        <w:t xml:space="preserve">the </w:t>
      </w:r>
      <w:r w:rsidR="00D126B7" w:rsidRPr="00796F25">
        <w:t>transition from GSC to mature oocyte.</w:t>
      </w:r>
    </w:p>
    <w:p w14:paraId="4AF18E5E" w14:textId="77777777" w:rsidR="00780E6A" w:rsidRPr="00796F25" w:rsidRDefault="00D126B7" w:rsidP="00842C68">
      <w:pPr>
        <w:spacing w:line="480" w:lineRule="auto"/>
      </w:pPr>
      <w:r w:rsidRPr="00796F25">
        <w:t xml:space="preserve"> </w:t>
      </w:r>
    </w:p>
    <w:p w14:paraId="2FEF871D" w14:textId="634C57D4" w:rsidR="00780E6A" w:rsidRPr="00796F25" w:rsidRDefault="00D126B7" w:rsidP="00842C68">
      <w:pPr>
        <w:spacing w:line="480" w:lineRule="auto"/>
      </w:pPr>
      <w:r w:rsidRPr="00796F25">
        <w:t>GSCs rely on several factors to maintain self-renewal, two of the main factors are Pumilio (Pum) and Nanos (Nos), which  work in a combinatorial fashion  to repress the translation of differentia</w:t>
      </w:r>
      <w:r w:rsidR="004E173B" w:rsidRPr="00796F25">
        <w:t xml:space="preserve">tion-promoting mRNAs </w:t>
      </w:r>
      <w:r w:rsidR="00752DEC" w:rsidRPr="00796F25">
        <w:t>(Figure 4)</w:t>
      </w:r>
      <w:r w:rsidR="009018D8">
        <w:t xml:space="preserve"> </w:t>
      </w:r>
      <w:r w:rsidR="004E173B" w:rsidRPr="00796F25">
        <w:fldChar w:fldCharType="begin" w:fldLock="1"/>
      </w:r>
      <w:r w:rsidR="0099569E">
        <w:instrText>ADDIN CSL_CITATION { "citationID" : "iMBBrwy6", "citationItems" : [ { "id" : "ITEM-1",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1", "issue" : "4", "issued" : { "date-parts" : [ [ "1998", "2", "15" ] ] }, "page" : "679 LP  - 690", "title" : "Nanos and Pumilio have critical roles in the development and function of Drosophila germline stem cells", "title-short" : "Forbes1998g", "type" : "article-journal", "volume" : "125" }, "uri" : [ "http://www.mendeley.com/documents/?uuid=6f945910-7b48-4c37-96f1-58ae8a06f2d7" ], "uris" : [ "http://www.mendeley.com/documents/?uuid=6f945910-7b48-4c37-96f1-58ae8a06f2d7" ] }, { "id" : "ITEM-2",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2", "issue" : "5", "issued" : { "date-parts" : [ [ "2013", "11", "7" ] ] }, "language" : "eng", "page" : "411-424", "publisher" : "Elsevier", "title" : "The CCR4 deadenylase acts with Nanos and Pumilio in the fine-tuning of Mei-P26 expression to promote germline stem cell self-renewal", "title-short" : "Joly2013f", "type" : "article-journal", "volume" : "1" }, "uris" : [ "http://www.mendeley.com/documents/?uuid=f1add28b-fccb-4c2f-9842-f7b29d683bee" ] }, { "id" : "ITEM-3", "itemData" : { "DOI" : "https://doi.org/10.1016/j.cub.2004.05.049", "ISSN" : "0960-9822", "abstract" : "In Drosophila, primordial germ cells (PGCs) are set aside from somatic cells and subsequently migrate through the embryo and associate with somatic gonadal cells to form the embryonic gonad [1]. During larval stages, PGCs proliferate in the female gonad, and a subset of PGCs are selected at late larval stages to become germ line stem cells (GSCs), the source of continuous egg production throughout adulthood 2, 3, 4, 5. However, the degree of similarity between PGCs and the self-renewing GSCs is unclear. Here we show that many of the genes that are required for GSC maintenance in adults are also required to prevent precocious differentiation of PGCs within the larval ovary. We show that following overexpression of the GSC-differentiation gene bag of marbles (bam), PGCs differentiate to form cysts without becoming GSCs. Furthermore, PGCs that are mutant for nanos (nos), pumilio (pum) or for signaling components of the decapentaplegic (dpp) pathway also differentiate. The similarity in the genes necessary for GSC maintenance and the repression of PGC differentiation suggest that PGCs and GSCs may be functionally equivalent and that the larval gonad functions as a \u201cPGC niche\u201d.", "author" : [ { "dropping-particle" : "", "family" : "Gilboa", "given" : "Lilach", "non-dropping-particle" : "", "parse-names" : false, "suffix" : "" }, { "dropping-particle" : "", "family" : "Lehmann", "given" : "Ruth", "non-dropping-particle" : "", "parse-names" : false, "suffix" : "" } ], "container-title" : "Current Biology", "id" : "ITEM-3", "issue" : "11", "issued" : { "date-parts" : [ [ "2004" ] ] }, "page" : "981-986", "title" : "Repression of Primordial Germ Cell Differentiation Parallels Germ Line Stem Cell Maintenance", "title-short" : "Gilboa2004a", "type" : "article-journal", "volume" : "14" }, "uris" : [ "http://www.mendeley.com/documents/?uuid=1d5e8e16-0451-4c8e-af0d-e3a93322daa1" ] }, { "id" : "ITEM-4",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4", "issue" : "12", "issued" : { "date-parts" : [ [ "1997", "6" ] ] }, "language" : "eng", "page" : "2463-2476", "publisher-place" : "England", "title" : "A novel group of pumilio mutations affects the asymmetric division of germline stem cells in the Drosophila ovary.", "title-short" : "Lin1997b", "type" : "article-journal", "volume" : "124" }, "uris" : [ "http://www.mendeley.com/documents/?uuid=ad368710-042e-45a6-a46f-7c47b86ee3fe" ] } ], "mendeley" : { "formattedCitation" : "[@Forbes1998g; @Gilboa2004a; @Joly2013f; @Lin1997b]", "plainTextFormattedCitation" : "[@Forbes1998g; @Gilboa2004a; @Joly2013f; @Lin1997b]", "previouslyFormattedCitation" : "@[Forbes1998g,Gilboa2004a,Joly2013f,Lin1997b]" }, "properties" : { "formattedCitation" : "(Forbes &amp; Lehmann, 1998; Gilboa &amp; Lehmann, 2004; Joly et al., 2013; Lin &amp; Spradling, 1997)", "noteIndex" : 0, "plainCitation" : "(Forbes &amp; Lehmann, 1998; Gilboa &amp; Lehmann, 2004; Joly et al., 2013; Lin &amp; Spradling, 1997)" }, "schema" : "https://github.com/citation-style-language/schema/raw/master/csl-citation.json" }</w:instrText>
      </w:r>
      <w:r w:rsidR="004E173B" w:rsidRPr="00796F25">
        <w:fldChar w:fldCharType="separate"/>
      </w:r>
      <w:r w:rsidR="0099569E" w:rsidRPr="0099569E">
        <w:rPr>
          <w:noProof/>
        </w:rPr>
        <w:t>[@Forbes1998g; @Gilboa2004a; @Joly2013f; @Lin1997b]</w:t>
      </w:r>
      <w:r w:rsidR="004E173B" w:rsidRPr="00796F25">
        <w:fldChar w:fldCharType="end"/>
      </w:r>
      <w:r w:rsidR="004E173B" w:rsidRPr="00796F25">
        <w:t xml:space="preserve">. </w:t>
      </w:r>
      <w:r w:rsidRPr="00796F25">
        <w:t xml:space="preserve">Pum, a member of  the conserved Pum- and Fem-3-binding factor (PUF) family of proteins, is present at high levels in the undifferentiated </w:t>
      </w:r>
      <w:r w:rsidR="00B83201">
        <w:t xml:space="preserve">germline </w:t>
      </w:r>
      <w:r w:rsidRPr="00796F25">
        <w:t xml:space="preserve">cells </w:t>
      </w:r>
      <w:r w:rsidR="00B83201">
        <w:t>of</w:t>
      </w:r>
      <w:r w:rsidR="00B83201" w:rsidRPr="00796F25">
        <w:t xml:space="preserve"> </w:t>
      </w:r>
      <w:r w:rsidRPr="00796F25">
        <w:t>the ovary, including GSCs, CBs, and early-dif</w:t>
      </w:r>
      <w:r w:rsidR="004E173B" w:rsidRPr="00796F25">
        <w:t xml:space="preserve">ferentiating cysts </w:t>
      </w:r>
      <w:r w:rsidR="004E173B" w:rsidRPr="00796F25">
        <w:fldChar w:fldCharType="begin" w:fldLock="1"/>
      </w:r>
      <w:r w:rsidR="0099569E">
        <w:instrText>ADDIN CSL_CITATION { "citationID" : "ZJHiXjIL", "citationItems" : [ { "id" : "ITEM-1",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1", "issue" : "4", "issued" : { "date-parts" : [ [ "1998", "2", "15" ] ] }, "page" : "679 LP  - 690", "title" : "Nanos and Pumilio have critical roles in the development and function of Drosophila germline stem cells", "title-short" : "Forbes1998g", "type" : "article-journal", "volume" : "125" }, "uri" : [ "http://www.mendeley.com/documents/?uuid=6f945910-7b48-4c37-96f1-58ae8a06f2d7" ], "uris" : [ "http://www.mendeley.com/documents/?uuid=6f945910-7b48-4c37-96f1-58ae8a06f2d7" ] }, { "id" : "ITEM-2",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2", "issue" : "2", "issued" : { "date-parts" : [ [ "2005" ] ] }, "page" : "486-502", "publisher" : "Elsevier", "title" : "The expression profile of purified Drosophila germline stem cells", "title-short" : "Kai2005", "type" : "article-journal", "volume" : "283" }, "uris" : [ "http://www.mendeley.com/documents/?uuid=40624d13-d90f-4035-9b9b-3f607d54f776" ] } ], "mendeley" : { "formattedCitation" : "[@Forbes1998g; @Kai2005]", "plainTextFormattedCitation" : "[@Forbes1998g; @Kai2005]", "previouslyFormattedCitation" : "@[Forbes1998g,Kai2005]" }, "properties" : { "formattedCitation" : "(Forbes &amp; Lehmann, 1998; Kai et al., 2005a)", "noteIndex" : 0, "plainCitation" : "(Forbes &amp; Lehmann, 1998; Kai et al., 2005a)" }, "schema" : "https://github.com/citation-style-language/schema/raw/master/csl-citation.json" }</w:instrText>
      </w:r>
      <w:r w:rsidR="004E173B" w:rsidRPr="00796F25">
        <w:fldChar w:fldCharType="separate"/>
      </w:r>
      <w:r w:rsidR="0099569E" w:rsidRPr="0099569E">
        <w:rPr>
          <w:noProof/>
        </w:rPr>
        <w:t>[@Forbes1998g; @Kai2005]</w:t>
      </w:r>
      <w:r w:rsidR="004E173B" w:rsidRPr="00796F25">
        <w:fldChar w:fldCharType="end"/>
      </w:r>
      <w:r w:rsidR="004E173B" w:rsidRPr="00796F25">
        <w:t xml:space="preserve">. </w:t>
      </w:r>
      <w:r w:rsidRPr="00796F25">
        <w:t>Independent of other factors, Pum can directly bind mRNA</w:t>
      </w:r>
      <w:r w:rsidR="00B83201">
        <w:t>,</w:t>
      </w:r>
      <w:r w:rsidRPr="00796F25">
        <w:t xml:space="preserve"> but </w:t>
      </w:r>
      <w:r w:rsidR="00B83201">
        <w:t xml:space="preserve">it </w:t>
      </w:r>
      <w:r w:rsidRPr="00796F25">
        <w:t xml:space="preserve">requires the catalytic activity of other proteins to regulate translation of its targets in the </w:t>
      </w:r>
      <w:r w:rsidRPr="00796F25">
        <w:rPr>
          <w:i/>
        </w:rPr>
        <w:t>Drosophila</w:t>
      </w:r>
      <w:r w:rsidRPr="00796F25">
        <w:t xml:space="preserve"> germlin</w:t>
      </w:r>
      <w:r w:rsidR="00AF5ECB" w:rsidRPr="00796F25">
        <w:t xml:space="preserve">e </w:t>
      </w:r>
      <w:r w:rsidR="00AF5ECB" w:rsidRPr="00796F25">
        <w:fldChar w:fldCharType="begin" w:fldLock="1"/>
      </w:r>
      <w:r w:rsidR="0099569E">
        <w:instrText>ADDIN CSL_CITATION { "citationID" : "FEwlMzAO", "citationItems" : [ { "id" : "ITEM-1", "itemData" : { "DOI" : "10.1101/gad.13.20.2704", "ISSN" : "0890-9369 (Print)", "PMID" : "10541556", "abstract" : "Translational regulation of hunchback (hb) mRNA is essential for posterior patterning of the Drosophila embryo. This regulation is mediated by sequences in the 3'-untranslated region of hb mRNA (the Nanos response elements or NREs), as well as two trans-acting factors-Nanos and Pumilio. Pumilio recognizes the NREs via a conserved binding motif. The mechanism of Nanos action has not been clear. In this report we use protein-protein and protein-RNA interaction assays in yeast and in vitro to show that Nanos forms a ternary complex with the RNA-binding domain of Pumilio and the NRE. Mutant forms of the NRE, Nos, and Pum that do not regulate hb mRNA normally in embryos do not assemble normally into a ternary complex. In particular, recruitment of Nos is dependent on bases in the center of the NRE, on the carboxy-terminal Cys/His domain of Nos, and on residues in the eighth repeat of the Pum RNA-binding domain. These residues differ in a closely related human protein that also binds to the NRE but cannot recruit Drosophila Nos. Taken together, these findings suggest models for how Nos and Pum collaboratively target hb mRNA. More generally, they suggest that Pum-like proteins from other species may also act by recruiting cofactors to regulate translation.", "author" : [ { "dropping-particle" : "", "family" : "Sonoda", "given" : "J", "non-dropping-particle" : "", "parse-names" : false, "suffix" : "" }, { "dropping-particle" : "", "family" : "Wharton", "given" : "R P", "non-dropping-particle" : "", "parse-names" : false, "suffix" : "" } ], "container-title" : "Genes &amp; development", "id" : "ITEM-1", "issue" : "20", "issued" : { "date-parts" : [ [ "1999", "10" ] ] }, "language" : "eng", "page" : "2704-2712", "publisher-place" : "United States", "title" : "Recruitment of Nanos to hunchback mRNA by Pumilio.", "title-short" : "Sonoda1999a", "type" : "article-journal", "volume" : "13" }, "uris" : [ "http://www.mendeley.com/documents/?uuid=f778c93c-3dd1-4958-9893-1d55e5dad319" ] }, { "id" : "ITEM-2", "itemData" : { "DOI" : "10.1093/emboj/20.3.552", "ISSN" : "0261-4189 (Print)", "PMID" : "11157761", "abstract" : "Drosophila Pumilio (Pum) and Caenorhabditis elegans FBF bind to the 3'-untranslated region (3'-UTR) of their target mRNAs and repress translation. Pum and FBF are members of a large and evolutionarily conserved protein family, the Puf family, found in Drosophila, C.elegans, humans, and yeasts. Budding yeast, Saccharomyces cerevisiae, has five proteins with conserved Puf motifs: Mpt5/Uth4, Ygl014w, Yll013c, Jsn1, and Ypr042c. Here we report that Mpt5 negatively regulates expression of the HO gene. Loss of MPT5 increased expression of reporter genes integrated into the ho locus, whereas overexpression of MPT5 decreased expression. Repression required the 3'-UTR of HO, which contains a tetranucleotide, UUGU, also found in the binding sites of Pum and FBF. Mutation of UUGU to UACU in the HO 3'-UTR abolished Mpt5-mediated repression. Studies using a three-hybrid assay for RNA binding indicate that Mpt5 binds to the 3'-UTR of HO mRNA containing a UUGU sequence but not a UACU sequence. These observations suggest that the yeast Puf homolog, Mpt5, negatively regulates HO expression post-transcriptionally.", "author" : [ { "dropping-particle" : "", "family" : "Tadauchi", "given" : "T", "non-dropping-particle" : "", "parse-names" : false, "suffix" : "" }, { "dropping-particle" : "", "family" : "Matsumoto", "given" : "K", "non-dropping-particle" : "", "parse-names" : false, "suffix" : "" }, { "dropping-particle" : "", "family" : "Herskowitz", "given" : "I", "non-dropping-particle" : "", "parse-names" : false, "suffix" : "" }, { "dropping-particle" : "", "family" : "Irie", "given" : "K", "non-dropping-particle" : "", "parse-names" : false, "suffix" : "" } ], "container-title" : "The EMBO journal", "id" : "ITEM-2", "issue" : "3", "issued" : { "date-parts" : [ [ "2001", "2" ] ] }, "language" : "eng", "page" : "552-561", "publisher-place" : "England", "title" : "Post-transcriptional regulation through the HO 3'-UTR by Mpt5, a yeast homolog of Pumilio and FBF.", "title-short" : "Tadauchi2001a", "type" : "article-journal", "volume" : "20" }, "uris" : [ "http://www.mendeley.com/documents/?uuid=d9fe069f-7ebe-469d-a16e-66a99161dc03" ] } ], "mendeley" : { "formattedCitation" : "[@Sonoda1999a; @Tadauchi2001a]", "plainTextFormattedCitation" : "[@Sonoda1999a; @Tadauchi2001a]", "previouslyFormattedCitation" : "@[Sonoda1999a,Tadauchi2001a]" }, "properties" : { "formattedCitation" : "(Sonoda &amp; Wharton, 1999; Tadauchi et al., 2001)", "noteIndex" : 0, "plainCitation" : "(Sonoda &amp; Wharton, 1999; Tadauchi et al., 2001)" }, "schema" : "https://github.com/citation-style-language/schema/raw/master/csl-citation.json" }</w:instrText>
      </w:r>
      <w:r w:rsidR="00AF5ECB" w:rsidRPr="00796F25">
        <w:fldChar w:fldCharType="separate"/>
      </w:r>
      <w:r w:rsidR="0099569E" w:rsidRPr="0099569E">
        <w:rPr>
          <w:noProof/>
        </w:rPr>
        <w:t>[@Sonoda1999a; @Tadauchi2001a]</w:t>
      </w:r>
      <w:r w:rsidR="00AF5ECB" w:rsidRPr="00796F25">
        <w:fldChar w:fldCharType="end"/>
      </w:r>
      <w:r w:rsidR="00907B29" w:rsidRPr="00796F25">
        <w:t>.</w:t>
      </w:r>
      <w:r w:rsidRPr="00796F25">
        <w:t xml:space="preserve"> Pum is known to have dynamic interactions with two critical regulators, Nos in GSCs, and Brain tumor (Brat) in CBs </w:t>
      </w:r>
      <w:r w:rsidR="00752DEC" w:rsidRPr="00796F25">
        <w:t>(Figure 4)</w:t>
      </w:r>
      <w:r w:rsidR="009018D8">
        <w:t xml:space="preserve"> </w:t>
      </w:r>
      <w:r w:rsidR="00907B29" w:rsidRPr="00796F25">
        <w:fldChar w:fldCharType="begin" w:fldLock="1"/>
      </w:r>
      <w:r w:rsidR="0099569E">
        <w:instrText>ADDIN CSL_CITATION { "citationID" : "w5kFZ5Qj", "citationItems" : [ { "id" : "ITEM-1",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1", "issue" : "11", "issued" : { "date-parts" : [ [ "2017", "11", "2" ] ] }, "language" : "eng", "page" : "1445-1456", "publisher" : "Taylor &amp; Francis", "title" : "Combinatorial control of messenger RNAs by Pumilio, Nanos and Brain Tumor Proteins", "title-short" : "Arvola2017n", "type" : "article-journal", "volume" : "14" }, "uri" : [ "http://www.mendeley.com/documents/?uuid=e355f26a-9118-4f49-961e-37e2e0506fd9" ], "uris" : [ "http://www.mendeley.com/documents/?uuid=e355f26a-9118-4f49-961e-37e2e0506fd9" ] }, { "id" : "ITEM-2", "itemData" : { "DOI" : "10.1101/gad.870801", "ISSN" : "0890-9369", "abstract" : "The Drosophila brain tumor (brat) gene encodes a member of the conserved NHL family of proteins, which appear to regulate differentiation and growth in a variety of organisms. One of the founding family members, Caenorhabditis elegans LIN-41, is thought to control posttranscriptional gene expression. However, the mechanism by which LIN-41, or any other NHL protein, acts has not been clear. Using a yeast \"four-hybrid\" interaction assay, we show that Brain Tumor is recruited to hunchback (hb) mRNA through interactions with Nanos and Pumilio, which bind to the RNA to repress its translation. Interaction with the Nanos/Pumilio/RNA complex is mediated by the Brat NHL domain; single amino acid substitutions in this domain compromise quaternary complex assembly in vitro and hb regulation in vivo. Thus, recruitment of Brat is necessary for translational repression and the normal development of posterior embryonic pattern. In addition to regulating abdominal segmentation, previous genetic analysis has shown that Brat, Nanos, and Pumilio govern a variety of developmental processes. We examined the role of Brat in two of these processes-regulation of maternal Cyclin B mRNA in the embryo and regulation of imaginal disc development. The results of these experiments suggest that NHL domain proteins are recruited to various mRNAs by combinatorial protein-protein interactions.", "author" : [ { "dropping-particle" : "", "family" : "Sonoda", "given" : "J", "non-dropping-particle" : "", "parse-names" : false, "suffix" : "" }, { "dropping-particle" : "", "family" : "Wharton", "given" : "R P", "non-dropping-particle" : "", "parse-names" : false, "suffix" : "" } ], "container-title" : "Genes &amp; development", "id" : "ITEM-2", "issue" : "6", "issued" : { "date-parts" : [ [ "2001", "3", "15" ] ] }, "language" : "eng", "page" : "762-773", "publisher" : "Cold Spring Harbor Laboratory Press", "title" : "Drosophila Brain Tumor is a translational repressor", "title-short" : "Sonoda2001d", "type" : "article-journal", "volume" : "15" }, "uris" : [ "http://www.mendeley.com/documents/?uuid=80170617-ee90-4e95-9cc3-e7e2909ffc17" ] }, { "id" : "ITEM-3",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3", "issue" : "1", "issued" : { "date-parts" : [ [ "2011", "1", "18" ] ] }, "language" : "eng", "page" : "72-83", "publisher" : "Cell Press", "title" : "Brat promotes stem cell differentiation via control of a bistable switch that restricts BMP signaling", "title-short" : "Harris2011i", "type" : "article-journal", "volume" : "20" }, "uri" : [ "http://www.mendeley.com/documents/?uuid=66aeddbb-7475-4831-9281-4fce9b2db071" ], "uris" : [ "http://www.mendeley.com/documents/?uuid=66aeddbb-7475-4831-9281-4fce9b2db071" ] }, { "id" : "ITEM-4",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4", "issue" : "1", "issued" : { "date-parts" : [ [ "2018", "1" ] ] }, "language" : "eng", "page" : "102-117", "publisher-place" : "England", "title" : "The tumor suppressor Brat controls neuronal stem cell lineages by inhibiting Deadpan and Zelda.", "title-short" : "Reichardt2018d", "type" : "article-journal", "volume" : "19" }, "uris" : [ "http://www.mendeley.com/documents/?uuid=6993c76c-6073-4f95-b32f-fa643fb7ea53" ] }, { "id" : "ITEM-5", "itemData" : { "DOI" : "https://doi.org/10.1016/j.tig.2018.09.006", "ISSN" : "0168-9525", "abstract" : "Mammalian Pumilio proteins, PUM1 and PUM2, are members of the PUF family of sequence-specific RNA-binding proteins. In this review, we explore their mechanisms, regulatory networks, biological functions, and relevance to diseases. Pumilio proteins bind an extensive network of mRNAs and repress protein expression by inhibiting translation and promoting mRNA decay. Opposingly, in certain contexts, they can activate protein expression. Pumilio proteins also regulate noncoding (nc)RNAs. The ncRNA, ncRNA activated by DNA damage (NORAD), can in turn modulate Pumilio activity. Genetic analysis provides new insights into Pumilio protein function. They are essential for growth and development. They control diverse processes, including stem cell fate, and neurological functions, such as behavior and memory formation. Novel findings show that their dysfunction contributes to neurodegeneration, epilepsy, movement disorders, intellectual disability, infertility, and cancer.", "author" : [ { "dropping-particle" : "", "family" : "Goldstrohm", "given" : "Aaron C", "non-dropping-particle" : "", "parse-names" : false, "suffix" : "" }, { "dropping-particle" : "", "family" : "Hall", "given" : "Traci M Tanaka", "non-dropping-particle" : "", "parse-names" : false, "suffix" : "" }, { "dropping-particle" : "", "family" : "McKenney", "given" : "Katherine M", "non-dropping-particle" : "", "parse-names" : false, "suffix" : "" } ], "container-title" : "Trends in Genetics", "id" : "ITEM-5", "issue" : "12", "issued" : { "date-parts" : [ [ "2018" ] ] }, "page" : "972-990", "title" : "Post-transcriptional Regulatory Functions of Mammalian Pumilio Proteins", "title-short" : "Goldstrohm2018c", "type" : "article-journal", "volume" : "34" }, "uris" : [ "http://www.mendeley.com/documents/?uuid=e7ba806b-73a3-459e-93f2-5162b30499ca" ] }, { "id" : "ITEM-6", "itemData" : { "DOI" : "10.1101/gad.13.20.2704", "ISSN" : "0890-9369 (Print)", "PMID" : "10541556", "abstract" : "Translational regulation of hunchback (hb) mRNA is essential for posterior patterning of the Drosophila embryo. This regulation is mediated by sequences in the 3'-untranslated region of hb mRNA (the Nanos response elements or NREs), as well as two trans-acting factors-Nanos and Pumilio. Pumilio recognizes the NREs via a conserved binding motif. The mechanism of Nanos action has not been clear. In this report we use protein-protein and protein-RNA interaction assays in yeast and in vitro to show that Nanos forms a ternary complex with the RNA-binding domain of Pumilio and the NRE. Mutant forms of the NRE, Nos, and Pum that do not regulate hb mRNA normally in embryos do not assemble normally into a ternary complex. In particular, recruitment of Nos is dependent on bases in the center of the NRE, on the carboxy-terminal Cys/His domain of Nos, and on residues in the eighth repeat of the Pum RNA-binding domain. These residues differ in a closely related human protein that also binds to the NRE but cannot recruit Drosophila Nos. Taken together, these findings suggest models for how Nos and Pum collaboratively target hb mRNA. More generally, they suggest that Pum-like proteins from other species may also act by recruiting cofactors to regulate translation.", "author" : [ { "dropping-particle" : "", "family" : "Sonoda", "given" : "J", "non-dropping-particle" : "", "parse-names" : false, "suffix" : "" }, { "dropping-particle" : "", "family" : "Wharton", "given" : "R P", "non-dropping-particle" : "", "parse-names" : false, "suffix" : "" } ], "container-title" : "Genes &amp; development", "id" : "ITEM-6", "issue" : "20", "issued" : { "date-parts" : [ [ "1999", "10" ] ] }, "language" : "eng", "page" : "2704-2712", "publisher-place" : "United States", "title" : "Recruitment of Nanos to hunchback mRNA by Pumilio.", "title-short" : "Sonoda1999a", "type" : "article-journal", "volume" : "13" }, "uris" : [ "http://www.mendeley.com/documents/?uuid=f778c93c-3dd1-4958-9893-1d55e5dad319" ] } ], "mendeley" : { "formattedCitation" : "[@Arvola2017n; @Goldstrohm2018c; @Harris2011i; @Reichardt2018d; @Sonoda2001d; @Sonoda1999a]", "plainTextFormattedCitation" : "[@Arvola2017n; @Goldstrohm2018c; @Harris2011i; @Reichardt2018d; @Sonoda2001d; @Sonoda1999a]", "previouslyFormattedCitation" : "@[Arvola2017n,Goldstrohm2018c,Harris2011i,Reichardt2018d,Sonoda1999a,Sonoda2001d]" }, "properties" : { "formattedCitation" : "(Arvola et al., 2017; Goldstrohm et al., 2018; Harris et al., 2011; Reichardt et al., 2018; Sonoda &amp; Wharton, 1999, 2001)", "noteIndex" : 0, "plainCitation" : "(Arvola et al., 2017; Goldstrohm et al., 2018; Harris et al., 2011; Reichardt et al., 2018; Sonoda &amp; Wharton, 1999, 2001)" }, "schema" : "https://github.com/citation-style-language/schema/raw/master/csl-citation.json" }</w:instrText>
      </w:r>
      <w:r w:rsidR="00907B29" w:rsidRPr="00796F25">
        <w:fldChar w:fldCharType="separate"/>
      </w:r>
      <w:r w:rsidR="0099569E" w:rsidRPr="0099569E">
        <w:rPr>
          <w:noProof/>
        </w:rPr>
        <w:t>[@Arvola2017n; @Goldstrohm2018c; @Harris2011i; @Reichardt2018d; @Sonoda2001d; @Sonoda1999a]</w:t>
      </w:r>
      <w:r w:rsidR="00907B29" w:rsidRPr="00796F25">
        <w:fldChar w:fldCharType="end"/>
      </w:r>
      <w:r w:rsidRPr="00796F25">
        <w:t xml:space="preserve">. Nos, a well conserved </w:t>
      </w:r>
      <w:r w:rsidR="00B83201">
        <w:t xml:space="preserve">RNA binding </w:t>
      </w:r>
      <w:r w:rsidRPr="00796F25">
        <w:t xml:space="preserve">protein, has the ability to bind mRNA, albeit at low affinity and requires the presence of Pum to recognize its targets </w:t>
      </w:r>
      <w:r w:rsidR="00907B29" w:rsidRPr="00796F25">
        <w:fldChar w:fldCharType="begin" w:fldLock="1"/>
      </w:r>
      <w:r w:rsidR="0099569E">
        <w:instrText>ADDIN CSL_CITATION { "citationID" : "SDyu7f71", "citationItems" : [ { "id" : "ITEM-1",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1", "issue" : "11", "issued" : { "date-parts" : [ [ "2017", "11", "2" ] ] }, "language" : "eng", "page" : "1445-1456", "publisher" : "Taylor &amp; Francis", "title" : "Combinatorial control of messenger RNAs by Pumilio, Nanos and Brain Tumor Proteins", "title-short" : "Arvola2017n", "type" : "article-journal", "volume" : "14" }, "uri" : [ "http://www.mendeley.com/documents/?uuid=e355f26a-9118-4f49-961e-37e2e0506fd9" ], "uris" : [ "http://www.mendeley.com/documents/?uuid=e355f26a-9118-4f49-961e-37e2e0506fd9" ] } ], "mendeley" : { "formattedCitation" : "[@Arvola2017n]", "plainTextFormattedCitation" : "[@Arvola2017n]", "previouslyFormattedCitation" : "@[Arvola2017n]" }, "properties" : { "formattedCitation" : "(Arvola et al., 2017)", "noteIndex" : 0, "plainCitation" : "(Arvola et al., 2017)" }, "schema" : "https://github.com/citation-style-language/schema/raw/master/csl-citation.json" }</w:instrText>
      </w:r>
      <w:r w:rsidR="00907B29" w:rsidRPr="00796F25">
        <w:fldChar w:fldCharType="separate"/>
      </w:r>
      <w:r w:rsidR="0099569E" w:rsidRPr="0099569E">
        <w:rPr>
          <w:noProof/>
        </w:rPr>
        <w:t>[@Arvola2017n]</w:t>
      </w:r>
      <w:r w:rsidR="00907B29" w:rsidRPr="00796F25">
        <w:fldChar w:fldCharType="end"/>
      </w:r>
      <w:r w:rsidRPr="00796F25">
        <w:t xml:space="preserve">. Nanos directly interacts with Not1, a </w:t>
      </w:r>
      <w:r w:rsidRPr="00796F25">
        <w:lastRenderedPageBreak/>
        <w:t>member  of the CCR4-Not complex, recruiting it to  target</w:t>
      </w:r>
      <w:r w:rsidR="00B83201" w:rsidRPr="00B83201">
        <w:t xml:space="preserve"> </w:t>
      </w:r>
      <w:r w:rsidR="00B83201" w:rsidRPr="00796F25">
        <w:t>mRNA</w:t>
      </w:r>
      <w:r w:rsidR="00B83201">
        <w:t>s</w:t>
      </w:r>
      <w:r w:rsidRPr="00796F25">
        <w:t xml:space="preserve">, </w:t>
      </w:r>
      <w:r w:rsidRPr="00907BDD">
        <w:t>such as</w:t>
      </w:r>
      <w:r w:rsidR="001D2B36" w:rsidRPr="00513BA1">
        <w:t xml:space="preserve"> </w:t>
      </w:r>
      <w:r w:rsidR="001D2B36" w:rsidRPr="00513BA1">
        <w:rPr>
          <w:i/>
        </w:rPr>
        <w:t>meiotic P26</w:t>
      </w:r>
      <w:r w:rsidRPr="00907BDD">
        <w:t xml:space="preserve"> </w:t>
      </w:r>
      <w:r w:rsidR="001D2B36" w:rsidRPr="00513BA1">
        <w:t>(</w:t>
      </w:r>
      <w:r w:rsidRPr="00907BDD">
        <w:rPr>
          <w:i/>
        </w:rPr>
        <w:t>mei-p26</w:t>
      </w:r>
      <w:r w:rsidR="001D2B36" w:rsidRPr="00513BA1">
        <w:t>)</w:t>
      </w:r>
      <w:r w:rsidRPr="00907BDD">
        <w:t xml:space="preserve"> and</w:t>
      </w:r>
      <w:r w:rsidRPr="00796F25">
        <w:t xml:space="preserve"> </w:t>
      </w:r>
      <w:r w:rsidRPr="00796F25">
        <w:rPr>
          <w:i/>
        </w:rPr>
        <w:t>brat</w:t>
      </w:r>
      <w:r w:rsidRPr="00796F25">
        <w:t xml:space="preserve">, to regulate their translation </w:t>
      </w:r>
      <w:r w:rsidR="00907B29" w:rsidRPr="00796F25">
        <w:fldChar w:fldCharType="begin" w:fldLock="1"/>
      </w:r>
      <w:r w:rsidR="0099569E">
        <w:instrText>ADDIN CSL_CITATION { "citationID" : "kjmYYCxl", "citationItems" : [ { "id" : "ITEM-1", "itemData" : { "DOI" : "10.3389/fgene.2014.00143", "ISSN" : "1664-8021", "abstract" : "Controlled shortening of the poly(A) tail of mRNAs is the first step in eukaryotic mRNA decay and can also be used for translational inactivation of mRNAs. The CCR4-NOT complex is the most important among a small number of deadenylases, enzymes catalyzing poly(A) tail shortening. Rates of poly(A) shortening differ between mRNAs as the CCR4-NOT complex is recruited to specific mRNAs by means of either sequence-specific RNA binding proteins or miRNAs. This review summarizes our current knowledge concerning the subunit composition and deadenylation activity of the Drosophila CCR4-NOT complex and the mechanisms by which the complex is recruited to particular mRNAs. We discuss genetic data implicating the complex in the regulation of specific mRNAs, in particular in the context of development.", "author" : [ { "dropping-particle" : "", "family" : "Temme", "given" : "Claudia", "non-dropping-particle" : "", "parse-names" : false, "suffix" : "" }, { "dropping-particle" : "", "family" : "Simonelig", "given" : "Martine", "non-dropping-particle" : "", "parse-names" : false, "suffix" : "" }, { "dropping-particle" : "", "family" : "Wahle", "given" : "Elmar", "non-dropping-particle" : "", "parse-names" : false, "suffix" : "" } ], "container-title" : "Frontiers in genetics", "id" : "ITEM-1", "issued" : { "date-parts" : [ [ "2014", "5", "26" ] ] }, "language" : "eng", "page" : "143", "publisher" : "Frontiers Media S.A.", "title" : "Deadenylation of mRNA by the CCR4-NOT complex in Drosophila: molecular and developmental aspects", "title-short" : "Temme2014j", "type" : "article-journal", "volume" : "5" }, "uri" : [ "http://www.mendeley.com/documents/?uuid=a9008f7a-0e3a-496d-a7b2-2f37c300e2cf" ], "uris" : [ "http://www.mendeley.com/documents/?uuid=a9008f7a-0e3a-496d-a7b2-2f37c300e2cf" ] }, { "id" : "ITEM-2", "itemData" : { "DOI" : "10.15252/embj.201593634", "ISSN" : "1460-2075", "abstract" : "Nanos proteins repress the expression of target mRNAs by recruiting effector complexes through non-conserved N-terminal regions. In vertebrates, Nanos proteins interact with the NOT1 subunit of the CCR4-NOT effector complex through a NOT1 interacting motif (NIM), which is absent in Nanos orthologs from several invertebrate species. Therefore, it has remained unclear whether the Nanos repressive mechanism is conserved and whether it also involves direct interactions with the CCR4-NOT deadenylase complex in invertebrates. Here, we identify an effector domain (NED) that is necessary for the Drosophila melanogaster (Dm) Nanos to repress mRNA targets. The NED recruits the CCR4-NOT complex through multiple and redundant binding sites, including a central region that interacts with the NOT module, which comprises the C-terminal domains of NOT1-3. The crystal structure of the NED central region bound to the NOT module reveals an unanticipated bipartite binding interface that contacts NOT1 and NOT3 and is distinct from the NIM of vertebrate Nanos. Thus, despite the absence of sequence conservation, the N-terminal regions of Nanos proteins recruit CCR4-NOT to assemble analogous repressive complexes.", "author" : [ { "dropping-particle" : "", "family" : "Raisch", "given" : "Tobias", "non-dropping-particle" : "", "parse-names" : false, "suffix" : "" }, { "dropping-particle" : "", "family" : "Bhandari", "given" : "Dipankar", "non-dropping-particle" : "", "parse-names" : false, "suffix" : "" }, { "dropping-particle" : "", "family" : "Sabath", "given" : "Kevin", "non-dropping-particle" : "", "parse-names" : false, "suffix" : "" }, { "dropping-particle" : "", "family" : "Helms", "given" : "Sigrun", "non-dropping-particle" : "", "parse-names" : false, "suffix" : "" }, { "dropping-particle" : "", "family" : "Valkov", "given" : "Eugene", "non-dropping-particle" : "", "parse-names" : false, "suffix" : "" }, { "dropping-particle" : "", "family" : "Weichenrieder", "given" : "Oliver", "non-dropping-particle" : "", "parse-names" : false, "suffix" : "" }, { "dropping-particle" : "", "family" : "Izaurralde", "given" : "Elisa", "non-dropping-particle" : "", "parse-names" : false, "suffix" : "" } ], "container-title" : "The EMBO journal", "edition" : "2016/03/11", "id" : "ITEM-2", "issue" : "9", "issued" : { "date-parts" : [ [ "2016", "5", "2" ] ] }, "language" : "eng", "page" : "974-990", "publisher" : "John Wiley and Sons Inc.", "title" : "Distinct modes of recruitment of the CCR4-NOT complex by Drosophila and vertebrate Nanos", "title-short" : "Raisch2016h", "type" : "article-journal", "volume" : "35" }, "uris" : [ "http://www.mendeley.com/documents/?uuid=90e54f58-378e-4b7d-9a85-c1d8fa272095" ] }, { "id" : "ITEM-3", "itemData" : { "DOI" : "10.1101/gad.237289.113", "ISSN" : "1549-5477", "abstract" : "The RNA-binding proteins of the Nanos family play an essential role in germ cell development and survival in a wide range of metazoan species. They function by suppressing the expression of target mRNAs through the recruitment of effector complexes, which include the CCR4-NOT deadenylase complex. Here, we show that the three human Nanos paralogs (Nanos1-3) interact with the CNOT1 C-terminal domain and determine the structural basis for the specific molecular recognition. Nanos1-3 bind CNOT1 through a short CNOT1-interacting motif (NIM) that is conserved in all vertebrates and some invertebrate species. The crystal structure of the human Nanos1 NIM peptide bound to CNOT1 reveals that the peptide opens a conserved hydrophobic pocket on the CNOT1 surface by inserting conserved aromatic residues. The substitutions of these aromatic residues in the Nanos1-3 NIMs abolish binding to CNOT1 and abrogate the ability of the proteins to repress translation. Our findings provide the structural basis for the recruitment of the CCR4-NOT complex by vertebrate Nanos, indicate that the NIMs are the major determinants of the translational repression mediated by Nanos, and identify the CCR4-NOT complex as the main effector complex for Nanos function.", "author" : [ { "dropping-particle" : "", "family" : "Bhandari", "given" : "Dipankar", "non-dropping-particle" : "", "parse-names" : false, "suffix" : "" }, { "dropping-particle" : "", "family" : "Raisch", "given" : "Tobias", "non-dropping-particle" : "", "parse-names" : false, "suffix" : "" }, { "dropping-particle" : "", "family" : "Weichenrieder", "given" : "Oliver", "non-dropping-particle" : "", "parse-names" : false, "suffix" : "" }, { "dropping-particle" : "", "family" : "Jonas", "given" : "Stefanie", "non-dropping-particle" : "", "parse-names" : false, "suffix" : "" }, { "dropping-particle" : "", "family" : "Izaurralde", "given" : "Elisa", "non-dropping-particle" : "", "parse-names" : false, "suffix" : "" } ], "container-title" : "Genes &amp; development", "id" : "ITEM-3", "issue" : "8", "issued" : { "date-parts" : [ [ "2014", "4", "15" ] ] }, "language" : "eng", "page" : "888-901", "publisher" : "Cold Spring Harbor Laboratory Press", "title" : "Structural basis for the Nanos-mediated recruitment of the CCR4-NOT complex and translational repression", "title-short" : "Bhandari2014h", "type" : "article-journal", "volume" : "28" }, "uris" : [ "http://www.mendeley.com/documents/?uuid=b85a841a-e531-44c0-983a-b9c92f846987" ] } ], "mendeley" : { "formattedCitation" : "[@Bhandari2014h; @Raisch2016h; @Temme2014j]", "plainTextFormattedCitation" : "[@Bhandari2014h; @Raisch2016h; @Temme2014j]", "previouslyFormattedCitation" : "@[Bhandari2014h,Raisch2016h,Temme2014j]" }, "properties" : { "formattedCitation" : "(Bhandari et al., 2014; Raisch et al., 2016; Temme et al., 2014)", "noteIndex" : 0, "plainCitation" : "(Bhandari et al., 2014; Raisch et al., 2016; Temme et al., 2014)" }, "schema" : "https://github.com/citation-style-language/schema/raw/master/csl-citation.json" }</w:instrText>
      </w:r>
      <w:r w:rsidR="00907B29" w:rsidRPr="00796F25">
        <w:fldChar w:fldCharType="separate"/>
      </w:r>
      <w:r w:rsidR="0099569E" w:rsidRPr="0099569E">
        <w:rPr>
          <w:noProof/>
        </w:rPr>
        <w:t>[@Bhandari2014h; @Raisch2016h; @Temme2014j]</w:t>
      </w:r>
      <w:r w:rsidR="00907B29" w:rsidRPr="00796F25">
        <w:fldChar w:fldCharType="end"/>
      </w:r>
      <w:r w:rsidRPr="00796F25">
        <w:t xml:space="preserve">. While in some systems Pum can directly recruit </w:t>
      </w:r>
      <w:r w:rsidR="00781E9E">
        <w:t xml:space="preserve">the </w:t>
      </w:r>
      <w:r w:rsidRPr="00796F25">
        <w:t xml:space="preserve">CCR4-Not complex, activity of </w:t>
      </w:r>
      <w:r w:rsidRPr="00796F25">
        <w:rPr>
          <w:i/>
        </w:rPr>
        <w:t>nos</w:t>
      </w:r>
      <w:r w:rsidRPr="00796F25">
        <w:t xml:space="preserve"> is required for this interaction in the </w:t>
      </w:r>
      <w:r w:rsidRPr="00796F25">
        <w:rPr>
          <w:i/>
        </w:rPr>
        <w:t>Drosophila</w:t>
      </w:r>
      <w:r w:rsidRPr="00796F25">
        <w:t xml:space="preserve"> germline </w:t>
      </w:r>
      <w:r w:rsidR="00907B29" w:rsidRPr="00796F25">
        <w:fldChar w:fldCharType="begin" w:fldLock="1"/>
      </w:r>
      <w:r w:rsidR="0099569E">
        <w:instrText>ADDIN CSL_CITATION { "citationID" : "3Aawh5NS", "citationItems" : [ { "id" : "ITEM-1", "itemData" : { "DOI" : "10.3389/fgene.2014.00143", "ISSN" : "1664-8021", "abstract" : "Controlled shortening of the poly(A) tail of mRNAs is the first step in eukaryotic mRNA decay and can also be used for translational inactivation of mRNAs. The CCR4-NOT complex is the most important among a small number of deadenylases, enzymes catalyzing poly(A) tail shortening. Rates of poly(A) shortening differ between mRNAs as the CCR4-NOT complex is recruited to specific mRNAs by means of either sequence-specific RNA binding proteins or miRNAs. This review summarizes our current knowledge concerning the subunit composition and deadenylation activity of the Drosophila CCR4-NOT complex and the mechanisms by which the complex is recruited to particular mRNAs. We discuss genetic data implicating the complex in the regulation of specific mRNAs, in particular in the context of development.", "author" : [ { "dropping-particle" : "", "family" : "Temme", "given" : "Claudia", "non-dropping-particle" : "", "parse-names" : false, "suffix" : "" }, { "dropping-particle" : "", "family" : "Simonelig", "given" : "Martine", "non-dropping-particle" : "", "parse-names" : false, "suffix" : "" }, { "dropping-particle" : "", "family" : "Wahle", "given" : "Elmar", "non-dropping-particle" : "", "parse-names" : false, "suffix" : "" } ], "container-title" : "Frontiers in genetics", "id" : "ITEM-1", "issued" : { "date-parts" : [ [ "2014", "5", "26" ] ] }, "language" : "eng", "page" : "143", "publisher" : "Frontiers Media S.A.", "title" : "Deadenylation of mRNA by the CCR4-NOT complex in Drosophila: molecular and developmental aspects", "title-short" : "Temme2014j", "type" : "article-journal", "volume" : "5" }, "uri" : [ "http://www.mendeley.com/documents/?uuid=a9008f7a-0e3a-496d-a7b2-2f37c300e2cf" ], "uris" : [ "http://www.mendeley.com/documents/?uuid=a9008f7a-0e3a-496d-a7b2-2f37c300e2cf" ] }, { "id" : "ITEM-2",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2", "issue" : "5", "issued" : { "date-parts" : [ [ "2013", "11", "7" ] ] }, "language" : "eng", "page" : "411-424", "publisher" : "Elsevier", "title" : "The CCR4 deadenylase acts with Nanos and Pumilio in the fine-tuning of Mei-P26 expression to promote germline stem cell self-renewal", "title-short" : "Joly2013f", "type" : "article-journal", "volume" : "1" }, "uris" : [ "http://www.mendeley.com/documents/?uuid=f1add28b-fccb-4c2f-9842-f7b29d683bee" ] } ], "mendeley" : { "formattedCitation" : "[@Joly2013f; @Temme2014j]", "plainTextFormattedCitation" : "[@Joly2013f; @Temme2014j]", "previouslyFormattedCitation" : "@[Joly2013f,Temme2014j]" }, "properties" : { "formattedCitation" : "(Joly et al., 2013; Temme et al., 2014)", "noteIndex" : 0, "plainCitation" : "(Joly et al., 2013; Temme et al., 2014)" }, "schema" : "https://github.com/citation-style-language/schema/raw/master/csl-citation.json" }</w:instrText>
      </w:r>
      <w:r w:rsidR="00907B29" w:rsidRPr="00796F25">
        <w:fldChar w:fldCharType="separate"/>
      </w:r>
      <w:r w:rsidR="0099569E" w:rsidRPr="0099569E">
        <w:rPr>
          <w:noProof/>
        </w:rPr>
        <w:t>[@Joly2013f; @Temme2014j]</w:t>
      </w:r>
      <w:r w:rsidR="00907B29" w:rsidRPr="00796F25">
        <w:fldChar w:fldCharType="end"/>
      </w:r>
      <w:r w:rsidR="00907B29" w:rsidRPr="00796F25">
        <w:t xml:space="preserve">. </w:t>
      </w:r>
      <w:r w:rsidRPr="00796F25">
        <w:t>Upon loss of Pum, Nanos or Twin, GSCs fail to maintain stem cell fate and differentiate into stem cell daughter</w:t>
      </w:r>
      <w:r w:rsidR="00781E9E">
        <w:t>s</w:t>
      </w:r>
      <w:r w:rsidRPr="00796F25">
        <w:t>, resulting in the inability to sustain oogenesis</w:t>
      </w:r>
      <w:r w:rsidR="00781E9E">
        <w:t xml:space="preserve"> as</w:t>
      </w:r>
      <w:r w:rsidRPr="00796F25">
        <w:t xml:space="preserve"> outlined below.</w:t>
      </w:r>
    </w:p>
    <w:p w14:paraId="131F2AA5" w14:textId="77777777" w:rsidR="00780E6A" w:rsidRPr="00796F25" w:rsidRDefault="00D126B7" w:rsidP="00842C68">
      <w:pPr>
        <w:spacing w:line="480" w:lineRule="auto"/>
      </w:pPr>
      <w:r w:rsidRPr="00796F25">
        <w:t xml:space="preserve"> </w:t>
      </w:r>
    </w:p>
    <w:p w14:paraId="2DB3BDE1" w14:textId="1F7A921C" w:rsidR="00780E6A" w:rsidRPr="00796F25" w:rsidRDefault="00D126B7" w:rsidP="00842C68">
      <w:pPr>
        <w:spacing w:line="480" w:lineRule="auto"/>
      </w:pPr>
      <w:r w:rsidRPr="00796F25">
        <w:t>An example of distinct, stage-specific translation</w:t>
      </w:r>
      <w:r w:rsidR="001D5805">
        <w:t>al</w:t>
      </w:r>
      <w:r w:rsidRPr="00796F25">
        <w:t xml:space="preserve"> control by Pum/Nos/CCR4-Not complex in the </w:t>
      </w:r>
      <w:r w:rsidR="00562EBD">
        <w:t>germline</w:t>
      </w:r>
      <w:r w:rsidRPr="00796F25">
        <w:t xml:space="preserve"> is the mechanism by which </w:t>
      </w:r>
      <w:r w:rsidRPr="000B5F91">
        <w:rPr>
          <w:i/>
          <w:iCs/>
        </w:rPr>
        <w:t>polar granule component</w:t>
      </w:r>
      <w:r w:rsidRPr="00796F25">
        <w:t xml:space="preserve"> (</w:t>
      </w:r>
      <w:r w:rsidRPr="00796F25">
        <w:rPr>
          <w:i/>
        </w:rPr>
        <w:t>pgc</w:t>
      </w:r>
      <w:r w:rsidRPr="00796F25">
        <w:t xml:space="preserve">), a </w:t>
      </w:r>
      <w:r w:rsidR="00562EBD">
        <w:t>germline</w:t>
      </w:r>
      <w:r w:rsidRPr="00796F25">
        <w:t xml:space="preserve">-specific transcriptional repressor, is controlled </w:t>
      </w:r>
      <w:r w:rsidR="00752DEC" w:rsidRPr="00796F25">
        <w:t>(Figure 4)</w:t>
      </w:r>
      <w:r w:rsidR="009018D8">
        <w:t xml:space="preserve"> </w:t>
      </w:r>
      <w:r w:rsidR="00907B29" w:rsidRPr="00796F25">
        <w:fldChar w:fldCharType="begin" w:fldLock="1"/>
      </w:r>
      <w:r w:rsidR="0099569E">
        <w:instrText>ADDIN CSL_CITATION { "citationID" : "ORecGRMT",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99569E" w:rsidRPr="0099569E">
        <w:rPr>
          <w:noProof/>
        </w:rPr>
        <w:t>[@Flora2018k]</w:t>
      </w:r>
      <w:r w:rsidR="00907B29" w:rsidRPr="00796F25">
        <w:fldChar w:fldCharType="end"/>
      </w:r>
      <w:r w:rsidR="00907B29" w:rsidRPr="00796F25">
        <w:t xml:space="preserve">. </w:t>
      </w:r>
      <w:r w:rsidRPr="00907BDD">
        <w:t xml:space="preserve">Pgc interacts with </w:t>
      </w:r>
      <w:r w:rsidRPr="00271D9C">
        <w:t>the</w:t>
      </w:r>
      <w:r w:rsidR="00B630D8" w:rsidRPr="00513BA1">
        <w:t xml:space="preserve"> Positive Transcription Elongation Factor</w:t>
      </w:r>
      <w:r w:rsidRPr="00907BDD">
        <w:t xml:space="preserve"> </w:t>
      </w:r>
      <w:r w:rsidR="00B630D8" w:rsidRPr="00513BA1">
        <w:t>(</w:t>
      </w:r>
      <w:r w:rsidRPr="00907BDD">
        <w:t>P-TEFb</w:t>
      </w:r>
      <w:r w:rsidR="00B630D8" w:rsidRPr="00513BA1">
        <w:t>)</w:t>
      </w:r>
      <w:r w:rsidRPr="00907BDD">
        <w:t xml:space="preserve"> co</w:t>
      </w:r>
      <w:r w:rsidRPr="00271D9C">
        <w:t>mplex</w:t>
      </w:r>
      <w:r w:rsidRPr="00796F25">
        <w:t xml:space="preserve"> and inhibits the phosphorylation of the Serine-2 residue </w:t>
      </w:r>
      <w:r w:rsidR="006200D5">
        <w:t>that</w:t>
      </w:r>
      <w:r w:rsidR="006200D5" w:rsidRPr="00796F25">
        <w:t xml:space="preserve"> </w:t>
      </w:r>
      <w:r w:rsidRPr="00796F25">
        <w:t>is critical for transcription</w:t>
      </w:r>
      <w:r w:rsidR="006200D5">
        <w:t>al</w:t>
      </w:r>
      <w:r w:rsidRPr="00796F25">
        <w:t xml:space="preserve"> elongation, resulting in global transcriptional silencing </w:t>
      </w:r>
      <w:r w:rsidR="00907B29" w:rsidRPr="00796F25">
        <w:fldChar w:fldCharType="begin" w:fldLock="1"/>
      </w:r>
      <w:r w:rsidR="0099569E">
        <w:instrText>ADDIN CSL_CITATION { "citationID" : "Wq2JXDKZ", "citationItems" : [ { "id" : "ITEM-1", "itemData" : { "DOI" : "10.1038/nature06498", "ISSN" : "1476-4687", "abstract" : "Germ cells are the only cells that transmit genetic information to the next generation, and they therefore must be prevented from differentiating inappropriately into somatic cells. A common mechanism by which germline progenitors are protected from differentiation-inducing signals is a transient and global repression of RNA polymerase II (RNAPII)-dependent transcription. In both Drosophila and Caenorhabditis elegans embryos, the repression of messenger RNA transcription during germ cell specification correlates with an absence of phosphorylation of Ser 2 residues in the carboxy-terminal domain of RNAPII (hereafter called CTD), a critical modification for transcriptional elongation. Here we show that, in Drosophila embryos, a small protein encoded by polar granule component (pgc) is essential for repressing CTD Ser 2 phosphorylation in newly formed pole cells, the germline progenitors. Ectopic Pgc expression in somatic cells is sufficient to repress CTD Ser 2 phosphorylation. Furthermore, Pgc interacts, physically and genetically, with positive transcription elongation factor b (P-TEFb), the CTD Ser 2 kinase complex, and prevents its recruitment to transcription sites. These results indicate that Pgc is a cell-type-specific P-TEFb inhibitor that has a fundamental role in Drosophila germ cell specification. In C. elegans embryos, PIE-1 protein segregates to germline blastomeres, and is thought to repress mRNA transcription through interaction with P-TEFb. Thus, inhibition of P-TEFb is probably a common mechanism during germ cell specification in the disparate organisms C. elegans and Drosophila.", "author" : [ { "dropping-particle" : "", "family" : "Hanyu-Nakamura", "given" : "Kazuko", "non-dropping-particle" : "", "parse-names" : false, "suffix" : "" }, { "dropping-particle" : "", "family" : "Sonobe-Nojima", "given" : "Hiroko", "non-dropping-particle" : "", "parse-names" : false, "suffix" : "" }, { "dropping-particle" : "", "family" : "Tanigawa", "given" : "Akie", "non-dropping-particle" : "", "parse-names" : false, "suffix" : "" }, { "dropping-particle" : "", "family" : "Lasko", "given" : "Paul", "non-dropping-particle" : "", "parse-names" : false, "suffix" : "" }, { "dropping-particle" : "", "family" : "Nakamura", "given" : "Akira", "non-dropping-particle" : "", "parse-names" : false, "suffix" : "" } ], "container-title" : "Nature", "edition" : "2008/01/16", "id" : "ITEM-1", "issue" : "7179", "issued" : { "date-parts" : [ [ "2008", "2", "7" ] ] }, "language" : "eng", "page" : "730-733", "title" : "Drosophila Pgc protein inhibits P-TEFb recruitment to chromatin in primordial germ cells", "title-short" : "Hanyu-Nakamura2008g", "type" : "article-journal", "volume" : "451" }, "uri" : [ "http://www.mendeley.com/documents/?uuid=25779f95-c45d-4946-91b6-df0646297420" ], "uris" : [ "http://www.mendeley.com/documents/?uuid=25779f95-c45d-4946-91b6-df0646297420" ] } ], "mendeley" : { "formattedCitation" : "[@Hanyu-Nakamura2008g]", "plainTextFormattedCitation" : "[@Hanyu-Nakamura2008g]", "previouslyFormattedCitation" : "@[Hanyu-Nakamura2008g]" }, "properties" : { "formattedCitation" : "(Hanyu-Nakamura et al., 2008)", "noteIndex" : 0, "plainCitation" : "(Hanyu-Nakamura et al., 2008)" }, "schema" : "https://github.com/citation-style-language/schema/raw/master/csl-citation.json" }</w:instrText>
      </w:r>
      <w:r w:rsidR="00907B29" w:rsidRPr="00796F25">
        <w:fldChar w:fldCharType="separate"/>
      </w:r>
      <w:r w:rsidR="0099569E" w:rsidRPr="0099569E">
        <w:rPr>
          <w:noProof/>
        </w:rPr>
        <w:t>[@Hanyu-Nakamura2008g]</w:t>
      </w:r>
      <w:r w:rsidR="00907B29" w:rsidRPr="00796F25">
        <w:fldChar w:fldCharType="end"/>
      </w:r>
      <w:r w:rsidR="00907B29" w:rsidRPr="00796F25">
        <w:t xml:space="preserve">. </w:t>
      </w:r>
      <w:r w:rsidRPr="00796F25">
        <w:t xml:space="preserve">A single pulse of expression of Pgc protein in the CB allows for epigenetic and transcriptomic reprogramming during differentiation </w:t>
      </w:r>
      <w:r w:rsidR="00907B29" w:rsidRPr="00796F25">
        <w:fldChar w:fldCharType="begin" w:fldLock="1"/>
      </w:r>
      <w:r w:rsidR="0099569E">
        <w:instrText>ADDIN CSL_CITATION { "citationID" : "AOxL8fKB", "citationItems" : [ { "id" : "ITEM-1", "itemData" : { "DOI" : "10.1016/j.ydbio.2017.11.014", "ISSN" : "1095-564X", "abstract" : "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 "author" : [ { "dropping-particle" : "", "family" : "Flora", "given" : "Pooja", "non-dropping-particle" : "", "parse-names" : false, "suffix" : "" }, { "dropping-particle" : "", "family" : "Schowalter", "given" : "Sean", "non-dropping-particle" : "", "parse-names" : false, "suffix" : "" }, { "dropping-particle" : "", "family" : "Wong-Deyrup", "given" : "SiuWah", "non-dropping-particle" : "", "parse-names" : false, "suffix" : "" }, { "dropping-particle" : "", "family" : "DeGennaro", "given" : "Matthew", "non-dropping-particle" : "", "parse-names" : false, "suffix" : "" }, { "dropping-particle" : "", "family" : "Nasrallah", "given" : "Mohamad Ali", "non-dropping-particle" : "", "parse-names" : false, "suffix" : "" }, { "dropping-particle" : "", "family" : "Rangan", "given" : "Prashanth", "non-dropping-particle" : "", "parse-names" : false, "suffix" : "" } ], "container-title" : "Developmental biology", "edition" : "2017/12/01", "id" : "ITEM-1", "issue" : "1", "issued" : { "date-parts" : [ [ "2018", "2", "1" ] ] }, "language" : "eng", "page" : "84-95", "title" : "Transient transcriptional silencing alters the cell cycle to promote germline stem cell differentiation in Drosophila", "title-short" : "Flora2018l", "type" : "article-journal", "volume" : "434" }, "uri" : [ "http://www.mendeley.com/documents/?uuid=1d6bff54-de73-4cce-93f5-e3e54b511886" ], "uris" : [ "http://www.mendeley.com/documents/?uuid=1d6bff54-de73-4cce-93f5-e3e54b511886" ] } ], "mendeley" : { "formattedCitation" : "[@Flora2018l]", "plainTextFormattedCitation" : "[@Flora2018l]", "previouslyFormattedCitation" : "@[Flora2018l]" }, "properties" : { "formattedCitation" : "(Flora, Schowalter, et al., 2018)", "noteIndex" : 0, "plainCitation" : "(Flora, Schowalter, et al., 2018)" }, "schema" : "https://github.com/citation-style-language/schema/raw/master/csl-citation.json" }</w:instrText>
      </w:r>
      <w:r w:rsidR="00907B29" w:rsidRPr="00796F25">
        <w:fldChar w:fldCharType="separate"/>
      </w:r>
      <w:r w:rsidR="0099569E" w:rsidRPr="0099569E">
        <w:rPr>
          <w:noProof/>
        </w:rPr>
        <w:t>[@Flora2018l]</w:t>
      </w:r>
      <w:r w:rsidR="00907B29" w:rsidRPr="00796F25">
        <w:fldChar w:fldCharType="end"/>
      </w:r>
      <w:r w:rsidR="00907B29" w:rsidRPr="00796F25">
        <w:t xml:space="preserve">. </w:t>
      </w:r>
      <w:r w:rsidRPr="00796F25">
        <w:t xml:space="preserve">While </w:t>
      </w:r>
      <w:r w:rsidRPr="00796F25">
        <w:rPr>
          <w:i/>
        </w:rPr>
        <w:t>pgc</w:t>
      </w:r>
      <w:r w:rsidRPr="00796F25">
        <w:t xml:space="preserve"> mRNA is expressed highly and ubiquitously throughout oogenesis, translation of </w:t>
      </w:r>
      <w:r w:rsidRPr="00796F25">
        <w:rPr>
          <w:i/>
        </w:rPr>
        <w:t>pgc</w:t>
      </w:r>
      <w:r w:rsidRPr="00796F25">
        <w:t xml:space="preserve"> mRNA is tightly regulated to mitigate the effects of its potent transcriptional silencing activity. The </w:t>
      </w:r>
      <w:r w:rsidRPr="00796F25">
        <w:rPr>
          <w:i/>
        </w:rPr>
        <w:t>pgc</w:t>
      </w:r>
      <w:r w:rsidRPr="00796F25">
        <w:t xml:space="preserve"> 3’ UTR contains a conserved consensus sequence that is transiently and sequentially bound by multiple </w:t>
      </w:r>
      <w:r w:rsidR="006200D5" w:rsidRPr="00796F25">
        <w:t>di</w:t>
      </w:r>
      <w:r w:rsidR="006200D5">
        <w:t>stinct,</w:t>
      </w:r>
      <w:r w:rsidR="006200D5" w:rsidRPr="00796F25">
        <w:t xml:space="preserve"> </w:t>
      </w:r>
      <w:r w:rsidRPr="00796F25">
        <w:t xml:space="preserve">developmentally regulated RBPs </w:t>
      </w:r>
      <w:r w:rsidR="00907B29" w:rsidRPr="00796F25">
        <w:fldChar w:fldCharType="begin" w:fldLock="1"/>
      </w:r>
      <w:r w:rsidR="0099569E">
        <w:instrText>ADDIN CSL_CITATION { "citationID" : "K69eTdaf",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99569E" w:rsidRPr="0099569E">
        <w:rPr>
          <w:noProof/>
        </w:rPr>
        <w:t>[@Flora2018k]</w:t>
      </w:r>
      <w:r w:rsidR="00907B29" w:rsidRPr="00796F25">
        <w:fldChar w:fldCharType="end"/>
      </w:r>
      <w:r w:rsidR="00907B29" w:rsidRPr="00796F25">
        <w:t xml:space="preserve">. </w:t>
      </w:r>
      <w:r w:rsidRPr="00796F25">
        <w:t xml:space="preserve">This </w:t>
      </w:r>
      <w:r w:rsidR="006200D5" w:rsidRPr="00796F25">
        <w:t xml:space="preserve">3’ UTR </w:t>
      </w:r>
      <w:r w:rsidRPr="00796F25">
        <w:t xml:space="preserve">sequence is required for post-transcriptional control of </w:t>
      </w:r>
      <w:r w:rsidRPr="00796F25">
        <w:rPr>
          <w:i/>
        </w:rPr>
        <w:t xml:space="preserve">pgc </w:t>
      </w:r>
      <w:r w:rsidRPr="00796F25">
        <w:t>as Pgc protein expression is restricted to the CB</w:t>
      </w:r>
      <w:r w:rsidRPr="00796F25">
        <w:rPr>
          <w:i/>
        </w:rPr>
        <w:t>.</w:t>
      </w:r>
      <w:r w:rsidRPr="00796F25">
        <w:t xml:space="preserve"> In the GSCs, Pum and Nos bind the </w:t>
      </w:r>
      <w:r w:rsidRPr="00796F25">
        <w:rPr>
          <w:i/>
        </w:rPr>
        <w:t>pgc</w:t>
      </w:r>
      <w:r w:rsidRPr="00796F25">
        <w:t xml:space="preserve"> </w:t>
      </w:r>
      <w:r w:rsidR="003372CD">
        <w:t>3’ UTR</w:t>
      </w:r>
      <w:r w:rsidRPr="00796F25">
        <w:t xml:space="preserve"> and recruit Twin a component of the CCR4-Not complex to deadenylate </w:t>
      </w:r>
      <w:r w:rsidRPr="00796F25">
        <w:rPr>
          <w:i/>
        </w:rPr>
        <w:t>pgc</w:t>
      </w:r>
      <w:r w:rsidRPr="00796F25">
        <w:t xml:space="preserve"> mRNA and inhibit its translation </w:t>
      </w:r>
      <w:r w:rsidR="00752DEC" w:rsidRPr="00796F25">
        <w:t>(Figure 4)</w:t>
      </w:r>
      <w:r w:rsidR="009018D8">
        <w:t xml:space="preserve"> </w:t>
      </w:r>
      <w:r w:rsidR="00907B29" w:rsidRPr="00796F25">
        <w:fldChar w:fldCharType="begin" w:fldLock="1"/>
      </w:r>
      <w:r w:rsidR="0099569E">
        <w:instrText>ADDIN CSL_CITATION { "citationID" : "1K4xfl0o",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99569E" w:rsidRPr="0099569E">
        <w:rPr>
          <w:noProof/>
        </w:rPr>
        <w:t>[@Flora2018k]</w:t>
      </w:r>
      <w:r w:rsidR="00907B29" w:rsidRPr="00796F25">
        <w:fldChar w:fldCharType="end"/>
      </w:r>
      <w:r w:rsidR="00907B29" w:rsidRPr="00796F25">
        <w:t xml:space="preserve">. </w:t>
      </w:r>
      <w:r w:rsidRPr="00796F25">
        <w:t xml:space="preserve">In addition to </w:t>
      </w:r>
      <w:r w:rsidRPr="00796F25">
        <w:rPr>
          <w:i/>
        </w:rPr>
        <w:t>pgc</w:t>
      </w:r>
      <w:r w:rsidRPr="00796F25">
        <w:t>, Pum/Nos and Twin also regulate Brain tumor (</w:t>
      </w:r>
      <w:r w:rsidRPr="00271D9C">
        <w:t>Brat</w:t>
      </w:r>
      <w:r w:rsidRPr="00513BA1">
        <w:t>)</w:t>
      </w:r>
      <w:r w:rsidR="006200D5" w:rsidRPr="00513BA1">
        <w:t xml:space="preserve"> </w:t>
      </w:r>
      <w:r w:rsidR="00AB1996">
        <w:fldChar w:fldCharType="begin" w:fldLock="1"/>
      </w:r>
      <w:r w:rsidR="0099569E">
        <w:instrText>ADDIN CSL_CITATION { "citationID" : "veaVHDFx", "citationItems" : [ { "id" : "ITEM-1",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1", "issue" : "5", "issued" : { "date-parts" : [ [ "2013", "11", "7" ] ] }, "language" : "eng", "page" : "411-424", "publisher" : "Elsevier", "title" : "The CCR4 deadenylase acts with Nanos and Pumilio in the fine-tuning of Mei-P26 expression to promote germline stem cell self-renewal", "title-short" : "Joly2013f", "type" : "article-journal", "volume" : "1" }, "uris" : [ "http://www.mendeley.com/documents/?uuid=f1add28b-fccb-4c2f-9842-f7b29d683bee" ] } ], "mendeley" : { "formattedCitation" : "[@Joly2013f]", "plainTextFormattedCitation" : "[@Joly2013f]", "previouslyFormattedCitation" : "@[Joly2013f]" }, "properties" : { "formattedCitation" : "(Joly et al., 2013)", "noteIndex" : 0, "plainCitation" : "(Joly et al., 2013)" }, "schema" : "https://github.com/citation-style-language/schema/raw/master/csl-citation.json" }</w:instrText>
      </w:r>
      <w:r w:rsidR="00AB1996">
        <w:fldChar w:fldCharType="separate"/>
      </w:r>
      <w:r w:rsidR="0099569E" w:rsidRPr="0099569E">
        <w:rPr>
          <w:noProof/>
        </w:rPr>
        <w:t>[@Joly2013f]</w:t>
      </w:r>
      <w:r w:rsidR="00AB1996">
        <w:fldChar w:fldCharType="end"/>
      </w:r>
      <w:r w:rsidR="00271D9C">
        <w:t>.</w:t>
      </w:r>
      <w:r w:rsidRPr="00271D9C">
        <w:t xml:space="preserve"> Brat</w:t>
      </w:r>
      <w:r w:rsidRPr="00796F25">
        <w:t xml:space="preserve"> is a TRIM-NHL domain protein expressed in the </w:t>
      </w:r>
      <w:r w:rsidR="00562EBD">
        <w:t>germline</w:t>
      </w:r>
      <w:r w:rsidRPr="00796F25">
        <w:t xml:space="preserve"> that represses translation by engaging with d4EHP and competing with the cap-binding protein eIF4E to </w:t>
      </w:r>
      <w:r w:rsidR="00907B29" w:rsidRPr="00796F25">
        <w:t xml:space="preserve">prevent translation initiation </w:t>
      </w:r>
      <w:r w:rsidR="00752DEC" w:rsidRPr="00796F25">
        <w:t>(Figure 4)</w:t>
      </w:r>
      <w:r w:rsidR="009018D8">
        <w:t xml:space="preserve"> </w:t>
      </w:r>
      <w:r w:rsidR="00907B29" w:rsidRPr="00796F25">
        <w:fldChar w:fldCharType="begin" w:fldLock="1"/>
      </w:r>
      <w:r w:rsidR="0099569E">
        <w:instrText>ADDIN CSL_CITATION { "citationID" : "50mlLfCW", "citationItems" : [ { "id" : "ITEM-1",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1", "issue" : "1", "issued" : { "date-parts" : [ [ "2011", "1", "18" ] ] }, "language" : "eng", "page" : "72-83", "publisher" : "Cell Press", "title" : "Brat promotes stem cell differentiation via control of a bistable switch that restricts BMP signaling", "title-short" : "Harris2011i", "type" : "article-journal", "volume" : "20" }, "uri" : [ "http://www.mendeley.com/documents/?uuid=66aeddbb-7475-4831-9281-4fce9b2db071" ], "uris" : [ "http://www.mendeley.com/documents/?uuid=66aeddbb-7475-4831-9281-4fce9b2db071" ] }, { "id" : "ITEM-2",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2", "issue" : "11", "issued" : { "date-parts" : [ [ "2017", "11", "2" ] ] }, "language" : "eng", "page" : "1445-1456", "publisher" : "Taylor &amp; Francis", "title" : "Combinatorial control of messenger RNAs by Pumilio, Nanos and Brain Tumor Proteins", "title-short" : "Arvola2017n", "type" : "article-journal", "volume" : "14" }, "uri" : [ "http://www.mendeley.com/documents/?uuid=e355f26a-9118-4f49-961e-37e2e0506fd9" ], "uris" : [ "http://www.mendeley.com/documents/?uuid=e355f26a-9118-4f49-961e-37e2e0506fd9" ] }, { "id" : "ITEM-3", "itemData" : { "DOI" : "10.1101/gad.870801", "ISSN" : "0890-9369", "abstract" : "The Drosophila brain tumor (brat) gene encodes a member of the conserved NHL family of proteins, which appear to regulate differentiation and growth in a variety of organisms. One of the founding family members, Caenorhabditis elegans LIN-41, is thought to control posttranscriptional gene expression. However, the mechanism by which LIN-41, or any other NHL protein, acts has not been clear. Using a yeast \"four-hybrid\" interaction assay, we show that Brain Tumor is recruited to hunchback (hb) mRNA through interactions with Nanos and Pumilio, which bind to the RNA to repress its translation. Interaction with the Nanos/Pumilio/RNA complex is mediated by the Brat NHL domain; single amino acid substitutions in this domain compromise quaternary complex assembly in vitro and hb regulation in vivo. Thus, recruitment of Brat is necessary for translational repression and the normal development of posterior embryonic pattern. In addition to regulating abdominal segmentation, previous genetic analysis has shown that Brat, Nanos, and Pumilio govern a variety of developmental processes. We examined the role of Brat in two of these processes-regulation of maternal Cyclin B mRNA in the embryo and regulation of imaginal disc development. The results of these experiments suggest that NHL domain proteins are recruited to various mRNAs by combinatorial protein-protein interactions.", "author" : [ { "dropping-particle" : "", "family" : "Sonoda", "given" : "J", "non-dropping-particle" : "", "parse-names" : false, "suffix" : "" }, { "dropping-particle" : "", "family" : "Wharton", "given" : "R P", "non-dropping-particle" : "", "parse-names" : false, "suffix" : "" } ], "container-title" : "Genes &amp; development", "id" : "ITEM-3", "issue" : "6", "issued" : { "date-parts" : [ [ "2001", "3", "15" ] ] }, "language" : "eng", "page" : "762-773", "publisher" : "Cold Spring Harbor Laboratory Press", "title" : "Drosophila Brain Tumor is a translational repressor", "title-short" : "Sonoda2001d", "type" : "article-journal", "volume" : "15" }, "uris" : [ "http://www.mendeley.com/documents/?uuid=80170617-ee90-4e95-9cc3-e7e2909ffc17" ] } ], "mendeley" : { "formattedCitation" : "[@Arvola2017n; @Harris2011i; @Sonoda2001d]", "plainTextFormattedCitation" : "[@Arvola2017n; @Harris2011i; @Sonoda2001d]", "previouslyFormattedCitation" : "@[Arvola2017n,Harris2011i,Sonoda2001d]" }, "properties" : { "formattedCitation" : "(Arvola et al., 2017; Harris et al., 2011; Sonoda &amp; Wharton, 2001)", "noteIndex" : 0, "plainCitation" : "(Arvola et al., 2017; Harris et al., 2011; Sonoda &amp; Wharton, 2001)" }, "schema" : "https://github.com/citation-style-language/schema/raw/master/csl-citation.json" }</w:instrText>
      </w:r>
      <w:r w:rsidR="00907B29" w:rsidRPr="00796F25">
        <w:fldChar w:fldCharType="separate"/>
      </w:r>
      <w:r w:rsidR="0099569E" w:rsidRPr="0099569E">
        <w:rPr>
          <w:noProof/>
        </w:rPr>
        <w:t>[@Arvola2017n; @Harris2011i; @Sonoda2001d]</w:t>
      </w:r>
      <w:r w:rsidR="00907B29" w:rsidRPr="00796F25">
        <w:fldChar w:fldCharType="end"/>
      </w:r>
      <w:r w:rsidR="00907B29" w:rsidRPr="00796F25">
        <w:t xml:space="preserve">. </w:t>
      </w:r>
      <w:r w:rsidRPr="00796F25">
        <w:t xml:space="preserve">While </w:t>
      </w:r>
      <w:r w:rsidR="009018D8" w:rsidRPr="009018D8">
        <w:rPr>
          <w:i/>
        </w:rPr>
        <w:t>brat</w:t>
      </w:r>
      <w:r w:rsidRPr="00796F25">
        <w:t xml:space="preserve"> mRNA is expressed in the GSC</w:t>
      </w:r>
      <w:r w:rsidR="00FD40F6">
        <w:t>,</w:t>
      </w:r>
      <w:r w:rsidRPr="00796F25">
        <w:t xml:space="preserve"> it is specifically repressed by Nos </w:t>
      </w:r>
      <w:r w:rsidRPr="00796F25">
        <w:lastRenderedPageBreak/>
        <w:t xml:space="preserve">and </w:t>
      </w:r>
      <w:r w:rsidRPr="00271D9C">
        <w:t>Pum</w:t>
      </w:r>
      <w:r w:rsidR="00FD40F6" w:rsidRPr="00271D9C">
        <w:t xml:space="preserve"> </w:t>
      </w:r>
      <w:r w:rsidR="00271D9C">
        <w:t>.</w:t>
      </w:r>
      <w:r w:rsidRPr="00796F25">
        <w:t xml:space="preserve"> In addition to these targets, several </w:t>
      </w:r>
      <w:r w:rsidR="00B36645" w:rsidRPr="00796F25">
        <w:t>differentiati</w:t>
      </w:r>
      <w:r w:rsidR="00B36645">
        <w:t>on</w:t>
      </w:r>
      <w:r w:rsidR="00B36645" w:rsidRPr="00796F25">
        <w:t xml:space="preserve"> </w:t>
      </w:r>
      <w:r w:rsidRPr="00796F25">
        <w:t xml:space="preserve">promoting mRNAs such as </w:t>
      </w:r>
      <w:r w:rsidRPr="00796F25">
        <w:rPr>
          <w:i/>
        </w:rPr>
        <w:t>meiP26</w:t>
      </w:r>
      <w:r w:rsidRPr="00796F25">
        <w:t xml:space="preserve"> are also repressed </w:t>
      </w:r>
      <w:r w:rsidR="00907B29" w:rsidRPr="00796F25">
        <w:fldChar w:fldCharType="begin" w:fldLock="1"/>
      </w:r>
      <w:r w:rsidR="0099569E">
        <w:instrText>ADDIN CSL_CITATION { "citationID" : "ALv649im", "citationItems" : [ { "id" : "ITEM-1",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1", "issue" : "5", "issued" : { "date-parts" : [ [ "2013", "11", "7" ] ] }, "language" : "eng", "page" : "411-424", "publisher" : "Elsevier", "title" : "The CCR4 deadenylase acts with Nanos and Pumilio in the fine-tuning of Mei-P26 expression to promote germline stem cell self-renewal", "title-short" : "Joly2013f", "type" : "article-journal", "volume" : "1" }, "uris" : [ "http://www.mendeley.com/documents/?uuid=f1add28b-fccb-4c2f-9842-f7b29d683bee" ] } ], "mendeley" : { "formattedCitation" : "[@Joly2013f]", "plainTextFormattedCitation" : "[@Joly2013f]", "previouslyFormattedCitation" : "@[Joly2013f]" }, "properties" : { "formattedCitation" : "(Joly et al., 2013)", "noteIndex" : 0, "plainCitation" : "(Joly et al., 2013)" }, "schema" : "https://github.com/citation-style-language/schema/raw/master/csl-citation.json" }</w:instrText>
      </w:r>
      <w:r w:rsidR="00907B29" w:rsidRPr="00796F25">
        <w:fldChar w:fldCharType="separate"/>
      </w:r>
      <w:r w:rsidR="0099569E" w:rsidRPr="0099569E">
        <w:rPr>
          <w:noProof/>
        </w:rPr>
        <w:t>[@Joly2013f]</w:t>
      </w:r>
      <w:r w:rsidR="00907B29" w:rsidRPr="00796F25">
        <w:fldChar w:fldCharType="end"/>
      </w:r>
      <w:r w:rsidR="00907B29" w:rsidRPr="00796F25">
        <w:t xml:space="preserve">. </w:t>
      </w:r>
      <w:r w:rsidRPr="00796F25">
        <w:t xml:space="preserve">Thus, in the GSCs, a combination of Pum, Nos and CCR4-Not complex </w:t>
      </w:r>
      <w:r w:rsidR="00B36645">
        <w:t>are</w:t>
      </w:r>
      <w:r w:rsidR="00B36645" w:rsidRPr="00796F25">
        <w:t xml:space="preserve"> </w:t>
      </w:r>
      <w:r w:rsidRPr="00796F25">
        <w:t>required for repressing translation of several critical differentiation promoting mRNAs</w:t>
      </w:r>
      <w:r w:rsidR="00B36645">
        <w:t xml:space="preserve"> </w:t>
      </w:r>
      <w:r w:rsidR="00AB1996">
        <w:fldChar w:fldCharType="begin" w:fldLock="1"/>
      </w:r>
      <w:r w:rsidR="0099569E">
        <w:instrText>ADDIN CSL_CITATION { "citationID" : "bKux6mhC", "citationItems" : [ { "id" : "ITEM-1", "itemData" : { "DOI" : "10.1083/jcb.201407102", "ISSN" : "0021-9525", "author" : [ { "dropping-particle" : "", "family" : "Slaidina", "given" : "M.", "non-dropping-particle" : "", "parse-names" : false, "suffix" : "" }, { "dropping-particle" : "", "family" : "Lehmann", "given" : "R.", "non-dropping-particle" : "", "parse-names" : false, "suffix" : "" } ], "container-title" : "The Journal of Cell Biology", "id" : "ITEM-1", "issue" : "1", "issued" : { "date-parts" : [ [ "2014" ] ] }, "page" : "13-21", "title" : "Cell biology in development: Translational control in germline stem cell development", "title-short" : "Slaidina2014n", "type" : "article-journal", "volume" : "207" }, "uris" : [ "http://www.mendeley.com/documents/?uuid=c107521b-650b-477b-9f73-412dc0ff353a" ] }, { "id" : "ITEM-2",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2",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id" : "ITEM-3",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3", "issue" : "10", "issued" : { "date-parts" : [ [ "2012", "10", "1" ] ] }, "language" : "eng", "page" : "a012294", "publisher" : "Cold Spring Harbor Laboratory Press", "title" : "mRNA localization and translational control in Drosophila oogenesis", "title-short" : "Lasko2012a", "type" : "article-journal", "volume" : "4" }, "uris" : [ "http://www.mendeley.com/documents/?uuid=8c50edbf-99f9-4cc5-853a-3689f021ab37" ] }, { "id" : "ITEM-4",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4", "issue" : "2", "issued" : { "date-parts" : [ [ "2000" ] ] }, "page" : "51-56", "title" : "The Drosophila melanogaster genome: Translation factors and RNA binding proteins", "title-short" : "Lasko2000", "type" : "article-journal", "volume" : "150" }, "uris" : [ "http://www.mendeley.com/documents/?uuid=b28949da-0a01-4adc-8daf-8e68e5b04237" ] } ], "mendeley" : { "formattedCitation" : "[@Flora2018k; @Lasko2012a; @Lasko2000; @Slaidina2014n]", "plainTextFormattedCitation" : "[@Flora2018k; @Lasko2012a; @Lasko2000; @Slaidina2014n]", "previouslyFormattedCitation" : "@[Flora2018k,Lasko2000,Lasko2012a,Slaidina2014n]" }, "properties" : { "formattedCitation" : "(Flora, Wong-Deyrup, et al., 2018; Lasko, 2000, 2012; Slaidina &amp; Lehmann, 2014a)", "noteIndex" : 0, "plainCitation" : "(Flora, Wong-Deyrup, et al., 2018; Lasko, 2000, 2012; Slaidina &amp; Lehmann, 2014a)" }, "schema" : "https://github.com/citation-style-language/schema/raw/master/csl-citation.json" }</w:instrText>
      </w:r>
      <w:r w:rsidR="00AB1996">
        <w:fldChar w:fldCharType="separate"/>
      </w:r>
      <w:r w:rsidR="0099569E" w:rsidRPr="0099569E">
        <w:rPr>
          <w:noProof/>
        </w:rPr>
        <w:t>[@Flora2018k; @Lasko2012a; @Lasko2000; @Slaidina2014n]</w:t>
      </w:r>
      <w:r w:rsidR="00AB1996">
        <w:fldChar w:fldCharType="end"/>
      </w:r>
      <w:r w:rsidR="00AB1996">
        <w:t>.</w:t>
      </w:r>
    </w:p>
    <w:p w14:paraId="63883495" w14:textId="77777777" w:rsidR="00780E6A" w:rsidRPr="00796F25" w:rsidRDefault="00D126B7" w:rsidP="00842C68">
      <w:pPr>
        <w:spacing w:line="480" w:lineRule="auto"/>
      </w:pPr>
      <w:r w:rsidRPr="00796F25">
        <w:t xml:space="preserve"> </w:t>
      </w:r>
    </w:p>
    <w:p w14:paraId="7B561BC8" w14:textId="340480A3" w:rsidR="00780E6A" w:rsidRPr="00796F25" w:rsidRDefault="00D126B7" w:rsidP="00842C68">
      <w:pPr>
        <w:spacing w:line="480" w:lineRule="auto"/>
      </w:pPr>
      <w:r w:rsidRPr="00796F25">
        <w:t>Subsequent differentiation of the GSC daughter</w:t>
      </w:r>
      <w:r w:rsidR="002B0E37">
        <w:t>s</w:t>
      </w:r>
      <w:r w:rsidRPr="00796F25">
        <w:t xml:space="preserve"> relies on several factors to repress expression of </w:t>
      </w:r>
      <w:r w:rsidRPr="00796F25">
        <w:rPr>
          <w:i/>
        </w:rPr>
        <w:t>nos</w:t>
      </w:r>
      <w:r w:rsidRPr="00796F25">
        <w:t xml:space="preserve"> mRNA</w:t>
      </w:r>
      <w:r w:rsidR="002B0E37">
        <w:t xml:space="preserve"> </w:t>
      </w:r>
      <w:r w:rsidR="00AB1996">
        <w:fldChar w:fldCharType="begin" w:fldLock="1"/>
      </w:r>
      <w:r w:rsidR="0099569E">
        <w:instrText>ADDIN CSL_CITATION { "citationID" : "vjt30oov", "citationItems" : [ { "id" : "ITEM-1",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1", "issue" : "2", "issued" : { "date-parts" : [ [ "2000" ] ] }, "page" : "51-56", "title" : "The Drosophila melanogaster genome: Translation factors and RNA binding proteins", "title-short" : "Lasko2000", "type" : "article-journal", "volume" : "150" }, "uris" : [ "http://www.mendeley.com/documents/?uuid=b28949da-0a01-4adc-8daf-8e68e5b04237" ] }, { "id" : "ITEM-2",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2", "issue" : "10", "issued" : { "date-parts" : [ [ "2012", "10", "1" ] ] }, "language" : "eng", "page" : "a012294", "publisher" : "Cold Spring Harbor Laboratory Press", "title" : "mRNA localization and translational control in Drosophila oogenesis", "title-short" : "Lasko2012a", "type" : "article-journal", "volume" : "4" }, "uris" : [ "http://www.mendeley.com/documents/?uuid=8c50edbf-99f9-4cc5-853a-3689f021ab37" ] } ], "mendeley" : { "formattedCitation" : "[@Lasko2012a; @Lasko2000]", "plainTextFormattedCitation" : "[@Lasko2012a; @Lasko2000]", "previouslyFormattedCitation" : "@[Lasko2000,Lasko2012a]" }, "properties" : { "formattedCitation" : "(Lasko, 2000, 2012)", "noteIndex" : 0, "plainCitation" : "(Lasko, 2000, 2012)" }, "schema" : "https://github.com/citation-style-language/schema/raw/master/csl-citation.json" }</w:instrText>
      </w:r>
      <w:r w:rsidR="00AB1996">
        <w:fldChar w:fldCharType="separate"/>
      </w:r>
      <w:r w:rsidR="0099569E" w:rsidRPr="0099569E">
        <w:rPr>
          <w:noProof/>
        </w:rPr>
        <w:t>[@Lasko2012a; @Lasko2000]</w:t>
      </w:r>
      <w:r w:rsidR="00AB1996">
        <w:fldChar w:fldCharType="end"/>
      </w:r>
      <w:r w:rsidR="00AB1996">
        <w:t xml:space="preserve">. </w:t>
      </w:r>
      <w:r w:rsidRPr="00796F25">
        <w:t xml:space="preserve">Differentiation is initiated upon Bam expression in the CB, where Bam and its binding partner benign gonial cell neoplasm (Bgcn) act through a sequence in the </w:t>
      </w:r>
      <w:r w:rsidRPr="00796F25">
        <w:rPr>
          <w:i/>
        </w:rPr>
        <w:t>nos</w:t>
      </w:r>
      <w:r w:rsidRPr="00796F25">
        <w:t xml:space="preserve"> 3’ UTR to its inhibit translation </w:t>
      </w:r>
      <w:r w:rsidR="00752DEC" w:rsidRPr="00796F25">
        <w:t>(Figure 4)</w:t>
      </w:r>
      <w:r w:rsidR="00796F25">
        <w:t xml:space="preserve"> </w:t>
      </w:r>
      <w:r w:rsidR="00907B29" w:rsidRPr="00796F25">
        <w:fldChar w:fldCharType="begin" w:fldLock="1"/>
      </w:r>
      <w:r w:rsidR="0099569E">
        <w:instrText>ADDIN CSL_CITATION { "citationID" : "KtU4FXqS", "citationItems" : [ { "id" : "ITEM-1", "itemData" : { "DOI" : "10.1073/pnas.0901452106", "abstract" : "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2032-UTR, suggesting that Nos is regulated by translational repression. Ectopic Bam causes differentiation of GSCs, and this activity depends on the endogenous nos 3\u2032-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 "author" : [ { "dropping-particle" : "", "family" : "Li", "given" : "Yun", "non-dropping-particle" : "", "parse-names" : false, "suffix" : "" }, { "dropping-particle" : "", "family" : "Minor", "given" : "Nicole T", "non-dropping-particle" : "", "parse-names" : false, "suffix" : "" }, { "dropping-particle" : "", "family" : "Park", "given" : "Joseph K", "non-dropping-particle" : "", "parse-names" : false, "suffix" : "" }, { "dropping-particle" : "", "family" : "McKearin", "given" : "Dennis M", "non-dropping-particle" : "", "parse-names" : false, "suffix" : "" }, { "dropping-particle" : "", "family" : "Maines", "given" : "Jean Z", "non-dropping-particle" : "", "parse-names" : false, "suffix" : "" } ], "container-title" : "Proceedings of the National Academy of Sciences", "id" : "ITEM-1", "issue" : "23", "issued" : { "date-parts" : [ [ "2009", "6", "9" ] ] }, "page" : "9304 LP  - 9309", "title" : "Bam and Bgcn antagonize &amp;lt;em&amp;gt;Nanos&amp;lt;/em&amp;gt;-dependent germ-line stem cell maintenance", "title-short" : "Li2009h", "type" : "article-journal", "volume" : "106" }, "uri" : [ "http://www.mendeley.com/documents/?uuid=203ffb06-ce09-4ad6-8127-b2f2869b4ebc" ], "uris" : [ "http://www.mendeley.com/documents/?uuid=203ffb06-ce09-4ad6-8127-b2f2869b4ebc" ] }, { "id" : "ITEM-2", "itemData" : { "DOI" : "10.1091/mbc.E18-06-0385", "ISSN" : "1059-1524", "abstract" : "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 "author" : [ { "dropping-particle" : "", "family" : "McCarthy", "given" : "Alicia", "non-dropping-particle" : "", "parse-names" : false, "suffix" : "" }, { "dropping-particle" : "", "family" : "Deiulio", "given" : "Aron", "non-dropping-particle" : "", "parse-names" : false, "suffix" : "" }, { "dropping-particle" : "", "family" : "Martin", "given" : "Elliot Todd", "non-dropping-particle" : "", "parse-names" : false, "suffix" : "" }, { "dropping-particle" : "", "family" : "Upadhyay", "given" : "Maitreyi", "non-dropping-particle" : "", "parse-names" : false, "suffix" : "" }, { "dropping-particle" : "", "family" : "Rangan", "given" : "Prashanth", "non-dropping-particle" : "", "parse-names" : false, "suffix" : "" } ], "container-title" : "Molecular Biology of the Cell", "id" : "ITEM-2", "issue" : "24", "issued" : { "date-parts" : [ [ "2018", "9", "19" ] ] }, "note" : "doi: 10.1091/mbc.E18-06-0385", "page" : "2933-2945", "publisher" : "American Society for Cell Biology (mboc)", "title" : "Tip60 complex promotes expression of a differentiation factor to regulate germline differentiation in female Drosophila", "title-short" : "McCarthy2018h", "type" : "article-journal", "volume" : "29" }, "uris" : [ "http://www.mendeley.com/documents/?uuid=a2a44d3b-9693-4d99-a8ed-d08eb940b218" ] } ], "mendeley" : { "formattedCitation" : "[@Li2009h; @McCarthy2018h]", "plainTextFormattedCitation" : "[@Li2009h; @McCarthy2018h]", "previouslyFormattedCitation" : "@[Li2009h,McCarthy2018h]" }, "properties" : { "formattedCitation" : "(Y. Li et al., 2009; McCarthy et al., 2018)", "noteIndex" : 0, "plainCitation" : "(Y. Li et al., 2009; McCarthy et al., 2018)" }, "schema" : "https://github.com/citation-style-language/schema/raw/master/csl-citation.json" }</w:instrText>
      </w:r>
      <w:r w:rsidR="00907B29" w:rsidRPr="00796F25">
        <w:fldChar w:fldCharType="separate"/>
      </w:r>
      <w:r w:rsidR="0099569E" w:rsidRPr="0099569E">
        <w:rPr>
          <w:noProof/>
        </w:rPr>
        <w:t>[@Li2009h; @McCarthy2018h]</w:t>
      </w:r>
      <w:r w:rsidR="00907B29" w:rsidRPr="00796F25">
        <w:fldChar w:fldCharType="end"/>
      </w:r>
      <w:r w:rsidR="00907B29" w:rsidRPr="00796F25">
        <w:t xml:space="preserve">. </w:t>
      </w:r>
      <w:r w:rsidRPr="00796F25">
        <w:t xml:space="preserve">This repression mechanism includes deadenylation activity by Twin, which works in conjunction with Bam and Bgcn </w:t>
      </w:r>
      <w:r w:rsidR="00907B29" w:rsidRPr="00796F25">
        <w:fldChar w:fldCharType="begin" w:fldLock="1"/>
      </w:r>
      <w:r w:rsidR="0099569E">
        <w:instrText>ADDIN CSL_CITATION { "citationID" : "UcwOf005", "citationItems" : [ { "id" : "ITEM-1", "itemData" : { "DOI" : "https://doi.org/10.1016/j.celrep.2015.10.017", "ISSN" : "2211-1247", "abstract" : "Summary The central question in stem cell regulation is how the balance between self-renewal and differentiation is controlled at the molecular level. This study uses germline stem cells (GSCs) in the Drosophila ovary to demonstrate that the Drosophila CCR4 homolog\u00a0Twin is required intrinsically to promote both GSC\u00a0self-renewal and progeny differentiation. Twin/CCR4 is one of the two catalytic subunits in the highly conserved CCR4-NOT mRNA deadenylase complex. Twin works within the CCR4-NOT complex to intrinsically maintain GSC self-renewal, at least partly by sustaining E-cadherin-mediated GSC-niche interaction and preventing transposable element-induced DNA damage. It promotes GSC progeny differentiation by forming protein complexes with differentiation factors Bam and Bgcn independently of other CCR4-NOT components. Interestingly, Bam can competitively inhibit the association of Twin with Pop2 in the CCR4-NOT complex. Therefore, this study demonstrates that Twin has important intrinsic roles in promoting GSC self-renewal and progeny differentiation by functioning in different protein complexes.", "author" : [ { "dropping-particle" : "", "family" : "Fu", "given" : "Ziwen", "non-dropping-particle" : "", "parse-names" : false, "suffix" : "" }, { "dropping-particle" : "", "family" : "Geng", "given" : "Cuiyun", "non-dropping-particle" : "", "parse-names" : false, "suffix" : "" }, { "dropping-particle" : "", "family" : "Wang", "given" : "Hui", "non-dropping-particle" : "", "parse-names" : false, "suffix" : "" }, { "dropping-particle" : "", "family" : "Yang", "given" : "Zhihao", "non-dropping-particle" : "", "parse-names" : false, "suffix" : "" }, { "dropping-particle" : "", "family" : "Weng", "given" : "Changjiang", "non-dropping-particle" : "", "parse-names" : false, "suffix" : "" }, { "dropping-particle" : "", "family" : "Li", "given" : "Hua", "non-dropping-particle" : "", "parse-names" : false, "suffix" : "" }, { "dropping-particle" : "", "family" : "Deng", "given" : "Lamei", "non-dropping-particle" : "", "parse-names" : false, "suffix" : "" }, { "dropping-particle" : "", "family" : "Liu", "given" : "Luping", "non-dropping-particle" : "", "parse-names" : false, "suffix" : "" }, { "dropping-particle" : "", "family" : "Liu", "given" : "Nan", "non-dropping-particle" : "", "parse-names" : false, "suffix" : "" }, { "dropping-particle" : "", "family" : "Ni", "given" : "Jianquan", "non-dropping-particle" : "", "parse-names" : false, "suffix" : "" }, { "dropping-particle" : "", "family" : "Xie", "given" : "Ting", "non-dropping-particle" : "", "parse-names" : false, "suffix" : "" } ], "container-title" : "Cell Reports", "id" : "ITEM-1", "issue" : "7", "issued" : { "date-parts" : [ [ "2015" ] ] }, "page" : "1366-1379", "title" : "Twin Promotes the Maintenance and Differentiation of Germline Stem Cell Lineage through Modulation of Multiple Pathways", "title-short" : "Fu2015h", "type" : "article-journal", "volume" : "13" }, "uris" : [ "http://www.mendeley.com/documents/?uuid=b0f79e64-9cd6-4a11-b959-d758251f5217" ] } ], "mendeley" : { "formattedCitation" : "[@Fu2015h]", "plainTextFormattedCitation" : "[@Fu2015h]", "previouslyFormattedCitation" : "@[Fu2015h]" }, "properties" : { "formattedCitation" : "(Fu et al., 2015)", "noteIndex" : 0, "plainCitation" : "(Fu et al., 2015)" }, "schema" : "https://github.com/citation-style-language/schema/raw/master/csl-citation.json" }</w:instrText>
      </w:r>
      <w:r w:rsidR="00907B29" w:rsidRPr="00796F25">
        <w:fldChar w:fldCharType="separate"/>
      </w:r>
      <w:r w:rsidR="0099569E" w:rsidRPr="0099569E">
        <w:rPr>
          <w:noProof/>
        </w:rPr>
        <w:t>[@Fu2015h]</w:t>
      </w:r>
      <w:r w:rsidR="00907B29" w:rsidRPr="00796F25">
        <w:fldChar w:fldCharType="end"/>
      </w:r>
      <w:r w:rsidR="00907B29" w:rsidRPr="00796F25">
        <w:t xml:space="preserve">. </w:t>
      </w:r>
      <w:r w:rsidRPr="00796F25">
        <w:t xml:space="preserve">As Nos protein levels decrease in the CB, </w:t>
      </w:r>
      <w:r w:rsidRPr="00796F25">
        <w:rPr>
          <w:i/>
        </w:rPr>
        <w:t>pgc</w:t>
      </w:r>
      <w:r w:rsidRPr="00796F25">
        <w:t xml:space="preserve"> and </w:t>
      </w:r>
      <w:r w:rsidRPr="00796F25">
        <w:rPr>
          <w:i/>
        </w:rPr>
        <w:t>brat</w:t>
      </w:r>
      <w:r w:rsidRPr="00796F25">
        <w:t xml:space="preserve"> mRNAs are translated </w:t>
      </w:r>
      <w:r w:rsidR="001815B4" w:rsidRPr="00796F25">
        <w:fldChar w:fldCharType="begin" w:fldLock="1"/>
      </w:r>
      <w:r w:rsidR="0099569E">
        <w:instrText>ADDIN CSL_CITATION { "citationID" : "iGvjDoZ6",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99569E" w:rsidRPr="0099569E">
        <w:rPr>
          <w:noProof/>
        </w:rPr>
        <w:t>[@Flora2018k]</w:t>
      </w:r>
      <w:r w:rsidR="001815B4" w:rsidRPr="00796F25">
        <w:fldChar w:fldCharType="end"/>
      </w:r>
      <w:r w:rsidR="001815B4" w:rsidRPr="00796F25">
        <w:t xml:space="preserve">. </w:t>
      </w:r>
      <w:r w:rsidRPr="00796F25">
        <w:t xml:space="preserve">The expressed Brat protein now partners with Pum to repress translation of GSC self-renewal genes </w:t>
      </w:r>
      <w:r w:rsidR="00752DEC" w:rsidRPr="00796F25">
        <w:t>(Figure 4)</w:t>
      </w:r>
      <w:r w:rsidR="00796F25">
        <w:t xml:space="preserve"> </w:t>
      </w:r>
      <w:r w:rsidR="001815B4" w:rsidRPr="00796F25">
        <w:fldChar w:fldCharType="begin" w:fldLock="1"/>
      </w:r>
      <w:r w:rsidR="0099569E">
        <w:instrText>ADDIN CSL_CITATION { "citationID" : "7ZaOLSM6", "citationItems" : [ { "id" : "ITEM-1",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1", "issue" : "1", "issued" : { "date-parts" : [ [ "2011", "1", "18" ] ] }, "language" : "eng", "page" : "72-83", "publisher" : "Cell Press", "title" : "Brat promotes stem cell differentiation via control of a bistable switch that restricts BMP signaling", "title-short" : "Harris2011i", "type" : "article-journal", "volume" : "20" }, "uri" : [ "http://www.mendeley.com/documents/?uuid=66aeddbb-7475-4831-9281-4fce9b2db071" ], "uris" : [ "http://www.mendeley.com/documents/?uuid=66aeddbb-7475-4831-9281-4fce9b2db071" ] } ], "mendeley" : { "formattedCitation" : "[@Harris2011i]", "plainTextFormattedCitation" : "[@Harris2011i]", "previouslyFormattedCitation" : "@[Harris2011i]" }, "properties" : { "formattedCitation" : "(Harris et al., 2011)", "noteIndex" : 0, "plainCitation" : "(Harris et al., 2011)" }, "schema" : "https://github.com/citation-style-language/schema/raw/master/csl-citation.json" }</w:instrText>
      </w:r>
      <w:r w:rsidR="001815B4" w:rsidRPr="00796F25">
        <w:fldChar w:fldCharType="separate"/>
      </w:r>
      <w:r w:rsidR="0099569E" w:rsidRPr="0099569E">
        <w:rPr>
          <w:noProof/>
        </w:rPr>
        <w:t>[@Harris2011i]</w:t>
      </w:r>
      <w:r w:rsidR="001815B4" w:rsidRPr="00796F25">
        <w:fldChar w:fldCharType="end"/>
      </w:r>
      <w:r w:rsidR="001815B4" w:rsidRPr="00796F25">
        <w:t xml:space="preserve">. </w:t>
      </w:r>
      <w:r w:rsidRPr="00796F25">
        <w:t>In addition, expression of Mei-P26 increases initiating interactions wit</w:t>
      </w:r>
      <w:r w:rsidR="001815B4" w:rsidRPr="00796F25">
        <w:t xml:space="preserve">h Bam, Bgcn and Sxl. </w:t>
      </w:r>
      <w:r w:rsidRPr="00796F25">
        <w:t xml:space="preserve">Mei-P26 then promotes translational repression of GSC fate promoting genes such as </w:t>
      </w:r>
      <w:r w:rsidRPr="00796F25">
        <w:rPr>
          <w:i/>
        </w:rPr>
        <w:t>nos</w:t>
      </w:r>
      <w:r w:rsidRPr="00796F25">
        <w:t xml:space="preserve">, allowing for further differentiation by cooperating with Bam and Bgcn </w:t>
      </w:r>
      <w:r w:rsidR="001815B4" w:rsidRPr="00796F25">
        <w:fldChar w:fldCharType="begin" w:fldLock="1"/>
      </w:r>
      <w:r w:rsidR="0099569E">
        <w:instrText>ADDIN CSL_CITATION { "citationID" : "svDB1MO2", "citationItems" : [ { "id" : "ITEM-1", "itemData" : { "ISSN" : "1932-6203", "abstract" : "In the Drosophila female germline, spatially and temporally specific translation of mRNAs governs both stem cell maintenance and the differentiation of their progeny. However, the mechanisms that control and coordinate different modes of translational repression within this lineage remain incompletely understood. Here we present data showing that Mei-P26 associates with Bam, Bgcn and Sxl and nanos mRNA during early cyst development, suggesting that this protein helps to repress the translation of nanos mRNA. Together with recently published studies, these data suggest that Mei-P26 mediates both GSC self-renewal and germline differentiation through distinct modes of translational repression depending on the presence of Bam.", "author" : [ { "dropping-particle" : "", "family" : "Li", "given" : "Yun", "non-dropping-particle" : "", "parse-names" : false, "suffix" : "" }, { "dropping-particle" : "", "family" : "Zhang", "given" : "Qiao", "non-dropping-particle" : "", "parse-names" : false, "suffix" : "" }, { "dropping-particle" : "", "family" : "Carreira-Rosario", "given" : "Arnaldo", "non-dropping-particle" : "", "parse-names" : false, "suffix" : "" }, { "dropping-particle" : "", "family" : "Maines", "given" : "Jean Z", "non-dropping-particle" : "", "parse-names" : false, "suffix" : "" }, { "dropping-particle" : "", "family" : "McKearin", "given" : "Dennis M", "non-dropping-particle" : "", "parse-names" : false, "suffix" : "" }, { "dropping-particle" : "", "family" : "Buszczak", "given" : "Michael", "non-dropping-particle" : "", "parse-names" : false, "suffix" : "" } ], "container-title" : "PLOS ONE", "id" : "ITEM-1", "issue" : "3", "issued" : { "date-parts" : [ [ "2013", "3", "20" ] ] }, "page" : "e58301", "publisher" : "Public Library of Science", "title" : "Mei-P26 Cooperates with Bam, Bgcn and Sxl to Promote Early Germline Development in the Drosophila Ovary", "title-short" : "Li2013h", "type" : "article-journal", "volume" : "8" }, "uri" : [ "http://www.mendeley.com/documents/?uuid=e4db9496-878b-4a2a-b51a-e329993b9a5a" ], "uris" : [ "http://www.mendeley.com/documents/?uuid=e4db9496-878b-4a2a-b51a-e329993b9a5a" ] }, { "id" : "ITEM-2",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2", "issue" : "1", "issued" : { "date-parts" : [ [ "2018", "1" ] ] }, "language" : "eng", "page" : "102-117", "publisher-place" : "England", "title" : "The tumor suppressor Brat controls neuronal stem cell lineages by inhibiting Deadpan and Zelda.", "title-short" : "Reichardt2018d", "type" : "article-journal", "volume" : "19" }, "uris" : [ "http://www.mendeley.com/documents/?uuid=6993c76c-6073-4f95-b32f-fa643fb7ea53" ] } ], "mendeley" : { "formattedCitation" : "[@Li2013h; @Reichardt2018d]", "plainTextFormattedCitation" : "[@Li2013h; @Reichardt2018d]", "previouslyFormattedCitation" : "@[Li2013h,Reichardt2018d]" }, "properties" : { "formattedCitation" : "(Y. Li et al., 2013; Reichardt et al., 2018)", "noteIndex" : 0, "plainCitation" : "(Y. Li et al., 2013; Reichardt et al., 2018)" }, "schema" : "https://github.com/citation-style-language/schema/raw/master/csl-citation.json" }</w:instrText>
      </w:r>
      <w:r w:rsidR="001815B4" w:rsidRPr="00796F25">
        <w:fldChar w:fldCharType="separate"/>
      </w:r>
      <w:r w:rsidR="0099569E" w:rsidRPr="0099569E">
        <w:rPr>
          <w:noProof/>
        </w:rPr>
        <w:t>[@Li2013h; @Reichardt2018d]</w:t>
      </w:r>
      <w:r w:rsidR="001815B4" w:rsidRPr="00796F25">
        <w:fldChar w:fldCharType="end"/>
      </w:r>
      <w:r w:rsidR="001815B4" w:rsidRPr="00796F25">
        <w:t xml:space="preserve">. </w:t>
      </w:r>
      <w:r w:rsidRPr="00796F25">
        <w:t>As the CB differentiates into 2-, 4-, 8- and 16- cell cysts, levels of Nanos protein reboun</w:t>
      </w:r>
      <w:r w:rsidR="001815B4" w:rsidRPr="00796F25">
        <w:t xml:space="preserve">d. </w:t>
      </w:r>
      <w:r w:rsidRPr="00796F25">
        <w:t xml:space="preserve">However, in spite of the presence of Nos, Pum partners with Brat to suppress </w:t>
      </w:r>
      <w:r w:rsidRPr="00796F25">
        <w:rPr>
          <w:i/>
        </w:rPr>
        <w:t>pgc</w:t>
      </w:r>
      <w:r w:rsidRPr="00796F25">
        <w:t xml:space="preserve"> translation in</w:t>
      </w:r>
      <w:r w:rsidR="001815B4" w:rsidRPr="00796F25">
        <w:t xml:space="preserve"> the 4- to 16-cell cyst stages </w:t>
      </w:r>
      <w:r w:rsidR="00752DEC" w:rsidRPr="00796F25">
        <w:t>(Figure 4)</w:t>
      </w:r>
      <w:r w:rsidR="009018D8">
        <w:t xml:space="preserve"> </w:t>
      </w:r>
      <w:r w:rsidR="001815B4" w:rsidRPr="00796F25">
        <w:fldChar w:fldCharType="begin" w:fldLock="1"/>
      </w:r>
      <w:r w:rsidR="0099569E">
        <w:instrText>ADDIN CSL_CITATION { "citationID" : "v9YEqTEL",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99569E" w:rsidRPr="0099569E">
        <w:rPr>
          <w:noProof/>
        </w:rPr>
        <w:t>[@Flora2018k]</w:t>
      </w:r>
      <w:r w:rsidR="001815B4" w:rsidRPr="00796F25">
        <w:fldChar w:fldCharType="end"/>
      </w:r>
      <w:r w:rsidR="001815B4" w:rsidRPr="00796F25">
        <w:t xml:space="preserve">. </w:t>
      </w:r>
      <w:r w:rsidRPr="00796F25">
        <w:t>Thus, in CBs, absence of Nos allows for Pum to complex with a different subset of proteins as well as license expression of new translational regulators to promote differentiation.</w:t>
      </w:r>
    </w:p>
    <w:p w14:paraId="3174B7D3" w14:textId="77777777" w:rsidR="00780E6A" w:rsidRPr="00796F25" w:rsidRDefault="00D126B7" w:rsidP="00842C68">
      <w:pPr>
        <w:spacing w:line="480" w:lineRule="auto"/>
      </w:pPr>
      <w:r w:rsidRPr="00796F25">
        <w:t xml:space="preserve"> </w:t>
      </w:r>
    </w:p>
    <w:p w14:paraId="65BCF058" w14:textId="4D12A59D" w:rsidR="00780E6A" w:rsidRPr="00796F25" w:rsidRDefault="00D126B7" w:rsidP="00842C68">
      <w:pPr>
        <w:spacing w:line="480" w:lineRule="auto"/>
      </w:pPr>
      <w:r w:rsidRPr="00796F25">
        <w:t xml:space="preserve">After cyst differentiation, Pum protein levels decrease and expression of another translational repressor, Bruno (Bru), increases </w:t>
      </w:r>
      <w:r w:rsidR="001815B4" w:rsidRPr="00796F25">
        <w:fldChar w:fldCharType="begin" w:fldLock="1"/>
      </w:r>
      <w:r w:rsidR="0099569E">
        <w:instrText>ADDIN CSL_CITATION { "citationID" : "EZzxEEcK", "citationItems" : [ { "id" : "ITEM-1", "itemData" : { "DOI" : "https://doi.org/10.1016/0092-8674(95)90393-3", "ISSN" : "0092-8674", "abstract" : "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2032UTR. Addition of BREs to a heterologous mRNA renders it sensitive to translational repression in the ovary.", "author" : [ { "dropping-particle" : "", "family" : "Kim-Ha", "given" : "Jeongsil", "non-dropping-particle" : "", "parse-names" : false, "suffix" : "" }, { "dropping-particle" : "", "family" : "Kerr", "given" : "Karen", "non-dropping-particle" : "", "parse-names" : false, "suffix" : "" }, { "dropping-particle" : "", "family" : "Macdonald", "given" : "Paul M", "non-dropping-particle" : "", "parse-names" : false, "suffix" : "" } ], "container-title" : "Cell", "id" : "ITEM-1", "issue" : "3", "issued" : { "date-parts" : [ [ "1995" ] ] }, "page" : "403-412", "title" : "Translational regulation of oskar mRNA by Bruno, an ovarian RNA-binding protein, is essential", "title-short" : "Kim-Ha1995i", "type" : "article-journal", "volume" : "81" }, "uri" : [ "http://www.mendeley.com/documents/?uuid=78c30457-12f5-44ff-bec3-778d3af67b02" ], "uris" : [ "http://www.mendeley.com/documents/?uuid=78c30457-12f5-44ff-bec3-778d3af67b02" ] }, { "id" : "ITEM-2", "itemData" : { "ISSN" : "0016-6731 (Print)", "PMID" : "2492966", "abstract" : "In mutagenesis screens for recessive female sterile mutations on the second chromosome of Drosophila melanogaster 529 chromosomes were isolated which allow the homozygous females to survive, but cause them to be sterile. In 136 of these lines, mutant females produce morphologically normal eggs which cannot support normal embryonic development. These \"maternal-effect\" mutations fall into 67 complementation groups which define 23 multiply hit and 44 singly hit loci. In eggs from 14 complementation groups development is blocked before the formation of a syncytial blastoderm. In eggs from 12 complementation groups development is abnormal before cellularization, 17 complementation groups cause abnormal cellularization, 12 complementation groups cause changes in cellular morphology in early gastrulation stages, and 12 complementation groups seem to affect later embryonic development.", "author" : [ { "dropping-particle" : "", "family" : "Schupbach", "given" : "T", "non-dropping-particle" : "", "parse-names" : false, "suffix" : "" }, { "dropping-particle" : "", "family" : "Wieschaus", "given" : "E", "non-dropping-particle" : "", "parse-names" : false, "suffix" : "" } ], "container-title" : "Genetics", "id" : "ITEM-2", "issue" : "1", "issued" : { "date-parts" : [ [ "1989", "1" ] ] }, "language" : "eng", "page" : "101-117", "publisher-place" : "United States", "title" : "Female sterile mutations on the second chromosome of Drosophila melanogaster. I.  Maternal effect mutations.", "type" : "article-journal", "volume" : "121" }, "uris" : [ "http://www.mendeley.com/documents/?uuid=b9ddf3ce-eee1-42e0-a5fd-70fc7167ad3b" ] }, { "id" : "ITEM-3", "itemData" : { "ISSN" : "0016-6731 (Print)", "PMID" : "1783295", "abstract" : "In mutagenesis screens for recessive female sterile mutations on the second chromosome of Drosophila melanogaster 528 lines were isolated which allow the homozygous females to survive but cause sterility. In 62 of these lines early stages of oogenesis are affected, and these females usually do not lay any eggs. In 333 lines oogenesis proceeds apparently normally to stage 8 of oogenesis, but morphological defects become often apparent during later stages of oogenesis, and are visible in the defective eggs produced by these females whereas 133 lay eggs that appear morphologically normal, but do not support normal embryonic development. Of the lines 341 have been genetically characterized and define a total of 140 loci on the second chromosome. Not all the loci are specific for oogenesis. From the numbers obtained we estimate that the second chromosome of Drosophila contains about 13 loci that are relatively specific for early oogenesis, 70 loci that are specifically required in mid to late oogenesis, and around 30 maternal-effect lethals.", "author" : [ { "dropping-particle" : "", "family" : "Schupbach", "given" : "T", "non-dropping-particle" : "", "parse-names" : false, "suffix" : "" }, { "dropping-particle" : "", "family" : "Wieschaus", "given" : "E", "non-dropping-particle" : "", "parse-names" : false, "suffix" : "" } ], "container-title" : "Genetics", "id" : "ITEM-3", "issue" : "4", "issued" : { "date-parts" : [ [ "1991", "12" ] ] }, "language" : "eng", "page" : "1119-1136", "publisher-place" : "United States", "title" : "Female sterile mutations on the second chromosome of Drosophila melanogaster. II. Mutations blocking oogenesis or altering egg morphology.", "title-short" : "Schupbach1991f", "type" : "article-journal", "volume" : "129" }, "uri" : [ "http://www.mendeley.com/documents/?uuid=dca7fab0-e4ca-4067-9cab-0e8978717c50" ], "uris" : [ "http://www.mendeley.com/documents/?uuid=dca7fab0-e4ca-4067-9cab-0e8978717c50" ] }, { "id" : "ITEM-4", "itemData" : { "DOI" : "10.1101/gad.11.19.2510", "ISSN" : "0890-9369", "abstract" : "oskar (osk) mRNA is tightly localized to the posterior pole of the Drosophila oocyte, where the subsequent expression of Osk protein directs abdomen and germ-line formation in the developing embryo. Misplaced expression of Osk protein leads to lethal body patterning defects. The Osk message is translationally repressed before and during the localization process, ensuring that Osk protein is only expressed after the mRNA has reached the posterior. An ovarian protein, Bruno (Bru), has been implicated as a translational repressor of osk mRNA. Here we report the isolation of a cDNA encoding Bru using a novel approach to the expression cloning of an RNA-binding protein, and the identification of previously described mutants in the arrest (aret)-locus as mutants in Bru. The mutant phenotype, along with the binding properties of the protein and its pattern of accumulation within the oocyte, indicate that Bru regulates multiple mRNAs involved in female and male gametogenesis as well as early in embryogenesis. Genetic experiments provide further evidence that Bru functions in the translational repression of osk. Intriguingly, we find that Bru interacts physically with Vasa (Vas), an RNA helicase that is a positive regulator of osk translation. Bru belongs to an evolutionarily conserved family of genes, suggesting that Bru-mediated translational regulation may be widespread. Models for the molecular mechanism of Bru function are discussed.", "author" : [ { "dropping-particle" : "", "family" : "Webster", "given" : "P J", "non-dropping-particle" : "", "parse-names" : false, "suffix" : "" }, { "dropping-particle" : "", "family" : "Liang", "given" : "L", "non-dropping-particle" : "", "parse-names" : false, "suffix" : "" }, { "dropping-particle" : "", "family" : "Berg", "given" : "C A", "non-dropping-particle" : "", "parse-names" : false, "suffix" : "" }, { "dropping-particle" : "", "family" : "Lasko", "given" : "P", "non-dropping-particle" : "", "parse-names" : false, "suffix" : "" }, { "dropping-particle" : "", "family" : "Macdonald", "given" : "P M", "non-dropping-particle" : "", "parse-names" : false, "suffix" : "" } ], "container-title" : "Genes &amp; development", "id" : "ITEM-4", "issue" : "19", "issued" : { "date-parts" : [ [ "1997", "10", "1" ] ] }, "language" : "eng", "page" : "2510-2521", "publisher" : "Cold Spring Harbor Laboratory Press", "title" : "Translational repressor bruno plays multiple roles in development and is widely conserved", "title-short" : "Webster1997a", "type" : "article-journal", "volume" : "11" }, "uris" : [ "http://www.mendeley.com/documents/?uuid=33dce2ae-c834-45c4-9b93-1c8b00dd7ede" ] } ], "mendeley" : { "formattedCitation" : "[@Kim-Ha1995i; [CSL STYLE ERROR: reference with no printed form.]; @Schupbach1991f; @Webster1997a]", "plainTextFormattedCitation" : "[@Kim-Ha1995i; [CSL STYLE ERROR: reference with no printed form.]; @Schupbach1991f; @Webster1997a]", "previouslyFormattedCitation" : "@[Kim-Ha1995i,[CSL STYLE ERROR: reference with no printed form.],Schupbach1991f,Webster1997a]" }, "properties" : { "formattedCitation" : "(Kim-Ha et al., 1995; Schupbach &amp; Wieschaus, 1989, 1991; Webster et al., 1997)", "noteIndex" : 0, "plainCitation" : "(Kim-Ha et al., 1995; Schupbach &amp; Wieschaus, 1989, 1991; Webster et al., 1997)" }, "schema" : "https://github.com/citation-style-language/schema/raw/master/csl-citation.json" }</w:instrText>
      </w:r>
      <w:r w:rsidR="001815B4" w:rsidRPr="00796F25">
        <w:fldChar w:fldCharType="separate"/>
      </w:r>
      <w:r w:rsidR="0099569E" w:rsidRPr="0099569E">
        <w:rPr>
          <w:noProof/>
        </w:rPr>
        <w:t>[@Kim-Ha1995i; [CSL STYLE ERROR: reference with no printed form.]; @Schupbach1991f; @Webster1997a]</w:t>
      </w:r>
      <w:r w:rsidR="001815B4" w:rsidRPr="00796F25">
        <w:fldChar w:fldCharType="end"/>
      </w:r>
      <w:r w:rsidR="001815B4" w:rsidRPr="00796F25">
        <w:t xml:space="preserve">. </w:t>
      </w:r>
      <w:r w:rsidRPr="00796F25">
        <w:t xml:space="preserve">Downregulation of Pum expression is critical for the transition from GSC to an oocyte </w:t>
      </w:r>
      <w:r w:rsidR="001815B4" w:rsidRPr="00796F25">
        <w:fldChar w:fldCharType="begin" w:fldLock="1"/>
      </w:r>
      <w:r w:rsidR="0099569E">
        <w:instrText>ADDIN CSL_CITATION { "citationID" : "J5ELXLF0",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itle-short" : "Carreira-Rosario2016e", "type" : "article-journal", "volume" : "36" }, "uri" : [ "http://www.mendeley.com/documents/?uuid=38033ec8-99ef-4800-87d9-926f23d3157b" ], "uris" : [ "http://www.mendeley.com/documents/?uuid=38033ec8-99ef-4800-87d9-926f23d3157b" ] }, { "id" : "ITEM-2",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2", "issue" : "4", "issued" : { "date-parts" : [ [ "1998", "2", "15" ] ] }, "page" : "679 LP  - 690", "title" : "Nanos and Pumilio have critical roles in the development and function of Drosophila germline stem cells", "title-short" : "Forbes1998g", "type" : "article-journal", "volume" : "125" }, "uri" : [ "http://www.mendeley.com/documents/?uuid=6f945910-7b48-4c37-96f1-58ae8a06f2d7" ], "uris" : [ "http://www.mendeley.com/documents/?uuid=6f945910-7b48-4c37-96f1-58ae8a06f2d7" ] } ], "mendeley" : { "formattedCitation" : "[@Carreira-Rosario2016e; @Forbes1998g]", "plainTextFormattedCitation" : "[@Carreira-Rosario2016e; @Forbes1998g]", "previouslyFormattedCitation" : "@[Carreira-Rosario2016e,Forbes1998g]" }, "properties" : { "formattedCitation" : "(Carreira-Rosario et al., 2016; Forbes &amp; Lehmann, 1998)", "noteIndex" : 0, "plainCitation" : "(Carreira-Rosario et al., 2016; Forbes &amp; Lehmann, 1998)" }, "schema" : "https://github.com/citation-style-language/schema/raw/master/csl-citation.json" }</w:instrText>
      </w:r>
      <w:r w:rsidR="001815B4" w:rsidRPr="00796F25">
        <w:fldChar w:fldCharType="separate"/>
      </w:r>
      <w:r w:rsidR="0099569E" w:rsidRPr="0099569E">
        <w:rPr>
          <w:noProof/>
        </w:rPr>
        <w:t>[@Carreira-Rosario2016e; @Forbes1998g]</w:t>
      </w:r>
      <w:r w:rsidR="001815B4" w:rsidRPr="00796F25">
        <w:fldChar w:fldCharType="end"/>
      </w:r>
      <w:r w:rsidR="001815B4" w:rsidRPr="00796F25">
        <w:t xml:space="preserve">. </w:t>
      </w:r>
      <w:r w:rsidRPr="00796F25">
        <w:lastRenderedPageBreak/>
        <w:t xml:space="preserve">Rbfox1, an RBP whose cytoplasmic isoform regulates the translation of specific mRNAs in the </w:t>
      </w:r>
      <w:r w:rsidR="00562EBD">
        <w:t>germline</w:t>
      </w:r>
      <w:r w:rsidRPr="00796F25">
        <w:t xml:space="preserve"> is responsible for repressing Pum translation through binding of a consensus sequence in the </w:t>
      </w:r>
      <w:r w:rsidRPr="00796F25">
        <w:rPr>
          <w:i/>
        </w:rPr>
        <w:t>pum</w:t>
      </w:r>
      <w:r w:rsidRPr="00796F25">
        <w:t xml:space="preserve"> </w:t>
      </w:r>
      <w:r w:rsidR="003372CD">
        <w:t>3’ UTR</w:t>
      </w:r>
      <w:r w:rsidR="00752DEC" w:rsidRPr="00796F25">
        <w:t xml:space="preserve"> (Figure 4)</w:t>
      </w:r>
      <w:r w:rsidR="00092E20" w:rsidRPr="00092E20">
        <w:t xml:space="preserve"> </w:t>
      </w:r>
      <w:r w:rsidR="00092E20" w:rsidRPr="00796F25">
        <w:fldChar w:fldCharType="begin" w:fldLock="1"/>
      </w:r>
      <w:r w:rsidR="0099569E">
        <w:instrText>ADDIN CSL_CITATION { "citationID" : "0pJodNRA",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itle-short" : "Carreira-Rosario2016e", "type" : "article-journal", "volume" : "36" }, "uri" : [ "http://www.mendeley.com/documents/?uuid=38033ec8-99ef-4800-87d9-926f23d3157b" ], "uris" : [ "http://www.mendeley.com/documents/?uuid=38033ec8-99ef-4800-87d9-926f23d3157b" ] } ], "mendeley" : { "formattedCitation" : "[@Carreira-Rosario2016e]", "plainTextFormattedCitation" : "[@Carreira-Rosario2016e]", "previouslyFormattedCitation" : "@[Carreira-Rosario2016e]" }, "properties" : { "formattedCitation" : "(Carreira-Rosario et al., 2016)", "noteIndex" : 0, "plainCitation" : "(Carreira-Rosario et al., 2016)" }, "schema" : "https://github.com/citation-style-language/schema/raw/master/csl-citation.json" }</w:instrText>
      </w:r>
      <w:r w:rsidR="00092E20" w:rsidRPr="00796F25">
        <w:fldChar w:fldCharType="separate"/>
      </w:r>
      <w:r w:rsidR="0099569E" w:rsidRPr="0099569E">
        <w:rPr>
          <w:noProof/>
        </w:rPr>
        <w:t>[@Carreira-Rosario2016e]</w:t>
      </w:r>
      <w:r w:rsidR="00092E20" w:rsidRPr="00796F25">
        <w:fldChar w:fldCharType="end"/>
      </w:r>
      <w:r w:rsidR="00092E20">
        <w:t>.</w:t>
      </w:r>
      <w:r w:rsidRPr="00796F25">
        <w:t xml:space="preserve"> Loss of Rbfox1 leads to an expansion of Pum protein expression and a disruption of differentiation</w:t>
      </w:r>
      <w:r w:rsidR="002B0E37">
        <w:t xml:space="preserve"> </w:t>
      </w:r>
      <w:r w:rsidR="00092E20" w:rsidRPr="00796F25">
        <w:fldChar w:fldCharType="begin" w:fldLock="1"/>
      </w:r>
      <w:r w:rsidR="0099569E">
        <w:instrText>ADDIN CSL_CITATION { "citationID" : "rO0dY8ur",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itle-short" : "Carreira-Rosario2016e", "type" : "article-journal", "volume" : "36" }, "uri" : [ "http://www.mendeley.com/documents/?uuid=38033ec8-99ef-4800-87d9-926f23d3157b" ], "uris" : [ "http://www.mendeley.com/documents/?uuid=38033ec8-99ef-4800-87d9-926f23d3157b" ] } ], "mendeley" : { "formattedCitation" : "[@Carreira-Rosario2016e]", "plainTextFormattedCitation" : "[@Carreira-Rosario2016e]", "previouslyFormattedCitation" : "@[Carreira-Rosario2016e]" }, "properties" : { "formattedCitation" : "(Carreira-Rosario et al., 2016)", "noteIndex" : 0, "plainCitation" : "(Carreira-Rosario et al., 2016)" }, "schema" : "https://github.com/citation-style-language/schema/raw/master/csl-citation.json" }</w:instrText>
      </w:r>
      <w:r w:rsidR="00092E20" w:rsidRPr="00796F25">
        <w:fldChar w:fldCharType="separate"/>
      </w:r>
      <w:r w:rsidR="0099569E" w:rsidRPr="0099569E">
        <w:rPr>
          <w:noProof/>
        </w:rPr>
        <w:t>[@Carreira-Rosario2016e]</w:t>
      </w:r>
      <w:r w:rsidR="00092E20" w:rsidRPr="00796F25">
        <w:fldChar w:fldCharType="end"/>
      </w:r>
      <w:r w:rsidR="00092E20">
        <w:t xml:space="preserve">. </w:t>
      </w:r>
      <w:r w:rsidRPr="00796F25">
        <w:t xml:space="preserve">Repression of Pum levels by Rbfox1 allows for Bru expression </w:t>
      </w:r>
      <w:r w:rsidR="001815B4" w:rsidRPr="00796F25">
        <w:fldChar w:fldCharType="begin" w:fldLock="1"/>
      </w:r>
      <w:r w:rsidR="0099569E">
        <w:instrText>ADDIN CSL_CITATION { "citationID" : "kO4kCi24",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itle-short" : "Carreira-Rosario2016e", "type" : "article-journal", "volume" : "36" }, "uri" : [ "http://www.mendeley.com/documents/?uuid=38033ec8-99ef-4800-87d9-926f23d3157b" ], "uris" : [ "http://www.mendeley.com/documents/?uuid=38033ec8-99ef-4800-87d9-926f23d3157b" ] } ], "mendeley" : { "formattedCitation" : "[@Carreira-Rosario2016e]", "plainTextFormattedCitation" : "[@Carreira-Rosario2016e]", "previouslyFormattedCitation" : "@[Carreira-Rosario2016e]" }, "properties" : { "formattedCitation" : "(Carreira-Rosario et al., 2016)", "noteIndex" : 0, "plainCitation" : "(Carreira-Rosario et al., 2016)" }, "schema" : "https://github.com/citation-style-language/schema/raw/master/csl-citation.json" }</w:instrText>
      </w:r>
      <w:r w:rsidR="001815B4" w:rsidRPr="00796F25">
        <w:fldChar w:fldCharType="separate"/>
      </w:r>
      <w:r w:rsidR="0099569E" w:rsidRPr="0099569E">
        <w:rPr>
          <w:noProof/>
        </w:rPr>
        <w:t>[@Carreira-Rosario2016e]</w:t>
      </w:r>
      <w:r w:rsidR="001815B4" w:rsidRPr="00796F25">
        <w:fldChar w:fldCharType="end"/>
      </w:r>
      <w:r w:rsidR="001815B4" w:rsidRPr="00796F25">
        <w:t xml:space="preserve">. </w:t>
      </w:r>
      <w:r w:rsidRPr="00796F25">
        <w:t xml:space="preserve">Surprisingly, Bru can bind to </w:t>
      </w:r>
      <w:r w:rsidR="00AD6618">
        <w:t>a</w:t>
      </w:r>
      <w:r w:rsidR="00AD6618" w:rsidRPr="00796F25">
        <w:t xml:space="preserve"> </w:t>
      </w:r>
      <w:r w:rsidRPr="00796F25">
        <w:t xml:space="preserve">sequence in the </w:t>
      </w:r>
      <w:r w:rsidR="003372CD">
        <w:t>3’ UTR</w:t>
      </w:r>
      <w:r w:rsidRPr="00796F25">
        <w:t xml:space="preserve"> that is very s</w:t>
      </w:r>
      <w:r w:rsidR="001815B4" w:rsidRPr="00796F25">
        <w:t xml:space="preserve">imilar to Pum binding sequence </w:t>
      </w:r>
      <w:r w:rsidR="00752DEC" w:rsidRPr="00796F25">
        <w:t>(Figure 4)</w:t>
      </w:r>
      <w:r w:rsidR="001815B4" w:rsidRPr="00796F25">
        <w:fldChar w:fldCharType="begin" w:fldLock="1"/>
      </w:r>
      <w:r w:rsidR="0099569E">
        <w:instrText>ADDIN CSL_CITATION { "citationID" : "RsdhcKGI", "citationItems" : [ { "id" : "ITEM-1", "itemData" : { "DOI" : "10.4161/rna.8.6.17542", "ISSN" : "1555-8584", "abstract" : "Bruno protein binds to multiple sites - BREs - in the oskar mRNA 3' UTR, thereby controlling oskar mRNA translation. Bruno also binds and regulates other mRNAs, although the binding sites have not yet been defined. Bruno has three RRM type RNA binding motifs, two near the amino terminus and an extended RRM at the C terminus. Two domains of Bruno, the first two RRMs (RRM1+2), and the extended RRM (RRM3+) - can each bind with specificity to the oskar mRNA regulatory regions; these and Bruno were used for in vitro selections. Anti-RRM3+ aptamers include long, highly constrained motifs, including one corresponding to the previously identified BRE. Anti-RRM1+2 aptamers lack constrained motifs, but are biased towards classes of short and variable sequences. Bruno itself selects for several motifs, including some of those bound by RRM3+. We propose that the different RNA binding domains allow for combinatorial binding, with extended Bruno binding sites assembled from sequences bound by the individual domains. Examples of such sites were identified in known targets of Bruno, and shown to confer Bruno-dependent translational repression in vivo. Other proteins with multiple RRMs may employ combinatorial binding to achieve high levels of specificity and affinity.", "author" : [ { "dropping-particle" : "", "family" : "Reveal", "given" : "Brad", "non-dropping-particle" : "", "parse-names" : false, "suffix" : "" }, { "dropping-particle" : "", "family" : "Garcia", "given" : "Carlos", "non-dropping-particle" : "", "parse-names" : false, "suffix" : "" }, { "dropping-particle" : "", "family" : "Ellington", "given" : "Andrew", "non-dropping-particle" : "", "parse-names" : false, "suffix" : "" }, { "dropping-particle" : "", "family" : "Macdonald", "given" : "Paul M", "non-dropping-particle" : "", "parse-names" : false, "suffix" : "" } ], "container-title" : "RNA biology", "edition" : "2011/11/01", "id" : "ITEM-1", "issue" : "6", "issued" : { "date-parts" : [ [ "2011" ] ] }, "language" : "eng", "page" : "1047-1060", "publisher" : "Landes Bioscience", "title" : "Multiple RNA binding domains of Bruno confer recognition of diverse binding sites for translational repression", "title-short" : "Reveal2011j", "type" : "article-journal", "volume" : "8" }, "uri" : [ "http://www.mendeley.com/documents/?uuid=6225b357-f7f6-4b70-8caa-1f841e3a86fc" ], "uris" : [ "http://www.mendeley.com/documents/?uuid=6225b357-f7f6-4b70-8caa-1f841e3a86fc" ] } ], "mendeley" : { "formattedCitation" : "[@Reveal2011j]", "plainTextFormattedCitation" : "[@Reveal2011j]", "previouslyFormattedCitation" : "@[Reveal2011j]" }, "properties" : { "formattedCitation" : "(Reveal et al., 2011)", "noteIndex" : 0, "plainCitation" : "(Reveal et al., 2011)" }, "schema" : "https://github.com/citation-style-language/schema/raw/master/csl-citation.json" }</w:instrText>
      </w:r>
      <w:r w:rsidR="001815B4" w:rsidRPr="00796F25">
        <w:fldChar w:fldCharType="separate"/>
      </w:r>
      <w:r w:rsidR="0099569E" w:rsidRPr="0099569E">
        <w:rPr>
          <w:noProof/>
        </w:rPr>
        <w:t>[@Reveal2011j]</w:t>
      </w:r>
      <w:r w:rsidR="001815B4" w:rsidRPr="00796F25">
        <w:fldChar w:fldCharType="end"/>
      </w:r>
      <w:r w:rsidRPr="00796F25">
        <w:t xml:space="preserve">. Bruno blocks translation initiation by interacting with Cup, a conserved eIF4E binding protein </w:t>
      </w:r>
      <w:r w:rsidR="001815B4" w:rsidRPr="00796F25">
        <w:fldChar w:fldCharType="begin" w:fldLock="1"/>
      </w:r>
      <w:r w:rsidR="0099569E">
        <w:instrText>ADDIN CSL_CITATION { "citationID" : "ciGVHDx1", "citationItems" : [ { "id" : "ITEM-1", "itemData" : { "DOI" : "https://doi.org/10.1016/S1534-5807(03)00400-3", "ISSN" : "1534-5807", "abstract" : "Translational control is a critical process in the spatio-temporal restriction of protein production. In Drosophila oogenesis, translational repression of oskar (osk) RNA during its localization to the posterior pole of the oocyte is essential for embryonic patterning and germ cell formation. This repression is mediated by the osk 3\u2032 UTR binding protein Bruno (Bru), but the underlying mechanism has remained elusive. Here, we report that an ovarian protein, Cup, is required to repress precocious osk translation. Cup binds the 5\u2032-cap binding translation initiation factor eIF4E through a sequence conserved among eIF4E binding proteins. A mutant Cup protein lacking this sequence fails to repress osk translation in vivo. Furthermore, Cup interacts with Bru in a yeast two-hybrid assay, and the Cup-eIF4E complex associates with Bru in an RNA-independent manner. These results suggest that translational repression of osk RNA is achieved through a 5\u2032/3\u2032 interaction mediated by an eIF4E-Cup-Bru complex.", "author" : [ { "dropping-particle" : "", "family" : "Nakamura", "given" : "Akira", "non-dropping-particle" : "", "parse-names" : false, "suffix" : "" }, { "dropping-particle" : "", "family" : "Sato", "given" : "Keiji", "non-dropping-particle" : "", "parse-names" : false, "suffix" : "" }, { "dropping-particle" : "", "family" : "Hanyu-Nakamura", "given" : "Kazuko", "non-dropping-particle" : "", "parse-names" : false, "suffix" : "" } ], "container-title" : "Developmental Cell", "id" : "ITEM-1", "issue" : "1", "issued" : { "date-parts" : [ [ "2004" ] ] }, "page" : "69-78", "title" : "Drosophila Cup Is an eIF4E Binding Protein that Associates with Bruno and Regulates oskar mRNA Translation in Oogenesis", "title-short" : "Nakamura2004g", "type" : "article-journal", "volume" : "6" }, "uri" : [ "http://www.mendeley.com/documents/?uuid=392d5a57-1d96-4bdc-ad5c-82d79469c37e" ], "uris" : [ "http://www.mendeley.com/documents/?uuid=392d5a57-1d96-4bdc-ad5c-82d79469c37e" ] }, { "id" : "ITEM-2", "itemData" : { "abstract" : "Author Summary Proteins are often enriched to specific regions within cells via localization of mRNAs. This phenomenon serves a variety of roles, both bringing together factors involved in particular cellular processes to enhance their efficiency, and in restricting proteins that could do harm if deployed at inappropriate positions. In the latter situation, translational repression prevents expression before mRNA localization, and there must be activation mechanisms to inhibit or override repression. How the processes of mRNA localization and translation are coordinated is not well understood, in part because cellular extracts prepared to study mechanisms in vitro do not retain the spatial information present in the intact cell. We developed an in vivo assay to monitor the pattern of translation in the Drosophila oocyte, where several patterning determinants must be localized to specific regions. Using this assay, we showed that repression of translation by the Bruno protein is inhibited, and we could visualize when and where this occurs during oogenesis. Regional activation occurs not only at the site of mRNA localization, but more broadly in a graded fashion, and it does not require an activation element in the mRNA. We also show that Bruno dimerizes, and that dimerization is important for translational activation.", "author" : [ { "dropping-particle" : "", "family" : "Kim", "given" : "Goheun", "non-dropping-particle" : "", "parse-names" : false, "suffix" : "" }, { "dropping-particle" : "", "family" : "Pai", "given" : "Chin-I", "non-dropping-particle" : "", "parse-names" : false, "suffix" : "" }, { "dropping-particle" : "", "family" : "Sato", "given" : "Keiji", "non-dropping-particle" : "", "parse-names" : false, "suffix" : "" }, { "dropping-particle" : "", "family" : "Person", "given" : "Maria D", "non-dropping-particle" : "", "parse-names" : false, "suffix" : "" }, { "dropping-particle" : "", "family" : "Nakamura", "given" : "Akira", "non-dropping-particle" : "", "parse-names" : false, "suffix" : "" }, { "dropping-particle" : "", "family" : "Macdonald", "given" : "Paul M", "non-dropping-particle" : "", "parse-names" : false, "suffix" : "" } ], "container-title" : "PLOS Genetics", "id" : "ITEM-2", "issue" : "2", "issued" : { "date-parts" : [ [ "2015", "2", "27" ] ] }, "page" : "e1004992", "publisher" : "Public Library of Science", "title" : "Region-Specific Activation of oskar mRNA Translation by Inhibition of Bruno-Mediated Repression", "title-short" : "Kim2015m", "type" : "article-journal", "volume" : "11" }, "uri" : [ "http://www.mendeley.com/documents/?uuid=6a87a03a-c2e1-41cb-bf13-0329b1ecb03e" ], "uris" : [ "http://www.mendeley.com/documents/?uuid=6a87a03a-c2e1-41cb-bf13-0329b1ecb03e" ] } ], "mendeley" : { "formattedCitation" : "[@Kim2015m; @Nakamura2004g]", "plainTextFormattedCitation" : "[@Kim2015m; @Nakamura2004g]", "previouslyFormattedCitation" : "@[Kim2015m,Nakamura2004g]" }, "properties" : { "formattedCitation" : "(G. Kim et al., 2015; Nakamura et al., 2004)", "noteIndex" : 0, "plainCitation" : "(G. Kim et al., 2015; Nakamura et al., 2004)" }, "schema" : "https://github.com/citation-style-language/schema/raw/master/csl-citation.json" }</w:instrText>
      </w:r>
      <w:r w:rsidR="001815B4" w:rsidRPr="00796F25">
        <w:fldChar w:fldCharType="separate"/>
      </w:r>
      <w:r w:rsidR="0099569E" w:rsidRPr="0099569E">
        <w:rPr>
          <w:noProof/>
        </w:rPr>
        <w:t>[@Kim2015m; @Nakamura2004g]</w:t>
      </w:r>
      <w:r w:rsidR="001815B4" w:rsidRPr="00796F25">
        <w:fldChar w:fldCharType="end"/>
      </w:r>
      <w:r w:rsidRPr="00796F25">
        <w:t xml:space="preserve">. In fact, Bru binds the same sequence in the </w:t>
      </w:r>
      <w:r w:rsidRPr="00796F25">
        <w:rPr>
          <w:i/>
        </w:rPr>
        <w:t>pgc</w:t>
      </w:r>
      <w:r w:rsidRPr="00796F25">
        <w:t xml:space="preserve"> 3’ UTR as Nos/Pum to prevent </w:t>
      </w:r>
      <w:r w:rsidRPr="00796F25">
        <w:rPr>
          <w:i/>
        </w:rPr>
        <w:t>pgc</w:t>
      </w:r>
      <w:r w:rsidR="001815B4" w:rsidRPr="00796F25">
        <w:t xml:space="preserve"> translation</w:t>
      </w:r>
      <w:r w:rsidR="00AD6618">
        <w:t xml:space="preserve"> </w:t>
      </w:r>
      <w:r w:rsidR="00AB1996">
        <w:fldChar w:fldCharType="begin" w:fldLock="1"/>
      </w:r>
      <w:r w:rsidR="0099569E">
        <w:instrText>ADDIN CSL_CITATION { "citationID" : "7XDBI9pi",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AB1996">
        <w:fldChar w:fldCharType="separate"/>
      </w:r>
      <w:r w:rsidR="0099569E" w:rsidRPr="0099569E">
        <w:rPr>
          <w:noProof/>
        </w:rPr>
        <w:t>[@Flora2018k]</w:t>
      </w:r>
      <w:r w:rsidR="00AB1996">
        <w:fldChar w:fldCharType="end"/>
      </w:r>
      <w:r w:rsidR="00AB1996">
        <w:t>.</w:t>
      </w:r>
      <w:r w:rsidRPr="00796F25">
        <w:t xml:space="preserve"> This mode of translation repression is not restricted to </w:t>
      </w:r>
      <w:r w:rsidRPr="00796F25">
        <w:rPr>
          <w:i/>
        </w:rPr>
        <w:t>pgc</w:t>
      </w:r>
      <w:r w:rsidRPr="00796F25">
        <w:t xml:space="preserve">, </w:t>
      </w:r>
      <w:r w:rsidR="00AD6618">
        <w:t>rather</w:t>
      </w:r>
      <w:r w:rsidR="00AD6618" w:rsidRPr="00796F25">
        <w:t xml:space="preserve">  </w:t>
      </w:r>
      <w:r w:rsidRPr="00796F25">
        <w:t xml:space="preserve">a cohort of maternal mRNAs are co-regulated by Pum and Bru representing a hand-off mechanism for </w:t>
      </w:r>
      <w:r w:rsidR="00AD6618">
        <w:t xml:space="preserve">repression of </w:t>
      </w:r>
      <w:r w:rsidRPr="00796F25">
        <w:t xml:space="preserve">maternal mRNAs </w:t>
      </w:r>
      <w:r w:rsidR="001815B4" w:rsidRPr="00796F25">
        <w:fldChar w:fldCharType="begin" w:fldLock="1"/>
      </w:r>
      <w:r w:rsidR="0099569E">
        <w:instrText>ADDIN CSL_CITATION { "citationID" : "SnIqVCiB",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itle-short" : "Flora2018k", "type" : "article-journal", "volume" : "25" }, "uri" : [ "http://www.mendeley.com/documents/?uuid=880c0097-56b3-468d-9566-033a53bbd71f" ], "uris" : [ "http://www.mendeley.com/documents/?uuid=880c0097-56b3-468d-9566-033a53bbd71f" ] } ], "mendeley" : { "formattedCitation" : "[@Flora2018k]", "plainTextFormattedCitation" : "[@Flora2018k]", "previouslyFormattedCitation" : "@[Flora2018k]"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99569E" w:rsidRPr="0099569E">
        <w:rPr>
          <w:noProof/>
        </w:rPr>
        <w:t>[@Flora2018k]</w:t>
      </w:r>
      <w:r w:rsidR="001815B4" w:rsidRPr="00796F25">
        <w:fldChar w:fldCharType="end"/>
      </w:r>
      <w:r w:rsidR="001815B4" w:rsidRPr="00796F25">
        <w:t>.</w:t>
      </w:r>
    </w:p>
    <w:p w14:paraId="1C5D3FE1" w14:textId="77777777" w:rsidR="001E2067" w:rsidRPr="00796F25" w:rsidRDefault="001E2067" w:rsidP="00842C68">
      <w:pPr>
        <w:spacing w:line="480" w:lineRule="auto"/>
      </w:pPr>
    </w:p>
    <w:p w14:paraId="40686165" w14:textId="3D27B71B" w:rsidR="001044DF" w:rsidRPr="000B5F91" w:rsidRDefault="001044DF" w:rsidP="005B3C24">
      <w:pPr>
        <w:pStyle w:val="ListParagraph"/>
        <w:numPr>
          <w:ilvl w:val="0"/>
          <w:numId w:val="1"/>
        </w:numPr>
        <w:spacing w:line="480" w:lineRule="auto"/>
        <w:ind w:left="360"/>
        <w:jc w:val="both"/>
        <w:rPr>
          <w:b/>
        </w:rPr>
      </w:pPr>
      <w:r w:rsidRPr="000B5F91">
        <w:rPr>
          <w:b/>
        </w:rPr>
        <w:t>Summary</w:t>
      </w:r>
    </w:p>
    <w:p w14:paraId="7F6D448B" w14:textId="11B94A60" w:rsidR="00B52A32" w:rsidRPr="00796F25" w:rsidRDefault="001044DF" w:rsidP="00842C68">
      <w:pPr>
        <w:spacing w:line="480" w:lineRule="auto"/>
      </w:pPr>
      <w:r w:rsidRPr="00796F25">
        <w:rPr>
          <w:color w:val="000000"/>
          <w:shd w:val="clear" w:color="auto" w:fill="FFFFFF"/>
        </w:rPr>
        <w:t xml:space="preserve">Decades of work using elegant genetics has revealed several paradigms </w:t>
      </w:r>
      <w:r w:rsidR="00AD6618">
        <w:rPr>
          <w:color w:val="000000"/>
          <w:shd w:val="clear" w:color="auto" w:fill="FFFFFF"/>
        </w:rPr>
        <w:t>in which</w:t>
      </w:r>
      <w:r w:rsidRPr="00796F25">
        <w:rPr>
          <w:color w:val="000000"/>
          <w:shd w:val="clear" w:color="auto" w:fill="FFFFFF"/>
        </w:rPr>
        <w:t xml:space="preserve"> splicing machinery, RNA modifying enzymes, ribosome levels, and translational regulation mediates</w:t>
      </w:r>
      <w:r w:rsidR="00AD6618">
        <w:rPr>
          <w:color w:val="000000"/>
          <w:shd w:val="clear" w:color="auto" w:fill="FFFFFF"/>
        </w:rPr>
        <w:t xml:space="preserve"> the</w:t>
      </w:r>
      <w:r w:rsidRPr="00796F25">
        <w:rPr>
          <w:color w:val="000000"/>
          <w:shd w:val="clear" w:color="auto" w:fill="FFFFFF"/>
        </w:rPr>
        <w:t xml:space="preserve"> transition from GSC to oocyte fate. However, several critical details such as the direct targets and mechanisms still need to be deciphered.  </w:t>
      </w:r>
      <w:r w:rsidR="00AD6618">
        <w:rPr>
          <w:color w:val="000000"/>
          <w:shd w:val="clear" w:color="auto" w:fill="FFFFFF"/>
        </w:rPr>
        <w:t xml:space="preserve">Together </w:t>
      </w:r>
      <w:r w:rsidRPr="00796F25">
        <w:rPr>
          <w:color w:val="000000"/>
          <w:shd w:val="clear" w:color="auto" w:fill="FFFFFF"/>
        </w:rPr>
        <w:t xml:space="preserve">the advent of </w:t>
      </w:r>
      <w:r w:rsidR="00AD6618">
        <w:rPr>
          <w:color w:val="000000"/>
          <w:shd w:val="clear" w:color="auto" w:fill="FFFFFF"/>
        </w:rPr>
        <w:t xml:space="preserve">cost-effective </w:t>
      </w:r>
      <w:r w:rsidRPr="00796F25">
        <w:rPr>
          <w:color w:val="000000"/>
          <w:shd w:val="clear" w:color="auto" w:fill="FFFFFF"/>
        </w:rPr>
        <w:t xml:space="preserve">sequencing technologies combined with </w:t>
      </w:r>
      <w:r w:rsidR="00AD6618">
        <w:rPr>
          <w:color w:val="000000"/>
          <w:shd w:val="clear" w:color="auto" w:fill="FFFFFF"/>
        </w:rPr>
        <w:t xml:space="preserve">the increasing </w:t>
      </w:r>
      <w:r w:rsidRPr="00796F25">
        <w:rPr>
          <w:color w:val="000000"/>
          <w:shd w:val="clear" w:color="auto" w:fill="FFFFFF"/>
        </w:rPr>
        <w:t xml:space="preserve">ability to </w:t>
      </w:r>
      <w:r w:rsidR="00AD6618">
        <w:rPr>
          <w:color w:val="000000"/>
          <w:shd w:val="clear" w:color="auto" w:fill="FFFFFF"/>
        </w:rPr>
        <w:t xml:space="preserve">easily </w:t>
      </w:r>
      <w:r w:rsidRPr="00796F25">
        <w:rPr>
          <w:color w:val="000000"/>
          <w:shd w:val="clear" w:color="auto" w:fill="FFFFFF"/>
        </w:rPr>
        <w:t xml:space="preserve">create mutants in previously uncharacterized genes will allow us to further elucidate </w:t>
      </w:r>
      <w:r w:rsidR="00AD6618">
        <w:rPr>
          <w:color w:val="000000"/>
          <w:shd w:val="clear" w:color="auto" w:fill="FFFFFF"/>
        </w:rPr>
        <w:t xml:space="preserve">the </w:t>
      </w:r>
      <w:r w:rsidRPr="00796F25">
        <w:rPr>
          <w:color w:val="000000"/>
          <w:shd w:val="clear" w:color="auto" w:fill="FFFFFF"/>
        </w:rPr>
        <w:t xml:space="preserve">regulatory logic </w:t>
      </w:r>
      <w:r w:rsidR="00AD6618">
        <w:rPr>
          <w:color w:val="000000"/>
          <w:shd w:val="clear" w:color="auto" w:fill="FFFFFF"/>
        </w:rPr>
        <w:t>(underlying or of)</w:t>
      </w:r>
      <w:r w:rsidR="00AD6618" w:rsidRPr="00796F25">
        <w:rPr>
          <w:color w:val="000000"/>
          <w:shd w:val="clear" w:color="auto" w:fill="FFFFFF"/>
        </w:rPr>
        <w:t xml:space="preserve"> </w:t>
      </w:r>
      <w:r w:rsidRPr="00796F25">
        <w:rPr>
          <w:color w:val="000000"/>
          <w:shd w:val="clear" w:color="auto" w:fill="FFFFFF"/>
        </w:rPr>
        <w:t>this critical transition.</w:t>
      </w:r>
    </w:p>
    <w:p w14:paraId="1DEB7512" w14:textId="16F6A04E" w:rsidR="00064ABE" w:rsidRDefault="00064ABE">
      <w:r>
        <w:br w:type="page"/>
      </w:r>
    </w:p>
    <w:p w14:paraId="4E697DDA" w14:textId="5A0C59C3" w:rsidR="000B6E67" w:rsidRDefault="000B6E67" w:rsidP="00842C68">
      <w:pPr>
        <w:spacing w:line="480" w:lineRule="auto"/>
      </w:pPr>
    </w:p>
    <w:p w14:paraId="26DC6702" w14:textId="6FB7FC42" w:rsidR="00AB1C15" w:rsidRPr="00796F25" w:rsidRDefault="00AB1C15" w:rsidP="00842C68">
      <w:pPr>
        <w:spacing w:line="480" w:lineRule="auto"/>
      </w:pPr>
      <w:r>
        <w:fldChar w:fldCharType="begin" w:fldLock="1"/>
      </w:r>
      <w:r w:rsidR="00996CA7">
        <w:instrText xml:space="preserve"> ADDIN ZOTERO_BIBL {"uncited":[],"omitted":[],"custom":[]} CSL_BIBLIOGRAPHY </w:instrText>
      </w:r>
      <w:r>
        <w:fldChar w:fldCharType="separate"/>
      </w:r>
      <w:r w:rsidR="00996CA7">
        <w:t>Automatic citation updates are disabled. To see the bibliography, click Refresh in the Zotero tab.</w:t>
      </w:r>
      <w:r>
        <w:fldChar w:fldCharType="end"/>
      </w:r>
    </w:p>
    <w:p w14:paraId="6CF6EEA8" w14:textId="0FFE7F7C" w:rsidR="00B823B4" w:rsidRPr="00796F25" w:rsidRDefault="00B823B4" w:rsidP="00AB1996">
      <w:pPr>
        <w:widowControl w:val="0"/>
        <w:autoSpaceDE w:val="0"/>
        <w:autoSpaceDN w:val="0"/>
        <w:adjustRightInd w:val="0"/>
        <w:spacing w:line="480" w:lineRule="auto"/>
        <w:ind w:left="480" w:hanging="480"/>
      </w:pPr>
    </w:p>
    <w:p w14:paraId="582E88EF" w14:textId="77777777" w:rsidR="00B823B4" w:rsidRPr="00796F25" w:rsidRDefault="00B823B4" w:rsidP="00842C68">
      <w:pPr>
        <w:spacing w:line="480" w:lineRule="auto"/>
      </w:pPr>
    </w:p>
    <w:p w14:paraId="0C4813DE" w14:textId="77777777" w:rsidR="00B823B4" w:rsidRPr="00796F25" w:rsidRDefault="00B823B4" w:rsidP="00842C68">
      <w:pPr>
        <w:spacing w:line="480" w:lineRule="auto"/>
      </w:pPr>
    </w:p>
    <w:p w14:paraId="442ED35C" w14:textId="77777777" w:rsidR="00B823B4" w:rsidRPr="00796F25" w:rsidRDefault="00B823B4" w:rsidP="00842C68">
      <w:pPr>
        <w:spacing w:line="480" w:lineRule="auto"/>
      </w:pPr>
    </w:p>
    <w:p w14:paraId="536F549A" w14:textId="77777777" w:rsidR="003372CD" w:rsidRDefault="003372CD" w:rsidP="00842C68">
      <w:pPr>
        <w:spacing w:line="480" w:lineRule="auto"/>
      </w:pPr>
    </w:p>
    <w:p w14:paraId="710D6C29" w14:textId="77777777" w:rsidR="003E63D8" w:rsidRDefault="003E63D8" w:rsidP="00842C68">
      <w:pPr>
        <w:spacing w:line="480" w:lineRule="auto"/>
      </w:pPr>
    </w:p>
    <w:p w14:paraId="2AFB6764" w14:textId="77777777" w:rsidR="00321C8A" w:rsidRPr="00796F25" w:rsidRDefault="00321C8A" w:rsidP="00842C68">
      <w:pPr>
        <w:spacing w:line="480" w:lineRule="auto"/>
      </w:pPr>
    </w:p>
    <w:p w14:paraId="6FF33F49" w14:textId="019B96F1" w:rsidR="003372CD" w:rsidRDefault="003372CD" w:rsidP="00842C68">
      <w:pPr>
        <w:spacing w:line="480" w:lineRule="auto"/>
      </w:pPr>
    </w:p>
    <w:p w14:paraId="61CFCBED" w14:textId="77777777" w:rsidR="003372CD" w:rsidRDefault="003372CD" w:rsidP="00842C68">
      <w:pPr>
        <w:spacing w:line="480" w:lineRule="auto"/>
      </w:pPr>
      <w:r>
        <w:br w:type="page"/>
      </w:r>
    </w:p>
    <w:p w14:paraId="7BCF3F66" w14:textId="24D4ED41" w:rsidR="003372CD" w:rsidRPr="00796F25" w:rsidRDefault="003372CD" w:rsidP="00842C68">
      <w:pPr>
        <w:pStyle w:val="p1"/>
        <w:spacing w:line="480" w:lineRule="auto"/>
        <w:jc w:val="left"/>
        <w:rPr>
          <w:rFonts w:ascii="Arial" w:hAnsi="Arial" w:cs="Arial"/>
          <w:sz w:val="22"/>
          <w:szCs w:val="22"/>
        </w:rPr>
      </w:pPr>
      <w:r w:rsidRPr="000041C1">
        <w:rPr>
          <w:rStyle w:val="s1"/>
          <w:rFonts w:ascii="Arial" w:hAnsi="Arial" w:cs="Arial"/>
          <w:b/>
          <w:sz w:val="22"/>
          <w:szCs w:val="22"/>
        </w:rPr>
        <w:lastRenderedPageBreak/>
        <w:t>Figure 1</w:t>
      </w:r>
      <w:commentRangeStart w:id="13"/>
      <w:commentRangeStart w:id="14"/>
      <w:r w:rsidR="000041C1">
        <w:rPr>
          <w:rStyle w:val="s1"/>
          <w:rFonts w:ascii="Arial" w:hAnsi="Arial" w:cs="Arial"/>
          <w:b/>
          <w:sz w:val="22"/>
          <w:szCs w:val="22"/>
        </w:rPr>
        <w:t>.</w:t>
      </w:r>
      <w:r w:rsidRPr="00796F25">
        <w:rPr>
          <w:rStyle w:val="s1"/>
          <w:rFonts w:ascii="Arial" w:hAnsi="Arial" w:cs="Arial"/>
          <w:sz w:val="22"/>
          <w:szCs w:val="22"/>
        </w:rPr>
        <w:t xml:space="preserve"> (A) </w:t>
      </w:r>
      <w:commentRangeEnd w:id="13"/>
      <w:r w:rsidR="00EF0797">
        <w:rPr>
          <w:rStyle w:val="CommentReference"/>
          <w:rFonts w:ascii="Arial" w:hAnsi="Arial" w:cs="Arial"/>
          <w:color w:val="auto"/>
          <w:lang w:val="en"/>
        </w:rPr>
        <w:commentReference w:id="13"/>
      </w:r>
      <w:commentRangeEnd w:id="14"/>
      <w:r w:rsidR="009E39A5">
        <w:rPr>
          <w:rStyle w:val="CommentReference"/>
          <w:rFonts w:ascii="Arial" w:hAnsi="Arial" w:cs="Arial"/>
          <w:color w:val="auto"/>
          <w:lang w:val="en"/>
        </w:rPr>
        <w:commentReference w:id="14"/>
      </w:r>
      <w:r w:rsidRPr="00796F25">
        <w:rPr>
          <w:rStyle w:val="s1"/>
          <w:rFonts w:ascii="Arial" w:hAnsi="Arial" w:cs="Arial"/>
          <w:sz w:val="22"/>
          <w:szCs w:val="22"/>
        </w:rPr>
        <w:t xml:space="preserve">Schematic of </w:t>
      </w:r>
      <w:r w:rsidRPr="00796F25">
        <w:rPr>
          <w:rStyle w:val="s1"/>
          <w:rFonts w:ascii="Arial" w:hAnsi="Arial" w:cs="Arial"/>
          <w:i/>
          <w:sz w:val="22"/>
          <w:szCs w:val="22"/>
        </w:rPr>
        <w:t>Drosophila</w:t>
      </w:r>
      <w:r w:rsidRPr="00796F25">
        <w:rPr>
          <w:rStyle w:val="s1"/>
          <w:rFonts w:ascii="Arial" w:hAnsi="Arial" w:cs="Arial"/>
          <w:sz w:val="22"/>
          <w:szCs w:val="22"/>
        </w:rPr>
        <w:t xml:space="preserve"> a</w:t>
      </w:r>
      <w:r w:rsidR="00C412AE">
        <w:rPr>
          <w:rStyle w:val="s1"/>
          <w:rFonts w:ascii="Arial" w:hAnsi="Arial" w:cs="Arial"/>
          <w:sz w:val="22"/>
          <w:szCs w:val="22"/>
        </w:rPr>
        <w:t>n</w:t>
      </w:r>
      <w:r w:rsidRPr="00796F25">
        <w:rPr>
          <w:rStyle w:val="s1"/>
          <w:rFonts w:ascii="Arial" w:hAnsi="Arial" w:cs="Arial"/>
          <w:sz w:val="22"/>
          <w:szCs w:val="22"/>
        </w:rPr>
        <w:t xml:space="preserve"> ovariole. </w:t>
      </w:r>
      <w:r w:rsidRPr="00796F25">
        <w:rPr>
          <w:rStyle w:val="s1"/>
          <w:rFonts w:ascii="Arial" w:hAnsi="Arial" w:cs="Arial"/>
          <w:i/>
          <w:sz w:val="22"/>
          <w:szCs w:val="22"/>
        </w:rPr>
        <w:t>Drosophila</w:t>
      </w:r>
      <w:r w:rsidRPr="00796F25">
        <w:rPr>
          <w:rStyle w:val="s1"/>
          <w:rFonts w:ascii="Arial" w:hAnsi="Arial" w:cs="Arial"/>
          <w:sz w:val="22"/>
          <w:szCs w:val="22"/>
        </w:rPr>
        <w:t xml:space="preserve"> females have two ovaries consisting of 16–20 ovarioles, which are assembly lines for </w:t>
      </w:r>
      <w:r w:rsidR="00EF0797">
        <w:rPr>
          <w:rStyle w:val="s1"/>
          <w:rFonts w:ascii="Arial" w:hAnsi="Arial" w:cs="Arial"/>
          <w:sz w:val="22"/>
          <w:szCs w:val="22"/>
        </w:rPr>
        <w:t xml:space="preserve">producing </w:t>
      </w:r>
      <w:r w:rsidRPr="00796F25">
        <w:rPr>
          <w:rStyle w:val="s1"/>
          <w:rFonts w:ascii="Arial" w:hAnsi="Arial" w:cs="Arial"/>
          <w:sz w:val="22"/>
          <w:szCs w:val="22"/>
        </w:rPr>
        <w:t>mature egg</w:t>
      </w:r>
      <w:r w:rsidR="00EF0797">
        <w:rPr>
          <w:rStyle w:val="s1"/>
          <w:rFonts w:ascii="Arial" w:hAnsi="Arial" w:cs="Arial"/>
          <w:sz w:val="22"/>
          <w:szCs w:val="22"/>
        </w:rPr>
        <w:t>s</w:t>
      </w:r>
      <w:r w:rsidRPr="00796F25">
        <w:rPr>
          <w:rStyle w:val="s1"/>
          <w:rFonts w:ascii="Arial" w:hAnsi="Arial" w:cs="Arial"/>
          <w:sz w:val="22"/>
          <w:szCs w:val="22"/>
        </w:rPr>
        <w:t>. The germarium, the structure that houses the germline stem cell (GSC), is present at anterior tip of the ovariole. The germline stem cell asymmetrically divides, giving rise to another GSC and a GSC daughter. The daughter cell then will undergo four incomplete rounds of mitosis, giving rise to a 16-cell cyst.</w:t>
      </w:r>
      <w:r w:rsidRPr="00796F25">
        <w:rPr>
          <w:rStyle w:val="apple-converted-space"/>
          <w:rFonts w:ascii="Arial" w:hAnsi="Arial" w:cs="Arial"/>
          <w:sz w:val="22"/>
          <w:szCs w:val="22"/>
        </w:rPr>
        <w:t> O</w:t>
      </w:r>
      <w:r w:rsidRPr="00796F25">
        <w:rPr>
          <w:rStyle w:val="s1"/>
          <w:rFonts w:ascii="Arial" w:hAnsi="Arial" w:cs="Arial"/>
          <w:sz w:val="22"/>
          <w:szCs w:val="22"/>
        </w:rPr>
        <w:t xml:space="preserve">f the 16 cells one will be specified as the egg while the others serve as polyploid nurse cells </w:t>
      </w:r>
      <w:r w:rsidR="00EF0797">
        <w:rPr>
          <w:rStyle w:val="s1"/>
          <w:rFonts w:ascii="Arial" w:hAnsi="Arial" w:cs="Arial"/>
          <w:sz w:val="22"/>
          <w:szCs w:val="22"/>
        </w:rPr>
        <w:t xml:space="preserve">that </w:t>
      </w:r>
      <w:r w:rsidRPr="00796F25">
        <w:rPr>
          <w:rStyle w:val="s1"/>
          <w:rFonts w:ascii="Arial" w:hAnsi="Arial" w:cs="Arial"/>
          <w:sz w:val="22"/>
          <w:szCs w:val="22"/>
        </w:rPr>
        <w:t xml:space="preserve">support </w:t>
      </w:r>
      <w:r w:rsidR="00EF0797">
        <w:rPr>
          <w:rStyle w:val="s1"/>
          <w:rFonts w:ascii="Arial" w:hAnsi="Arial" w:cs="Arial"/>
          <w:sz w:val="22"/>
          <w:szCs w:val="22"/>
        </w:rPr>
        <w:t xml:space="preserve">oocyte and </w:t>
      </w:r>
      <w:r w:rsidRPr="00796F25">
        <w:rPr>
          <w:rStyle w:val="s1"/>
          <w:rFonts w:ascii="Arial" w:hAnsi="Arial" w:cs="Arial"/>
          <w:sz w:val="22"/>
          <w:szCs w:val="22"/>
        </w:rPr>
        <w:t xml:space="preserve">egg development. The surrounding somatic cells encapsulate the 16-cell cyst creating egg chambers. As development proceeds, the nurse cells provide mRNAs and proteins allowing the oocyte to grow in size </w:t>
      </w:r>
      <w:r w:rsidR="00EF0797">
        <w:rPr>
          <w:rStyle w:val="s1"/>
          <w:rFonts w:ascii="Arial" w:hAnsi="Arial" w:cs="Arial"/>
          <w:sz w:val="22"/>
          <w:szCs w:val="22"/>
        </w:rPr>
        <w:t xml:space="preserve">and to </w:t>
      </w:r>
      <w:r w:rsidRPr="00796F25">
        <w:rPr>
          <w:rStyle w:val="s1"/>
          <w:rFonts w:ascii="Arial" w:hAnsi="Arial" w:cs="Arial"/>
          <w:sz w:val="22"/>
          <w:szCs w:val="22"/>
        </w:rPr>
        <w:t xml:space="preserve">eventually </w:t>
      </w:r>
      <w:r w:rsidR="00EF0797" w:rsidRPr="00796F25">
        <w:rPr>
          <w:rStyle w:val="s1"/>
          <w:rFonts w:ascii="Arial" w:hAnsi="Arial" w:cs="Arial"/>
          <w:sz w:val="22"/>
          <w:szCs w:val="22"/>
        </w:rPr>
        <w:t>becom</w:t>
      </w:r>
      <w:r w:rsidR="00EF0797">
        <w:rPr>
          <w:rStyle w:val="s1"/>
          <w:rFonts w:ascii="Arial" w:hAnsi="Arial" w:cs="Arial"/>
          <w:sz w:val="22"/>
          <w:szCs w:val="22"/>
        </w:rPr>
        <w:t>e</w:t>
      </w:r>
      <w:r w:rsidR="00EF0797" w:rsidRPr="00796F25">
        <w:rPr>
          <w:rStyle w:val="s1"/>
          <w:rFonts w:ascii="Arial" w:hAnsi="Arial" w:cs="Arial"/>
          <w:sz w:val="22"/>
          <w:szCs w:val="22"/>
        </w:rPr>
        <w:t xml:space="preserve"> </w:t>
      </w:r>
      <w:r w:rsidRPr="00796F25">
        <w:rPr>
          <w:rStyle w:val="s1"/>
          <w:rFonts w:ascii="Arial" w:hAnsi="Arial" w:cs="Arial"/>
          <w:sz w:val="22"/>
          <w:szCs w:val="22"/>
        </w:rPr>
        <w:t>a mature egg. (B) Inset of a germarium showing the developing germline, with the GSC located at the most anterior tip. Upon differentiation, the CB will undergo 4 incomplete mitotic divisions giving rise to a 16</w:t>
      </w:r>
      <w:r>
        <w:rPr>
          <w:rStyle w:val="s1"/>
          <w:rFonts w:ascii="Arial" w:hAnsi="Arial" w:cs="Arial"/>
          <w:sz w:val="22"/>
          <w:szCs w:val="22"/>
        </w:rPr>
        <w:t>-</w:t>
      </w:r>
      <w:r w:rsidRPr="00796F25">
        <w:rPr>
          <w:rStyle w:val="s1"/>
          <w:rFonts w:ascii="Arial" w:hAnsi="Arial" w:cs="Arial"/>
          <w:sz w:val="22"/>
          <w:szCs w:val="22"/>
        </w:rPr>
        <w:t>cell cyst. Only one cell of the sixteen cells completes meiosis and is destined to become the oocyte.</w:t>
      </w:r>
    </w:p>
    <w:p w14:paraId="58C0395E" w14:textId="77777777" w:rsidR="003372CD" w:rsidRPr="00796F25" w:rsidRDefault="003372CD" w:rsidP="00842C68">
      <w:pPr>
        <w:spacing w:line="480" w:lineRule="auto"/>
        <w:rPr>
          <w:lang w:val="en-US"/>
        </w:rPr>
      </w:pPr>
    </w:p>
    <w:p w14:paraId="6165BB2A" w14:textId="48FA5937" w:rsidR="003372CD" w:rsidRPr="00796F25" w:rsidRDefault="003372CD" w:rsidP="00842C68">
      <w:pPr>
        <w:spacing w:line="480" w:lineRule="auto"/>
        <w:rPr>
          <w:lang w:val="en-US"/>
        </w:rPr>
      </w:pPr>
      <w:r w:rsidRPr="000041C1">
        <w:rPr>
          <w:b/>
          <w:lang w:val="en-US"/>
        </w:rPr>
        <w:t>Figure 2</w:t>
      </w:r>
      <w:r w:rsidR="000041C1">
        <w:rPr>
          <w:b/>
          <w:lang w:val="en-US"/>
        </w:rPr>
        <w:t>.</w:t>
      </w:r>
      <w:r w:rsidRPr="00796F25">
        <w:rPr>
          <w:lang w:val="en-US"/>
        </w:rPr>
        <w:t xml:space="preserve"> Schematic of the pathway that promotes alternative splicing of </w:t>
      </w:r>
      <w:r w:rsidR="00DD6B30">
        <w:rPr>
          <w:i/>
          <w:iCs/>
          <w:lang w:val="en-US"/>
        </w:rPr>
        <w:t xml:space="preserve">sxl </w:t>
      </w:r>
      <w:r w:rsidR="00DD6B30">
        <w:rPr>
          <w:lang w:val="en-US"/>
        </w:rPr>
        <w:t xml:space="preserve">to generate the </w:t>
      </w:r>
      <w:r w:rsidRPr="00796F25">
        <w:rPr>
          <w:lang w:val="en-US"/>
        </w:rPr>
        <w:t xml:space="preserve">female </w:t>
      </w:r>
      <w:r w:rsidR="00DD6B30">
        <w:rPr>
          <w:iCs/>
          <w:lang w:val="en-US"/>
        </w:rPr>
        <w:t xml:space="preserve">sex </w:t>
      </w:r>
      <w:r w:rsidRPr="00DD6B30">
        <w:rPr>
          <w:iCs/>
          <w:lang w:val="en-US"/>
        </w:rPr>
        <w:t>determining</w:t>
      </w:r>
      <w:r w:rsidRPr="00796F25">
        <w:rPr>
          <w:lang w:val="en-US"/>
        </w:rPr>
        <w:t xml:space="preserve"> </w:t>
      </w:r>
      <w:r w:rsidR="00DD6B30">
        <w:rPr>
          <w:lang w:val="en-US"/>
        </w:rPr>
        <w:t>variant</w:t>
      </w:r>
      <w:r w:rsidR="00DD6B30" w:rsidRPr="00796F25">
        <w:rPr>
          <w:lang w:val="en-US"/>
        </w:rPr>
        <w:t xml:space="preserve"> </w:t>
      </w:r>
      <w:r w:rsidRPr="00796F25">
        <w:rPr>
          <w:lang w:val="en-US"/>
        </w:rPr>
        <w:t xml:space="preserve">in the germline. Ovo-B promotes the transcription of </w:t>
      </w:r>
      <w:r w:rsidR="009F1C0B">
        <w:rPr>
          <w:i/>
          <w:iCs/>
          <w:lang w:val="en-US"/>
        </w:rPr>
        <w:t>otu</w:t>
      </w:r>
      <w:r w:rsidR="00DD6B30">
        <w:rPr>
          <w:i/>
          <w:iCs/>
          <w:lang w:val="en-US"/>
        </w:rPr>
        <w:t>,</w:t>
      </w:r>
      <w:r w:rsidR="00DD6B30" w:rsidRPr="00796F25">
        <w:rPr>
          <w:lang w:val="en-US"/>
        </w:rPr>
        <w:t xml:space="preserve"> </w:t>
      </w:r>
      <w:r w:rsidRPr="00796F25">
        <w:rPr>
          <w:lang w:val="en-US"/>
        </w:rPr>
        <w:t xml:space="preserve">which enhances splicing of </w:t>
      </w:r>
      <w:r w:rsidRPr="00796F25">
        <w:rPr>
          <w:i/>
          <w:lang w:val="en-US"/>
        </w:rPr>
        <w:t>sxl</w:t>
      </w:r>
      <w:r w:rsidRPr="00796F25">
        <w:rPr>
          <w:lang w:val="en-US"/>
        </w:rPr>
        <w:t>. The female</w:t>
      </w:r>
      <w:r w:rsidR="00DD6B30">
        <w:rPr>
          <w:lang w:val="en-US"/>
        </w:rPr>
        <w:t>-</w:t>
      </w:r>
      <w:r w:rsidRPr="00796F25">
        <w:rPr>
          <w:lang w:val="en-US"/>
        </w:rPr>
        <w:t xml:space="preserve">specific splice form of </w:t>
      </w:r>
      <w:r w:rsidRPr="00796F25">
        <w:rPr>
          <w:i/>
          <w:lang w:val="en-US"/>
        </w:rPr>
        <w:t>sxl</w:t>
      </w:r>
      <w:r w:rsidRPr="00796F25">
        <w:rPr>
          <w:lang w:val="en-US"/>
        </w:rPr>
        <w:t xml:space="preserve"> is further enhanced by </w:t>
      </w:r>
      <w:r w:rsidR="00DD6B30">
        <w:rPr>
          <w:lang w:val="en-US"/>
        </w:rPr>
        <w:t xml:space="preserve">RNA modification by the </w:t>
      </w:r>
      <w:r w:rsidRPr="00796F25">
        <w:rPr>
          <w:lang w:val="en-US"/>
        </w:rPr>
        <w:t>m6A writer. Formation of the female</w:t>
      </w:r>
      <w:r>
        <w:rPr>
          <w:lang w:val="en-US"/>
        </w:rPr>
        <w:t>-</w:t>
      </w:r>
      <w:r w:rsidRPr="00796F25">
        <w:rPr>
          <w:lang w:val="en-US"/>
        </w:rPr>
        <w:t xml:space="preserve">specific form </w:t>
      </w:r>
      <w:r w:rsidR="00DD6B30">
        <w:rPr>
          <w:lang w:val="en-US"/>
        </w:rPr>
        <w:t>generates a</w:t>
      </w:r>
      <w:r w:rsidRPr="00796F25">
        <w:rPr>
          <w:lang w:val="en-US"/>
        </w:rPr>
        <w:t xml:space="preserve"> function</w:t>
      </w:r>
      <w:r w:rsidR="00DD6B30">
        <w:rPr>
          <w:lang w:val="en-US"/>
        </w:rPr>
        <w:t>al</w:t>
      </w:r>
      <w:r w:rsidRPr="00796F25">
        <w:rPr>
          <w:lang w:val="en-US"/>
        </w:rPr>
        <w:t xml:space="preserve"> Sxl protein. Sxl represses Tdrd5l, a protein that promotes male identify. Additionally, Sxl </w:t>
      </w:r>
      <w:r w:rsidR="00DD6B30" w:rsidRPr="00796F25">
        <w:rPr>
          <w:lang w:val="en-US"/>
        </w:rPr>
        <w:t>post-transcriptional</w:t>
      </w:r>
      <w:r w:rsidR="00DD6B30">
        <w:rPr>
          <w:lang w:val="en-US"/>
        </w:rPr>
        <w:t>ly</w:t>
      </w:r>
      <w:r w:rsidR="00DD6B30" w:rsidRPr="00796F25">
        <w:rPr>
          <w:lang w:val="en-US"/>
        </w:rPr>
        <w:t xml:space="preserve"> </w:t>
      </w:r>
      <w:r w:rsidRPr="00796F25">
        <w:rPr>
          <w:lang w:val="en-US"/>
        </w:rPr>
        <w:t xml:space="preserve">represses </w:t>
      </w:r>
      <w:r w:rsidRPr="00796F25">
        <w:rPr>
          <w:i/>
          <w:lang w:val="en-US"/>
        </w:rPr>
        <w:t>nhp2</w:t>
      </w:r>
      <w:r w:rsidRPr="00796F25">
        <w:rPr>
          <w:lang w:val="en-US"/>
        </w:rPr>
        <w:t xml:space="preserve"> </w:t>
      </w:r>
      <w:r w:rsidR="00DD6B30">
        <w:rPr>
          <w:lang w:val="en-US"/>
        </w:rPr>
        <w:t>to</w:t>
      </w:r>
      <w:r w:rsidRPr="00796F25">
        <w:rPr>
          <w:lang w:val="en-US"/>
        </w:rPr>
        <w:t xml:space="preserve"> </w:t>
      </w:r>
      <w:r w:rsidR="00DD6B30" w:rsidRPr="00796F25">
        <w:rPr>
          <w:lang w:val="en-US"/>
        </w:rPr>
        <w:t>promot</w:t>
      </w:r>
      <w:r w:rsidR="00DD6B30">
        <w:rPr>
          <w:lang w:val="en-US"/>
        </w:rPr>
        <w:t>e</w:t>
      </w:r>
      <w:r w:rsidR="00DD6B30" w:rsidRPr="00796F25">
        <w:rPr>
          <w:lang w:val="en-US"/>
        </w:rPr>
        <w:t xml:space="preserve"> </w:t>
      </w:r>
      <w:r w:rsidRPr="00796F25">
        <w:rPr>
          <w:lang w:val="en-US"/>
        </w:rPr>
        <w:t xml:space="preserve">cyst formation during </w:t>
      </w:r>
      <w:r>
        <w:rPr>
          <w:lang w:val="en-US"/>
        </w:rPr>
        <w:t>differentiation</w:t>
      </w:r>
      <w:r w:rsidRPr="00796F25">
        <w:rPr>
          <w:lang w:val="en-US"/>
        </w:rPr>
        <w:t xml:space="preserve">. </w:t>
      </w:r>
    </w:p>
    <w:p w14:paraId="16CA294E" w14:textId="77777777" w:rsidR="003372CD" w:rsidRPr="00796F25" w:rsidRDefault="003372CD" w:rsidP="00842C68">
      <w:pPr>
        <w:spacing w:line="480" w:lineRule="auto"/>
        <w:rPr>
          <w:lang w:val="en-US"/>
        </w:rPr>
      </w:pPr>
    </w:p>
    <w:p w14:paraId="649F5027" w14:textId="1D5610F7" w:rsidR="003372CD" w:rsidRPr="00796F25" w:rsidRDefault="003372CD" w:rsidP="00842C68">
      <w:pPr>
        <w:spacing w:line="480" w:lineRule="auto"/>
      </w:pPr>
      <w:commentRangeStart w:id="15"/>
      <w:r w:rsidRPr="000041C1">
        <w:rPr>
          <w:b/>
        </w:rPr>
        <w:t>Figure 3.</w:t>
      </w:r>
      <w:r w:rsidRPr="00796F25">
        <w:t xml:space="preserve"> </w:t>
      </w:r>
      <w:commentRangeEnd w:id="15"/>
      <w:r w:rsidR="00D513DC">
        <w:rPr>
          <w:rStyle w:val="CommentReference"/>
        </w:rPr>
        <w:commentReference w:id="15"/>
      </w:r>
      <w:r w:rsidR="00123A9E">
        <w:t>Schematic representing the germarium and p</w:t>
      </w:r>
      <w:r w:rsidRPr="00796F25">
        <w:t xml:space="preserve">lots representing relative changes in global translation rate, rRNA transcription rate, and mTorc1 activity during development at the developmental stages </w:t>
      </w:r>
      <w:r w:rsidR="00F21ADD">
        <w:t>indicated</w:t>
      </w:r>
      <w:r w:rsidRPr="00796F25">
        <w:t xml:space="preserve">. As germline stem cell differentiation occurs rRNA production decreases, while global translation initially increases as differentiation occurs then falls off post </w:t>
      </w:r>
      <w:r w:rsidRPr="00796F25">
        <w:lastRenderedPageBreak/>
        <w:t>differentiation. A global regulator of both translation and rRNA production, mTorc1 activity decreases during differentiation and increases post differentiation.</w:t>
      </w:r>
    </w:p>
    <w:p w14:paraId="4ED2D88F" w14:textId="77777777" w:rsidR="003372CD" w:rsidRPr="00796F25" w:rsidRDefault="003372CD" w:rsidP="00842C68">
      <w:pPr>
        <w:spacing w:line="480" w:lineRule="auto"/>
      </w:pPr>
    </w:p>
    <w:p w14:paraId="09CAD17A" w14:textId="2D84E6D5" w:rsidR="003372CD" w:rsidRDefault="003372CD" w:rsidP="00842C68">
      <w:pPr>
        <w:spacing w:line="480" w:lineRule="auto"/>
      </w:pPr>
      <w:r w:rsidRPr="000041C1">
        <w:rPr>
          <w:b/>
        </w:rPr>
        <w:t>Figure 4.</w:t>
      </w:r>
      <w:r w:rsidRPr="003372CD">
        <w:t xml:space="preserve"> Schematic of combinatorial and dynamic translation regulation in the </w:t>
      </w:r>
      <w:r w:rsidRPr="000B5F91">
        <w:rPr>
          <w:i/>
          <w:iCs/>
        </w:rPr>
        <w:t>Drosophila </w:t>
      </w:r>
      <w:r w:rsidRPr="003372CD">
        <w:t>germarium. In the GSCs Nos, Pum and Twin form a complex to inhibit the translation of differentiation mRNAs such as </w:t>
      </w:r>
      <w:r w:rsidRPr="003372CD">
        <w:rPr>
          <w:i/>
        </w:rPr>
        <w:t>pgc</w:t>
      </w:r>
      <w:r w:rsidRPr="003372CD">
        <w:t>, which increases throughout oogenesis. Expression of Bam in the CB initiates differentiation by interacting with its partner Bgcn and Mei-P26 to repress the translation of GSC-expressed mRNAs, specifically </w:t>
      </w:r>
      <w:commentRangeStart w:id="16"/>
      <w:r w:rsidRPr="003372CD">
        <w:rPr>
          <w:i/>
        </w:rPr>
        <w:t>nos</w:t>
      </w:r>
      <w:r w:rsidRPr="003372CD">
        <w:t xml:space="preserve">. </w:t>
      </w:r>
      <w:commentRangeEnd w:id="16"/>
      <w:r w:rsidR="00FC5866">
        <w:rPr>
          <w:rStyle w:val="CommentReference"/>
        </w:rPr>
        <w:commentReference w:id="16"/>
      </w:r>
      <w:r w:rsidRPr="003372CD">
        <w:t>As Nos protein levels decrease in the CB, Pum is available to partner with Brat to repress the translation of self-renewal genes and </w:t>
      </w:r>
      <w:r w:rsidRPr="003372CD">
        <w:rPr>
          <w:i/>
        </w:rPr>
        <w:t>pgc</w:t>
      </w:r>
      <w:r w:rsidRPr="003372CD">
        <w:t>. In cyst stages, Rbfox1 binds the </w:t>
      </w:r>
      <w:r w:rsidRPr="003372CD">
        <w:rPr>
          <w:i/>
        </w:rPr>
        <w:t>pum</w:t>
      </w:r>
      <w:r w:rsidRPr="003372CD">
        <w:t> </w:t>
      </w:r>
      <w:r>
        <w:t>3’ UTR</w:t>
      </w:r>
      <w:r w:rsidRPr="003372CD">
        <w:t xml:space="preserve"> to inhibit its translation. Throughout oogenesis Bru and Cup continuously block translation of </w:t>
      </w:r>
      <w:r w:rsidRPr="003372CD">
        <w:rPr>
          <w:i/>
        </w:rPr>
        <w:t>pgc</w:t>
      </w:r>
      <w:r w:rsidRPr="003372CD">
        <w:t>.</w:t>
      </w:r>
    </w:p>
    <w:sectPr w:rsidR="003372CD">
      <w:footerReference w:type="even" r:id="rId11"/>
      <w:footerReference w:type="default" r:id="rId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orence Marlow" w:date="2019-08-28T10:51:00Z" w:initials="FM">
    <w:p w14:paraId="6F871E6D" w14:textId="77777777" w:rsidR="000B6E67" w:rsidRDefault="000B6E67">
      <w:pPr>
        <w:pStyle w:val="CommentText"/>
      </w:pPr>
      <w:r>
        <w:rPr>
          <w:rStyle w:val="CommentReference"/>
        </w:rPr>
        <w:annotationRef/>
      </w:r>
      <w:r>
        <w:t>A transition is needed here to switch between alternative splicing and alternative transcriptional start site utilization since both contribute. You might consider the following: “in addition to differences due to alternative exon usage, Ovo-A, unlike Ovo-B, contains a 381 amino acid N-terminal extension that …..”</w:t>
      </w:r>
    </w:p>
    <w:p w14:paraId="2DA72120" w14:textId="77777777" w:rsidR="000B6E67" w:rsidRDefault="000B6E67">
      <w:pPr>
        <w:pStyle w:val="CommentText"/>
      </w:pPr>
    </w:p>
  </w:comment>
  <w:comment w:id="1" w:author="Breznak, Shane M" w:date="2019-08-31T19:32:00Z" w:initials="BSM">
    <w:p w14:paraId="1A27E681" w14:textId="6066E394" w:rsidR="000B6E67" w:rsidRDefault="000B6E67">
      <w:pPr>
        <w:pStyle w:val="CommentText"/>
      </w:pPr>
      <w:r>
        <w:rPr>
          <w:rStyle w:val="CommentReference"/>
        </w:rPr>
        <w:annotationRef/>
      </w:r>
      <w:r>
        <w:t>Made change</w:t>
      </w:r>
    </w:p>
  </w:comment>
  <w:comment w:id="2" w:author="Florence Marlow" w:date="2019-08-28T13:15:00Z" w:initials="FM">
    <w:p w14:paraId="7FAEA742" w14:textId="77777777" w:rsidR="000B6E67" w:rsidRPr="00077CC3" w:rsidRDefault="000B6E67">
      <w:pPr>
        <w:pStyle w:val="CommentText"/>
      </w:pPr>
      <w:r>
        <w:rPr>
          <w:rStyle w:val="CommentReference"/>
        </w:rPr>
        <w:annotationRef/>
      </w:r>
      <w:r>
        <w:t xml:space="preserve">I think this should be </w:t>
      </w:r>
      <w:r>
        <w:rPr>
          <w:i/>
          <w:iCs/>
        </w:rPr>
        <w:t xml:space="preserve">ovo-B </w:t>
      </w:r>
      <w:r>
        <w:t>since you talk about a gene here.</w:t>
      </w:r>
    </w:p>
  </w:comment>
  <w:comment w:id="3" w:author="Florence Marlow" w:date="2019-08-28T13:25:00Z" w:initials="FM">
    <w:p w14:paraId="6A5378A0" w14:textId="77777777" w:rsidR="000B6E67" w:rsidRPr="009846D0" w:rsidRDefault="000B6E67">
      <w:pPr>
        <w:pStyle w:val="CommentText"/>
      </w:pPr>
      <w:r>
        <w:rPr>
          <w:rStyle w:val="CommentReference"/>
        </w:rPr>
        <w:annotationRef/>
      </w:r>
      <w:r>
        <w:t xml:space="preserve">This sentence is a bit unclear and I am not sure what you are trying to say.  Do you mean: “Thus, sex-specific splicing of </w:t>
      </w:r>
      <w:r>
        <w:rPr>
          <w:i/>
          <w:iCs/>
        </w:rPr>
        <w:t xml:space="preserve">sxl </w:t>
      </w:r>
      <w:r>
        <w:t>results in differential translational control to promote proper sex determination of the germline”. ?</w:t>
      </w:r>
    </w:p>
  </w:comment>
  <w:comment w:id="4" w:author="Breznak, Shane M" w:date="2019-08-31T19:32:00Z" w:initials="BSM">
    <w:p w14:paraId="44C01C9C" w14:textId="42AD4571" w:rsidR="000B6E67" w:rsidRDefault="000B6E67">
      <w:pPr>
        <w:pStyle w:val="CommentText"/>
      </w:pPr>
      <w:r>
        <w:rPr>
          <w:rStyle w:val="CommentReference"/>
        </w:rPr>
        <w:annotationRef/>
      </w:r>
      <w:r>
        <w:t>Made change</w:t>
      </w:r>
    </w:p>
  </w:comment>
  <w:comment w:id="5" w:author="Florence Marlow" w:date="2019-08-28T13:31:00Z" w:initials="FM">
    <w:p w14:paraId="1F477076" w14:textId="77777777" w:rsidR="000B6E67" w:rsidRPr="00ED0670" w:rsidRDefault="000B6E67">
      <w:pPr>
        <w:pStyle w:val="CommentText"/>
      </w:pPr>
      <w:r>
        <w:rPr>
          <w:rStyle w:val="CommentReference"/>
        </w:rPr>
        <w:annotationRef/>
      </w:r>
      <w:r>
        <w:t xml:space="preserve">You might discuss regulation of phf7 to introduce the reader to the concept/evidence for a function of Sxl in promoting (directly or indirectly) alternative splicing of that male specific </w:t>
      </w:r>
      <w:r>
        <w:rPr>
          <w:i/>
          <w:iCs/>
        </w:rPr>
        <w:t>phf7</w:t>
      </w:r>
      <w:r>
        <w:t xml:space="preserve"> (Salz lab). Otherwise this will come a bit out of the blue for some. In the Primus paper, they also found </w:t>
      </w:r>
      <w:r>
        <w:rPr>
          <w:i/>
          <w:iCs/>
        </w:rPr>
        <w:t xml:space="preserve">phf7, </w:t>
      </w:r>
      <w:r>
        <w:t xml:space="preserve">but their analysis of early undifferentiated germ cells suggested that dysregulation of splicing by </w:t>
      </w:r>
      <w:r>
        <w:rPr>
          <w:i/>
          <w:iCs/>
        </w:rPr>
        <w:t xml:space="preserve">sxl </w:t>
      </w:r>
      <w:r>
        <w:t>seems</w:t>
      </w:r>
      <w:r>
        <w:rPr>
          <w:i/>
          <w:iCs/>
        </w:rPr>
        <w:t>/</w:t>
      </w:r>
      <w:r>
        <w:t>is likely to be only a minor mechanism at that early stage.</w:t>
      </w:r>
    </w:p>
  </w:comment>
  <w:comment w:id="6" w:author="Breznak, Shane M" w:date="2019-08-31T19:32:00Z" w:initials="BSM">
    <w:p w14:paraId="753696F8" w14:textId="252CDA51" w:rsidR="000B6E67" w:rsidRDefault="000B6E67">
      <w:pPr>
        <w:pStyle w:val="CommentText"/>
      </w:pPr>
      <w:r>
        <w:rPr>
          <w:rStyle w:val="CommentReference"/>
        </w:rPr>
        <w:annotationRef/>
      </w:r>
      <w:r>
        <w:t xml:space="preserve">Ask for further clarification. </w:t>
      </w:r>
    </w:p>
  </w:comment>
  <w:comment w:id="7" w:author="Florence Marlow" w:date="2019-08-28T14:32:00Z" w:initials="FM">
    <w:p w14:paraId="15631B98" w14:textId="77777777" w:rsidR="000B6E67" w:rsidRDefault="000B6E67">
      <w:pPr>
        <w:pStyle w:val="CommentText"/>
      </w:pPr>
      <w:r>
        <w:rPr>
          <w:rStyle w:val="CommentReference"/>
        </w:rPr>
        <w:annotationRef/>
      </w:r>
      <w:r>
        <w:t>Please spell out the first time an abbreviation is used.</w:t>
      </w:r>
    </w:p>
  </w:comment>
  <w:comment w:id="8" w:author="Florence Marlow" w:date="2019-08-28T14:51:00Z" w:initials="FM">
    <w:p w14:paraId="16264E7E" w14:textId="77777777" w:rsidR="000B6E67" w:rsidRDefault="000B6E67">
      <w:pPr>
        <w:pStyle w:val="CommentText"/>
      </w:pPr>
      <w:r>
        <w:rPr>
          <w:rStyle w:val="CommentReference"/>
        </w:rPr>
        <w:annotationRef/>
      </w:r>
      <w:r>
        <w:t>Please define this briefly for our non-expert readers.</w:t>
      </w:r>
    </w:p>
  </w:comment>
  <w:comment w:id="9" w:author="Florence Marlow" w:date="2019-08-28T14:52:00Z" w:initials="FM">
    <w:p w14:paraId="2CBD5ECF" w14:textId="77777777" w:rsidR="000B6E67" w:rsidRDefault="000B6E67" w:rsidP="00290B40">
      <w:pPr>
        <w:pStyle w:val="CommentText"/>
      </w:pPr>
      <w:r>
        <w:rPr>
          <w:rStyle w:val="CommentReference"/>
        </w:rPr>
        <w:annotationRef/>
      </w:r>
      <w:r>
        <w:t>Need a transition sentence here to go from differentiation to specialized division. Maybe just move before the previous sentence and then connect the differentiation defect to the division.</w:t>
      </w:r>
    </w:p>
  </w:comment>
  <w:comment w:id="10" w:author="Florence Marlow" w:date="2019-08-28T14:55:00Z" w:initials="FM">
    <w:p w14:paraId="05B54CA3" w14:textId="77777777" w:rsidR="000B6E67" w:rsidRDefault="000B6E67">
      <w:pPr>
        <w:pStyle w:val="CommentText"/>
      </w:pPr>
      <w:r>
        <w:rPr>
          <w:rStyle w:val="CommentReference"/>
        </w:rPr>
        <w:annotationRef/>
      </w:r>
      <w:r>
        <w:t>Not sure what you mean here.</w:t>
      </w:r>
    </w:p>
  </w:comment>
  <w:comment w:id="11" w:author="Florence Marlow" w:date="2019-08-28T16:07:00Z" w:initials="FM">
    <w:p w14:paraId="1749C90E" w14:textId="77777777" w:rsidR="000B6E67" w:rsidRDefault="000B6E67">
      <w:pPr>
        <w:pStyle w:val="CommentText"/>
      </w:pPr>
      <w:r>
        <w:rPr>
          <w:rStyle w:val="CommentReference"/>
        </w:rPr>
        <w:annotationRef/>
      </w:r>
      <w:r>
        <w:t>Please briefly elaborate on how Larp might facilitate dynamic ribosome biogenesis.</w:t>
      </w:r>
    </w:p>
  </w:comment>
  <w:comment w:id="12" w:author="Florence Marlow" w:date="2019-08-28T16:20:00Z" w:initials="FM">
    <w:p w14:paraId="04B2EEA3" w14:textId="77777777" w:rsidR="000B6E67" w:rsidRDefault="000B6E67">
      <w:pPr>
        <w:pStyle w:val="CommentText"/>
      </w:pPr>
      <w:r>
        <w:rPr>
          <w:rStyle w:val="CommentReference"/>
        </w:rPr>
        <w:annotationRef/>
      </w:r>
      <w:r>
        <w:t xml:space="preserve">Please be a bit more specific </w:t>
      </w:r>
    </w:p>
  </w:comment>
  <w:comment w:id="13" w:author="Florence Marlow" w:date="2019-08-28T17:08:00Z" w:initials="FM">
    <w:p w14:paraId="1ABD6217" w14:textId="77777777" w:rsidR="000B6E67" w:rsidRDefault="000B6E67">
      <w:pPr>
        <w:pStyle w:val="CommentText"/>
      </w:pPr>
      <w:r>
        <w:rPr>
          <w:rStyle w:val="CommentReference"/>
        </w:rPr>
        <w:annotationRef/>
      </w:r>
      <w:r>
        <w:t>Please consider indicating the stages below your lovely cartoons and adding a “compass” to orient the non-fly readers.</w:t>
      </w:r>
    </w:p>
  </w:comment>
  <w:comment w:id="14" w:author="Breznak, Shane M" w:date="2019-08-31T20:52:00Z" w:initials="BSM">
    <w:p w14:paraId="52C1FEC3" w14:textId="6FB7DCF0" w:rsidR="000B6E67" w:rsidRDefault="000B6E67">
      <w:pPr>
        <w:pStyle w:val="CommentText"/>
      </w:pPr>
      <w:r>
        <w:rPr>
          <w:rStyle w:val="CommentReference"/>
        </w:rPr>
        <w:annotationRef/>
      </w:r>
      <w:r>
        <w:t>done</w:t>
      </w:r>
    </w:p>
  </w:comment>
  <w:comment w:id="15" w:author="Florence Marlow" w:date="2019-08-28T17:12:00Z" w:initials="FM">
    <w:p w14:paraId="6E68C06E" w14:textId="77777777" w:rsidR="000B6E67" w:rsidRDefault="000B6E67">
      <w:pPr>
        <w:pStyle w:val="CommentText"/>
      </w:pPr>
      <w:r>
        <w:rPr>
          <w:rStyle w:val="CommentReference"/>
        </w:rPr>
        <w:annotationRef/>
      </w:r>
      <w:r>
        <w:t>Please label the x axis of the graphs “developmental time” or something similar</w:t>
      </w:r>
    </w:p>
  </w:comment>
  <w:comment w:id="16" w:author="Florence Marlow" w:date="2019-08-28T17:17:00Z" w:initials="FM">
    <w:p w14:paraId="16D1BB64" w14:textId="77777777" w:rsidR="000B6E67" w:rsidRPr="00FC5866" w:rsidRDefault="000B6E67">
      <w:pPr>
        <w:pStyle w:val="CommentText"/>
      </w:pPr>
      <w:r>
        <w:rPr>
          <w:rStyle w:val="CommentReference"/>
        </w:rPr>
        <w:annotationRef/>
      </w:r>
      <w:r>
        <w:t xml:space="preserve">Please italicize </w:t>
      </w:r>
      <w:r>
        <w:rPr>
          <w:i/>
          <w:iCs/>
        </w:rPr>
        <w:t>nos</w:t>
      </w:r>
      <w:r>
        <w:t xml:space="preserve"> RNA as </w:t>
      </w:r>
      <w:r>
        <w:rPr>
          <w:i/>
          <w:iCs/>
        </w:rPr>
        <w:t xml:space="preserve">pum </w:t>
      </w:r>
      <w:r>
        <w:t>RNA in the figure per nomenclature conv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72120" w15:done="0"/>
  <w15:commentEx w15:paraId="1A27E681" w15:paraIdParent="2DA72120" w15:done="0"/>
  <w15:commentEx w15:paraId="7FAEA742" w15:done="1"/>
  <w15:commentEx w15:paraId="6A5378A0" w15:done="0"/>
  <w15:commentEx w15:paraId="44C01C9C" w15:paraIdParent="6A5378A0" w15:done="0"/>
  <w15:commentEx w15:paraId="1F477076" w15:done="0"/>
  <w15:commentEx w15:paraId="753696F8" w15:paraIdParent="1F477076" w15:done="0"/>
  <w15:commentEx w15:paraId="15631B98" w15:done="0"/>
  <w15:commentEx w15:paraId="16264E7E" w15:done="0"/>
  <w15:commentEx w15:paraId="2CBD5ECF" w15:done="1"/>
  <w15:commentEx w15:paraId="05B54CA3" w15:done="0"/>
  <w15:commentEx w15:paraId="1749C90E" w15:done="0"/>
  <w15:commentEx w15:paraId="04B2EEA3" w15:done="0"/>
  <w15:commentEx w15:paraId="1ABD6217" w15:done="0"/>
  <w15:commentEx w15:paraId="52C1FEC3" w15:paraIdParent="1ABD6217" w15:done="0"/>
  <w15:commentEx w15:paraId="6E68C06E" w15:done="0"/>
  <w15:commentEx w15:paraId="16D1BB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72120" w16cid:durableId="2113C82D"/>
  <w16cid:commentId w16cid:paraId="1A27E681" w16cid:durableId="2117FC14"/>
  <w16cid:commentId w16cid:paraId="7FAEA742" w16cid:durableId="2113C82E"/>
  <w16cid:commentId w16cid:paraId="6A5378A0" w16cid:durableId="2113C82F"/>
  <w16cid:commentId w16cid:paraId="44C01C9C" w16cid:durableId="2117FC17"/>
  <w16cid:commentId w16cid:paraId="1F477076" w16cid:durableId="2113C830"/>
  <w16cid:commentId w16cid:paraId="753696F8" w16cid:durableId="2117FC19"/>
  <w16cid:commentId w16cid:paraId="15631B98" w16cid:durableId="2113C833"/>
  <w16cid:commentId w16cid:paraId="16264E7E" w16cid:durableId="2113C834"/>
  <w16cid:commentId w16cid:paraId="2CBD5ECF" w16cid:durableId="2113C8C9"/>
  <w16cid:commentId w16cid:paraId="05B54CA3" w16cid:durableId="2113C836"/>
  <w16cid:commentId w16cid:paraId="1749C90E" w16cid:durableId="2113C837"/>
  <w16cid:commentId w16cid:paraId="04B2EEA3" w16cid:durableId="2113C838"/>
  <w16cid:commentId w16cid:paraId="1ABD6217" w16cid:durableId="2113C839"/>
  <w16cid:commentId w16cid:paraId="52C1FEC3" w16cid:durableId="2117FC24"/>
  <w16cid:commentId w16cid:paraId="6E68C06E" w16cid:durableId="2113C83A"/>
  <w16cid:commentId w16cid:paraId="16D1BB64" w16cid:durableId="2113C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58BB3" w14:textId="77777777" w:rsidR="00303FDB" w:rsidRDefault="00303FDB" w:rsidP="006951C5">
      <w:pPr>
        <w:spacing w:line="240" w:lineRule="auto"/>
      </w:pPr>
      <w:r>
        <w:separator/>
      </w:r>
    </w:p>
  </w:endnote>
  <w:endnote w:type="continuationSeparator" w:id="0">
    <w:p w14:paraId="002139FB" w14:textId="77777777" w:rsidR="00303FDB" w:rsidRDefault="00303FDB" w:rsidP="006951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5295725"/>
      <w:docPartObj>
        <w:docPartGallery w:val="Page Numbers (Bottom of Page)"/>
        <w:docPartUnique/>
      </w:docPartObj>
    </w:sdtPr>
    <w:sdtEndPr>
      <w:rPr>
        <w:rStyle w:val="PageNumber"/>
      </w:rPr>
    </w:sdtEndPr>
    <w:sdtContent>
      <w:p w14:paraId="0BDBE505" w14:textId="77777777" w:rsidR="000B6E67" w:rsidRDefault="000B6E67" w:rsidP="00046C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EDA6C5" w14:textId="77777777" w:rsidR="000B6E67" w:rsidRDefault="000B6E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1876712"/>
      <w:docPartObj>
        <w:docPartGallery w:val="Page Numbers (Bottom of Page)"/>
        <w:docPartUnique/>
      </w:docPartObj>
    </w:sdtPr>
    <w:sdtEndPr>
      <w:rPr>
        <w:rStyle w:val="PageNumber"/>
      </w:rPr>
    </w:sdtEndPr>
    <w:sdtContent>
      <w:p w14:paraId="79BE9126" w14:textId="77777777" w:rsidR="000B6E67" w:rsidRDefault="000B6E67" w:rsidP="00046C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1ED35FE9" w14:textId="77777777" w:rsidR="000B6E67" w:rsidRDefault="000B6E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5C513" w14:textId="77777777" w:rsidR="00303FDB" w:rsidRDefault="00303FDB" w:rsidP="006951C5">
      <w:pPr>
        <w:spacing w:line="240" w:lineRule="auto"/>
      </w:pPr>
      <w:r>
        <w:separator/>
      </w:r>
    </w:p>
  </w:footnote>
  <w:footnote w:type="continuationSeparator" w:id="0">
    <w:p w14:paraId="01D512E7" w14:textId="77777777" w:rsidR="00303FDB" w:rsidRDefault="00303FDB" w:rsidP="006951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C4CFE"/>
    <w:multiLevelType w:val="hybridMultilevel"/>
    <w:tmpl w:val="E9286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0B210F"/>
    <w:multiLevelType w:val="hybridMultilevel"/>
    <w:tmpl w:val="DFFA2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arlow">
    <w15:presenceInfo w15:providerId="None" w15:userId="Florence Marlow"/>
  </w15:person>
  <w15:person w15:author="Breznak, Shane M">
    <w15:presenceInfo w15:providerId="None" w15:userId="Breznak, Shan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E6A"/>
    <w:rsid w:val="000027E7"/>
    <w:rsid w:val="000041C1"/>
    <w:rsid w:val="00012A4F"/>
    <w:rsid w:val="00022A7F"/>
    <w:rsid w:val="000243E2"/>
    <w:rsid w:val="00024AB1"/>
    <w:rsid w:val="00025D7F"/>
    <w:rsid w:val="00030525"/>
    <w:rsid w:val="00032F90"/>
    <w:rsid w:val="00035051"/>
    <w:rsid w:val="000425F5"/>
    <w:rsid w:val="00046CA1"/>
    <w:rsid w:val="00046F08"/>
    <w:rsid w:val="0005176F"/>
    <w:rsid w:val="00053E06"/>
    <w:rsid w:val="00060BEB"/>
    <w:rsid w:val="000629B3"/>
    <w:rsid w:val="00064ABE"/>
    <w:rsid w:val="00067006"/>
    <w:rsid w:val="00077CC3"/>
    <w:rsid w:val="000809E1"/>
    <w:rsid w:val="00087CE5"/>
    <w:rsid w:val="00092E20"/>
    <w:rsid w:val="00097A60"/>
    <w:rsid w:val="000B5F91"/>
    <w:rsid w:val="000B6E67"/>
    <w:rsid w:val="000B73A1"/>
    <w:rsid w:val="000B779D"/>
    <w:rsid w:val="000C4D3D"/>
    <w:rsid w:val="000C68BF"/>
    <w:rsid w:val="000D3055"/>
    <w:rsid w:val="000E3E50"/>
    <w:rsid w:val="000F1F45"/>
    <w:rsid w:val="001044DF"/>
    <w:rsid w:val="001108C0"/>
    <w:rsid w:val="001126D6"/>
    <w:rsid w:val="00123A9E"/>
    <w:rsid w:val="00125038"/>
    <w:rsid w:val="001450C2"/>
    <w:rsid w:val="00161158"/>
    <w:rsid w:val="00165A85"/>
    <w:rsid w:val="001732B9"/>
    <w:rsid w:val="0017638A"/>
    <w:rsid w:val="00180FB4"/>
    <w:rsid w:val="001815B4"/>
    <w:rsid w:val="00181F11"/>
    <w:rsid w:val="001A6291"/>
    <w:rsid w:val="001B5CC0"/>
    <w:rsid w:val="001D2B36"/>
    <w:rsid w:val="001D5494"/>
    <w:rsid w:val="001D5805"/>
    <w:rsid w:val="001E2067"/>
    <w:rsid w:val="001F0FB0"/>
    <w:rsid w:val="001F4C8C"/>
    <w:rsid w:val="0020489D"/>
    <w:rsid w:val="00207AE6"/>
    <w:rsid w:val="00212B39"/>
    <w:rsid w:val="002175B7"/>
    <w:rsid w:val="00233F10"/>
    <w:rsid w:val="00241C81"/>
    <w:rsid w:val="002501A4"/>
    <w:rsid w:val="00271D9C"/>
    <w:rsid w:val="002745A3"/>
    <w:rsid w:val="0027599B"/>
    <w:rsid w:val="00290013"/>
    <w:rsid w:val="00290B40"/>
    <w:rsid w:val="00293DAA"/>
    <w:rsid w:val="002B045B"/>
    <w:rsid w:val="002B0E37"/>
    <w:rsid w:val="002B3012"/>
    <w:rsid w:val="002B67E3"/>
    <w:rsid w:val="002E40D2"/>
    <w:rsid w:val="002E6E6F"/>
    <w:rsid w:val="00303FDB"/>
    <w:rsid w:val="00321C8A"/>
    <w:rsid w:val="00321D38"/>
    <w:rsid w:val="0033055C"/>
    <w:rsid w:val="00331A74"/>
    <w:rsid w:val="003372CD"/>
    <w:rsid w:val="003422CA"/>
    <w:rsid w:val="00342ACA"/>
    <w:rsid w:val="0034634E"/>
    <w:rsid w:val="00350ACC"/>
    <w:rsid w:val="003638A8"/>
    <w:rsid w:val="00387B1A"/>
    <w:rsid w:val="00392DE7"/>
    <w:rsid w:val="00396AF4"/>
    <w:rsid w:val="00397B48"/>
    <w:rsid w:val="003A3FE2"/>
    <w:rsid w:val="003B456B"/>
    <w:rsid w:val="003B56AB"/>
    <w:rsid w:val="003C15AE"/>
    <w:rsid w:val="003C186F"/>
    <w:rsid w:val="003D3936"/>
    <w:rsid w:val="003D4DEC"/>
    <w:rsid w:val="003E63D8"/>
    <w:rsid w:val="003F143F"/>
    <w:rsid w:val="00414E28"/>
    <w:rsid w:val="004153E8"/>
    <w:rsid w:val="0044779C"/>
    <w:rsid w:val="00455AF9"/>
    <w:rsid w:val="004856ED"/>
    <w:rsid w:val="004936F0"/>
    <w:rsid w:val="00497281"/>
    <w:rsid w:val="00497304"/>
    <w:rsid w:val="004A2BFE"/>
    <w:rsid w:val="004C1160"/>
    <w:rsid w:val="004C19DF"/>
    <w:rsid w:val="004C29B2"/>
    <w:rsid w:val="004C6FE3"/>
    <w:rsid w:val="004E173B"/>
    <w:rsid w:val="004E4EFA"/>
    <w:rsid w:val="004F05E4"/>
    <w:rsid w:val="00501650"/>
    <w:rsid w:val="005059BF"/>
    <w:rsid w:val="00513BA1"/>
    <w:rsid w:val="00521E44"/>
    <w:rsid w:val="00523DC9"/>
    <w:rsid w:val="00535AC4"/>
    <w:rsid w:val="00545A1B"/>
    <w:rsid w:val="00553F40"/>
    <w:rsid w:val="00554E46"/>
    <w:rsid w:val="00555011"/>
    <w:rsid w:val="00562EBD"/>
    <w:rsid w:val="00571B86"/>
    <w:rsid w:val="00576B87"/>
    <w:rsid w:val="00582AA3"/>
    <w:rsid w:val="005905E8"/>
    <w:rsid w:val="005B3C24"/>
    <w:rsid w:val="005B6A32"/>
    <w:rsid w:val="005C47A1"/>
    <w:rsid w:val="005D6436"/>
    <w:rsid w:val="005E18FD"/>
    <w:rsid w:val="005E6CD0"/>
    <w:rsid w:val="005F65C3"/>
    <w:rsid w:val="0060231A"/>
    <w:rsid w:val="00604167"/>
    <w:rsid w:val="00611E01"/>
    <w:rsid w:val="006200D5"/>
    <w:rsid w:val="006262D8"/>
    <w:rsid w:val="00630903"/>
    <w:rsid w:val="006476AB"/>
    <w:rsid w:val="0065386D"/>
    <w:rsid w:val="00662802"/>
    <w:rsid w:val="006631FD"/>
    <w:rsid w:val="0067205C"/>
    <w:rsid w:val="006867EF"/>
    <w:rsid w:val="0069304D"/>
    <w:rsid w:val="006951C5"/>
    <w:rsid w:val="006C00F5"/>
    <w:rsid w:val="006C3593"/>
    <w:rsid w:val="006D655D"/>
    <w:rsid w:val="006D705F"/>
    <w:rsid w:val="006F7E50"/>
    <w:rsid w:val="00704F9E"/>
    <w:rsid w:val="00717500"/>
    <w:rsid w:val="00735010"/>
    <w:rsid w:val="00735FEC"/>
    <w:rsid w:val="00752DEC"/>
    <w:rsid w:val="007723C6"/>
    <w:rsid w:val="00775AF8"/>
    <w:rsid w:val="00780E6A"/>
    <w:rsid w:val="00781E9E"/>
    <w:rsid w:val="00781ECB"/>
    <w:rsid w:val="007846A3"/>
    <w:rsid w:val="00785541"/>
    <w:rsid w:val="00793C54"/>
    <w:rsid w:val="00796F25"/>
    <w:rsid w:val="007A332B"/>
    <w:rsid w:val="007B288F"/>
    <w:rsid w:val="007C39FE"/>
    <w:rsid w:val="007D7213"/>
    <w:rsid w:val="007D7651"/>
    <w:rsid w:val="007F5072"/>
    <w:rsid w:val="00836CE6"/>
    <w:rsid w:val="00842C68"/>
    <w:rsid w:val="00845613"/>
    <w:rsid w:val="008608E3"/>
    <w:rsid w:val="00865093"/>
    <w:rsid w:val="00873ADC"/>
    <w:rsid w:val="00880237"/>
    <w:rsid w:val="00882043"/>
    <w:rsid w:val="00884654"/>
    <w:rsid w:val="008857F0"/>
    <w:rsid w:val="00887C56"/>
    <w:rsid w:val="00894D56"/>
    <w:rsid w:val="008A068E"/>
    <w:rsid w:val="008A26E0"/>
    <w:rsid w:val="008D1155"/>
    <w:rsid w:val="008E1463"/>
    <w:rsid w:val="008F5B8E"/>
    <w:rsid w:val="009018D8"/>
    <w:rsid w:val="00907B29"/>
    <w:rsid w:val="00907BDD"/>
    <w:rsid w:val="00907E1B"/>
    <w:rsid w:val="0091452B"/>
    <w:rsid w:val="0093204E"/>
    <w:rsid w:val="009428F9"/>
    <w:rsid w:val="00951AC9"/>
    <w:rsid w:val="00952D27"/>
    <w:rsid w:val="0095321D"/>
    <w:rsid w:val="0095679E"/>
    <w:rsid w:val="009659FE"/>
    <w:rsid w:val="00967289"/>
    <w:rsid w:val="00973EAC"/>
    <w:rsid w:val="009806F0"/>
    <w:rsid w:val="00982136"/>
    <w:rsid w:val="009846D0"/>
    <w:rsid w:val="00994AE4"/>
    <w:rsid w:val="0099569E"/>
    <w:rsid w:val="00996CA7"/>
    <w:rsid w:val="009A1871"/>
    <w:rsid w:val="009A1F6E"/>
    <w:rsid w:val="009A239B"/>
    <w:rsid w:val="009A4F98"/>
    <w:rsid w:val="009B0948"/>
    <w:rsid w:val="009E39A5"/>
    <w:rsid w:val="009F1C0B"/>
    <w:rsid w:val="00A020EB"/>
    <w:rsid w:val="00A16D71"/>
    <w:rsid w:val="00A203A6"/>
    <w:rsid w:val="00A42F08"/>
    <w:rsid w:val="00A42FE1"/>
    <w:rsid w:val="00A519AE"/>
    <w:rsid w:val="00A8419F"/>
    <w:rsid w:val="00A919ED"/>
    <w:rsid w:val="00A96DD3"/>
    <w:rsid w:val="00AA5257"/>
    <w:rsid w:val="00AB1996"/>
    <w:rsid w:val="00AB1C15"/>
    <w:rsid w:val="00AC44DC"/>
    <w:rsid w:val="00AD0802"/>
    <w:rsid w:val="00AD6618"/>
    <w:rsid w:val="00AE1C24"/>
    <w:rsid w:val="00AE2001"/>
    <w:rsid w:val="00AE53BB"/>
    <w:rsid w:val="00AF5ECB"/>
    <w:rsid w:val="00B001DA"/>
    <w:rsid w:val="00B13C7B"/>
    <w:rsid w:val="00B176EE"/>
    <w:rsid w:val="00B20BF7"/>
    <w:rsid w:val="00B32805"/>
    <w:rsid w:val="00B3422A"/>
    <w:rsid w:val="00B36645"/>
    <w:rsid w:val="00B47C68"/>
    <w:rsid w:val="00B52A32"/>
    <w:rsid w:val="00B54FED"/>
    <w:rsid w:val="00B630D8"/>
    <w:rsid w:val="00B64DF3"/>
    <w:rsid w:val="00B80D5C"/>
    <w:rsid w:val="00B81590"/>
    <w:rsid w:val="00B823B4"/>
    <w:rsid w:val="00B83201"/>
    <w:rsid w:val="00B85E07"/>
    <w:rsid w:val="00BA47A8"/>
    <w:rsid w:val="00BA5A2F"/>
    <w:rsid w:val="00BB24B8"/>
    <w:rsid w:val="00BB3B72"/>
    <w:rsid w:val="00BB5C0A"/>
    <w:rsid w:val="00BD6504"/>
    <w:rsid w:val="00BF15F4"/>
    <w:rsid w:val="00BF49D4"/>
    <w:rsid w:val="00BF5FEA"/>
    <w:rsid w:val="00C03482"/>
    <w:rsid w:val="00C07BA5"/>
    <w:rsid w:val="00C123F8"/>
    <w:rsid w:val="00C124E4"/>
    <w:rsid w:val="00C17EB6"/>
    <w:rsid w:val="00C25C98"/>
    <w:rsid w:val="00C26477"/>
    <w:rsid w:val="00C31DE3"/>
    <w:rsid w:val="00C412AE"/>
    <w:rsid w:val="00C44AC4"/>
    <w:rsid w:val="00C51442"/>
    <w:rsid w:val="00C55EA0"/>
    <w:rsid w:val="00C600F1"/>
    <w:rsid w:val="00C60FDA"/>
    <w:rsid w:val="00C6654A"/>
    <w:rsid w:val="00C67F17"/>
    <w:rsid w:val="00C8094D"/>
    <w:rsid w:val="00C9215B"/>
    <w:rsid w:val="00CA2156"/>
    <w:rsid w:val="00CC0CA9"/>
    <w:rsid w:val="00CC4F88"/>
    <w:rsid w:val="00CC7894"/>
    <w:rsid w:val="00CD30B7"/>
    <w:rsid w:val="00CD370C"/>
    <w:rsid w:val="00CE24CD"/>
    <w:rsid w:val="00CE3840"/>
    <w:rsid w:val="00D01F95"/>
    <w:rsid w:val="00D046E1"/>
    <w:rsid w:val="00D126B7"/>
    <w:rsid w:val="00D24546"/>
    <w:rsid w:val="00D31115"/>
    <w:rsid w:val="00D31853"/>
    <w:rsid w:val="00D324A9"/>
    <w:rsid w:val="00D501DD"/>
    <w:rsid w:val="00D513DC"/>
    <w:rsid w:val="00D6784A"/>
    <w:rsid w:val="00D7369D"/>
    <w:rsid w:val="00D773B3"/>
    <w:rsid w:val="00D95B4E"/>
    <w:rsid w:val="00DC0ADC"/>
    <w:rsid w:val="00DC631E"/>
    <w:rsid w:val="00DD4F0B"/>
    <w:rsid w:val="00DD6B30"/>
    <w:rsid w:val="00DF3D8B"/>
    <w:rsid w:val="00DF77F9"/>
    <w:rsid w:val="00E03643"/>
    <w:rsid w:val="00E058A6"/>
    <w:rsid w:val="00E0652A"/>
    <w:rsid w:val="00E11753"/>
    <w:rsid w:val="00E74A43"/>
    <w:rsid w:val="00E8788B"/>
    <w:rsid w:val="00E93DE9"/>
    <w:rsid w:val="00EA7E29"/>
    <w:rsid w:val="00EB5686"/>
    <w:rsid w:val="00EB56C1"/>
    <w:rsid w:val="00ED0670"/>
    <w:rsid w:val="00EE1317"/>
    <w:rsid w:val="00EE2A7D"/>
    <w:rsid w:val="00EF0797"/>
    <w:rsid w:val="00F21ADD"/>
    <w:rsid w:val="00F227B9"/>
    <w:rsid w:val="00F2760A"/>
    <w:rsid w:val="00F33151"/>
    <w:rsid w:val="00F362B3"/>
    <w:rsid w:val="00F37F64"/>
    <w:rsid w:val="00F451E5"/>
    <w:rsid w:val="00F53D30"/>
    <w:rsid w:val="00F54809"/>
    <w:rsid w:val="00F62E92"/>
    <w:rsid w:val="00F62EF7"/>
    <w:rsid w:val="00F71F12"/>
    <w:rsid w:val="00F85C8A"/>
    <w:rsid w:val="00F9047A"/>
    <w:rsid w:val="00F931D2"/>
    <w:rsid w:val="00F96D8D"/>
    <w:rsid w:val="00FA0CE1"/>
    <w:rsid w:val="00FA20E5"/>
    <w:rsid w:val="00FA32BB"/>
    <w:rsid w:val="00FB0BE6"/>
    <w:rsid w:val="00FC5866"/>
    <w:rsid w:val="00FC7F75"/>
    <w:rsid w:val="00FD2452"/>
    <w:rsid w:val="00FD40F6"/>
    <w:rsid w:val="00FD649C"/>
    <w:rsid w:val="00FF5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971CD"/>
  <w15:docId w15:val="{557CFE3B-C0BD-43C4-BE52-D896CCCD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31D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31D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60FDA"/>
    <w:rPr>
      <w:b/>
      <w:bCs/>
    </w:rPr>
  </w:style>
  <w:style w:type="character" w:customStyle="1" w:styleId="CommentSubjectChar">
    <w:name w:val="Comment Subject Char"/>
    <w:basedOn w:val="CommentTextChar"/>
    <w:link w:val="CommentSubject"/>
    <w:uiPriority w:val="99"/>
    <w:semiHidden/>
    <w:rsid w:val="00C60FDA"/>
    <w:rPr>
      <w:b/>
      <w:bCs/>
      <w:sz w:val="20"/>
      <w:szCs w:val="20"/>
    </w:rPr>
  </w:style>
  <w:style w:type="paragraph" w:customStyle="1" w:styleId="p1">
    <w:name w:val="p1"/>
    <w:basedOn w:val="Normal"/>
    <w:rsid w:val="00B823B4"/>
    <w:pPr>
      <w:spacing w:line="240" w:lineRule="auto"/>
      <w:jc w:val="center"/>
    </w:pPr>
    <w:rPr>
      <w:rFonts w:ascii="Helvetica Neue" w:hAnsi="Helvetica Neue" w:cs="Times New Roman"/>
      <w:color w:val="000000"/>
      <w:sz w:val="18"/>
      <w:szCs w:val="18"/>
      <w:lang w:val="en-US"/>
    </w:rPr>
  </w:style>
  <w:style w:type="character" w:customStyle="1" w:styleId="s1">
    <w:name w:val="s1"/>
    <w:basedOn w:val="DefaultParagraphFont"/>
    <w:rsid w:val="00B823B4"/>
  </w:style>
  <w:style w:type="character" w:customStyle="1" w:styleId="apple-converted-space">
    <w:name w:val="apple-converted-space"/>
    <w:basedOn w:val="DefaultParagraphFont"/>
    <w:rsid w:val="00B823B4"/>
  </w:style>
  <w:style w:type="paragraph" w:styleId="FootnoteText">
    <w:name w:val="footnote text"/>
    <w:basedOn w:val="Normal"/>
    <w:link w:val="FootnoteTextChar"/>
    <w:uiPriority w:val="99"/>
    <w:unhideWhenUsed/>
    <w:rsid w:val="006951C5"/>
    <w:pPr>
      <w:spacing w:line="240" w:lineRule="auto"/>
    </w:pPr>
    <w:rPr>
      <w:sz w:val="24"/>
      <w:szCs w:val="24"/>
    </w:rPr>
  </w:style>
  <w:style w:type="character" w:customStyle="1" w:styleId="FootnoteTextChar">
    <w:name w:val="Footnote Text Char"/>
    <w:basedOn w:val="DefaultParagraphFont"/>
    <w:link w:val="FootnoteText"/>
    <w:uiPriority w:val="99"/>
    <w:rsid w:val="006951C5"/>
    <w:rPr>
      <w:sz w:val="24"/>
      <w:szCs w:val="24"/>
    </w:rPr>
  </w:style>
  <w:style w:type="character" w:styleId="FootnoteReference">
    <w:name w:val="footnote reference"/>
    <w:basedOn w:val="DefaultParagraphFont"/>
    <w:uiPriority w:val="99"/>
    <w:unhideWhenUsed/>
    <w:rsid w:val="006951C5"/>
    <w:rPr>
      <w:vertAlign w:val="superscript"/>
    </w:rPr>
  </w:style>
  <w:style w:type="paragraph" w:styleId="Footer">
    <w:name w:val="footer"/>
    <w:basedOn w:val="Normal"/>
    <w:link w:val="FooterChar"/>
    <w:uiPriority w:val="99"/>
    <w:unhideWhenUsed/>
    <w:rsid w:val="00FA0CE1"/>
    <w:pPr>
      <w:tabs>
        <w:tab w:val="center" w:pos="4680"/>
        <w:tab w:val="right" w:pos="9360"/>
      </w:tabs>
      <w:spacing w:line="240" w:lineRule="auto"/>
    </w:pPr>
  </w:style>
  <w:style w:type="character" w:customStyle="1" w:styleId="FooterChar">
    <w:name w:val="Footer Char"/>
    <w:basedOn w:val="DefaultParagraphFont"/>
    <w:link w:val="Footer"/>
    <w:uiPriority w:val="99"/>
    <w:rsid w:val="00FA0CE1"/>
  </w:style>
  <w:style w:type="character" w:styleId="PageNumber">
    <w:name w:val="page number"/>
    <w:basedOn w:val="DefaultParagraphFont"/>
    <w:uiPriority w:val="99"/>
    <w:semiHidden/>
    <w:unhideWhenUsed/>
    <w:rsid w:val="00FA0CE1"/>
  </w:style>
  <w:style w:type="paragraph" w:styleId="ListParagraph">
    <w:name w:val="List Paragraph"/>
    <w:basedOn w:val="Normal"/>
    <w:uiPriority w:val="34"/>
    <w:qFormat/>
    <w:rsid w:val="0093204E"/>
    <w:pPr>
      <w:ind w:left="720"/>
      <w:contextualSpacing/>
    </w:pPr>
  </w:style>
  <w:style w:type="paragraph" w:styleId="Bibliography">
    <w:name w:val="Bibliography"/>
    <w:basedOn w:val="Normal"/>
    <w:next w:val="Normal"/>
    <w:uiPriority w:val="37"/>
    <w:unhideWhenUsed/>
    <w:rsid w:val="0034634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79659">
      <w:bodyDiv w:val="1"/>
      <w:marLeft w:val="0"/>
      <w:marRight w:val="0"/>
      <w:marTop w:val="0"/>
      <w:marBottom w:val="0"/>
      <w:divBdr>
        <w:top w:val="none" w:sz="0" w:space="0" w:color="auto"/>
        <w:left w:val="none" w:sz="0" w:space="0" w:color="auto"/>
        <w:bottom w:val="none" w:sz="0" w:space="0" w:color="auto"/>
        <w:right w:val="none" w:sz="0" w:space="0" w:color="auto"/>
      </w:divBdr>
    </w:div>
    <w:div w:id="597951765">
      <w:bodyDiv w:val="1"/>
      <w:marLeft w:val="0"/>
      <w:marRight w:val="0"/>
      <w:marTop w:val="0"/>
      <w:marBottom w:val="0"/>
      <w:divBdr>
        <w:top w:val="none" w:sz="0" w:space="0" w:color="auto"/>
        <w:left w:val="none" w:sz="0" w:space="0" w:color="auto"/>
        <w:bottom w:val="none" w:sz="0" w:space="0" w:color="auto"/>
        <w:right w:val="none" w:sz="0" w:space="0" w:color="auto"/>
      </w:divBdr>
    </w:div>
    <w:div w:id="1797021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0A873-B37E-4C5F-9734-8071D9278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4</Pages>
  <Words>107750</Words>
  <Characters>614175</Characters>
  <Application>Microsoft Office Word</Application>
  <DocSecurity>0</DocSecurity>
  <Lines>5118</Lines>
  <Paragraphs>1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dc:creator>
  <cp:lastModifiedBy>Martin, Elliot T</cp:lastModifiedBy>
  <cp:revision>6</cp:revision>
  <dcterms:created xsi:type="dcterms:W3CDTF">2021-06-19T16:59:00Z</dcterms:created>
  <dcterms:modified xsi:type="dcterms:W3CDTF">2021-06-1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etter-bibtex-citekeys</vt:lpwstr>
  </property>
  <property fmtid="{D5CDD505-2E9C-101B-9397-08002B2CF9AE}" pid="9" name="Mendeley Recent Style Name 3_1">
    <vt:lpwstr>Better BibTeX Citekey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s://csl.mendeley.com/styles/456459441/bibtex-markdown</vt:lpwstr>
  </property>
  <property fmtid="{D5CDD505-2E9C-101B-9397-08002B2CF9AE}" pid="19" name="Mendeley Recent Style Name 8_1">
    <vt:lpwstr>word2latex_AminYahyaabadi - Elliot Martin</vt:lpwstr>
  </property>
  <property fmtid="{D5CDD505-2E9C-101B-9397-08002B2CF9AE}" pid="20" name="Mendeley Recent Style Id 9_1">
    <vt:lpwstr>http://csl.mendeley.com/styles/456459441/bibtex-markdown</vt:lpwstr>
  </property>
  <property fmtid="{D5CDD505-2E9C-101B-9397-08002B2CF9AE}" pid="21" name="Mendeley Recent Style Name 9_1">
    <vt:lpwstr>word2latex_AminYahyaabadi - Elliot Martin</vt:lpwstr>
  </property>
  <property fmtid="{D5CDD505-2E9C-101B-9397-08002B2CF9AE}" pid="22" name="Mendeley Citation Style_1">
    <vt:lpwstr>http://www.zotero.org/styles/better-bibtex-citekeys</vt:lpwstr>
  </property>
  <property fmtid="{D5CDD505-2E9C-101B-9397-08002B2CF9AE}" pid="23" name="Mendeley Document_1">
    <vt:lpwstr>True</vt:lpwstr>
  </property>
  <property fmtid="{D5CDD505-2E9C-101B-9397-08002B2CF9AE}" pid="24" name="Mendeley Unique User Id_1">
    <vt:lpwstr>e8e22865-fcb1-33f1-9330-36a3e5896f53</vt:lpwstr>
  </property>
  <property fmtid="{D5CDD505-2E9C-101B-9397-08002B2CF9AE}" pid="25" name="Mendeley Recent Style Id 10_1">
    <vt:lpwstr>(Goldstrohm et al., 2018; Lin and Spradling, 1997; Reichardt et al., 2018; Vessey et al., 2010; Zamore et al., 1999; Zhang and Smith, 2015)</vt:lpwstr>
  </property>
  <property fmtid="{D5CDD505-2E9C-101B-9397-08002B2CF9AE}" pid="26" name="Mendeley Recent Style Name 10_1">
    <vt:lpwstr>(Goldstrohm et al., 2018; Lin and Spradling, 1997; Reichardt et al., 2018; Vessey et al., 2010; Zamore et al., 1999; Zhang and Smith, 2015)</vt:lpwstr>
  </property>
  <property fmtid="{D5CDD505-2E9C-101B-9397-08002B2CF9AE}" pid="27" name="Mendeley Recent Style Id 11_1">
    <vt:lpwstr>ADDIN CSL_CITATION {"citationItems":[{"id":"ITEM-1","itemData":{"ISSN":"1534-5807","author":[{"dropping-particle":"","family":"Zhao","given":"Guang-Quan","non-dropping-particle":"","parse-names":false,"suffix":""},{"dropping-particle":"","family":"Garbers</vt:lpwstr>
  </property>
  <property fmtid="{D5CDD505-2E9C-101B-9397-08002B2CF9AE}" pid="28" name="Mendeley Recent Style Id 11_2">
    <vt:lpwstr>","given":"David L","non-dropping-particle":"","parse-names":false,"suffix":""}],"container-title":"Developmental cell","id":"ITEM-1","issue":"5","issued":{"date-parts":[["2002"]]},"page":"537-547","publisher":"Elsevier","title":"Male germ cell specificat</vt:lpwstr>
  </property>
  <property fmtid="{D5CDD505-2E9C-101B-9397-08002B2CF9AE}" pid="29" name="Mendeley Recent Style Id 11_3">
    <vt:lpwstr>ion and differentiation","type":"article-journal","volume":"2"},"uris":["http://www.mendeley.com/documents/?uuid=efd369e1-9a38-4647-8ac4-e464acc59f82"]},{"id":"ITEM-2","itemData":{"ISSN":"0950-1991","author":[{"dropping-particle":"","family":"Barreau","gi</vt:lpwstr>
  </property>
  <property fmtid="{D5CDD505-2E9C-101B-9397-08002B2CF9AE}" pid="30" name="Mendeley Recent Style Id 11_4">
    <vt:lpwstr>ven":"Carine","non-dropping-particle":"","parse-names":false,"suffix":""},{"dropping-particle":"","family":"Benson","given":"Elizabeth","non-dropping-particle":"","parse-names":false,"suffix":""},{"dropping-particle":"","family":"Gudmannsdottir","given":"</vt:lpwstr>
  </property>
  <property fmtid="{D5CDD505-2E9C-101B-9397-08002B2CF9AE}" pid="31" name="Mendeley Recent Style Id 11_5">
    <vt:lpwstr>Elin","non-dropping-particle":"","parse-names":false,"suffix":""},{"dropping-particle":"","family":"Newton","given":"Fay","non-dropping-particle":"","parse-names":false,"suffix":""},{"dropping-particle":"","family":"White-Cooper","given":"Helen","non-drop</vt:lpwstr>
  </property>
  <property fmtid="{D5CDD505-2E9C-101B-9397-08002B2CF9AE}" pid="32" name="Mendeley Recent Style Id 11_6">
    <vt:lpwstr>ping-particle":"","parse-names":false,"suffix":""}],"container-title":"Development","id":"ITEM-2","issue":"11","issued":{"date-parts":[["2008"]]},"page":"1897-1902","publisher":"The Company of Biologists Ltd","title":"Post-meiotic transcription in Drosoph</vt:lpwstr>
  </property>
  <property fmtid="{D5CDD505-2E9C-101B-9397-08002B2CF9AE}" pid="33" name="Mendeley Recent Style Id 11_7">
    <vt:lpwstr>ila testes","type":"article-journal","volume":"135"},"uris":["http://www.mendeley.com/documents/?uuid=622782e5-1f0a-41b6-a2a1-aa595385c9a5"]},{"id":"ITEM-3","itemData":{"ISBN":"1084-9521","author":[{"dropping-particle":"","family":"Fuller","given":"Margar</vt:lpwstr>
  </property>
  <property fmtid="{D5CDD505-2E9C-101B-9397-08002B2CF9AE}" pid="34" name="Mendeley Recent Style Id 11_8">
    <vt:lpwstr>et T","non-dropping-particle":"","parse-names":false,"suffix":""}],"container-title":"Seminars in cell &amp; developmental biology","id":"ITEM-3","issue":"4","issued":{"date-parts":[["1998"]]},"page":"433-444","publisher":"Elsevier","title":"Genetic control o</vt:lpwstr>
  </property>
  <property fmtid="{D5CDD505-2E9C-101B-9397-08002B2CF9AE}" pid="35" name="Mendeley Recent Style Id 11_9">
    <vt:lpwstr>f cell proliferation and differentiation inDrosophilaspermatogenesis","type":"paper-conference","volume":"9"},"uris":["http://www.mendeley.com/documents/?uuid=fcfe7be7-01bb-43c5-bc4f-ef9bfb57ac57"]},{"id":"ITEM-4","itemData":{"ISSN":"1943-0264","author":[</vt:lpwstr>
  </property>
  <property fmtid="{D5CDD505-2E9C-101B-9397-08002B2CF9AE}" pid="36" name="Mendeley Recent Style Id 11_10">
    <vt:lpwstr>{"dropping-particle":"","family":"Spradling","given":"Allan","non-dropping-particle":"","parse-names":false,"suffix":""},{"dropping-particle":"","family":"Fuller","given":"Margaret T","non-dropping-particle":"","parse-names":false,"suffix":""},{"dropping-</vt:lpwstr>
  </property>
  <property fmtid="{D5CDD505-2E9C-101B-9397-08002B2CF9AE}" pid="37" name="Mendeley Recent Style Id 11_11">
    <vt:lpwstr>particle":"","family":"Braun","given":"Robert E","non-dropping-particle":"","parse-names":false,"suffix":""},{"dropping-particle":"","family":"Yoshida","given":"Shosei","non-dropping-particle":"","parse-names":false,"suffix":""}],"container-title":"Cold S</vt:lpwstr>
  </property>
  <property fmtid="{D5CDD505-2E9C-101B-9397-08002B2CF9AE}" pid="38" name="Mendeley Recent Style Id 11_12">
    <vt:lpwstr>pring Harbor perspectives in biology","id":"ITEM-4","issue":"11","issued":{"date-parts":[["2011"]]},"page":"a002642","publisher":"Cold Spring Harbor Lab","title":"Germline stem cells","type":"article-journal","volume":"3"},"uris":["http://www.mendeley.com</vt:lpwstr>
  </property>
  <property fmtid="{D5CDD505-2E9C-101B-9397-08002B2CF9AE}" pid="39" name="Mendeley Recent Style Id 11_13">
    <vt:lpwstr>/documents/?uuid=057f8c94-061d-4857-90dc-0f0228c762b7"]},{"id":"ITEM-5","itemData":{"DOI":"10.1532/IJH97.05097","ISSN":"0925-5710 (Print)","PMID":"16533738","abstract":"The balance between stem cell and differentiating cell populations is critical for the</vt:lpwstr>
  </property>
  <property fmtid="{D5CDD505-2E9C-101B-9397-08002B2CF9AE}" pid="40" name="Mendeley Recent Style Id 11_14">
    <vt:lpwstr> long-term maintenance of tissue renewal for cell types derived from adult stem cell lineages such as blood, skin, intestinal epithelium, and sperm. To keep this balance, stem cells have the potential to divide asymmetrically, producing one daughter cell </vt:lpwstr>
  </property>
  <property fmtid="{D5CDD505-2E9C-101B-9397-08002B2CF9AE}" pid="41" name="Mendeley Recent Style Id 11_15">
    <vt:lpwstr>that maintains stem cell identity and one daughter cell that initiates differentiation. In many adult stem cell systems, the maintenance, proliferation, and number of stem cells appear to be controlled by the microenvironment, or niche. The Drosophila mal</vt:lpwstr>
  </property>
  <property fmtid="{D5CDD505-2E9C-101B-9397-08002B2CF9AE}" pid="42" name="Mendeley Recent Style Id 11_16">
    <vt:lpwstr>e and female germ line provide excellent model systems in which to study asymmetric stem cell divisions within the stem cell niche. In addition to signals from the niche that specify stem cell self-renewal, the stem cells themselves have elaborate cellula</vt:lpwstr>
  </property>
  <property fmtid="{D5CDD505-2E9C-101B-9397-08002B2CF9AE}" pid="43" name="Mendeley Recent Style Id 11_17">
    <vt:lpwstr>r mechanisms to ensure the asymmetric outcome of cell division.","author":[{"dropping-particle":"","family":"Yamashita","given":"Yukiko M","non-dropping-particle":"","parse-names":false,"suffix":""},{"dropping-particle":"","family":"Fuller","given":"Marga</vt:lpwstr>
  </property>
  <property fmtid="{D5CDD505-2E9C-101B-9397-08002B2CF9AE}" pid="44" name="Mendeley Recent Style Id 11_18">
    <vt:lpwstr>ret T","non-dropping-particle":"","parse-names":false,"suffix":""}],"container-title":"International journal of hematology","id":"ITEM-5","issue":"5","issued":{"date-parts":[["2005","12"]]},"language":"eng","page":"377-380","publisher-place":"Japan","titl</vt:lpwstr>
  </property>
  <property fmtid="{D5CDD505-2E9C-101B-9397-08002B2CF9AE}" pid="45" name="Mendeley Recent Style Id 11_19">
    <vt:lpwstr>e":"Asymmetric stem cell division and function of the niche in the Drosophila male germ line.","type":"article-journal","volume":"82"},"uris":["http://www.mendeley.com/documents/?uuid=03526283-ce47-4338-89cb-ba604eb4d6c6"]}],"mendeley":{"formattedCitation</vt:lpwstr>
  </property>
  <property fmtid="{D5CDD505-2E9C-101B-9397-08002B2CF9AE}" pid="46" name="Mendeley Recent Style Id 11_20">
    <vt:lpwstr>":"(Barreau et al., 2008; Fuller, 1998; Spradling et al., 2011; Yamashita and Fuller, 2005; Zhao and Garbers, 2002)","plainTextFormattedCitation":"(Barreau et al., 2008; Fuller, 1998; Spradling et al., 2011; Yamashita and Fuller, 2005; Zhao and Garbers, 2</vt:lpwstr>
  </property>
  <property fmtid="{D5CDD505-2E9C-101B-9397-08002B2CF9AE}" pid="47" name="Mendeley Recent Style Id 11_21">
    <vt:lpwstr>002)","previouslyFormattedCitation":"(Barreau et al., 2008; Fuller, 1998; Spradling et al., 2011; Yamashita and Fuller, 2005; Zhao and Garbers, 2002)"},"properties":{"noteIndex":0},"schema":"https://github.com/citation-style-language/schema/raw/master/csl</vt:lpwstr>
  </property>
  <property fmtid="{D5CDD505-2E9C-101B-9397-08002B2CF9AE}" pid="48" name="Mendeley Recent Style Id 11_22">
    <vt:lpwstr>-citation.json"}</vt:lpwstr>
  </property>
  <property fmtid="{D5CDD505-2E9C-101B-9397-08002B2CF9AE}" pid="49" name="Mendeley Recent Style Name 11_1">
    <vt:lpwstr>(Barreau et al., 2008; Fuller, 1998; Spradling et al., 2011; Yamashita and Fuller, 2005; Zhao and Garbers, 2002)</vt:lpwstr>
  </property>
  <property fmtid="{D5CDD505-2E9C-101B-9397-08002B2CF9AE}" pid="50" name="Mendeley Recent Style Id 12_1">
    <vt:lpwstr>(Barreau et al., 2008; Fuller, 1998; Spradling et al., 2011; Yamashita and Fuller, 2005; Zhao and Garbers, 2002)</vt:lpwstr>
  </property>
  <property fmtid="{D5CDD505-2E9C-101B-9397-08002B2CF9AE}" pid="51" name="Mendeley Recent Style Name 12_1">
    <vt:lpwstr>(Barreau et al., 2008; Fuller, 1998; Spradling et al., 2011; Yamashita and Fuller, 2005; Zhao and Garbers, 2002)</vt:lpwstr>
  </property>
  <property fmtid="{D5CDD505-2E9C-101B-9397-08002B2CF9AE}" pid="52" name="Mendeley Recent Style Id 13_1">
    <vt:lpwstr>ADDIN CSL_CITATION {"citationItems":[{"id":"ITEM-1","itemData":{"DOI":"10.1038/srep18850","ISSN":"2045-2322","abstract":"The Drosophila egg chamber, whose development is divided into 14 stages, is a well-established model for developmental biology. Howeve</vt:lpwstr>
  </property>
  <property fmtid="{D5CDD505-2E9C-101B-9397-08002B2CF9AE}" pid="53" name="Mendeley Recent Style Id 13_2">
    <vt:lpwstr>r, visual stage determination can be a tedious, subjective and time-consuming task prone to errors. Our study presents an objective, reliable and repeatable automated method for quantifying cell features and classifying egg chamber stages based on DAPI im</vt:lpwstr>
  </property>
  <property fmtid="{D5CDD505-2E9C-101B-9397-08002B2CF9AE}" pid="54" name="Mendeley Recent Style Id 13_3">
    <vt:lpwstr>ages. The proposed approach is composed of two steps: 1) a feature extraction step and 2) a statistical modeling step. The egg chamber features used are egg chamber size, oocyte size, egg chamber ratio and distribution of follicle cells. Methods for deter</vt:lpwstr>
  </property>
  <property fmtid="{D5CDD505-2E9C-101B-9397-08002B2CF9AE}" pid="55" name="Mendeley Recent Style Id 13_4">
    <vt:lpwstr>mining the on-site of the polytene stage and centripetal migration are also discussed. The statistical model uses linear and ordinal regression to explore the stage-feature relationships and classify egg chamber stages. Combined with machine learning, our</vt:lpwstr>
  </property>
  <property fmtid="{D5CDD505-2E9C-101B-9397-08002B2CF9AE}" pid="56" name="Mendeley Recent Style Id 13_5">
    <vt:lpwstr> method has great potential to enable discovery of hidden developmental mechanisms.","author":[{"dropping-particle":"","family":"Jia","given":"Dongyu","non-dropping-particle":"","parse-names":false,"suffix":""},{"dropping-particle":"","family":"Xu","given</vt:lpwstr>
  </property>
  <property fmtid="{D5CDD505-2E9C-101B-9397-08002B2CF9AE}" pid="57" name="Mendeley Recent Style Id 13_6">
    <vt:lpwstr>":"Qiuping","non-dropping-particle":"","parse-names":false,"suffix":""},{"dropping-particle":"","family":"Xie","given":"Qian","non-dropping-particle":"","parse-names":false,"suffix":""},{"dropping-particle":"","family":"Mio","given":"Washington","non-drop</vt:lpwstr>
  </property>
  <property fmtid="{D5CDD505-2E9C-101B-9397-08002B2CF9AE}" pid="58" name="Mendeley Recent Style Id 13_7">
    <vt:lpwstr>ping-particle":"","parse-names":false,"suffix":""},{"dropping-particle":"","family":"Deng","given":"Wu-Min","non-dropping-particle":"","parse-names":false,"suffix":""}],"container-title":"Scientific reports","id":"ITEM-1","issued":{"date-parts":[["2016","</vt:lpwstr>
  </property>
  <property fmtid="{D5CDD505-2E9C-101B-9397-08002B2CF9AE}" pid="59" name="Mendeley Recent Style Id 13_8">
    <vt:lpwstr>1","6"]]},"language":"eng","page":"18850","publisher":"Nature Publishing Group","title":"Automatic stage identification of Drosophila egg chamber based on DAPI images","type":"article-journal","volume":"6"},"uris":["http://www.mendeley.com/documents/?uuid</vt:lpwstr>
  </property>
  <property fmtid="{D5CDD505-2E9C-101B-9397-08002B2CF9AE}" pid="60" name="Mendeley Recent Style Id 13_9">
    <vt:lpwstr>=a314378a-0dd8-4868-a98f-ecae38958fc6"]},{"id":"ITEM-2","itemData":{"DOI":"10.1126/science.aao5796","author":[{"dropping-particle":"","family":"Gáspár","given":"Imre","non-dropping-particle":"","parse-names":false,"suffix":""},{"dropping-particle":"","fam</vt:lpwstr>
  </property>
  <property fmtid="{D5CDD505-2E9C-101B-9397-08002B2CF9AE}" pid="61" name="Mendeley Recent Style Id 13_10">
    <vt:lpwstr>ily":"Ephrussi","given":"Anne","non-dropping-particle":"","parse-names":false,"suffix":""}],"container-title":"Science","id":"ITEM-2","issue":"6357","issued":{"date-parts":[["2017","9","22"]]},"page":"1235 LP  - 1236","title":"RNA localization feeds trans</vt:lpwstr>
  </property>
  <property fmtid="{D5CDD505-2E9C-101B-9397-08002B2CF9AE}" pid="62" name="Mendeley Recent Style Id 13_11">
    <vt:lpwstr>lation","type":"article-journal","volume":"357"},"uris":["http://www.mendeley.com/documents/?uuid=e55665a7-a764-43e4-bf03-f06af009cf23"]},{"id":"ITEM-3","itemData":{"ISSN":"1943-0264","author":[{"dropping-particle":"","family":"Spradling","given":"Allan",</vt:lpwstr>
  </property>
  <property fmtid="{D5CDD505-2E9C-101B-9397-08002B2CF9AE}" pid="63" name="Mendeley Recent Style Id 13_12">
    <vt:lpwstr>"non-dropping-particle":"","parse-names":false,"suffix":""},{"dropping-particle":"","family":"Fuller","given":"Margaret T","non-dropping-particle":"","parse-names":false,"suffix":""},{"dropping-particle":"","family":"Braun","given":"Robert E","non-droppin</vt:lpwstr>
  </property>
  <property fmtid="{D5CDD505-2E9C-101B-9397-08002B2CF9AE}" pid="64" name="Mendeley Recent Style Id 13_13">
    <vt:lpwstr>g-particle":"","parse-names":false,"suffix":""},{"dropping-particle":"","family":"Yoshida","given":"Shosei","non-dropping-particle":"","parse-names":false,"suffix":""}],"container-title":"Cold Spring Harbor perspectives in biology","id":"ITEM-3","issue":"</vt:lpwstr>
  </property>
  <property fmtid="{D5CDD505-2E9C-101B-9397-08002B2CF9AE}" pid="65" name="Mendeley Recent Style Id 13_14">
    <vt:lpwstr>11","issued":{"date-parts":[["2011"]]},"page":"a002642","publisher":"Cold Spring Harbor Lab","title":"Germline stem cells","type":"article-journal","volume":"3"},"uris":["http://www.mendeley.com/documents/?uuid=057f8c94-061d-4857-90dc-0f0228c762b7"]}],"me</vt:lpwstr>
  </property>
  <property fmtid="{D5CDD505-2E9C-101B-9397-08002B2CF9AE}" pid="66" name="Mendeley Recent Style Id 13_15">
    <vt:lpwstr>ndeley":{"formattedCitation":"(Gáspár and Ephrussi, 2017; Jia et al., 2016; Spradling et al., 2011)","plainTextFormattedCitation":"(Gáspár and Ephrussi, 2017; Jia et al., 2016; Spradling et al., 2011)","previouslyFormattedCitation":"(Gáspár and Ephrussi, </vt:lpwstr>
  </property>
  <property fmtid="{D5CDD505-2E9C-101B-9397-08002B2CF9AE}" pid="67" name="Mendeley Recent Style Id 13_16">
    <vt:lpwstr>2017; Jia et al., 2016; Spradling et al., 2011)"},"properties":{"noteIndex":0},"schema":"https://github.com/citation-style-language/schema/raw/master/csl-citation.json"}</vt:lpwstr>
  </property>
  <property fmtid="{D5CDD505-2E9C-101B-9397-08002B2CF9AE}" pid="68" name="Mendeley Recent Style Name 13_1">
    <vt:lpwstr>(Gáspár and Ephrussi, 2017; Jia et al., 2016; Spradling et al., 2011)</vt:lpwstr>
  </property>
  <property fmtid="{D5CDD505-2E9C-101B-9397-08002B2CF9AE}" pid="69" name="Mendeley Recent Style Id 14_1">
    <vt:lpwstr>(Gáspár and Ephrussi, 2017; Jia et al., 2016; Spradling et al., 2011)</vt:lpwstr>
  </property>
  <property fmtid="{D5CDD505-2E9C-101B-9397-08002B2CF9AE}" pid="70" name="Mendeley Recent Style Name 14_1">
    <vt:lpwstr>(Gáspár and Ephrussi, 2017; Jia et al., 2016; Spradling et al., 2011)</vt:lpwstr>
  </property>
  <property fmtid="{D5CDD505-2E9C-101B-9397-08002B2CF9AE}" pid="71" name="Mendeley Recent Style Id 15_1">
    <vt:lpwstr>ADDIN CSL_CITATION {"citationItems":[{"id":"ITEM-1","itemData":{"DOI":"10.1126/science.290.5490.328","ISBN":"0036-8075 (Print)\\n0036-8075 (Linking)","ISSN":"00368075","PMID":"11030649","abstract":"Stromal cells are thought to generate specific regulatory</vt:lpwstr>
  </property>
  <property fmtid="{D5CDD505-2E9C-101B-9397-08002B2CF9AE}" pid="72" name="Mendeley Recent Style Id 15_2">
    <vt:lpwstr> microenviroments or \"niches\" that control stem cell behavior. Characterizing stem cell niches in vivo remains an important goal that has been difficult to achieve. The individual ovarioles of the Drosophila ovary each contain about two germ line stem c</vt:lpwstr>
  </property>
  <property fmtid="{D5CDD505-2E9C-101B-9397-08002B2CF9AE}" pid="73" name="Mendeley Recent Style Id 15_3">
    <vt:lpwstr>ells that maintain oocyte production. Here we show that anterior ovariolar somatic cells comprising three cell types act as a germ line stem cell niche. Germ line stem cells lost by normal or induced differentiation are efficiently replaced, and the abili</vt:lpwstr>
  </property>
  <property fmtid="{D5CDD505-2E9C-101B-9397-08002B2CF9AE}" pid="74" name="Mendeley Recent Style Id 15_4">
    <vt:lpwstr>ty to repopulate the niche increases the functional lifetime of ovarioles in vivo. Our studies implicate one of the somatic cell types, the cap cells, as a key niche component.","author":[{"dropping-particle":"","family":"Xie","given":"T.","non-dropping-p</vt:lpwstr>
  </property>
  <property fmtid="{D5CDD505-2E9C-101B-9397-08002B2CF9AE}" pid="75" name="Mendeley Recent Style Id 15_5">
    <vt:lpwstr>article":"","parse-names":false,"suffix":""}],"container-title":"Science","id":"ITEM-1","issue":"5490","issued":{"date-parts":[["2000"]]},"page":"328-330","title":"A Niche Maintaining Germ Line Stem Cells in the Drosophila Ovary","type":"article-journal",</vt:lpwstr>
  </property>
  <property fmtid="{D5CDD505-2E9C-101B-9397-08002B2CF9AE}" pid="76" name="Mendeley Recent Style Id 15_6">
    <vt:lpwstr>"volume":"290"},"uris":["http://www.mendeley.com/documents/?uuid=098ada21-fd8a-4424-b12a-41b0bed0743a"]},{"id":"ITEM-2","itemData":{"DOI":"10.1242/dev.002022","abstract":"A recent Keystone symposium on `Stem Cell Interactions with their Microenvironmental</vt:lpwstr>
  </property>
  <property fmtid="{D5CDD505-2E9C-101B-9397-08002B2CF9AE}" pid="77" name="Mendeley Recent Style Id 15_7">
    <vt:lpwstr> Niche&amp;#039; was organized by David T. Scadden and Allan C. Spradling. The meeting was held in conjunction with another Keystone symposium, `Stem Cells and Cancer&amp;#039;, at Keystone, Colorado. Among the work that was presented at this meeting, scientists </vt:lpwstr>
  </property>
  <property fmtid="{D5CDD505-2E9C-101B-9397-08002B2CF9AE}" pid="78" name="Mendeley Recent Style Id 15_8">
    <vt:lpwstr>presented data that advances our understanding of the contribution that the niche makes to stem cell maintenance. Novel types of stem cells and niches were also reported and new findings that clarify our understanding of the molecular mechanisms that regu</vt:lpwstr>
  </property>
  <property fmtid="{D5CDD505-2E9C-101B-9397-08002B2CF9AE}" pid="79" name="Mendeley Recent Style Id 15_9">
    <vt:lpwstr>late and maintain stem cells were presented.","author":[{"dropping-particle":"","family":"Xie","given":"Ting","non-dropping-particle":"","parse-names":false,"suffix":""},{"dropping-particle":"","family":"Li","given":"Linheng","non-dropping-particle":"","p</vt:lpwstr>
  </property>
  <property fmtid="{D5CDD505-2E9C-101B-9397-08002B2CF9AE}" pid="80" name="Mendeley Recent Style Id 15_10">
    <vt:lpwstr>arse-names":false,"suffix":""}],"container-title":"Development","id":"ITEM-2","issue":"11","issued":{"date-parts":[["2007","6","1"]]},"page":"2001 LP  - 2006","title":"Stem cells and their niche: an inseparable relationship","type":"article-journal","volu</vt:lpwstr>
  </property>
  <property fmtid="{D5CDD505-2E9C-101B-9397-08002B2CF9AE}" pid="81" name="Mendeley Recent Style Id 15_11">
    <vt:lpwstr>me":"134"},"uris":["http://www.mendeley.com/documents/?uuid=1ff23960-29ee-448d-a588-adf95d68ff06"]},{"id":"ITEM-3","itemData":{"DOI":"https://doi.org/10.1016/S0092-8674(00)81424-5","ISSN":"0092-8674","abstract":"Stem cells are thought to occupy special lo</vt:lpwstr>
  </property>
  <property fmtid="{D5CDD505-2E9C-101B-9397-08002B2CF9AE}" pid="82" name="Mendeley Recent Style Id 15_12">
    <vt:lpwstr>cal environments, or niches, established by neighboring cells that give them the capability for self-renewal. Each ovariole in the Drosophila ovary contains two germline stem cells surrounded by a group of differentiated somatic cells that express hedgeho</vt:lpwstr>
  </property>
  <property fmtid="{D5CDD505-2E9C-101B-9397-08002B2CF9AE}" pid="83" name="Mendeley Recent Style Id 15_13">
    <vt:lpwstr>g and wingless. Here we show that the BMP2/4 homolog decapentaplegic (dpp) is specifically required to maintain female germline stem cells and promote their division. Overexpression of dpp blocks germline stem cell differentiation. Conversely, mutations i</vt:lpwstr>
  </property>
  <property fmtid="{D5CDD505-2E9C-101B-9397-08002B2CF9AE}" pid="84" name="Mendeley Recent Style Id 15_14">
    <vt:lpwstr>n dpp or its receptor (saxophone) accelerate stem cell loss and retard stem cell division. We constructed mutant germline stem cell clones to show that the dpp signal is directly received by germline stem cells. Thus, dpp signaling helps define a niche th</vt:lpwstr>
  </property>
  <property fmtid="{D5CDD505-2E9C-101B-9397-08002B2CF9AE}" pid="85" name="Mendeley Recent Style Id 15_15">
    <vt:lpwstr>at controls germline stem cell proliferation.","author":[{"dropping-particle":"","family":"Xie","given":"Ting","non-dropping-particle":"","parse-names":false,"suffix":""},{"dropping-particle":"","family":"Spradling","given":"Allan C","non-dropping-particl</vt:lpwstr>
  </property>
  <property fmtid="{D5CDD505-2E9C-101B-9397-08002B2CF9AE}" pid="86" name="Mendeley Recent Style Id 15_16">
    <vt:lpwstr>e":"","parse-names":false,"suffix":""}],"container-title":"Cell","id":"ITEM-3","issue":"2","issued":{"date-parts":[["1998"]]},"page":"251-260","title":"decapentaplegic Is Essential for the Maintenance and Division of Germline Stem Cells in the Drosophila </vt:lpwstr>
  </property>
  <property fmtid="{D5CDD505-2E9C-101B-9397-08002B2CF9AE}" pid="87" name="Mendeley Recent Style Id 15_17">
    <vt:lpwstr>Ovary","type":"article-journal","volume":"94"},"uris":["http://www.mendeley.com/documents/?uuid=fd30c2be-f45d-4ab5-be8a-2c956106064c"]},{"id":"ITEM-4","itemData":{"abstract":"We examine roles of signaling by secreted ligands of the TGF-beta family during </vt:lpwstr>
  </property>
  <property fmtid="{D5CDD505-2E9C-101B-9397-08002B2CF9AE}" pid="88" name="Mendeley Recent Style Id 15_18">
    <vt:lpwstr>Drosophila oogenesis. One family member, the DPP ligand encoded by the decapentaplegic (dpp) gene, is required for patterning of anterior eggshell structures. This requirement presumably reflects the expression pattern of dpp in an anterior subset of soma</vt:lpwstr>
  </property>
  <property fmtid="{D5CDD505-2E9C-101B-9397-08002B2CF9AE}" pid="89" name="Mendeley Recent Style Id 15_19">
    <vt:lpwstr>tic follicle cells: the centripetally migrating and the nurse cell-associated follicle cells. Similar requirements are also revealed by mutations in the saxophone (sax)-encoded receptor, consistent with the idea that DPP signaling is, at least in part, me</vt:lpwstr>
  </property>
  <property fmtid="{D5CDD505-2E9C-101B-9397-08002B2CF9AE}" pid="90" name="Mendeley Recent Style Id 15_20">
    <vt:lpwstr>diated by the SAX receptor. A loss of germline sax function results in a block in oogenesis associated with egg chamber degeneration and a failure of the transfer of nurse cell contents to the oocyte, indicating that TGF-beta signaling is required for the</vt:lpwstr>
  </property>
  <property fmtid="{D5CDD505-2E9C-101B-9397-08002B2CF9AE}" pid="91" name="Mendeley Recent Style Id 15_21">
    <vt:lpwstr>se events. Some phenotypes of sax mutations during oogenesis suggest that SAX responds to at least one other TGF-beta ligand as well in the posterior follicle cells.","author":[{"dropping-particle":"","family":"Twombly","given":"V","non-dropping-particle"</vt:lpwstr>
  </property>
  <property fmtid="{D5CDD505-2E9C-101B-9397-08002B2CF9AE}" pid="92" name="Mendeley Recent Style Id 15_22">
    <vt:lpwstr>:"","parse-names":false,"suffix":""},{"dropping-particle":"","family":"Blackman","given":"R K","non-dropping-particle":"","parse-names":false,"suffix":""},{"dropping-particle":"","family":"Jin","given":"H","non-dropping-particle":"","parse-names":false,"s</vt:lpwstr>
  </property>
  <property fmtid="{D5CDD505-2E9C-101B-9397-08002B2CF9AE}" pid="93" name="Mendeley Recent Style Id 15_23">
    <vt:lpwstr>uffix":""},{"dropping-particle":"","family":"Graff","given":"J M","non-dropping-particle":"","parse-names":false,"suffix":""},{"dropping-particle":"","family":"Padgett","given":"R W","non-dropping-particle":"","parse-names":false,"suffix":""},{"dropping-p</vt:lpwstr>
  </property>
  <property fmtid="{D5CDD505-2E9C-101B-9397-08002B2CF9AE}" pid="94" name="Mendeley Recent Style Id 15_24">
    <vt:lpwstr>article":"","family":"Gelbart","given":"W M","non-dropping-particle":"","parse-names":false,"suffix":""}],"container-title":"Development","id":"ITEM-4","issue":"5","issued":{"date-parts":[["1996","5","1"]]},"page":"1555 LP  - 1565","title":"The TGF-beta s</vt:lpwstr>
  </property>
  <property fmtid="{D5CDD505-2E9C-101B-9397-08002B2CF9AE}" pid="95" name="Mendeley Recent Style Id 15_25">
    <vt:lpwstr>ignaling pathway is essential for Drosophila oogenesis","type":"article-journal","volume":"122"},"uris":["http://www.mendeley.com/documents/?uuid=95a48390-a125-4c99-87f6-418a6ae51ea4"]},{"id":"ITEM-5","itemData":{"ISSN":"0012-1606","author":[{"dropping-pa</vt:lpwstr>
  </property>
  <property fmtid="{D5CDD505-2E9C-101B-9397-08002B2CF9AE}" pid="96" name="Mendeley Recent Style Id 15_26">
    <vt:lpwstr>rticle":"","family":"Kai","given":"Toshie","non-dropping-particle":"","parse-names":false,"suffix":""},{"dropping-particle":"","family":"Williams","given":"Dianne","non-dropping-particle":"","parse-names":false,"suffix":""},{"dropping-particle":"","family</vt:lpwstr>
  </property>
  <property fmtid="{D5CDD505-2E9C-101B-9397-08002B2CF9AE}" pid="97" name="Mendeley Recent Style Id 15_27">
    <vt:lpwstr>":"Spradling","given":"Allan C","non-dropping-particle":"","parse-names":false,"suffix":""}],"container-title":"Developmental biology","id":"ITEM-5","issue":"2","issued":{"date-parts":[["2005"]]},"page":"486-502","publisher":"Elsevier","title":"The expres</vt:lpwstr>
  </property>
  <property fmtid="{D5CDD505-2E9C-101B-9397-08002B2CF9AE}" pid="98" name="Mendeley Recent Style Id 15_28">
    <vt:lpwstr>sion profile of purified Drosophila germline stem cells","type":"article-journal","volume":"283"},"uris":["http://www.mendeley.com/documents/?uuid=4c671015-a088-401a-a254-ac02561119e2"]}],"mendeley":{"formattedCitation":"(Kai et al., 2005; Twombly et al.,</vt:lpwstr>
  </property>
  <property fmtid="{D5CDD505-2E9C-101B-9397-08002B2CF9AE}" pid="99" name="Mendeley Recent Style Id 15_29">
    <vt:lpwstr> 1996; Xie, 2000; Xie and Li, 2007; Xie and Spradling, 1998)","plainTextFormattedCitation":"(Kai et al., 2005; Twombly et al., 1996; Xie, 2000; Xie and Li, 2007; Xie and Spradling, 1998)","previouslyFormattedCitation":"(Kai et al., 2005; Twombly et al., 1</vt:lpwstr>
  </property>
  <property fmtid="{D5CDD505-2E9C-101B-9397-08002B2CF9AE}" pid="100" name="Mendeley Recent Style Id 15_30">
    <vt:lpwstr>996; Xie, 2000; Xie and Li, 2007; Xie and Spradling, 1998)"},"properties":{"noteIndex":0},"schema":"https://github.com/citation-style-language/schema/raw/master/csl-citation.json"}</vt:lpwstr>
  </property>
  <property fmtid="{D5CDD505-2E9C-101B-9397-08002B2CF9AE}" pid="101" name="Mendeley Recent Style Name 15_1">
    <vt:lpwstr>(Kai et al., 2005; Twombly et al., 1996; Xie, 2000; Xie and Li, 2007; Xie and Spradling, 1998)</vt:lpwstr>
  </property>
  <property fmtid="{D5CDD505-2E9C-101B-9397-08002B2CF9AE}" pid="102" name="Mendeley Recent Style Id 16_1">
    <vt:lpwstr>(Kai et al., 2005; Twombly et al., 1996; Xie, 2000; Xie and Li, 2007; Xie and Spradling, 1998)</vt:lpwstr>
  </property>
  <property fmtid="{D5CDD505-2E9C-101B-9397-08002B2CF9AE}" pid="103" name="Mendeley Recent Style Name 16_1">
    <vt:lpwstr>(Kai et al., 2005; Twombly et al., 1996; Xie, 2000; Xie and Li, 2007; Xie and Spradling, 1998)</vt:lpwstr>
  </property>
  <property fmtid="{D5CDD505-2E9C-101B-9397-08002B2CF9AE}" pid="104" name="Mendeley Recent Style Id 17_1">
    <vt:lpwstr>ADDIN CSL_CITATION {"citationItems":[{"id":"ITEM-1","itemData":{"DOI":"10.1242/dev.00325","abstract":"The Drosophila germline lineage depends on a complex microenvironment of extrinsic and intrinsic factors that regulate the self-renewing and asymmetric d</vt:lpwstr>
  </property>
  <property fmtid="{D5CDD505-2E9C-101B-9397-08002B2CF9AE}" pid="105" name="Mendeley Recent Style Id 17_2">
    <vt:lpwstr>ivisions of dedicated stem cells. Germline stem cells (GSCs) must express components of the Dpp cassette and the translational repressors Nanos and Pumilio, whereas cystoblasts require the bam and bgcn genes. Bam is especially attractive as a target of GS</vt:lpwstr>
  </property>
  <property fmtid="{D5CDD505-2E9C-101B-9397-08002B2CF9AE}" pid="106" name="Mendeley Recent Style Id 17_3">
    <vt:lpwstr>C differentiation factors because current evidence indicates that bam is both necessary and sufficient for cystoblast differentiation. In this paper, we have sought to distinguish between mutually exclusive transcriptional or post-transcriptional mechanis</vt:lpwstr>
  </property>
  <property fmtid="{D5CDD505-2E9C-101B-9397-08002B2CF9AE}" pid="107" name="Mendeley Recent Style Id 17_4">
    <vt:lpwstr>ms as the primary regulators of bam expression in GSCs and cystoblasts. We find that bam transcription is active in young germ cells but is repressed specifically in GSCs. Activation depends on a 50 bp fragment that carries at least one germ cell-specific</vt:lpwstr>
  </property>
  <property fmtid="{D5CDD505-2E9C-101B-9397-08002B2CF9AE}" pid="108" name="Mendeley Recent Style Id 17_5">
    <vt:lpwstr> enhancer element. A non-overlapping 18 bp sequence carries a transcriptional silencer that prevents bam expression in the GSC. Promoters lacking this silencer cause bam expression in the GSC and concomitant GSC loss. Thus, asymmetry of the GSC division c</vt:lpwstr>
  </property>
  <property fmtid="{D5CDD505-2E9C-101B-9397-08002B2CF9AE}" pid="109" name="Mendeley Recent Style Id 17_6">
    <vt:lpwstr>an be reduced to identifying the mechanism that selectively activates the silencer element in GSCs.","author":[{"dropping-particle":"","family":"Chen","given":"Dahua","non-dropping-particle":"","parse-names":false,"suffix":""},{"dropping-particle":"","fam</vt:lpwstr>
  </property>
  <property fmtid="{D5CDD505-2E9C-101B-9397-08002B2CF9AE}" pid="110" name="Mendeley Recent Style Id 17_7">
    <vt:lpwstr>ily":"McKearin","given":"Dennis M","non-dropping-particle":"","parse-names":false,"suffix":""}],"container-title":"Development","id":"ITEM-1","issue":"6","issued":{"date-parts":[["2003","3","15"]]},"page":"1159 LP  - 1170","title":"A discrete transcriptio</vt:lpwstr>
  </property>
  <property fmtid="{D5CDD505-2E9C-101B-9397-08002B2CF9AE}" pid="111" name="Mendeley Recent Style Id 17_8">
    <vt:lpwstr>nal silencer in the &amp;lt;em&amp;gt;bam&amp;lt;/em&amp;gt; gene determines  asymmetric division of the &amp;lt;em&amp;gt;Drosophila&amp;lt;/em&amp;gt; germline stem cell","type":"article-journal","volume":"130"},"uris":["http://www.mendeley.com/documents/?uuid=21cd0d59-70ad-48f4-819e-</vt:lpwstr>
  </property>
  <property fmtid="{D5CDD505-2E9C-101B-9397-08002B2CF9AE}" pid="112" name="Mendeley Recent Style Id 17_9">
    <vt:lpwstr>a4743abbcdff"]},{"id":"ITEM-2","itemData":{"abstract":"Cell differentiation commonly dictates a change in the cell cycle of mitotic daughters. Previous investigations have suggested that the Drosophila bag of marbles (bam) gene is required for the differe</vt:lpwstr>
  </property>
  <property fmtid="{D5CDD505-2E9C-101B-9397-08002B2CF9AE}" pid="113" name="Mendeley Recent Style Id 17_10">
    <vt:lpwstr>ntiation of germline stem cell daughters (cystoblasts) from the mother stem cells, perhaps by altering the cell cycle. In this paper, we report the preparation of antibodies to the Bam protein and the use of those reagents to investigate how Bam is requir</vt:lpwstr>
  </property>
  <property fmtid="{D5CDD505-2E9C-101B-9397-08002B2CF9AE}" pid="114" name="Mendeley Recent Style Id 17_11">
    <vt:lpwstr>ed for germ cell development. We find that Bam exists as both a fusome component and as cytoplasmic protein and that cytoplasmic and fusome Bam might have separable activities. We also show that bam mutant germ cells are blocked in differentiation and are</vt:lpwstr>
  </property>
  <property fmtid="{D5CDD505-2E9C-101B-9397-08002B2CF9AE}" pid="115" name="Mendeley Recent Style Id 17_12">
    <vt:lpwstr> trapped as mitotically active cells like stem cells. A model for how Bam might regulate cystocyte differentiation is presented.","author":[{"dropping-particle":"","family":"McKearin","given":"D","non-dropping-particle":"","parse-names":false,"suffix":""}</vt:lpwstr>
  </property>
  <property fmtid="{D5CDD505-2E9C-101B-9397-08002B2CF9AE}" pid="116" name="Mendeley Recent Style Id 17_13">
    <vt:lpwstr>,{"dropping-particle":"","family":"Ohlstein","given":"B","non-dropping-particle":"","parse-names":false,"suffix":""}],"container-title":"Development","id":"ITEM-2","issue":"9","issued":{"date-parts":[["1995","9","1"]]},"page":"2937 LP  - 2947","title":"A </vt:lpwstr>
  </property>
  <property fmtid="{D5CDD505-2E9C-101B-9397-08002B2CF9AE}" pid="117" name="Mendeley Recent Style Id 17_14">
    <vt:lpwstr>role for the Drosophila bag-of-marbles protein in the differentiation of cystoblasts from germline stem cells","type":"article-journal","volume":"121"},"uris":["http://www.mendeley.com/documents/?uuid=9b254a81-7ee5-4287-8db6-b60e2f1127e8"]}],"mendeley":{"</vt:lpwstr>
  </property>
  <property fmtid="{D5CDD505-2E9C-101B-9397-08002B2CF9AE}" pid="118" name="Mendeley Recent Style Id 17_15">
    <vt:lpwstr>formattedCitation":"(Chen and McKearin, 2003; McKearin and Ohlstein, 1995)","plainTextFormattedCitation":"(Chen and McKearin, 2003; McKearin and Ohlstein, 1995)","previouslyFormattedCitation":"(Chen and McKearin, 2003; McKearin and Ohlstein, 1995)"},"prop</vt:lpwstr>
  </property>
  <property fmtid="{D5CDD505-2E9C-101B-9397-08002B2CF9AE}" pid="119" name="Mendeley Recent Style Id 17_16">
    <vt:lpwstr>erties":{"noteIndex":0},"schema":"https://github.com/citation-style-language/schema/raw/master/csl-citation.json"}</vt:lpwstr>
  </property>
  <property fmtid="{D5CDD505-2E9C-101B-9397-08002B2CF9AE}" pid="120" name="Mendeley Recent Style Name 17_1">
    <vt:lpwstr>(Chen and McKearin, 2003; McKearin and Ohlstein, 1995)</vt:lpwstr>
  </property>
  <property fmtid="{D5CDD505-2E9C-101B-9397-08002B2CF9AE}" pid="121" name="Mendeley Recent Style Id 18_1">
    <vt:lpwstr>(Chen and McKearin, 2003; McKearin and Ohlstein, 1995)</vt:lpwstr>
  </property>
  <property fmtid="{D5CDD505-2E9C-101B-9397-08002B2CF9AE}" pid="122" name="Mendeley Recent Style Name 18_1">
    <vt:lpwstr>(Chen and McKearin, 2003; McKearin and Ohlstein, 1995)</vt:lpwstr>
  </property>
  <property fmtid="{D5CDD505-2E9C-101B-9397-08002B2CF9AE}" pid="123" name="Mendeley Recent Style Id 19_1">
    <vt:lpwstr>ADDIN CSL_CITATION {"citationItems":[{"id":"ITEM-1","itemData":{"abstract":"Cell differentiation commonly dictates a change in the cell cycle of mitotic daughters. Previous investigations have suggested that the Drosophila bag of marbles (bam) gene is req</vt:lpwstr>
  </property>
  <property fmtid="{D5CDD505-2E9C-101B-9397-08002B2CF9AE}" pid="124" name="Mendeley Recent Style Id 19_2">
    <vt:lpwstr>uired for the differentiation of germline stem cell daughters (cystoblasts) from the mother stem cells, perhaps by altering the cell cycle. In this paper, we report the preparation of antibodies to the Bam protein and the use of those reagents to investig</vt:lpwstr>
  </property>
  <property fmtid="{D5CDD505-2E9C-101B-9397-08002B2CF9AE}" pid="125" name="Mendeley Recent Style Id 19_3">
    <vt:lpwstr>ate how Bam is required for germ cell development. We find that Bam exists as both a fusome component and as cytoplasmic protein and that cytoplasmic and fusome Bam might have separable activities. We also show that bam mutant germ cells are blocked in di</vt:lpwstr>
  </property>
  <property fmtid="{D5CDD505-2E9C-101B-9397-08002B2CF9AE}" pid="126" name="Mendeley Recent Style Id 19_4">
    <vt:lpwstr>fferentiation and are trapped as mitotically active cells like stem cells. A model for how Bam might regulate cystocyte differentiation is presented.","author":[{"dropping-particle":"","family":"McKearin","given":"D","non-dropping-particle":"","parse-name</vt:lpwstr>
  </property>
  <property fmtid="{D5CDD505-2E9C-101B-9397-08002B2CF9AE}" pid="127" name="Mendeley Recent Style Id 19_5">
    <vt:lpwstr>s":false,"suffix":""},{"dropping-particle":"","family":"Ohlstein","given":"B","non-dropping-particle":"","parse-names":false,"suffix":""}],"container-title":"Development","id":"ITEM-1","issue":"9","issued":{"date-parts":[["1995","9","1"]]},"page":"2937 LP</vt:lpwstr>
  </property>
  <property fmtid="{D5CDD505-2E9C-101B-9397-08002B2CF9AE}" pid="128" name="Mendeley Recent Style Id 19_6">
    <vt:lpwstr>  - 2947","title":"A role for the Drosophila bag-of-marbles protein in the differentiation of cystoblasts from germline stem cells","type":"article-journal","volume":"121"},"uris":["http://www.mendeley.com/documents/?uuid=9b254a81-7ee5-4287-8db6-b60e2f112</vt:lpwstr>
  </property>
  <property fmtid="{D5CDD505-2E9C-101B-9397-08002B2CF9AE}" pid="129" name="Mendeley Recent Style Id 19_7">
    <vt:lpwstr>7e8"]},{"id":"ITEM-2","itemData":{"DOI":"10.1101/gad.4.12b.2242","abstract":"In Drosophila, male and female gametes begin development when a stem cell divides to produce a cyst precursor. Subsequently, four special divisions give rise to a cluster of 16 i</vt:lpwstr>
  </property>
  <property fmtid="{D5CDD505-2E9C-101B-9397-08002B2CF9AE}" pid="130" name="Mendeley Recent Style Id 19_8">
    <vt:lpwstr>nterconnected cystocytes that develop into a single egg or 64 sperm. We identified and characterized a gene, bag-of-marbles (bam), that disrupts cyst formation in both sexes. An apparent null mutation causes abnormal cysts to form containing an excess num</vt:lpwstr>
  </property>
  <property fmtid="{D5CDD505-2E9C-101B-9397-08002B2CF9AE}" pid="131" name="Mendeley Recent Style Id 19_9">
    <vt:lpwstr>ber of cells that cannot differentiate into gametes. bam function resides within a simple 2.2-kb transcription unit encoding a single 442-amino-acid protein that shows similarity to the product of the ovarian tumor gene. The specific expression of bam RNA</vt:lpwstr>
  </property>
  <property fmtid="{D5CDD505-2E9C-101B-9397-08002B2CF9AE}" pid="132" name="Mendeley Recent Style Id 19_10">
    <vt:lpwstr> within female cystoblasts suggested that it might be involved in the specific cell-cycle alterations that occur during cystocyte divisions. ","author":[{"dropping-particle":"","family":"McKearin","given":"D M","non-dropping-particle":"","parse-names":fal</vt:lpwstr>
  </property>
  <property fmtid="{D5CDD505-2E9C-101B-9397-08002B2CF9AE}" pid="133" name="Mendeley Recent Style Id 19_11">
    <vt:lpwstr>se,"suffix":""},{"dropping-particle":"","family":"Spradling","given":"A C","non-dropping-particle":"","parse-names":false,"suffix":""}],"container-title":"Genes &amp; Development ","id":"ITEM-2","issue":"12b ","issued":{"date-parts":[["1990","12","1"]]},"note</vt:lpwstr>
  </property>
  <property fmtid="{D5CDD505-2E9C-101B-9397-08002B2CF9AE}" pid="134" name="Mendeley Recent Style Id 19_12">
    <vt:lpwstr>":"10.1101/gad.4.12b.2242","page":"2242-2251","title":"bag-of-marbles: a Drosophila gene required to initiate both male and female gametogenesis.","type":"article-journal","volume":"4 "},"uris":["http://www.mendeley.com/documents/?uuid=3dfd2ca3-ca7b-4865-</vt:lpwstr>
  </property>
  <property fmtid="{D5CDD505-2E9C-101B-9397-08002B2CF9AE}" pid="135" name="Mendeley Recent Style Id 19_13">
    <vt:lpwstr>b59a-d8bbf3be20f3"]}],"mendeley":{"formattedCitation":"(McKearin and Ohlstein, 1995; McKearin and Spradling, 1990)","plainTextFormattedCitation":"(McKearin and Ohlstein, 1995; McKearin and Spradling, 1990)","previouslyFormattedCitation":"(McKearin and Ohl</vt:lpwstr>
  </property>
  <property fmtid="{D5CDD505-2E9C-101B-9397-08002B2CF9AE}" pid="136" name="Mendeley Recent Style Id 19_14">
    <vt:lpwstr>stein, 1995; McKearin and Spradling, 1990)"},"properties":{"noteIndex":0},"schema":"https://github.com/citation-style-language/schema/raw/master/csl-citation.json"}</vt:lpwstr>
  </property>
  <property fmtid="{D5CDD505-2E9C-101B-9397-08002B2CF9AE}" pid="137" name="Mendeley Recent Style Name 19_1">
    <vt:lpwstr>(McKearin and Ohlstein, 1995; McKearin and Spradling, 1990)</vt:lpwstr>
  </property>
  <property fmtid="{D5CDD505-2E9C-101B-9397-08002B2CF9AE}" pid="138" name="Mendeley Recent Style Id 20_1">
    <vt:lpwstr>(McKearin and Ohlstein, 1995; McKearin and Spradling, 1990)</vt:lpwstr>
  </property>
  <property fmtid="{D5CDD505-2E9C-101B-9397-08002B2CF9AE}" pid="139" name="Mendeley Recent Style Name 20_1">
    <vt:lpwstr>(McKearin and Ohlstein, 1995; McKearin and Spradling, 1990)</vt:lpwstr>
  </property>
  <property fmtid="{D5CDD505-2E9C-101B-9397-08002B2CF9AE}" pid="140" name="Mendeley Recent Style Id 21_1">
    <vt:lpwstr>ADDIN CSL_CITATION {"citationItems":[{"id":"ITEM-1","itemData":{"DOI":"10.1101/SQB.1997.062.01.006","author":[{"dropping-particle":"","family":"Spradling","given":"A C","non-dropping-particle":"","parse-names":false,"suffix":""},{"dropping-particle":"","f</vt:lpwstr>
  </property>
  <property fmtid="{D5CDD505-2E9C-101B-9397-08002B2CF9AE}" pid="141" name="Mendeley Recent Style Id 21_2">
    <vt:lpwstr>amily":"Cuevas","given":"M","non-dropping-particle":"de","parse-names":false,"suffix":""},{"dropping-particle":"","family":"Drummond-Barbosa","given":"D","non-dropping-particle":"","parse-names":false,"suffix":""},{"dropping-particle":"","family":"Keyes",</vt:lpwstr>
  </property>
  <property fmtid="{D5CDD505-2E9C-101B-9397-08002B2CF9AE}" pid="142" name="Mendeley Recent Style Id 21_3">
    <vt:lpwstr>"given":"L","non-dropping-particle":"","parse-names":false,"suffix":""},{"dropping-particle":"","family":"Lilly","given":"M","non-dropping-particle":"","parse-names":false,"suffix":""},{"dropping-particle":"","family":"Pepling","given":"M","non-dropping-p</vt:lpwstr>
  </property>
  <property fmtid="{D5CDD505-2E9C-101B-9397-08002B2CF9AE}" pid="143" name="Mendeley Recent Style Id 21_4">
    <vt:lpwstr>article":"","parse-names":false,"suffix":""},{"dropping-particle":"","family":"Xie","given":"T","non-dropping-particle":"","parse-names":false,"suffix":""}],"container-title":"Cold Spring Harbor Symposia on Quantitative Biology ","id":"ITEM-1","issued":{"</vt:lpwstr>
  </property>
  <property fmtid="{D5CDD505-2E9C-101B-9397-08002B2CF9AE}" pid="144" name="Mendeley Recent Style Id 21_5">
    <vt:lpwstr>date-parts":[["1997","1","1"]]},"note":"10.1101/SQB.1997.062.01.006","page":"25-34","title":"The Drosophila Germarium: Stem Cells, Germ Line Cysts, and Oocytes","type":"article-journal","volume":"62 "},"uris":["http://www.mendeley.com/documents/?uuid=5db2</vt:lpwstr>
  </property>
  <property fmtid="{D5CDD505-2E9C-101B-9397-08002B2CF9AE}" pid="145" name="Mendeley Recent Style Id 21_6">
    <vt:lpwstr>6628-b09a-43f4-8aa5-621c0d8479b4"]},{"id":"ITEM-2","itemData":{"DOI":"10.1038/ncb1122","ISSN":"1476-4679","abstract":"In many cell types polarized transport directs the movement of mRNAs and proteins from their site of synthesis to their site of action, t</vt:lpwstr>
  </property>
  <property fmtid="{D5CDD505-2E9C-101B-9397-08002B2CF9AE}" pid="146" name="Mendeley Recent Style Id 21_7">
    <vt:lpwstr>hus conferring cell polarity1. The cytoplasmic dynein microtubule motor complex is involved in this process. In Drosophila melanogaster, the Egalitarian (Egl) and Bicaudal-D (BicD) proteins are also essential for the transport of macromolecules to the ooc</vt:lpwstr>
  </property>
  <property fmtid="{D5CDD505-2E9C-101B-9397-08002B2CF9AE}" pid="147" name="Mendeley Recent Style Id 21_8">
    <vt:lpwstr>yte and to the apical surface of the blastoderm embryo2,3,4,5. Hence, Egl and BicD, which have been shown to associate4, may be part of a conserved core localization machinery in Drosophila, although a direct association between these molecules and the dy</vt:lpwstr>
  </property>
  <property fmtid="{D5CDD505-2E9C-101B-9397-08002B2CF9AE}" pid="148" name="Mendeley Recent Style Id 21_9">
    <vt:lpwstr>nein motor complex has not been shown. Here we report that Egl interacts directly with Drosophila dynein light chain (Dlc), a microtubule motor component, through an Egl domain distinct from that which binds BicD4. We propose that the Egl–BicD complex is </vt:lpwstr>
  </property>
  <property fmtid="{D5CDD505-2E9C-101B-9397-08002B2CF9AE}" pid="149" name="Mendeley Recent Style Id 21_10">
    <vt:lpwstr>loaded through Dlc onto the dynein motor complex thereby facilitating transport of cargo. Consistent with this model, point mutations that specifically disrupt Egl–Dlc association also disrupt microtubule-dependant trafficking both to and within the oocyt</vt:lpwstr>
  </property>
  <property fmtid="{D5CDD505-2E9C-101B-9397-08002B2CF9AE}" pid="150" name="Mendeley Recent Style Id 21_11">
    <vt:lpwstr>e, resulting in a loss of oocyte fate maintenance and polarity. Our data provide a direct link between a molecule necessary for oocyte specification and the microtubule motor complex, and supports the hypothesis that microtubule-mediated transport is impo</vt:lpwstr>
  </property>
  <property fmtid="{D5CDD505-2E9C-101B-9397-08002B2CF9AE}" pid="151" name="Mendeley Recent Style Id 21_12">
    <vt:lpwstr>rtant for preserving oocyte fate.","author":[{"dropping-particle":"","family":"Navarro","given":"Caryn","non-dropping-particle":"","parse-names":false,"suffix":""},{"dropping-particle":"","family":"Puthalakath","given":"Hamsa","non-dropping-particle":"","</vt:lpwstr>
  </property>
  <property fmtid="{D5CDD505-2E9C-101B-9397-08002B2CF9AE}" pid="152" name="Mendeley Recent Style Id 21_13">
    <vt:lpwstr>parse-names":false,"suffix":""},{"dropping-particle":"","family":"Adams","given":"Jerry M","non-dropping-particle":"","parse-names":false,"suffix":""},{"dropping-particle":"","family":"Strasser","given":"Andreas","non-dropping-particle":"","parse-names":f</vt:lpwstr>
  </property>
  <property fmtid="{D5CDD505-2E9C-101B-9397-08002B2CF9AE}" pid="153" name="Mendeley Recent Style Id 21_14">
    <vt:lpwstr>alse,"suffix":""},{"dropping-particle":"","family":"Lehmann","given":"Ruth","non-dropping-particle":"","parse-names":false,"suffix":""}],"container-title":"Nature Cell Biology","id":"ITEM-2","issue":"5","issued":{"date-parts":[["2004"]]},"page":"427-435",</vt:lpwstr>
  </property>
  <property fmtid="{D5CDD505-2E9C-101B-9397-08002B2CF9AE}" pid="154" name="Mendeley Recent Style Id 21_15">
    <vt:lpwstr>"title":"Egalitarian binds dynein light chain to establish oocyte polarity and maintain oocyte fate","type":"article-journal","volume":"6"},"uris":["http://www.mendeley.com/documents/?uuid=de474fa2-5ce6-4110-8403-b9c244870d7e"]}],"mendeley":{"formattedCit</vt:lpwstr>
  </property>
  <property fmtid="{D5CDD505-2E9C-101B-9397-08002B2CF9AE}" pid="155" name="Mendeley Recent Style Id 21_16">
    <vt:lpwstr>ation":"(Navarro et al., 2004; Spradling et al., 1997)","plainTextFormattedCitation":"(Navarro et al., 2004; Spradling et al., 1997)","previouslyFormattedCitation":"(Navarro et al., 2004; Spradling et al., 1997)"},"properties":{"noteIndex":0},"schema":"ht</vt:lpwstr>
  </property>
  <property fmtid="{D5CDD505-2E9C-101B-9397-08002B2CF9AE}" pid="156" name="Mendeley Recent Style Id 21_17">
    <vt:lpwstr>tps://github.com/citation-style-language/schema/raw/master/csl-citation.json"}</vt:lpwstr>
  </property>
  <property fmtid="{D5CDD505-2E9C-101B-9397-08002B2CF9AE}" pid="157" name="Mendeley Recent Style Name 21_1">
    <vt:lpwstr>(Navarro et al., 2004; Spradling et al., 1997)</vt:lpwstr>
  </property>
  <property fmtid="{D5CDD505-2E9C-101B-9397-08002B2CF9AE}" pid="158" name="Mendeley Recent Style Id 22_1">
    <vt:lpwstr>(Navarro et al., 2004; Spradling et al., 1997)</vt:lpwstr>
  </property>
  <property fmtid="{D5CDD505-2E9C-101B-9397-08002B2CF9AE}" pid="159" name="Mendeley Recent Style Name 22_1">
    <vt:lpwstr>(Navarro et al., 2004; Spradling et al., 1997)</vt:lpwstr>
  </property>
  <property fmtid="{D5CDD505-2E9C-101B-9397-08002B2CF9AE}" pid="160" name="Mendeley Recent Style Id 23_1">
    <vt:lpwstr>ADDIN CSL_CITATION {"citationItems":[{"id":"ITEM-1","itemData":{"abstract":"Throughout their lives, adult Drosophila females continuously produce oocytes, each surrounded by an epithelial monolayer of follicle cells. To characterize the somatic stem cells</vt:lpwstr>
  </property>
  <property fmtid="{D5CDD505-2E9C-101B-9397-08002B2CF9AE}" pid="161" name="Mendeley Recent Style Id 23_2">
    <vt:lpwstr> that give rise to ovarian follicle cells, we marked dividing cells using FLP-catalyzed mitotic recombination and analyzed the resulting clones. Each ovariole in young females contains, on average, two somatic stem cells located near the border of germari</vt:lpwstr>
  </property>
  <property fmtid="{D5CDD505-2E9C-101B-9397-08002B2CF9AE}" pid="162" name="Mendeley Recent Style Id 23_3">
    <vt:lpwstr>um regions 2a and 2b. The somatic stem cells do not coordinate their divisions either with each other or with the germline stem cells. As females age, initially mosaic ovarioles become monoclonal, indicating that functional somatic stem cells have a finit</vt:lpwstr>
  </property>
  <property fmtid="{D5CDD505-2E9C-101B-9397-08002B2CF9AE}" pid="163" name="Mendeley Recent Style Id 23_4">
    <vt:lpwstr>e life span. Analysis of agametic flies revealed that somatic cells continue to divide in the absence of a germline. Under these conditions, the somatic stem cells develop near the tip of the ovariole (the normal site of the germline stem cells), and a su</vt:lpwstr>
  </property>
  <property fmtid="{D5CDD505-2E9C-101B-9397-08002B2CF9AE}" pid="164" name="Mendeley Recent Style Id 23_5">
    <vt:lpwstr>bpopulation of somatic cells that normally separates the germline and somatic stem cells is missing.","author":[{"dropping-particle":"","family":"Margolis","given":"J","non-dropping-particle":"","parse-names":false,"suffix":""},{"dropping-particle":"","fa</vt:lpwstr>
  </property>
  <property fmtid="{D5CDD505-2E9C-101B-9397-08002B2CF9AE}" pid="165" name="Mendeley Recent Style Id 23_6">
    <vt:lpwstr>mily":"Spradling","given":"A","non-dropping-particle":"","parse-names":false,"suffix":""}],"container-title":"Development","id":"ITEM-1","issue":"11","issued":{"date-parts":[["1995","11","1"]]},"page":"3797 LP  - 3807","title":"Identification and behavior</vt:lpwstr>
  </property>
  <property fmtid="{D5CDD505-2E9C-101B-9397-08002B2CF9AE}" pid="166" name="Mendeley Recent Style Id 23_7">
    <vt:lpwstr> of epithelial stem cells in the Drosophila ovary","type":"article-journal","volume":"121"},"uris":["http://www.mendeley.com/documents/?uuid=08172647-0c72-4f38-9c91-0be2e7e21983"]},{"id":"ITEM-2","itemData":{"DOI":"https://doi.org/10.1016/j.cub.2004.05.04</vt:lpwstr>
  </property>
  <property fmtid="{D5CDD505-2E9C-101B-9397-08002B2CF9AE}" pid="167" name="Mendeley Recent Style Id 23_8">
    <vt:lpwstr>9","ISSN":"0960-9822","abstract":"In Drosophila, primordial germ cells (PGCs) are set aside from somatic cells and subsequently migrate through the embryo and associate with somatic gonadal cells to form the embryonic gonad [1]. During larval stages, PGCs</vt:lpwstr>
  </property>
  <property fmtid="{D5CDD505-2E9C-101B-9397-08002B2CF9AE}" pid="168" name="Mendeley Recent Style Id 23_9">
    <vt:lpwstr> proliferate in the female gonad, and a subset of PGCs are selected at late larval stages to become germ line stem cells (GSCs), the source of continuous egg production throughout adulthood 2, 3, 4, 5. However, the degree of similarity between PGCs and th</vt:lpwstr>
  </property>
  <property fmtid="{D5CDD505-2E9C-101B-9397-08002B2CF9AE}" pid="169" name="Mendeley Recent Style Id 23_10">
    <vt:lpwstr>e self-renewing GSCs is unclear. Here we show that many of the genes that are required for GSC maintenance in adults are also required to prevent precocious differentiation of PGCs within the larval ovary. We show that following overexpression of the GSC-</vt:lpwstr>
  </property>
  <property fmtid="{D5CDD505-2E9C-101B-9397-08002B2CF9AE}" pid="170" name="Mendeley Recent Style Id 23_11">
    <vt:lpwstr>differentiation gene bag of marbles (bam), PGCs differentiate to form cysts without becoming GSCs. Furthermore, PGCs that are mutant for nanos (nos), pumilio (pum) or for signaling components of the decapentaplegic (dpp) pathway also differentiate. The si</vt:lpwstr>
  </property>
  <property fmtid="{D5CDD505-2E9C-101B-9397-08002B2CF9AE}" pid="171" name="Mendeley Recent Style Id 23_12">
    <vt:lpwstr>milarity in the genes necessary for GSC maintenance and the repression of PGC differentiation suggest that PGCs and GSCs may be functionally equivalent and that the larval gonad functions as a “PGC niche”.","author":[{"dropping-particle":"","family":"Gilb</vt:lpwstr>
  </property>
  <property fmtid="{D5CDD505-2E9C-101B-9397-08002B2CF9AE}" pid="172" name="Mendeley Recent Style Id 23_13">
    <vt:lpwstr>oa","given":"Lilach","non-dropping-particle":"","parse-names":false,"suffix":""},{"dropping-particle":"","family":"Lehmann","given":"Ruth","non-dropping-particle":"","parse-names":false,"suffix":""}],"container-title":"Current Biology","id":"ITEM-2","issu</vt:lpwstr>
  </property>
  <property fmtid="{D5CDD505-2E9C-101B-9397-08002B2CF9AE}" pid="173" name="Mendeley Recent Style Id 23_14">
    <vt:lpwstr>e":"11","issued":{"date-parts":[["2004"]]},"page":"981-986","title":"Repression of Primordial Germ Cell Differentiation Parallels Germ Line Stem Cell Maintenance","type":"article-journal","volume":"14"},"uris":["http://www.mendeley.com/documents/?uuid=c58</vt:lpwstr>
  </property>
  <property fmtid="{D5CDD505-2E9C-101B-9397-08002B2CF9AE}" pid="174" name="Mendeley Recent Style Id 23_15">
    <vt:lpwstr>2f3fd-5092-46f8-8981-5b156d191886"]}],"mendeley":{"formattedCitation":"(Gilboa and Lehmann, 2004; Margolis and Spradling, 1995)","plainTextFormattedCitation":"(Gilboa and Lehmann, 2004; Margolis and Spradling, 1995)","previouslyFormattedCitation":"(Gilboa</vt:lpwstr>
  </property>
  <property fmtid="{D5CDD505-2E9C-101B-9397-08002B2CF9AE}" pid="175" name="Mendeley Recent Style Id 23_16">
    <vt:lpwstr> and Lehmann, 2004; Margolis and Spradling, 1995)"},"properties":{"noteIndex":0},"schema":"https://github.com/citation-style-language/schema/raw/master/csl-citation.json"}</vt:lpwstr>
  </property>
  <property fmtid="{D5CDD505-2E9C-101B-9397-08002B2CF9AE}" pid="176" name="Mendeley Recent Style Name 23_1">
    <vt:lpwstr>(Gilboa and Lehmann, 2004; Margolis and Spradling, 1995)</vt:lpwstr>
  </property>
  <property fmtid="{D5CDD505-2E9C-101B-9397-08002B2CF9AE}" pid="177" name="Mendeley Recent Style Id 24_1">
    <vt:lpwstr>(Gilboa and Lehmann, 2004; Margolis and Spradling, 1995)</vt:lpwstr>
  </property>
  <property fmtid="{D5CDD505-2E9C-101B-9397-08002B2CF9AE}" pid="178" name="Mendeley Recent Style Name 24_1">
    <vt:lpwstr>(Gilboa and Lehmann, 2004; Margolis and Spradling, 1995)</vt:lpwstr>
  </property>
  <property fmtid="{D5CDD505-2E9C-101B-9397-08002B2CF9AE}" pid="179" name="Mendeley Recent Style Id 25_1">
    <vt:lpwstr>ADDIN CSL_CITATION {"citationItems":[{"id":"ITEM-1","itemData":{"DOI":"10.1038/sj.onc.1208610","ISSN":"1476-5594","abstract":"During metazoan development, the organization of the cell cycle is often modified in response to developmental signals. The endoc</vt:lpwstr>
  </property>
  <property fmtid="{D5CDD505-2E9C-101B-9397-08002B2CF9AE}" pid="180" name="Mendeley Recent Style Id 25_2">
    <vt:lpwstr>ycle provides a dramatic example of this phenomenon. In the endocycle, also referred to as the endoreplicative cycle, cells undergo successive rounds of DNA replication without an intervening mitosis. Often the endocycle is used to expand the genome of a </vt:lpwstr>
  </property>
  <property fmtid="{D5CDD505-2E9C-101B-9397-08002B2CF9AE}" pid="181" name="Mendeley Recent Style Id 25_3">
    <vt:lpwstr>group of specialized cells that are highly biosynthetically active. In these circumstances, large polyploid cells are produced in organisms that are primarily comprised of diploid cells. However, many organisms achieve growth by increasing cell size, rath</vt:lpwstr>
  </property>
  <property fmtid="{D5CDD505-2E9C-101B-9397-08002B2CF9AE}" pid="182" name="Mendeley Recent Style Id 25_4">
    <vt:lpwstr>er than cell number. This strategy is more generally exploited in insects and plants. For instance, in the insect Drosophila melanogaster, the majority of the larval tissues, as well as many adult tissues, enter the endocycle and become polyploid. Therefo</vt:lpwstr>
  </property>
  <property fmtid="{D5CDD505-2E9C-101B-9397-08002B2CF9AE}" pid="183" name="Mendeley Recent Style Id 25_5">
    <vt:lpwstr>re, Drosophila has been a rich source for studies on endocycle regulation. Recent work from Drosophila is beginning to reveal how developmental signals promote the transition from the mitotic cycle to the endocycle, as well as what drives endocycle progre</vt:lpwstr>
  </property>
  <property fmtid="{D5CDD505-2E9C-101B-9397-08002B2CF9AE}" pid="184" name="Mendeley Recent Style Id 25_6">
    <vt:lpwstr>ssion. In addition, studies on the endocycle have provided insight into the regulatory principles underlying the once per cell cycle replication of the genome, as well as the relationship between S phase and mitosis.","author":[{"dropping-particle":"","fa</vt:lpwstr>
  </property>
  <property fmtid="{D5CDD505-2E9C-101B-9397-08002B2CF9AE}" pid="185" name="Mendeley Recent Style Id 25_7">
    <vt:lpwstr>mily":"Lilly","given":"Mary A","non-dropping-particle":"","parse-names":false,"suffix":""},{"dropping-particle":"","family":"Duronio","given":"Robert J","non-dropping-particle":"","parse-names":false,"suffix":""}],"container-title":"Oncogene","id":"ITEM-1</vt:lpwstr>
  </property>
  <property fmtid="{D5CDD505-2E9C-101B-9397-08002B2CF9AE}" pid="186" name="Mendeley Recent Style Id 25_8">
    <vt:lpwstr>","issue":"17","issued":{"date-parts":[["2005"]]},"page":"2765-2775","title":"New insights into cell cycle control from the Drosophila endocycle","type":"article-journal","volume":"24"},"uris":["http://www.mendeley.com/documents/?uuid=4a54828d-aaa3-4ec4-a</vt:lpwstr>
  </property>
  <property fmtid="{D5CDD505-2E9C-101B-9397-08002B2CF9AE}" pid="187" name="Mendeley Recent Style Id 25_9">
    <vt:lpwstr>58a-547d4824b8a7"]},{"id":"ITEM-2","itemData":{"DOI":"10.1046/j.1365-2443.1998.00232.x","ISBN":"1356-9597 (Print)\\r1356-9597 (Linking)","ISSN":"1356-9597","PMID":"10096018","abstract":"A modified cell cycle, the endo cycle, produces the polyploid or poly</vt:lpwstr>
  </property>
  <property fmtid="{D5CDD505-2E9C-101B-9397-08002B2CF9AE}" pid="188" name="Mendeley Recent Style Id 25_10">
    <vt:lpwstr>tene cells that are present in some tissues of most organisms. In the endo cycle, the S phase alternates with a gap phase, but mitosis does not occur. Genes needed to inhibit mitosis during the endo cycle and to promote the onset of S phase have been iden</vt:lpwstr>
  </property>
  <property fmtid="{D5CDD505-2E9C-101B-9397-08002B2CF9AE}" pid="189" name="Mendeley Recent Style Id 25_11">
    <vt:lpwstr>tified in Drosophila. Genomic intervals are differentially replicated during the endo cycle S phase such that some regions are under-replicated, while others can be amplified. Cyclin E and E2F are needed for this differential DNA replication during Drosop</vt:lpwstr>
  </property>
  <property fmtid="{D5CDD505-2E9C-101B-9397-08002B2CF9AE}" pid="190" name="Mendeley Recent Style Id 25_12">
    <vt:lpwstr>hila oogenesis.","author":[{"dropping-particle":"","family":"Royzman","given":"Irena","non-dropping-particle":"","parse-names":false,"suffix":""},{"dropping-particle":"","family":"Orr-Weaver","given":"Terry L.","non-dropping-particle":"","parse-names":fal</vt:lpwstr>
  </property>
  <property fmtid="{D5CDD505-2E9C-101B-9397-08002B2CF9AE}" pid="191" name="Mendeley Recent Style Id 25_13">
    <vt:lpwstr>se,"suffix":""}],"container-title":"Genes to Cells","id":"ITEM-2","issue":"12","issued":{"date-parts":[["1998","12","1"]]},"note":"From Duplicate 1 (S phase and differential DNA replication during Drosophila oogenesis - Royzman, Irena; Orr-Weaver, Terry L</vt:lpwstr>
  </property>
  <property fmtid="{D5CDD505-2E9C-101B-9397-08002B2CF9AE}" pid="192" name="Mendeley Recent Style Id 25_14">
    <vt:lpwstr>)\n\ndoi: 10.1046/j.1365-2443.1998.00232.x","page":"767-776","publisher":"John Wiley &amp; Sons, Ltd (10.1111)","title":"S phase and differential DNA replication during Drosophila oogenesis","type":"article-journal","volume":"3"},"uris":["http://www.mendeley.</vt:lpwstr>
  </property>
  <property fmtid="{D5CDD505-2E9C-101B-9397-08002B2CF9AE}" pid="193" name="Mendeley Recent Style Id 25_15">
    <vt:lpwstr>com/documents/?uuid=671b9a36-7c44-417d-b03f-c6b27dbfe63b"]}],"mendeley":{"formattedCitation":"(Lilly and Duronio, 2005; Royzman and Orr-Weaver, 1998)","plainTextFormattedCitation":"(Lilly and Duronio, 2005; Royzman and Orr-Weaver, 1998)","previouslyFormat</vt:lpwstr>
  </property>
  <property fmtid="{D5CDD505-2E9C-101B-9397-08002B2CF9AE}" pid="194" name="Mendeley Recent Style Id 25_16">
    <vt:lpwstr>tedCitation":"(Lilly and Duronio, 2005)"},"properties":{"noteIndex":0},"schema":"https://github.com/citation-style-language/schema/raw/master/csl-citation.json"}</vt:lpwstr>
  </property>
  <property fmtid="{D5CDD505-2E9C-101B-9397-08002B2CF9AE}" pid="195" name="Mendeley Recent Style Name 25_1">
    <vt:lpwstr>(Lilly and Duronio, 2005; Royzman and Orr-Weaver, 1998)</vt:lpwstr>
  </property>
  <property fmtid="{D5CDD505-2E9C-101B-9397-08002B2CF9AE}" pid="196" name="Mendeley Recent Style Id 26_1">
    <vt:lpwstr>(Lilly and Duronio, 2005)</vt:lpwstr>
  </property>
  <property fmtid="{D5CDD505-2E9C-101B-9397-08002B2CF9AE}" pid="197" name="Mendeley Recent Style Name 26_1">
    <vt:lpwstr>(Lilly and Duronio, 2005; Royzman and Orr-Weaver, 1998)</vt:lpwstr>
  </property>
  <property fmtid="{D5CDD505-2E9C-101B-9397-08002B2CF9AE}" pid="198" name="Mendeley Recent Style Id 27_1">
    <vt:lpwstr>ADDIN CSL_CITATION {"citationItems":[{"id":"ITEM-1","itemData":{"DOI":"10.1101/cshperspect.a002758","ISSN":"1943-0264","abstract":"Translational control of specific mRNAs is a widespread mechanism of gene regulation, and it is especially important in patt</vt:lpwstr>
  </property>
  <property fmtid="{D5CDD505-2E9C-101B-9397-08002B2CF9AE}" pid="199" name="Mendeley Recent Style Id 27_2">
    <vt:lpwstr>ern formation in the oocytes of organisms in which the embryonic axes are established maternally. Drosophila and Xenopus have been especially valuable in elucidating the relevant molecular mechanisms. Here, we comprehensively review what is known about tr</vt:lpwstr>
  </property>
  <property fmtid="{D5CDD505-2E9C-101B-9397-08002B2CF9AE}" pid="200" name="Mendeley Recent Style Id 27_3">
    <vt:lpwstr>anslational control in these two systems, focusing on examples that illustrate key concepts that have emerged. We focus on protein-mediated translational control, rather than regulation mediated by small RNAs, as the former appears to be predominant in co</vt:lpwstr>
  </property>
  <property fmtid="{D5CDD505-2E9C-101B-9397-08002B2CF9AE}" pid="201" name="Mendeley Recent Style Id 27_4">
    <vt:lpwstr>ntrolling these developmental events. Mechanisms that modulate the ability of the specific mRNAs to be recruited to the ribosome, that regulate polyadenylation of specific mRNAs, or that control the association of particular mRNAs into translationally ine</vt:lpwstr>
  </property>
  <property fmtid="{D5CDD505-2E9C-101B-9397-08002B2CF9AE}" pid="202" name="Mendeley Recent Style Id 27_5">
    <vt:lpwstr>rt ribonucleoprotein complexes will all be discussed.","author":[{"dropping-particle":"","family":"Richter","given":"Joel D","non-dropping-particle":"","parse-names":false,"suffix":""},{"dropping-particle":"","family":"Lasko","given":"Paul","non-dropping-</vt:lpwstr>
  </property>
  <property fmtid="{D5CDD505-2E9C-101B-9397-08002B2CF9AE}" pid="203" name="Mendeley Recent Style Id 27_6">
    <vt:lpwstr>particle":"","parse-names":false,"suffix":""}],"container-title":"Cold Spring Harbor perspectives in biology","id":"ITEM-1","issue":"9","issued":{"date-parts":[["2011","9","1"]]},"language":"eng","page":"a002758-a002758","publisher":"Cold Spring Harbor La</vt:lpwstr>
  </property>
  <property fmtid="{D5CDD505-2E9C-101B-9397-08002B2CF9AE}" pid="204" name="Mendeley Recent Style Id 27_7">
    <vt:lpwstr>boratory Press","title":"Translational control in oocyte development","type":"article-journal","volume":"3"},"uris":["http://www.mendeley.com/documents/?uuid=e8bd44e7-84df-4711-a63d-d49e1d4bf0d2"]},{"id":"ITEM-2","itemData":{"DOI":"10.1101/cshperspect.a01</vt:lpwstr>
  </property>
  <property fmtid="{D5CDD505-2E9C-101B-9397-08002B2CF9AE}" pid="205" name="Mendeley Recent Style Id 27_8">
    <vt:lpwstr>2294","ISSN":"1943-0264","abstract":"Localization of an mRNA species to a particular subcellular region can complement translational control mechanisms to produce a restricted spatial distribution of the protein it encodes. mRNA localization has been stud</vt:lpwstr>
  </property>
  <property fmtid="{D5CDD505-2E9C-101B-9397-08002B2CF9AE}" pid="206" name="Mendeley Recent Style Id 27_9">
    <vt:lpwstr>ied most in asymmetric cells such as budding yeast, early embryos, and neurons, but the process is likely to be more widespread. This article reviews the current state of knowledge about the mechanisms of mRNA localization and its functions in early embry</vt:lpwstr>
  </property>
  <property fmtid="{D5CDD505-2E9C-101B-9397-08002B2CF9AE}" pid="207" name="Mendeley Recent Style Id 27_10">
    <vt:lpwstr>onic development, focusing on Drosophila where the relevant knowledge is most advanced. Links between mRNA localization and translational control mechanisms also are examined.","author":[{"dropping-particle":"","family":"Lasko","given":"Paul","non-droppin</vt:lpwstr>
  </property>
  <property fmtid="{D5CDD505-2E9C-101B-9397-08002B2CF9AE}" pid="208" name="Mendeley Recent Style Id 27_11">
    <vt:lpwstr>g-particle":"","parse-names":false,"suffix":""}],"container-title":"Cold Spring Harbor perspectives in biology","id":"ITEM-2","issue":"10","issued":{"date-parts":[["2012","10","1"]]},"language":"eng","page":"a012294","publisher":"Cold Spring Harbor Labora</vt:lpwstr>
  </property>
  <property fmtid="{D5CDD505-2E9C-101B-9397-08002B2CF9AE}" pid="209" name="Mendeley Recent Style Id 27_12">
    <vt:lpwstr>tory Press","title":"mRNA localization and translational control in Drosophila oogenesis","type":"article-journal","volume":"4"},"uris":["http://www.mendeley.com/documents/?uuid=fca80526-7d19-4a33-b0fa-211f4b9cc0bb"]}],"mendeley":{"formattedCitation":"(La</vt:lpwstr>
  </property>
  <property fmtid="{D5CDD505-2E9C-101B-9397-08002B2CF9AE}" pid="210" name="Mendeley Recent Style Id 27_13">
    <vt:lpwstr>sko, 2012; Richter and Lasko, 2011)","plainTextFormattedCitation":"(Lasko, 2012; Richter and Lasko, 2011)","previouslyFormattedCitation":"(Lasko, 2012; Richter and Lasko, 2011)"},"properties":{"noteIndex":0},"schema":"https://github.com/citation-style-lan</vt:lpwstr>
  </property>
  <property fmtid="{D5CDD505-2E9C-101B-9397-08002B2CF9AE}" pid="211" name="Mendeley Recent Style Id 27_14">
    <vt:lpwstr>guage/schema/raw/master/csl-citation.json"}</vt:lpwstr>
  </property>
  <property fmtid="{D5CDD505-2E9C-101B-9397-08002B2CF9AE}" pid="212" name="Mendeley Recent Style Name 27_1">
    <vt:lpwstr>(Lasko, 2012; Richter and Lasko, 2011)</vt:lpwstr>
  </property>
  <property fmtid="{D5CDD505-2E9C-101B-9397-08002B2CF9AE}" pid="213" name="Mendeley Recent Style Id 28_1">
    <vt:lpwstr>(Lasko, 2012; Richter and Lasko, 2011)</vt:lpwstr>
  </property>
  <property fmtid="{D5CDD505-2E9C-101B-9397-08002B2CF9AE}" pid="214" name="Mendeley Recent Style Name 28_1">
    <vt:lpwstr>(Lasko, 2012; Richter and Lasko, 2011)</vt:lpwstr>
  </property>
  <property fmtid="{D5CDD505-2E9C-101B-9397-08002B2CF9AE}" pid="215" name="Mendeley Recent Style Id 29_1">
    <vt:lpwstr>ADDIN CSL_CITATION {"citationItems":[{"id":"ITEM-1","itemData":{"DOI":"https://doi.org/10.1016/j.celrep.2015.10.017","ISSN":"2211-1247","abstract":"Summary The central question in stem cell regulation is how the balance between self-renewal and differenti</vt:lpwstr>
  </property>
  <property fmtid="{D5CDD505-2E9C-101B-9397-08002B2CF9AE}" pid="216" name="Mendeley Recent Style Id 29_2">
    <vt:lpwstr>ation is controlled at the molecular level. This study uses germline stem cells (GSCs) in the Drosophila ovary to demonstrate that the Drosophila CCR4 homolog Twin is required intrinsically to promote both GSC self-renewal and progeny differentiation. Twi</vt:lpwstr>
  </property>
  <property fmtid="{D5CDD505-2E9C-101B-9397-08002B2CF9AE}" pid="217" name="Mendeley Recent Style Id 29_3">
    <vt:lpwstr>n/CCR4 is one of the two catalytic subunits in the highly conserved CCR4-NOT mRNA deadenylase complex. Twin works within the CCR4-NOT complex to intrinsically maintain GSC self-renewal, at least partly by sustaining E-cadherin-mediated GSC-niche interacti</vt:lpwstr>
  </property>
  <property fmtid="{D5CDD505-2E9C-101B-9397-08002B2CF9AE}" pid="218" name="Mendeley Recent Style Id 29_4">
    <vt:lpwstr>on and preventing transposable element-induced DNA damage. It promotes GSC progeny differentiation by forming protein complexes with differentiation factors Bam and Bgcn independently of other CCR4-NOT components. Interestingly, Bam can competitively inhi</vt:lpwstr>
  </property>
  <property fmtid="{D5CDD505-2E9C-101B-9397-08002B2CF9AE}" pid="219" name="Mendeley Recent Style Id 29_5">
    <vt:lpwstr>bit the association of Twin with Pop2 in the CCR4-NOT complex. Therefore, this study demonstrates that Twin has important intrinsic roles in promoting GSC self-renewal and progeny differentiation by functioning in different protein complexes.","author":[{</vt:lpwstr>
  </property>
  <property fmtid="{D5CDD505-2E9C-101B-9397-08002B2CF9AE}" pid="220" name="Mendeley Recent Style Id 29_6">
    <vt:lpwstr>"dropping-particle":"","family":"Fu","given":"Ziwen","non-dropping-particle":"","parse-names":false,"suffix":""},{"dropping-particle":"","family":"Geng","given":"Cuiyun","non-dropping-particle":"","parse-names":false,"suffix":""},{"dropping-particle":"","</vt:lpwstr>
  </property>
  <property fmtid="{D5CDD505-2E9C-101B-9397-08002B2CF9AE}" pid="221" name="Mendeley Recent Style Id 29_7">
    <vt:lpwstr>family":"Wang","given":"Hui","non-dropping-particle":"","parse-names":false,"suffix":""},{"dropping-particle":"","family":"Yang","given":"Zhihao","non-dropping-particle":"","parse-names":false,"suffix":""},{"dropping-particle":"","family":"Weng","given":"</vt:lpwstr>
  </property>
  <property fmtid="{D5CDD505-2E9C-101B-9397-08002B2CF9AE}" pid="222" name="Mendeley Recent Style Id 29_8">
    <vt:lpwstr>Changjiang","non-dropping-particle":"","parse-names":false,"suffix":""},{"dropping-particle":"","family":"Li","given":"Hua","non-dropping-particle":"","parse-names":false,"suffix":""},{"dropping-particle":"","family":"Deng","given":"Lamei","non-dropping-p</vt:lpwstr>
  </property>
  <property fmtid="{D5CDD505-2E9C-101B-9397-08002B2CF9AE}" pid="223" name="Mendeley Recent Style Id 29_9">
    <vt:lpwstr>article":"","parse-names":false,"suffix":""},{"dropping-particle":"","family":"Liu","given":"Luping","non-dropping-particle":"","parse-names":false,"suffix":""},{"dropping-particle":"","family":"Liu","given":"Nan","non-dropping-particle":"","parse-names":</vt:lpwstr>
  </property>
  <property fmtid="{D5CDD505-2E9C-101B-9397-08002B2CF9AE}" pid="224" name="Mendeley Recent Style Id 29_10">
    <vt:lpwstr>false,"suffix":""},{"dropping-particle":"","family":"Ni","given":"Jianquan","non-dropping-particle":"","parse-names":false,"suffix":""},{"dropping-particle":"","family":"Xie","given":"Ting","non-dropping-particle":"","parse-names":false,"suffix":""}],"con</vt:lpwstr>
  </property>
  <property fmtid="{D5CDD505-2E9C-101B-9397-08002B2CF9AE}" pid="225" name="Mendeley Recent Style Id 29_11">
    <vt:lpwstr>tainer-title":"Cell Reports","id":"ITEM-1","issue":"7","issued":{"date-parts":[["2015"]]},"page":"1366-1379","title":"Twin Promotes the Maintenance and Differentiation of Germline Stem Cell Lineage through Modulation of Multiple Pathways","type":"article-</vt:lpwstr>
  </property>
  <property fmtid="{D5CDD505-2E9C-101B-9397-08002B2CF9AE}" pid="226" name="Mendeley Recent Style Id 29_12">
    <vt:lpwstr>journal","volume":"13"},"uris":["http://www.mendeley.com/documents/?uuid=a44a4fa7-edb4-48c0-a700-902af59e2c49"]},{"id":"ITEM-2","itemData":{"DOI":"10.1016/j.devcel.2010.11.019","ISSN":"1878-1551","abstract":"Drosophila ovarian germline stem cells (GSCs) a</vt:lpwstr>
  </property>
  <property fmtid="{D5CDD505-2E9C-101B-9397-08002B2CF9AE}" pid="227" name="Mendeley Recent Style Id 29_13">
    <vt:lpwstr>re maintained by Dpp signaling and the Pumilio (Pum) and Nanos (Nos) translational repressors. Upon division, Dpp signaling is extinguished, and Nos is downregulated in one daughter cell, causing it to switch to a differentiating cystoblast (CB). However,</vt:lpwstr>
  </property>
  <property fmtid="{D5CDD505-2E9C-101B-9397-08002B2CF9AE}" pid="228" name="Mendeley Recent Style Id 29_14">
    <vt:lpwstr> downstream effectors of Pum-Nos remain unknown, and how CBs lose their responsiveness to Dpp is unclear. Here, we identify Brain Tumor (Brat) as a potent differentiation factor and target of Pum-Nos regulation. Brat is excluded from GSCs by Pum-Nos but f</vt:lpwstr>
  </property>
  <property fmtid="{D5CDD505-2E9C-101B-9397-08002B2CF9AE}" pid="229" name="Mendeley Recent Style Id 29_15">
    <vt:lpwstr>unctions with Pum in CBs to translationally repress distinct targets, including the Mad and dMyc mRNAs. Regulation of both targets simultaneously lowers cellular responsiveness to Dpp signaling, forcing the cell to become refractory to the self-renewal si</vt:lpwstr>
  </property>
  <property fmtid="{D5CDD505-2E9C-101B-9397-08002B2CF9AE}" pid="230" name="Mendeley Recent Style Id 29_16">
    <vt:lpwstr>gnal. Mathematical modeling elucidates bistability of cell fate in the Brat-mediated system, revealing how autoregulation of GSC number can arise from Brat coupling extracellular Dpp regulation to intracellular interpretation.","author":[{"dropping-partic</vt:lpwstr>
  </property>
  <property fmtid="{D5CDD505-2E9C-101B-9397-08002B2CF9AE}" pid="231" name="Mendeley Recent Style Id 29_17">
    <vt:lpwstr>le":"","family":"Harris","given":"Robin E","non-dropping-particle":"","parse-names":false,"suffix":""},{"dropping-particle":"","family":"Pargett","given":"Michael","non-dropping-particle":"","parse-names":false,"suffix":""},{"dropping-particle":"","family</vt:lpwstr>
  </property>
  <property fmtid="{D5CDD505-2E9C-101B-9397-08002B2CF9AE}" pid="232" name="Mendeley Recent Style Id 29_18">
    <vt:lpwstr>":"Sutcliffe","given":"Catherine","non-dropping-particle":"","parse-names":false,"suffix":""},{"dropping-particle":"","family":"Umulis","given":"David","non-dropping-particle":"","parse-names":false,"suffix":""},{"dropping-particle":"","family":"Ashe","gi</vt:lpwstr>
  </property>
  <property fmtid="{D5CDD505-2E9C-101B-9397-08002B2CF9AE}" pid="233" name="Mendeley Recent Style Id 29_19">
    <vt:lpwstr>ven":"Hilary L","non-dropping-particle":"","parse-names":false,"suffix":""}],"container-title":"Developmental cell","id":"ITEM-2","issue":"1","issued":{"date-parts":[["2011","1","18"]]},"language":"eng","page":"72-83","publisher":"Cell Press","title":"Bra</vt:lpwstr>
  </property>
  <property fmtid="{D5CDD505-2E9C-101B-9397-08002B2CF9AE}" pid="234" name="Mendeley Recent Style Id 29_20">
    <vt:lpwstr>t promotes stem cell differentiation via control of a bistable switch that restricts BMP signaling","type":"article-journal","volume":"20"},"uris":["http://www.mendeley.com/documents/?uuid=c936d897-8841-455c-8429-75bc3b1c8d4d"]},{"id":"ITEM-3","itemData":</vt:lpwstr>
  </property>
  <property fmtid="{D5CDD505-2E9C-101B-9397-08002B2CF9AE}" pid="235" name="Mendeley Recent Style Id 29_21">
    <vt:lpwstr>{"DOI":"10.1101/cshperspect.a012294","ISSN":"1943-0264","abstract":"Localization of an mRNA species to a particular subcellular region can complement translational control mechanisms to produce a restricted spatial distribution of the protein it encodes. </vt:lpwstr>
  </property>
  <property fmtid="{D5CDD505-2E9C-101B-9397-08002B2CF9AE}" pid="236" name="Mendeley Recent Style Id 29_22">
    <vt:lpwstr>mRNA localization has been studied most in asymmetric cells such as budding yeast, early embryos, and neurons, but the process is likely to be more widespread. This article reviews the current state of knowledge about the mechanisms of mRNA localization a</vt:lpwstr>
  </property>
  <property fmtid="{D5CDD505-2E9C-101B-9397-08002B2CF9AE}" pid="237" name="Mendeley Recent Style Id 29_23">
    <vt:lpwstr>nd its functions in early embryonic development, focusing on Drosophila where the relevant knowledge is most advanced. Links between mRNA localization and translational control mechanisms also are examined.","author":[{"dropping-particle":"","family":"Las</vt:lpwstr>
  </property>
  <property fmtid="{D5CDD505-2E9C-101B-9397-08002B2CF9AE}" pid="238" name="Mendeley Recent Style Id 29_24">
    <vt:lpwstr>ko","given":"Paul","non-dropping-particle":"","parse-names":false,"suffix":""}],"container-title":"Cold Spring Harbor perspectives in biology","id":"ITEM-3","issue":"10","issued":{"date-parts":[["2012","10","1"]]},"language":"eng","page":"a012294","publis</vt:lpwstr>
  </property>
  <property fmtid="{D5CDD505-2E9C-101B-9397-08002B2CF9AE}" pid="239" name="Mendeley Recent Style Id 29_25">
    <vt:lpwstr>her":"Cold Spring Harbor Laboratory Press","title":"mRNA localization and translational control in Drosophila oogenesis","type":"article-journal","volume":"4"},"uris":["http://www.mendeley.com/documents/?uuid=fca80526-7d19-4a33-b0fa-211f4b9cc0bb"]},{"id":</vt:lpwstr>
  </property>
  <property fmtid="{D5CDD505-2E9C-101B-9397-08002B2CF9AE}" pid="240" name="Mendeley Recent Style Id 29_26">
    <vt:lpwstr>"ITEM-4","itemData":{"DOI":"10.1242/dev.00325","abstract":"The Drosophila germline lineage depends on a complex microenvironment of extrinsic and intrinsic factors that regulate the self-renewing and asymmetric divisions of dedicated stem cells. Germline </vt:lpwstr>
  </property>
  <property fmtid="{D5CDD505-2E9C-101B-9397-08002B2CF9AE}" pid="241" name="Mendeley Recent Style Id 29_27">
    <vt:lpwstr>stem cells (GSCs) must express components of the Dpp cassette and the translational repressors Nanos and Pumilio, whereas cystoblasts require the bam and bgcn genes. Bam is especially attractive as a target of GSC differentiation factors because current e</vt:lpwstr>
  </property>
  <property fmtid="{D5CDD505-2E9C-101B-9397-08002B2CF9AE}" pid="242" name="Mendeley Recent Style Id 29_28">
    <vt:lpwstr>vidence indicates that bam is both necessary and sufficient for cystoblast differentiation. In this paper, we have sought to distinguish between mutually exclusive transcriptional or post-transcriptional mechanisms as the primary regulators of bam express</vt:lpwstr>
  </property>
  <property fmtid="{D5CDD505-2E9C-101B-9397-08002B2CF9AE}" pid="243" name="Mendeley Recent Style Id 29_29">
    <vt:lpwstr>ion in GSCs and cystoblasts. We find that bam transcription is active in young germ cells but is repressed specifically in GSCs. Activation depends on a 50 bp fragment that carries at least one germ cell-specific enhancer element. A non-overlapping 18 bp </vt:lpwstr>
  </property>
  <property fmtid="{D5CDD505-2E9C-101B-9397-08002B2CF9AE}" pid="244" name="Mendeley Recent Style Id 29_30">
    <vt:lpwstr>sequence carries a transcriptional silencer that prevents bam expression in the GSC. Promoters lacking this silencer cause bam expression in the GSC and concomitant GSC loss. Thus, asymmetry of the GSC division can be reduced to identifying the mechanism </vt:lpwstr>
  </property>
  <property fmtid="{D5CDD505-2E9C-101B-9397-08002B2CF9AE}" pid="245" name="Mendeley Recent Style Id 29_31">
    <vt:lpwstr>that selectively activates the silencer element in GSCs.","author":[{"dropping-particle":"","family":"Chen","given":"Dahua","non-dropping-particle":"","parse-names":false,"suffix":""},{"dropping-particle":"","family":"McKearin","given":"Dennis M","non-dro</vt:lpwstr>
  </property>
  <property fmtid="{D5CDD505-2E9C-101B-9397-08002B2CF9AE}" pid="246" name="Mendeley Recent Style Id 29_32">
    <vt:lpwstr>pping-particle":"","parse-names":false,"suffix":""}],"container-title":"Development","id":"ITEM-4","issue":"6","issued":{"date-parts":[["2003","3","15"]]},"page":"1159 LP  - 1170","title":"A discrete transcriptional silencer in the &amp;lt;em&amp;gt;bam&amp;lt;/em&amp;gt</vt:lpwstr>
  </property>
  <property fmtid="{D5CDD505-2E9C-101B-9397-08002B2CF9AE}" pid="247" name="Mendeley Recent Style Id 29_33">
    <vt:lpwstr>; gene determines  asymmetric division of the &amp;lt;em&amp;gt;Drosophila&amp;lt;/em&amp;gt; germline stem cell","type":"article-journal","volume":"130"},"uris":["http://www.mendeley.com/documents/?uuid=21cd0d59-70ad-48f4-819e-a4743abbcdff"]}],"mendeley":{"formattedCita</vt:lpwstr>
  </property>
  <property fmtid="{D5CDD505-2E9C-101B-9397-08002B2CF9AE}" pid="248" name="Mendeley Recent Style Id 29_34">
    <vt:lpwstr>tion":"(Chen and McKearin, 2003; Fu et al., 2015; Harris et al., 2011; Lasko, 2012)","plainTextFormattedCitation":"(Chen and McKearin, 2003; Fu et al., 2015; Harris et al., 2011; Lasko, 2012)","previouslyFormattedCitation":"(Chen and McKearin, 2003; Fu et</vt:lpwstr>
  </property>
  <property fmtid="{D5CDD505-2E9C-101B-9397-08002B2CF9AE}" pid="249" name="Mendeley Recent Style Id 29_35">
    <vt:lpwstr> al., 2015; Harris et al., 2011; Lasko, 2012)"},"properties":{"noteIndex":0},"schema":"https://github.com/citation-style-language/schema/raw/master/csl-citation.json"}</vt:lpwstr>
  </property>
  <property fmtid="{D5CDD505-2E9C-101B-9397-08002B2CF9AE}" pid="250" name="Mendeley Recent Style Name 29_1">
    <vt:lpwstr>(Chen and McKearin, 2003; Fu et al., 2015; Harris et al., 2011; Lasko, 2012)</vt:lpwstr>
  </property>
  <property fmtid="{D5CDD505-2E9C-101B-9397-08002B2CF9AE}" pid="251" name="Mendeley Recent Style Id 30_1">
    <vt:lpwstr>(Chen and McKearin, 2003; Fu et al., 2015; Harris et al., 2011; Lasko, 2012)</vt:lpwstr>
  </property>
  <property fmtid="{D5CDD505-2E9C-101B-9397-08002B2CF9AE}" pid="252" name="Mendeley Recent Style Name 30_1">
    <vt:lpwstr>(Chen and McKearin, 2003; Fu et al., 2015; Harris et al., 2011; Lasko, 2012)</vt:lpwstr>
  </property>
  <property fmtid="{D5CDD505-2E9C-101B-9397-08002B2CF9AE}" pid="253" name="Mendeley Recent Style Id 31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254" name="Mendeley Recent Style Id 31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255" name="Mendeley Recent Style Id 31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256" name="Mendeley Recent Style Id 31_4">
    <vt:lpwstr>ion.","author":[{"dropping-particle":"","family":"Slaidina","given":"Maija","non-dropping-particle":"","parse-names":false,"suffix":""},{"dropping-particle":"","family":"Lehmann","given":"Ruth","non-dropping-particle":"","parse-names":false,"suffix":""}],</vt:lpwstr>
  </property>
  <property fmtid="{D5CDD505-2E9C-101B-9397-08002B2CF9AE}" pid="257" name="Mendeley Recent Style Id 31_5">
    <vt:lpwstr>"container-title":"The Journal of Cell Biology","id":"ITEM-1","issue":"1","issued":{"date-parts":[["2014","10","13"]]},"page":"13 LP  - 21","title":"Translational control in germline stem cell development","type":"article-journal","volume":"207"},"uris":[</vt:lpwstr>
  </property>
  <property fmtid="{D5CDD505-2E9C-101B-9397-08002B2CF9AE}" pid="258" name="Mendeley Recent Style Id 31_6">
    <vt:lpwstr>"http://www.mendeley.com/documents/?uuid=cd58d34e-1440-42e3-b89c-fd39a1b385f1"]}],"mendeley":{"formattedCitation":"(Slaidina and Lehmann, 2014)","plainTextFormattedCitation":"(Slaidina and Lehmann, 2014)","previouslyFormattedCitation":"(Slaidina and Lehma</vt:lpwstr>
  </property>
  <property fmtid="{D5CDD505-2E9C-101B-9397-08002B2CF9AE}" pid="259" name="Mendeley Recent Style Id 31_7">
    <vt:lpwstr>nn, 2014)"},"properties":{"noteIndex":0},"schema":"https://github.com/citation-style-language/schema/raw/master/csl-citation.json"}</vt:lpwstr>
  </property>
  <property fmtid="{D5CDD505-2E9C-101B-9397-08002B2CF9AE}" pid="260" name="Mendeley Recent Style Name 31_1">
    <vt:lpwstr>(Slaidina and Lehmann, 2014)</vt:lpwstr>
  </property>
  <property fmtid="{D5CDD505-2E9C-101B-9397-08002B2CF9AE}" pid="261" name="Mendeley Recent Style Id 32_1">
    <vt:lpwstr>(Slaidina and Lehmann, 2014)</vt:lpwstr>
  </property>
  <property fmtid="{D5CDD505-2E9C-101B-9397-08002B2CF9AE}" pid="262" name="Mendeley Recent Style Name 32_1">
    <vt:lpwstr>(Slaidina and Lehmann, 2014)</vt:lpwstr>
  </property>
  <property fmtid="{D5CDD505-2E9C-101B-9397-08002B2CF9AE}" pid="263" name="Mendeley Recent Style Id 33_1">
    <vt:lpwstr>ADDIN CSL_CITATION {"citationItems":[{"id":"ITEM-1","itemData":{"ISSN":"0955-0674","author":[{"dropping-particle":"","family":"Will","given":"Cindy L","non-dropping-particle":"","parse-names":false,"suffix":""},{"dropping-particle":"","family":"Lührmann",</vt:lpwstr>
  </property>
  <property fmtid="{D5CDD505-2E9C-101B-9397-08002B2CF9AE}" pid="264" name="Mendeley Recent Style Id 33_2">
    <vt:lpwstr>"given":"Reinhard","non-dropping-particle":"","parse-names":false,"suffix":""}],"container-title":"Current opinion in cell biology","id":"ITEM-1","issue":"3","issued":{"date-parts":[["2001"]]},"page":"290-301","publisher":"Elsevier","title":"Spliceosomal </vt:lpwstr>
  </property>
  <property fmtid="{D5CDD505-2E9C-101B-9397-08002B2CF9AE}" pid="265" name="Mendeley Recent Style Id 33_3">
    <vt:lpwstr>UsnRNP biogenesis, structure and function","type":"article-journal","volume":"13"},"uris":["http://www.mendeley.com/documents/?uuid=facc95a9-1261-4123-ac81-237faec985a6","http://www.mendeley.com/documents/?uuid=4d2d2c79-d074-4a9c-aa53-3bb377263ceb"]}],"me</vt:lpwstr>
  </property>
  <property fmtid="{D5CDD505-2E9C-101B-9397-08002B2CF9AE}" pid="266" name="Mendeley Recent Style Id 33_4">
    <vt:lpwstr>ndeley":{"formattedCitation":"(Will and Lührmann, 2001)","plainTextFormattedCitation":"(Will and Lührmann, 2001)","previouslyFormattedCitation":"(Will and Lührmann, 2001)"},"properties":{"noteIndex":0},"schema":"https://github.com/citation-style-language/</vt:lpwstr>
  </property>
  <property fmtid="{D5CDD505-2E9C-101B-9397-08002B2CF9AE}" pid="267" name="Mendeley Recent Style Id 33_5">
    <vt:lpwstr>schema/raw/master/csl-citation.json"}</vt:lpwstr>
  </property>
  <property fmtid="{D5CDD505-2E9C-101B-9397-08002B2CF9AE}" pid="268" name="Mendeley Recent Style Name 33_1">
    <vt:lpwstr>(Will and Lührmann, 2001)</vt:lpwstr>
  </property>
  <property fmtid="{D5CDD505-2E9C-101B-9397-08002B2CF9AE}" pid="269" name="Mendeley Recent Style Id 34_1">
    <vt:lpwstr>(Will and Lührmann, 2001)</vt:lpwstr>
  </property>
  <property fmtid="{D5CDD505-2E9C-101B-9397-08002B2CF9AE}" pid="270" name="Mendeley Recent Style Name 34_1">
    <vt:lpwstr>(Will and Lührmann, 2001)</vt:lpwstr>
  </property>
  <property fmtid="{D5CDD505-2E9C-101B-9397-08002B2CF9AE}" pid="271" name="Mendeley Recent Style Id 35_1">
    <vt:lpwstr>ADDIN CSL_CITATION {"citationItems":[{"id":"ITEM-1","itemData":{"ISSN":"1553-7404","author":[{"dropping-particle":"","family":"Johnson","given":"Matthew L","non-dropping-particle":"","parse-names":false,"suffix":""},{"dropping-particle":"","family":"Nagen</vt:lpwstr>
  </property>
  <property fmtid="{D5CDD505-2E9C-101B-9397-08002B2CF9AE}" pid="272" name="Mendeley Recent Style Id 35_2">
    <vt:lpwstr>gast","given":"Alexis A","non-dropping-particle":"","parse-names":false,"suffix":""},{"dropping-particle":"","family":"Salz","given":"Helen K","non-dropping-particle":"","parse-names":false,"suffix":""}],"container-title":"PLoS genetics","id":"ITEM-1","is</vt:lpwstr>
  </property>
  <property fmtid="{D5CDD505-2E9C-101B-9397-08002B2CF9AE}" pid="273" name="Mendeley Recent Style Id 35_3">
    <vt:lpwstr>sue":"3","issued":{"date-parts":[["2010"]]},"page":"e1000872","publisher":"Public Library of Science","title":"PPS, a large multidomain protein, functions with sex-lethal to regulate alternative splicing in Drosophila","type":"article-journal","volume":"6</vt:lpwstr>
  </property>
  <property fmtid="{D5CDD505-2E9C-101B-9397-08002B2CF9AE}" pid="274" name="Mendeley Recent Style Id 35_4">
    <vt:lpwstr>"},"uris":["http://www.mendeley.com/documents/?uuid=18c89076-a8a7-4afb-a0c8-fd36a0f987ab","http://www.mendeley.com/documents/?uuid=3a164be7-82fb-4df9-9256-30454dc8c525"]},{"id":"ITEM-2","itemData":{"ISSN":"0950-1991","author":[{"dropping-particle":"","fam</vt:lpwstr>
  </property>
  <property fmtid="{D5CDD505-2E9C-101B-9397-08002B2CF9AE}" pid="275" name="Mendeley Recent Style Id 35_5">
    <vt:lpwstr>ily":"Nagengast","given":"Alexis A","non-dropping-particle":"","parse-names":false,"suffix":""},{"dropping-particle":"","family":"Stitzinger","given":"Shane M","non-dropping-particle":"","parse-names":false,"suffix":""},{"dropping-particle":"","family":"T</vt:lpwstr>
  </property>
  <property fmtid="{D5CDD505-2E9C-101B-9397-08002B2CF9AE}" pid="276" name="Mendeley Recent Style Id 35_6">
    <vt:lpwstr>seng","given":"Chin-Hsiu","non-dropping-particle":"","parse-names":false,"suffix":""},{"dropping-particle":"","family":"Mount","given":"Stephen M","non-dropping-particle":"","parse-names":false,"suffix":""},{"dropping-particle":"","family":"Salz","given":</vt:lpwstr>
  </property>
  <property fmtid="{D5CDD505-2E9C-101B-9397-08002B2CF9AE}" pid="277" name="Mendeley Recent Style Id 35_7">
    <vt:lpwstr>"Helen K","non-dropping-particle":"","parse-names":false,"suffix":""}],"container-title":"Development","id":"ITEM-2","issue":"3","issued":{"date-parts":[["2003"]]},"page":"463-471","publisher":"The Company of Biologists Ltd","title":"Sex-lethal splicing a</vt:lpwstr>
  </property>
  <property fmtid="{D5CDD505-2E9C-101B-9397-08002B2CF9AE}" pid="278" name="Mendeley Recent Style Id 35_8">
    <vt:lpwstr>utoregulation in vivo: interactions between SEX-LETHAL, the U1 snRNP and U2AF underlie male exon skipping","type":"article-journal","volume":"130"},"uris":["http://www.mendeley.com/documents/?uuid=b83182b4-3a4b-4953-91ec-3f208bb73b4b","http://www.mendeley</vt:lpwstr>
  </property>
  <property fmtid="{D5CDD505-2E9C-101B-9397-08002B2CF9AE}" pid="279" name="Mendeley Recent Style Id 35_9">
    <vt:lpwstr>.com/documents/?uuid=7c30c79c-a567-4970-af63-478b0a3fa2f6"]}],"mendeley":{"formattedCitation":"(Johnson et al., 2010; Nagengast et al., 2003)","manualFormatting":"(Johnson et al., 2010)","plainTextFormattedCitation":"(Johnson et al., 2010; Nagengast et al</vt:lpwstr>
  </property>
  <property fmtid="{D5CDD505-2E9C-101B-9397-08002B2CF9AE}" pid="280" name="Mendeley Recent Style Id 35_10">
    <vt:lpwstr>., 2003)","previouslyFormattedCitation":"(Johnson et al., 2010; Nagengast et al., 2003)"},"properties":{"noteIndex":0},"schema":"https://github.com/citation-style-language/schema/raw/master/csl-citation.json"}</vt:lpwstr>
  </property>
  <property fmtid="{D5CDD505-2E9C-101B-9397-08002B2CF9AE}" pid="281" name="Mendeley Recent Style Id 36_1">
    <vt:lpwstr>(Johnson et al., 2010; Nagengast et al., 2003)</vt:lpwstr>
  </property>
  <property fmtid="{D5CDD505-2E9C-101B-9397-08002B2CF9AE}" pid="282" name="Mendeley Recent Style Name 36_1">
    <vt:lpwstr>(Johnson et al., 2010; Nagengast et al., 2003)</vt:lpwstr>
  </property>
  <property fmtid="{D5CDD505-2E9C-101B-9397-08002B2CF9AE}" pid="283" name="Mendeley Recent Style Id 37_1">
    <vt:lpwstr>ADDIN CSL_CITATION {"citationItems":[{"id":"ITEM-1","itemData":{"ISSN":"0950-1991","author":[{"dropping-particle":"","family":"Nagengast","given":"Alexis A","non-dropping-particle":"","parse-names":false,"suffix":""},{"dropping-particle":"","family":"Stit</vt:lpwstr>
  </property>
  <property fmtid="{D5CDD505-2E9C-101B-9397-08002B2CF9AE}" pid="284" name="Mendeley Recent Style Id 37_2">
    <vt:lpwstr>zinger","given":"Shane M","non-dropping-particle":"","parse-names":false,"suffix":""},{"dropping-particle":"","family":"Tseng","given":"Chin-Hsiu","non-dropping-particle":"","parse-names":false,"suffix":""},{"dropping-particle":"","family":"Mount","given"</vt:lpwstr>
  </property>
  <property fmtid="{D5CDD505-2E9C-101B-9397-08002B2CF9AE}" pid="285" name="Mendeley Recent Style Id 37_3">
    <vt:lpwstr>:"Stephen M","non-dropping-particle":"","parse-names":false,"suffix":""},{"dropping-particle":"","family":"Salz","given":"Helen K","non-dropping-particle":"","parse-names":false,"suffix":""}],"container-title":"Development","id":"ITEM-1","issue":"3","issu</vt:lpwstr>
  </property>
  <property fmtid="{D5CDD505-2E9C-101B-9397-08002B2CF9AE}" pid="286" name="Mendeley Recent Style Id 37_4">
    <vt:lpwstr>ed":{"date-parts":[["2003"]]},"page":"463-471","publisher":"The Company of Biologists Ltd","title":"Sex-lethal splicing autoregulation in vivo: interactions between SEX-LETHAL, the U1 snRNP and U2AF underlie male exon skipping","type":"article-journal","v</vt:lpwstr>
  </property>
  <property fmtid="{D5CDD505-2E9C-101B-9397-08002B2CF9AE}" pid="287" name="Mendeley Recent Style Id 37_5">
    <vt:lpwstr>olume":"130"},"uris":["http://www.mendeley.com/documents/?uuid=7c30c79c-a567-4970-af63-478b0a3fa2f6","http://www.mendeley.com/documents/?uuid=b83182b4-3a4b-4953-91ec-3f208bb73b4b"]}],"mendeley":{"formattedCitation":"(Nagengast et al., 2003)","plainTextFor</vt:lpwstr>
  </property>
  <property fmtid="{D5CDD505-2E9C-101B-9397-08002B2CF9AE}" pid="288" name="Mendeley Recent Style Id 37_6">
    <vt:lpwstr>mattedCitation":"(Nagengast et al., 2003)","previouslyFormattedCitation":"(Nagengast et al., 2003)"},"properties":{"noteIndex":0},"schema":"https://github.com/citation-style-language/schema/raw/master/csl-citation.json"}</vt:lpwstr>
  </property>
  <property fmtid="{D5CDD505-2E9C-101B-9397-08002B2CF9AE}" pid="289" name="Mendeley Recent Style Name 37_1">
    <vt:lpwstr>(Nagengast et al., 2003)</vt:lpwstr>
  </property>
  <property fmtid="{D5CDD505-2E9C-101B-9397-08002B2CF9AE}" pid="290" name="Mendeley Recent Style Id 38_1">
    <vt:lpwstr>(Nagengast et al., 2003)</vt:lpwstr>
  </property>
  <property fmtid="{D5CDD505-2E9C-101B-9397-08002B2CF9AE}" pid="291" name="Mendeley Recent Style Name 38_1">
    <vt:lpwstr>(Nagengast et al., 2003)</vt:lpwstr>
  </property>
  <property fmtid="{D5CDD505-2E9C-101B-9397-08002B2CF9AE}" pid="292" name="Mendeley Recent Style Id 39_1">
    <vt:lpwstr>ADDIN CSL_CITATION {"citationItems":[{"id":"ITEM-1","itemData":{"ISSN":"0012-1606","author":[{"dropping-particle":"","family":"Salles","given":"Cathy","non-dropping-particle":"","parse-names":false,"suffix":""},{"dropping-particle":"","family":"Mével-Nini</vt:lpwstr>
  </property>
  <property fmtid="{D5CDD505-2E9C-101B-9397-08002B2CF9AE}" pid="293" name="Mendeley Recent Style Id 39_2">
    <vt:lpwstr>o","given":"Maryvonne","non-dropping-particle":"","parse-names":false,"suffix":""},{"dropping-particle":"","family":"Vincent","given":"Alain","non-dropping-particle":"","parse-names":false,"suffix":""},{"dropping-particle":"","family":"Payre","given":"Fra</vt:lpwstr>
  </property>
  <property fmtid="{D5CDD505-2E9C-101B-9397-08002B2CF9AE}" pid="294" name="Mendeley Recent Style Id 39_3">
    <vt:lpwstr>nçois","non-dropping-particle":"","parse-names":false,"suffix":""}],"container-title":"Developmental biology","id":"ITEM-1","issue":"2","issued":{"date-parts":[["2002"]]},"page":"366-376","publisher":"Elsevier","title":"A germline-specific splicing genera</vt:lpwstr>
  </property>
  <property fmtid="{D5CDD505-2E9C-101B-9397-08002B2CF9AE}" pid="295" name="Mendeley Recent Style Id 39_4">
    <vt:lpwstr>tes an extended ovo protein isoform required for Drosophila oogenesis","type":"article-journal","volume":"246"},"uris":["http://www.mendeley.com/documents/?uuid=9c243711-17b8-44fc-9812-079bd697dfc1","http://www.mendeley.com/documents/?uuid=8297096c-f44c-4</vt:lpwstr>
  </property>
  <property fmtid="{D5CDD505-2E9C-101B-9397-08002B2CF9AE}" pid="296" name="Mendeley Recent Style Id 39_5">
    <vt:lpwstr>882-afa0-3ba06b540667"]}],"mendeley":{"formattedCitation":"(Salles et al., 2002)","plainTextFormattedCitation":"(Salles et al., 2002)","previouslyFormattedCitation":"(Salles et al., 2002)"},"properties":{"noteIndex":0},"schema":"https://github.com/citatio</vt:lpwstr>
  </property>
  <property fmtid="{D5CDD505-2E9C-101B-9397-08002B2CF9AE}" pid="297" name="Mendeley Recent Style Id 39_6">
    <vt:lpwstr>n-style-language/schema/raw/master/csl-citation.json"}</vt:lpwstr>
  </property>
  <property fmtid="{D5CDD505-2E9C-101B-9397-08002B2CF9AE}" pid="298" name="Mendeley Recent Style Name 39_1">
    <vt:lpwstr>(Salles et al., 2002)</vt:lpwstr>
  </property>
  <property fmtid="{D5CDD505-2E9C-101B-9397-08002B2CF9AE}" pid="299" name="Mendeley Recent Style Id 40_1">
    <vt:lpwstr>(Salles et al., 2002)</vt:lpwstr>
  </property>
  <property fmtid="{D5CDD505-2E9C-101B-9397-08002B2CF9AE}" pid="300" name="Mendeley Recent Style Name 40_1">
    <vt:lpwstr>(Salles et al., 2002)</vt:lpwstr>
  </property>
  <property fmtid="{D5CDD505-2E9C-101B-9397-08002B2CF9AE}" pid="301" name="Mendeley Recent Style Id 41_1">
    <vt:lpwstr>ADDIN CSL_CITATION {"citationItems":[{"id":"ITEM-1","itemData":{"ISSN":"0950-1991","author":[{"dropping-particle":"","family":"Lu","given":"J","non-dropping-particle":"","parse-names":false,"suffix":""},{"dropping-particle":"","family":"Oliver","given":"B</vt:lpwstr>
  </property>
  <property fmtid="{D5CDD505-2E9C-101B-9397-08002B2CF9AE}" pid="302" name="Mendeley Recent Style Id 41_2">
    <vt:lpwstr>rian","non-dropping-particle":"","parse-names":false,"suffix":""}],"container-title":"Development","id":"ITEM-1","issue":"9","issued":{"date-parts":[["2001"]]},"page":"1671-1686","publisher":"The Company of Biologists Ltd","title":"Drosophila OVO regulate</vt:lpwstr>
  </property>
  <property fmtid="{D5CDD505-2E9C-101B-9397-08002B2CF9AE}" pid="303" name="Mendeley Recent Style Id 41_3">
    <vt:lpwstr>s ovarian tumor transcription by binding unusually near the transcription start site","type":"article-journal","volume":"128"},"uris":["http://www.mendeley.com/documents/?uuid=3bd4a15a-9621-4aa7-889f-15f49171a09b","http://www.mendeley.com/documents/?uuid=</vt:lpwstr>
  </property>
  <property fmtid="{D5CDD505-2E9C-101B-9397-08002B2CF9AE}" pid="304" name="Mendeley Recent Style Id 41_4">
    <vt:lpwstr>0556bb7e-18f7-414d-9ec9-344098eb1314"]}],"mendeley":{"formattedCitation":"(Lu and Oliver, 2001)","plainTextFormattedCitation":"(Lu and Oliver, 2001)","previouslyFormattedCitation":"(Lu and Oliver, 2001)"},"properties":{"noteIndex":0},"schema":"https://git</vt:lpwstr>
  </property>
  <property fmtid="{D5CDD505-2E9C-101B-9397-08002B2CF9AE}" pid="305" name="Mendeley Recent Style Id 41_5">
    <vt:lpwstr>hub.com/citation-style-language/schema/raw/master/csl-citation.json"}</vt:lpwstr>
  </property>
  <property fmtid="{D5CDD505-2E9C-101B-9397-08002B2CF9AE}" pid="306" name="Mendeley Recent Style Name 41_1">
    <vt:lpwstr>(Lu and Oliver, 2001)</vt:lpwstr>
  </property>
  <property fmtid="{D5CDD505-2E9C-101B-9397-08002B2CF9AE}" pid="307" name="Mendeley Recent Style Id 42_1">
    <vt:lpwstr>(Lu and Oliver, 2001)</vt:lpwstr>
  </property>
  <property fmtid="{D5CDD505-2E9C-101B-9397-08002B2CF9AE}" pid="308" name="Mendeley Recent Style Name 42_1">
    <vt:lpwstr>(Lu and Oliver, 2001)</vt:lpwstr>
  </property>
  <property fmtid="{D5CDD505-2E9C-101B-9397-08002B2CF9AE}" pid="309" name="Mendeley Recent Style Id 43_1">
    <vt:lpwstr>ADDIN CSL_CITATION {"citationItems":[{"id":"ITEM-1","itemData":{"ISSN":"0925-4773","author":[{"dropping-particle":"","family":"Tirronen","given":"Mika","non-dropping-particle":"","parse-names":false,"suffix":""},{"dropping-particle":"","family":"Lahti","g</vt:lpwstr>
  </property>
  <property fmtid="{D5CDD505-2E9C-101B-9397-08002B2CF9AE}" pid="310" name="Mendeley Recent Style Id 43_2">
    <vt:lpwstr>iven":"Vesa-Pekka","non-dropping-particle":"","parse-names":false,"suffix":""},{"dropping-particle":"","family":"Heino","given":"Tapio I","non-dropping-particle":"","parse-names":false,"suffix":""},{"dropping-particle":"","family":"Roos","given":"Christop</vt:lpwstr>
  </property>
  <property fmtid="{D5CDD505-2E9C-101B-9397-08002B2CF9AE}" pid="311" name="Mendeley Recent Style Id 43_3">
    <vt:lpwstr>he","non-dropping-particle":"","parse-names":false,"suffix":""}],"container-title":"Mechanisms of development","id":"ITEM-1","issue":"1","issued":{"date-parts":[["1995"]]},"page":"65-75","publisher":"Elsevier","title":"Two otu transcripts are selectively </vt:lpwstr>
  </property>
  <property fmtid="{D5CDD505-2E9C-101B-9397-08002B2CF9AE}" pid="312" name="Mendeley Recent Style Id 43_4">
    <vt:lpwstr>localised in Drosophila oogenesis by a mechanism that requires a function of the otu protein","type":"article-journal","volume":"52"},"uris":["http://www.mendeley.com/documents/?uuid=1b12bbae-329f-4cf4-be32-3a3ceafd8f77","http://www.mendeley.com/documents</vt:lpwstr>
  </property>
  <property fmtid="{D5CDD505-2E9C-101B-9397-08002B2CF9AE}" pid="313" name="Mendeley Recent Style Id 43_5">
    <vt:lpwstr>/?uuid=aed9af36-6449-4fef-a0ff-decd89cb16ec"]}],"mendeley":{"formattedCitation":"(Tirronen et al., 1995)","plainTextFormattedCitation":"(Tirronen et al., 1995)","previouslyFormattedCitation":"(Tirronen et al., 1995)"},"properties":{"noteIndex":0},"schema"</vt:lpwstr>
  </property>
  <property fmtid="{D5CDD505-2E9C-101B-9397-08002B2CF9AE}" pid="314" name="Mendeley Recent Style Id 43_6">
    <vt:lpwstr>:"https://github.com/citation-style-language/schema/raw/master/csl-citation.json"}</vt:lpwstr>
  </property>
  <property fmtid="{D5CDD505-2E9C-101B-9397-08002B2CF9AE}" pid="315" name="Mendeley Recent Style Name 43_1">
    <vt:lpwstr>(Tirronen et al., 1995)</vt:lpwstr>
  </property>
  <property fmtid="{D5CDD505-2E9C-101B-9397-08002B2CF9AE}" pid="316" name="Mendeley Recent Style Id 44_1">
    <vt:lpwstr>(Tirronen et al., 1995)</vt:lpwstr>
  </property>
  <property fmtid="{D5CDD505-2E9C-101B-9397-08002B2CF9AE}" pid="317" name="Mendeley Recent Style Name 44_1">
    <vt:lpwstr>(Tirronen et al., 1995)</vt:lpwstr>
  </property>
  <property fmtid="{D5CDD505-2E9C-101B-9397-08002B2CF9AE}" pid="318" name="Mendeley Recent Style Id 45_1">
    <vt:lpwstr>ADDIN CSL_CITATION {"citationItems":[{"id":"ITEM-1","itemData":{"ISSN":"1553-7390","author":[{"dropping-particle":"","family":"Primus","given":"Shekerah","non-dropping-particle":"","parse-names":false,"suffix":""},{"dropping-particle":"","family":"Pozmant</vt:lpwstr>
  </property>
  <property fmtid="{D5CDD505-2E9C-101B-9397-08002B2CF9AE}" pid="319" name="Mendeley Recent Style Id 45_2">
    <vt:lpwstr>er","given":"Caitlin","non-dropping-particle":"","parse-names":false,"suffix":""},{"dropping-particle":"","family":"Baxter","given":"Kelly","non-dropping-particle":"","parse-names":false,"suffix":""},{"dropping-particle":"","family":"Doren","given":"Mark"</vt:lpwstr>
  </property>
  <property fmtid="{D5CDD505-2E9C-101B-9397-08002B2CF9AE}" pid="320" name="Mendeley Recent Style Id 45_3">
    <vt:lpwstr>,"non-dropping-particle":"Van","parse-names":false,"suffix":""}],"container-title":"PLoS genetics","id":"ITEM-1","issue":"7","issued":{"date-parts":[["2019"]]},"page":"e1007617","publisher":"Public Library of Science San Francisco, CA USA","title":"Tudor-</vt:lpwstr>
  </property>
  <property fmtid="{D5CDD505-2E9C-101B-9397-08002B2CF9AE}" pid="321" name="Mendeley Recent Style Id 45_4">
    <vt:lpwstr>domain containing protein 5-like promotes male sexual identity in the Drosophila germline and is repressed in females by Sex lethal","type":"article-journal","volume":"15"},"uris":["http://www.mendeley.com/documents/?uuid=f05ecc82-5c13-4a59-a933-0c5a46c40</vt:lpwstr>
  </property>
  <property fmtid="{D5CDD505-2E9C-101B-9397-08002B2CF9AE}" pid="322" name="Mendeley Recent Style Id 45_5">
    <vt:lpwstr>0df","http://www.mendeley.com/documents/?uuid=6b1bc532-7797-446f-b003-26e6d91eda25"]}],"mendeley":{"formattedCitation":"(Primus et al., 2019)","plainTextFormattedCitation":"(Primus et al., 2019)","previouslyFormattedCitation":"(Primus et al., 2019)"},"pro</vt:lpwstr>
  </property>
  <property fmtid="{D5CDD505-2E9C-101B-9397-08002B2CF9AE}" pid="323" name="Mendeley Recent Style Id 45_6">
    <vt:lpwstr>perties":{"noteIndex":0},"schema":"https://github.com/citation-style-language/schema/raw/master/csl-citation.json"}</vt:lpwstr>
  </property>
  <property fmtid="{D5CDD505-2E9C-101B-9397-08002B2CF9AE}" pid="324" name="Mendeley Recent Style Name 45_1">
    <vt:lpwstr>(Primus et al., 2019)</vt:lpwstr>
  </property>
  <property fmtid="{D5CDD505-2E9C-101B-9397-08002B2CF9AE}" pid="325" name="Mendeley Recent Style Id 46_1">
    <vt:lpwstr>(Primus et al., 2019)</vt:lpwstr>
  </property>
  <property fmtid="{D5CDD505-2E9C-101B-9397-08002B2CF9AE}" pid="326" name="Mendeley Recent Style Name 46_1">
    <vt:lpwstr>(Primus et al., 2019)</vt:lpwstr>
  </property>
  <property fmtid="{D5CDD505-2E9C-101B-9397-08002B2CF9AE}" pid="327" name="Mendeley Recent Style Id 47_1">
    <vt:lpwstr>ADDIN CSL_CITATION {"citationItems":[{"id":"ITEM-1","itemData":{"ISSN":"0016-6731","author":[{"dropping-particle":"","family":"Chau","given":"Johnnie","non-dropping-particle":"","parse-names":false,"suffix":""},{"dropping-particle":"","family":"Kulnane","</vt:lpwstr>
  </property>
  <property fmtid="{D5CDD505-2E9C-101B-9397-08002B2CF9AE}" pid="328" name="Mendeley Recent Style Id 47_2">
    <vt:lpwstr>given":"Laura Shapiro","non-dropping-particle":"","parse-names":false,"suffix":""},{"dropping-particle":"","family":"Salz","given":"Helen K","non-dropping-particle":"","parse-names":false,"suffix":""}],"container-title":"Genetics","id":"ITEM-1","issue":"1</vt:lpwstr>
  </property>
  <property fmtid="{D5CDD505-2E9C-101B-9397-08002B2CF9AE}" pid="329" name="Mendeley Recent Style Id 47_3">
    <vt:lpwstr>","issued":{"date-parts":[["2009"]]},"page":"121-132","publisher":"Genetics Soc America","title":"Sex-lethal facilitates the transition from germline stem cell to committed daughter cell in the Drosophila ovary","type":"article-journal","volume":"182"},"u</vt:lpwstr>
  </property>
  <property fmtid="{D5CDD505-2E9C-101B-9397-08002B2CF9AE}" pid="330" name="Mendeley Recent Style Id 47_4">
    <vt:lpwstr>ris":["http://www.mendeley.com/documents/?uuid=8101bf50-6dcb-4608-a1a1-f897e3972b78","http://www.mendeley.com/documents/?uuid=daaa2e67-3ed0-43a6-861a-ae423d39ee42"]}],"mendeley":{"formattedCitation":"(Chau et al., 2009)","plainTextFormattedCitation":"(Cha</vt:lpwstr>
  </property>
  <property fmtid="{D5CDD505-2E9C-101B-9397-08002B2CF9AE}" pid="331" name="Mendeley Recent Style Id 47_5">
    <vt:lpwstr>u et al., 2009)","previouslyFormattedCitation":"(Chau et al., 2009)"},"properties":{"noteIndex":0},"schema":"https://github.com/citation-style-language/schema/raw/master/csl-citation.json"}</vt:lpwstr>
  </property>
  <property fmtid="{D5CDD505-2E9C-101B-9397-08002B2CF9AE}" pid="332" name="Mendeley Recent Style Name 47_1">
    <vt:lpwstr>(Chau et al., 2009)</vt:lpwstr>
  </property>
  <property fmtid="{D5CDD505-2E9C-101B-9397-08002B2CF9AE}" pid="333" name="Mendeley Recent Style Id 48_1">
    <vt:lpwstr>(Chau et al., 2009)</vt:lpwstr>
  </property>
  <property fmtid="{D5CDD505-2E9C-101B-9397-08002B2CF9AE}" pid="334" name="Mendeley Recent Style Name 48_1">
    <vt:lpwstr>(Chau et al., 2009)</vt:lpwstr>
  </property>
  <property fmtid="{D5CDD505-2E9C-101B-9397-08002B2CF9AE}" pid="335" name="Mendeley Recent Style Id 49_1">
    <vt:lpwstr>ADDIN CSL_CITATION {"citationItems":[{"id":"ITEM-1","itemData":{"ISSN":"0027-8424","author":[{"dropping-particle":"","family":"Chau","given":"Johnnie","non-dropping-particle":"","parse-names":false,"suffix":""},{"dropping-particle":"","family":"Kulnane","</vt:lpwstr>
  </property>
  <property fmtid="{D5CDD505-2E9C-101B-9397-08002B2CF9AE}" pid="336" name="Mendeley Recent Style Id 49_2">
    <vt:lpwstr>given":"Laura Shapiro","non-dropping-particle":"","parse-names":false,"suffix":""},{"dropping-particle":"","family":"Salz","given":"Helen K","non-dropping-particle":"","parse-names":false,"suffix":""}],"container-title":"Proceedings of the National Academ</vt:lpwstr>
  </property>
  <property fmtid="{D5CDD505-2E9C-101B-9397-08002B2CF9AE}" pid="337" name="Mendeley Recent Style Id 49_3">
    <vt:lpwstr>y of Sciences","id":"ITEM-1","issue":"24","issued":{"date-parts":[["2012"]]},"page":"9465-9470","publisher":"National Acad Sciences","title":"Sex-lethal enables germline stem cell differentiation by down-regulating Nanos protein levels during Drosophila o</vt:lpwstr>
  </property>
  <property fmtid="{D5CDD505-2E9C-101B-9397-08002B2CF9AE}" pid="338" name="Mendeley Recent Style Id 49_4">
    <vt:lpwstr>ogenesis","type":"article-journal","volume":"109"},"uris":["http://www.mendeley.com/documents/?uuid=ad1dfded-d242-4beb-b09a-a11b0f37b878","http://www.mendeley.com/documents/?uuid=0e7993c6-ac9a-4bd6-a37b-b157a22ff5c1"]},{"id":"ITEM-2","itemData":{"ISSN":"0</vt:lpwstr>
  </property>
  <property fmtid="{D5CDD505-2E9C-101B-9397-08002B2CF9AE}" pid="339" name="Mendeley Recent Style Id 49_5">
    <vt:lpwstr>950-1991","author":[{"dropping-particle":"","family":"Boerner","given":"Kenneth","non-dropping-particle":"","parse-names":false,"suffix":""},{"dropping-particle":"","family":"Becker","given":"Peter B","non-dropping-particle":"","parse-names":false,"suffix</vt:lpwstr>
  </property>
  <property fmtid="{D5CDD505-2E9C-101B-9397-08002B2CF9AE}" pid="340" name="Mendeley Recent Style Id 49_6">
    <vt:lpwstr>":""}],"container-title":"Development","id":"ITEM-2","issue":"17","issued":{"date-parts":[["2016"]]},"page":"3154-3167","publisher":"Oxford University Press for The Company of Biologists Limited","title":"Splice variants of the SWR1-type nucleosome remode</vt:lpwstr>
  </property>
  <property fmtid="{D5CDD505-2E9C-101B-9397-08002B2CF9AE}" pid="341" name="Mendeley Recent Style Id 49_7">
    <vt:lpwstr>ling factor Domino have distinct functions during Drosophila melanogaster oogenesis","type":"article-journal","volume":"143"},"uris":["http://www.mendeley.com/documents/?uuid=cb848bfa-b7d6-4c43-a388-af681e697149","http://www.mendeley.com/documents/?uuid=d</vt:lpwstr>
  </property>
  <property fmtid="{D5CDD505-2E9C-101B-9397-08002B2CF9AE}" pid="342" name="Mendeley Recent Style Id 49_8">
    <vt:lpwstr>081bb1a-e212-4302-a131-0f04a5646fb1"]},{"id":"ITEM-3","itemData":{"ISSN":"1932-6203","author":[{"dropping-particle":"","family":"Li","given":"Yun","non-dropping-particle":"","parse-names":false,"suffix":""},{"dropping-particle":"","family":"Zhang","given"</vt:lpwstr>
  </property>
  <property fmtid="{D5CDD505-2E9C-101B-9397-08002B2CF9AE}" pid="343" name="Mendeley Recent Style Id 49_9">
    <vt:lpwstr>:"Qiao","non-dropping-particle":"","parse-names":false,"suffix":""},{"dropping-particle":"","family":"Carreira-Rosario","given":"Arnaldo","non-dropping-particle":"","parse-names":false,"suffix":""},{"dropping-particle":"","family":"Maines","given":"Jean Z</vt:lpwstr>
  </property>
  <property fmtid="{D5CDD505-2E9C-101B-9397-08002B2CF9AE}" pid="344" name="Mendeley Recent Style Id 49_10">
    <vt:lpwstr>","non-dropping-particle":"","parse-names":false,"suffix":""},{"dropping-particle":"","family":"McKearin","given":"Dennis M","non-dropping-particle":"","parse-names":false,"suffix":""},{"dropping-particle":"","family":"Buszczak","given":"Michael","non-dro</vt:lpwstr>
  </property>
  <property fmtid="{D5CDD505-2E9C-101B-9397-08002B2CF9AE}" pid="345" name="Mendeley Recent Style Id 49_11">
    <vt:lpwstr>pping-particle":"","parse-names":false,"suffix":""}],"container-title":"PloS one","id":"ITEM-3","issue":"3","issued":{"date-parts":[["2013"]]},"page":"e58301","publisher":"Public Library of Science","title":"Mei-p26 cooperates with Bam, Bgcn and Sxl to pr</vt:lpwstr>
  </property>
  <property fmtid="{D5CDD505-2E9C-101B-9397-08002B2CF9AE}" pid="346" name="Mendeley Recent Style Id 49_12">
    <vt:lpwstr>omote early germline development in the Drosophila ovary","type":"article-journal","volume":"8"},"uris":["http://www.mendeley.com/documents/?uuid=00dd21c6-b6a8-4374-90c0-1b6be9829616","http://www.mendeley.com/documents/?uuid=01e17be3-74fa-48ea-9be6-89cce4</vt:lpwstr>
  </property>
  <property fmtid="{D5CDD505-2E9C-101B-9397-08002B2CF9AE}" pid="347" name="Mendeley Recent Style Id 49_13">
    <vt:lpwstr>beef6a"]}],"mendeley":{"formattedCitation":"(Boerner and Becker, 2016; Chau et al., 2012; Li et al., 2013)","manualFormatting":"(Chau et al., 2012)","plainTextFormattedCitation":"(Boerner and Becker, 2016; Chau et al., 2012; Li et al., 2013)","previouslyF</vt:lpwstr>
  </property>
  <property fmtid="{D5CDD505-2E9C-101B-9397-08002B2CF9AE}" pid="348" name="Mendeley Recent Style Id 49_14">
    <vt:lpwstr>ormattedCitation":"(Boerner and Becker, 2016; Chau et al., 2012; Li et al., 2013)"},"properties":{"noteIndex":0},"schema":"https://github.com/citation-style-language/schema/raw/master/csl-citation.json"}</vt:lpwstr>
  </property>
  <property fmtid="{D5CDD505-2E9C-101B-9397-08002B2CF9AE}" pid="349" name="Mendeley Recent Style Id 50_1">
    <vt:lpwstr>(Boerner and Becker, 2016; Chau et al., 2012; Li et al., 2013)</vt:lpwstr>
  </property>
  <property fmtid="{D5CDD505-2E9C-101B-9397-08002B2CF9AE}" pid="350" name="Mendeley Recent Style Name 50_1">
    <vt:lpwstr>(Boerner and Becker, 2016; Chau et al., 2012; Li et al., 2013)</vt:lpwstr>
  </property>
  <property fmtid="{D5CDD505-2E9C-101B-9397-08002B2CF9AE}" pid="351" name="Mendeley Recent Style Id 51_1">
    <vt:lpwstr>ADDIN CSL_CITATION {"citationItems":[{"id":"ITEM-1","itemData":{"ISSN":"1534-5807","author":[{"dropping-particle":"","family":"Buskirk","given":"Cheryl","non-dropping-particle":"Van","parse-names":false,"suffix":""},{"dropping-particle":"","family":"Schüp</vt:lpwstr>
  </property>
  <property fmtid="{D5CDD505-2E9C-101B-9397-08002B2CF9AE}" pid="352" name="Mendeley Recent Style Id 51_2">
    <vt:lpwstr>bach","given":"Trudi","non-dropping-particle":"","parse-names":false,"suffix":""}],"container-title":"Developmental cell","id":"ITEM-1","issue":"3","issued":{"date-parts":[["2002"]]},"page":"343-353","publisher":"Elsevier","title":"Half pint regulates alt</vt:lpwstr>
  </property>
  <property fmtid="{D5CDD505-2E9C-101B-9397-08002B2CF9AE}" pid="353" name="Mendeley Recent Style Id 51_3">
    <vt:lpwstr>ernative splice site selection in Drosophila","type":"article-journal","volume":"2"},"uris":["http://www.mendeley.com/documents/?uuid=84357d46-b1be-469a-86c3-dffc3fd0bedf","http://www.mendeley.com/documents/?uuid=32cfd12e-695b-4c48-bc8f-91d887803563"]}],"</vt:lpwstr>
  </property>
  <property fmtid="{D5CDD505-2E9C-101B-9397-08002B2CF9AE}" pid="354" name="Mendeley Recent Style Id 51_4">
    <vt:lpwstr>mendeley":{"formattedCitation":"(Van Buskirk and Schüpbach, 2002)","plainTextFormattedCitation":"(Van Buskirk and Schüpbach, 2002)","previouslyFormattedCitation":"(Van Buskirk and Schüpbach, 2002)"},"properties":{"noteIndex":0},"schema":"https://github.co</vt:lpwstr>
  </property>
  <property fmtid="{D5CDD505-2E9C-101B-9397-08002B2CF9AE}" pid="355" name="Mendeley Recent Style Id 51_5">
    <vt:lpwstr>m/citation-style-language/schema/raw/master/csl-citation.json"}</vt:lpwstr>
  </property>
  <property fmtid="{D5CDD505-2E9C-101B-9397-08002B2CF9AE}" pid="356" name="Mendeley Recent Style Name 51_1">
    <vt:lpwstr>(Van Buskirk and Schüpbach, 2002)</vt:lpwstr>
  </property>
  <property fmtid="{D5CDD505-2E9C-101B-9397-08002B2CF9AE}" pid="357" name="Mendeley Recent Style Id 52_1">
    <vt:lpwstr>(Van Buskirk and Schüpbach, 2002)</vt:lpwstr>
  </property>
  <property fmtid="{D5CDD505-2E9C-101B-9397-08002B2CF9AE}" pid="358" name="Mendeley Recent Style Name 52_1">
    <vt:lpwstr>(Van Buskirk and Schüpbach, 2002)</vt:lpwstr>
  </property>
  <property fmtid="{D5CDD505-2E9C-101B-9397-08002B2CF9AE}" pid="359" name="Mendeley Recent Style Id 53_1">
    <vt:lpwstr>ADDIN CSL_CITATION {"citationItems":[{"id":"ITEM-1","itemData":{"ISSN":"0012-1606","author":[{"dropping-particle":"","family":"Kalifa","given":"Yossi","non-dropping-particle":"","parse-names":false,"suffix":""},{"dropping-particle":"","family":"Armenti","</vt:lpwstr>
  </property>
  <property fmtid="{D5CDD505-2E9C-101B-9397-08002B2CF9AE}" pid="360" name="Mendeley Recent Style Id 53_2">
    <vt:lpwstr>given":"Stephen T","non-dropping-particle":"","parse-names":false,"suffix":""},{"dropping-particle":"","family":"Gavis","given":"Elizabeth R","non-dropping-particle":"","parse-names":false,"suffix":""}],"container-title":"Developmental biology","id":"ITEM</vt:lpwstr>
  </property>
  <property fmtid="{D5CDD505-2E9C-101B-9397-08002B2CF9AE}" pid="361" name="Mendeley Recent Style Id 53_3">
    <vt:lpwstr>-1","issue":"1","issued":{"date-parts":[["2009"]]},"page":"68-74","publisher":"Elsevier","title":"Glorund interactions in the regulation of gurken and oskar mRNAs","type":"article-journal","volume":"326"},"uris":["http://www.mendeley.com/documents/?uuid=8</vt:lpwstr>
  </property>
  <property fmtid="{D5CDD505-2E9C-101B-9397-08002B2CF9AE}" pid="362" name="Mendeley Recent Style Id 53_4">
    <vt:lpwstr>6a4a64c-65d8-437f-803f-d5a28a35b26f","http://www.mendeley.com/documents/?uuid=e45fbd90-ed16-4b9d-bf2a-d51434ccb35f"]}],"mendeley":{"formattedCitation":"(Kalifa et al., 2009)","plainTextFormattedCitation":"(Kalifa et al., 2009)","previouslyFormattedCitatio</vt:lpwstr>
  </property>
  <property fmtid="{D5CDD505-2E9C-101B-9397-08002B2CF9AE}" pid="363" name="Mendeley Recent Style Id 53_5">
    <vt:lpwstr>n":"(Kalifa et al., 2009)"},"properties":{"noteIndex":0},"schema":"https://github.com/citation-style-language/schema/raw/master/csl-citation.json"}</vt:lpwstr>
  </property>
  <property fmtid="{D5CDD505-2E9C-101B-9397-08002B2CF9AE}" pid="364" name="Mendeley Recent Style Name 53_1">
    <vt:lpwstr>(Kalifa et al., 2009)</vt:lpwstr>
  </property>
  <property fmtid="{D5CDD505-2E9C-101B-9397-08002B2CF9AE}" pid="365" name="Mendeley Recent Style Id 54_1">
    <vt:lpwstr>(Kalifa et al., 2009)</vt:lpwstr>
  </property>
  <property fmtid="{D5CDD505-2E9C-101B-9397-08002B2CF9AE}" pid="366" name="Mendeley Recent Style Name 54_1">
    <vt:lpwstr>(Kalifa et al., 2009)</vt:lpwstr>
  </property>
  <property fmtid="{D5CDD505-2E9C-101B-9397-08002B2CF9AE}" pid="367" name="Mendeley Recent Style Id 55_1">
    <vt:lpwstr>ADDIN CSL_CITATION {"citationItems":[{"id":"ITEM-1","itemData":{"ISSN":"0027-8424","author":[{"dropping-particle":"","family":"Yan","given":"Dong","non-dropping-particle":"","parse-names":false,"suffix":""},{"dropping-particle":"","family":"Perrimon","giv</vt:lpwstr>
  </property>
  <property fmtid="{D5CDD505-2E9C-101B-9397-08002B2CF9AE}" pid="368" name="Mendeley Recent Style Id 55_2">
    <vt:lpwstr>en":"Norbert","non-dropping-particle":"","parse-names":false,"suffix":""}],"container-title":"Proceedings of the National Academy of Sciences","id":"ITEM-1","issue":"37","issued":{"date-parts":[["2015"]]},"page":"11606-11611","publisher":"National Acad Sc</vt:lpwstr>
  </property>
  <property fmtid="{D5CDD505-2E9C-101B-9397-08002B2CF9AE}" pid="369" name="Mendeley Recent Style Id 55_3">
    <vt:lpwstr>iences","title":"spenito is required for sex determination in Drosophila melanogaster","type":"article-journal","volume":"112"},"uris":["http://www.mendeley.com/documents/?uuid=99e20be5-7185-41bb-8770-856c9b16ef67","http://www.mendeley.com/documents/?uuid</vt:lpwstr>
  </property>
  <property fmtid="{D5CDD505-2E9C-101B-9397-08002B2CF9AE}" pid="370" name="Mendeley Recent Style Id 55_4">
    <vt:lpwstr>=bb0c86ce-61cf-4767-b69c-e9b27f2380f9"]}],"mendeley":{"formattedCitation":"(Yan and Perrimon, 2015)","plainTextFormattedCitation":"(Yan and Perrimon, 2015)","previouslyFormattedCitation":"(Yan and Perrimon, 2015)"},"properties":{"noteIndex":0},"schema":"h</vt:lpwstr>
  </property>
  <property fmtid="{D5CDD505-2E9C-101B-9397-08002B2CF9AE}" pid="371" name="Mendeley Recent Style Id 55_5">
    <vt:lpwstr>ttps://github.com/citation-style-language/schema/raw/master/csl-citation.json"}</vt:lpwstr>
  </property>
  <property fmtid="{D5CDD505-2E9C-101B-9397-08002B2CF9AE}" pid="372" name="Mendeley Recent Style Name 55_1">
    <vt:lpwstr>(Yan and Perrimon, 2015)</vt:lpwstr>
  </property>
  <property fmtid="{D5CDD505-2E9C-101B-9397-08002B2CF9AE}" pid="373" name="Mendeley Recent Style Id 56_1">
    <vt:lpwstr>(Yan and Perrimon, 2015)</vt:lpwstr>
  </property>
  <property fmtid="{D5CDD505-2E9C-101B-9397-08002B2CF9AE}" pid="374" name="Mendeley Recent Style Name 56_1">
    <vt:lpwstr>(Yan and Perrimon, 2015)</vt:lpwstr>
  </property>
  <property fmtid="{D5CDD505-2E9C-101B-9397-08002B2CF9AE}" pid="375" name="Mendeley Recent Style Id 57_1">
    <vt:lpwstr>ADDIN CSL_CITATION {"citationItems":[{"id":"ITEM-1","itemData":{"ISSN":"0890-9369","author":[{"dropping-particle":"","family":"Mattox","given":"William","non-dropping-particle":"","parse-names":false,"suffix":""},{"dropping-particle":"","family":"Palmer",</vt:lpwstr>
  </property>
  <property fmtid="{D5CDD505-2E9C-101B-9397-08002B2CF9AE}" pid="376" name="Mendeley Recent Style Id 57_2">
    <vt:lpwstr>"given":"Melanie J","non-dropping-particle":"","parse-names":false,"suffix":""},{"dropping-particle":"","family":"Baker","given":"Bruce S","non-dropping-particle":"","parse-names":false,"suffix":""}],"container-title":"Genes &amp; Development","id":"ITEM-1","</vt:lpwstr>
  </property>
  <property fmtid="{D5CDD505-2E9C-101B-9397-08002B2CF9AE}" pid="377" name="Mendeley Recent Style Id 57_3">
    <vt:lpwstr>issue":"5","issued":{"date-parts":[["1990"]]},"page":"789-805","publisher":"Cold Spring Harbor Lab","title":"Alternative splicing of the sex determination gene transformer-2 is sex-specific in the germ line but not in the soma.","type":"article-journal","</vt:lpwstr>
  </property>
  <property fmtid="{D5CDD505-2E9C-101B-9397-08002B2CF9AE}" pid="378" name="Mendeley Recent Style Id 57_4">
    <vt:lpwstr>volume":"4"},"uris":["http://www.mendeley.com/documents/?uuid=05f9c4bd-d3d2-4d5c-bc9d-b7f0ee7cf203","http://www.mendeley.com/documents/?uuid=33be3cdc-e879-40aa-9243-76b6ced5c4e0"]}],"mendeley":{"formattedCitation":"(Mattox et al., 1990)","plainTextFormatt</vt:lpwstr>
  </property>
  <property fmtid="{D5CDD505-2E9C-101B-9397-08002B2CF9AE}" pid="379" name="Mendeley Recent Style Id 57_5">
    <vt:lpwstr>edCitation":"(Mattox et al., 1990)","previouslyFormattedCitation":"(Mattox et al., 1990)"},"properties":{"noteIndex":0},"schema":"https://github.com/citation-style-language/schema/raw/master/csl-citation.json"}</vt:lpwstr>
  </property>
  <property fmtid="{D5CDD505-2E9C-101B-9397-08002B2CF9AE}" pid="380" name="Mendeley Recent Style Name 57_1">
    <vt:lpwstr>(Mattox et al., 1990)</vt:lpwstr>
  </property>
  <property fmtid="{D5CDD505-2E9C-101B-9397-08002B2CF9AE}" pid="381" name="Mendeley Recent Style Id 58_1">
    <vt:lpwstr>(Mattox et al., 1990)</vt:lpwstr>
  </property>
  <property fmtid="{D5CDD505-2E9C-101B-9397-08002B2CF9AE}" pid="382" name="Mendeley Recent Style Name 58_1">
    <vt:lpwstr>(Mattox et al., 1990)</vt:lpwstr>
  </property>
  <property fmtid="{D5CDD505-2E9C-101B-9397-08002B2CF9AE}" pid="383" name="Mendeley Recent Style Id 59_1">
    <vt:lpwstr>ADDIN CSL_CITATION {"citationItems":[{"id":"ITEM-1","itemData":{"ISSN":"2041-1723","author":[{"dropping-particle":"","family":"Kan","given":"Lijuan","non-dropping-particle":"","parse-names":false,"suffix":""},{"dropping-particle":"V","family":"Grozhik","g</vt:lpwstr>
  </property>
  <property fmtid="{D5CDD505-2E9C-101B-9397-08002B2CF9AE}" pid="384" name="Mendeley Recent Style Id 59_2">
    <vt:lpwstr>iven":"Anya","non-dropping-particle":"","parse-names":false,"suffix":""},{"dropping-particle":"","family":"Vedanayagam","given":"Jeffrey","non-dropping-particle":"","parse-names":false,"suffix":""},{"dropping-particle":"","family":"Patil","given":"Deepak </vt:lpwstr>
  </property>
  <property fmtid="{D5CDD505-2E9C-101B-9397-08002B2CF9AE}" pid="385" name="Mendeley Recent Style Id 59_3">
    <vt:lpwstr>P","non-dropping-particle":"","parse-names":false,"suffix":""},{"dropping-particle":"","family":"Pang","given":"Nan","non-dropping-particle":"","parse-names":false,"suffix":""},{"dropping-particle":"","family":"Lim","given":"Kok-Seong","non-dropping-parti</vt:lpwstr>
  </property>
  <property fmtid="{D5CDD505-2E9C-101B-9397-08002B2CF9AE}" pid="386" name="Mendeley Recent Style Id 59_4">
    <vt:lpwstr>cle":"","parse-names":false,"suffix":""},{"dropping-particle":"","family":"Huang","given":"Yi-Chun","non-dropping-particle":"","parse-names":false,"suffix":""},{"dropping-particle":"","family":"Joseph","given":"Brian","non-dropping-particle":"","parse-nam</vt:lpwstr>
  </property>
  <property fmtid="{D5CDD505-2E9C-101B-9397-08002B2CF9AE}" pid="387" name="Mendeley Recent Style Id 59_5">
    <vt:lpwstr>es":false,"suffix":""},{"dropping-particle":"","family":"Lin","given":"Ching-Jung","non-dropping-particle":"","parse-names":false,"suffix":""},{"dropping-particle":"","family":"Despic","given":"Vladimir","non-dropping-particle":"","parse-names":false,"suf</vt:lpwstr>
  </property>
  <property fmtid="{D5CDD505-2E9C-101B-9397-08002B2CF9AE}" pid="388" name="Mendeley Recent Style Id 59_6">
    <vt:lpwstr>fix":""}],"container-title":"Nature communications","id":"ITEM-1","issued":{"date-parts":[["2017"]]},"page":"15737","publisher":"Nature Publishing Group","title":"The m 6 A pathway facilitates sex determination in Drosophila","type":"article-journal","vol</vt:lpwstr>
  </property>
  <property fmtid="{D5CDD505-2E9C-101B-9397-08002B2CF9AE}" pid="389" name="Mendeley Recent Style Id 59_7">
    <vt:lpwstr>ume":"8"},"uris":["http://www.mendeley.com/documents/?uuid=45b3ba60-0b76-4c58-8c31-e439189898e5","http://www.mendeley.com/documents/?uuid=23e65398-8351-44d7-9198-626ee188a9ca"]}],"mendeley":{"formattedCitation":"(Kan et al., 2017)","plainTextFormattedCita</vt:lpwstr>
  </property>
  <property fmtid="{D5CDD505-2E9C-101B-9397-08002B2CF9AE}" pid="390" name="Mendeley Recent Style Id 59_8">
    <vt:lpwstr>tion":"(Kan et al., 2017)","previouslyFormattedCitation":"(Kan et al., 2017)"},"properties":{"noteIndex":0},"schema":"https://github.com/citation-style-language/schema/raw/master/csl-citation.json"}</vt:lpwstr>
  </property>
  <property fmtid="{D5CDD505-2E9C-101B-9397-08002B2CF9AE}" pid="391" name="Mendeley Recent Style Name 59_1">
    <vt:lpwstr>(Kan et al., 2017)</vt:lpwstr>
  </property>
  <property fmtid="{D5CDD505-2E9C-101B-9397-08002B2CF9AE}" pid="392" name="Mendeley Recent Style Id 60_1">
    <vt:lpwstr>(Kan et al., 2017)</vt:lpwstr>
  </property>
  <property fmtid="{D5CDD505-2E9C-101B-9397-08002B2CF9AE}" pid="393" name="Mendeley Recent Style Name 60_1">
    <vt:lpwstr>(Kan et al., 2017)</vt:lpwstr>
  </property>
  <property fmtid="{D5CDD505-2E9C-101B-9397-08002B2CF9AE}" pid="394" name="Mendeley Recent Style Id 61_1">
    <vt:lpwstr>ADDIN CSL_CITATION {"citationItems":[{"id":"ITEM-1","itemData":{"ISSN":"0012-1592","author":[{"dropping-particle":"","family":"Morita","given":"Shumpei","non-dropping-particle":"","parse-names":false,"suffix":""},{"dropping-particle":"","family":"Ota","gi</vt:lpwstr>
  </property>
  <property fmtid="{D5CDD505-2E9C-101B-9397-08002B2CF9AE}" pid="395" name="Mendeley Recent Style Id 61_2">
    <vt:lpwstr>ven":"Ryoma","non-dropping-particle":"","parse-names":false,"suffix":""},{"dropping-particle":"","family":"Kobayashi","given":"Satoru","non-dropping-particle":"","parse-names":false,"suffix":""}],"container-title":"Development, growth &amp; differentiation","</vt:lpwstr>
  </property>
  <property fmtid="{D5CDD505-2E9C-101B-9397-08002B2CF9AE}" pid="396" name="Mendeley Recent Style Id 61_3">
    <vt:lpwstr>id":"ITEM-1","issue":"5","issued":{"date-parts":[["2018"]]},"page":"248-259","publisher":"Wiley Online Library","title":"Downregulation of NHP 2 promotes proper cyst formation in Drosophila ovary","type":"article-journal","volume":"60"},"uris":["http://ww</vt:lpwstr>
  </property>
  <property fmtid="{D5CDD505-2E9C-101B-9397-08002B2CF9AE}" pid="397" name="Mendeley Recent Style Id 61_4">
    <vt:lpwstr>w.mendeley.com/documents/?uuid=879a0290-4931-47df-90b2-fae98493089a","http://www.mendeley.com/documents/?uuid=a4acefda-f28d-47e9-b041-b6ff710e4227"]}],"mendeley":{"formattedCitation":"(Morita et al., 2018)","plainTextFormattedCitation":"(Morita et al., 20</vt:lpwstr>
  </property>
  <property fmtid="{D5CDD505-2E9C-101B-9397-08002B2CF9AE}" pid="398" name="Mendeley Recent Style Id 61_5">
    <vt:lpwstr>18)","previouslyFormattedCitation":"(Morita et al., 2018)"},"properties":{"noteIndex":0},"schema":"https://github.com/citation-style-language/schema/raw/master/csl-citation.json"}</vt:lpwstr>
  </property>
  <property fmtid="{D5CDD505-2E9C-101B-9397-08002B2CF9AE}" pid="399" name="Mendeley Recent Style Name 61_1">
    <vt:lpwstr>(Morita et al., 2018)</vt:lpwstr>
  </property>
  <property fmtid="{D5CDD505-2E9C-101B-9397-08002B2CF9AE}" pid="400" name="Mendeley Recent Style Id 62_1">
    <vt:lpwstr>(Morita et al., 2018)</vt:lpwstr>
  </property>
  <property fmtid="{D5CDD505-2E9C-101B-9397-08002B2CF9AE}" pid="401" name="Mendeley Recent Style Name 62_1">
    <vt:lpwstr>(Morita et al., 2018)</vt:lpwstr>
  </property>
  <property fmtid="{D5CDD505-2E9C-101B-9397-08002B2CF9AE}" pid="402" name="Mendeley Recent Style Id 63_1">
    <vt:lpwstr>ADDIN CSL_CITATION {"citationItems":[{"id":"ITEM-1","itemData":{"DOI":"10.1080/21675511.2015.1025185","ISSN":"2167-5511","abstract":"Disruptions in ribosomal biogenesis would be expected to have global and in fact lethal effects on a developing organism. </vt:lpwstr>
  </property>
  <property fmtid="{D5CDD505-2E9C-101B-9397-08002B2CF9AE}" pid="403" name="Mendeley Recent Style Id 63_2">
    <vt:lpwstr>However, mutations in ribosomal protein genes have been shown in to exhibit tissue specific defects. This seemingly contradictory finding - that globally expressed genes thought to play fundamental housekeeping functions can in fact exhibit tissue and cel</vt:lpwstr>
  </property>
  <property fmtid="{D5CDD505-2E9C-101B-9397-08002B2CF9AE}" pid="404" name="Mendeley Recent Style Id 63_3">
    <vt:lpwstr>l type specific functions ‐ provides new insight into roles for ribosomes, the protein translational machinery of the cell, in regulating normal development and disease. Furthermore it illustrates the surprisingly dynamic nature of processes regulating ce</vt:lpwstr>
  </property>
  <property fmtid="{D5CDD505-2E9C-101B-9397-08002B2CF9AE}" pid="405" name="Mendeley Recent Style Id 63_4">
    <vt:lpwstr>ll type specific protein translation. In this review, we discuss our current knowledge of a variety of ribosomal protein mutations associated with human disease, and models to better understand the molecular mechanisms associated with each. We use specifi</vt:lpwstr>
  </property>
  <property fmtid="{D5CDD505-2E9C-101B-9397-08002B2CF9AE}" pid="406" name="Mendeley Recent Style Id 63_5">
    <vt:lpwstr>c examples to emphasize both the similarities and differences between the effects of various human ribosomal protein mutations. Final...","author":[{"dropping-particle":"","family":"Yelick","given":"Pamela C","non-dropping-particle":"","parse-names":false</vt:lpwstr>
  </property>
  <property fmtid="{D5CDD505-2E9C-101B-9397-08002B2CF9AE}" pid="407" name="Mendeley Recent Style Id 63_6">
    <vt:lpwstr>,"suffix":""},{"dropping-particle":"","family":"Trainor","given":"Paul A","non-dropping-particle":"","parse-names":false,"suffix":""}],"container-title":"Rare Diseases","id":"ITEM-1","issue":"1","issued":{"date-parts":[["2015","1"]]},"page":"e1025185","pu</vt:lpwstr>
  </property>
  <property fmtid="{D5CDD505-2E9C-101B-9397-08002B2CF9AE}" pid="408" name="Mendeley Recent Style Id 63_7">
    <vt:lpwstr>blisher":"Taylor &amp; Francis","title":"Ribosomopathies: Global process, tissue specific defects","type":"article-journal","volume":"3"},"uris":["http://www.mendeley.com/documents/?uuid=e53dec9f-d001-3ef0-84e2-db0e33ecf049","http://www.mendeley.com/documents</vt:lpwstr>
  </property>
  <property fmtid="{D5CDD505-2E9C-101B-9397-08002B2CF9AE}" pid="409" name="Mendeley Recent Style Id 63_8">
    <vt:lpwstr>/?uuid=6024bf88-f7af-4f7a-b7bf-106c61935035"]},{"id":"ITEM-2","itemData":{"DOI":"10.1016/J.GDE.2013.02.001","ISSN":"0959-437X","abstract":"Ribosome biogenesis and protein synthesis are two of the most energy consuming processes in a growing cell. Moreover</vt:lpwstr>
  </property>
  <property fmtid="{D5CDD505-2E9C-101B-9397-08002B2CF9AE}" pid="410" name="Mendeley Recent Style Id 63_9">
    <vt:lpwstr>, defects in their molecular components can alter the pattern of gene expression [1,2]. Thus it is understandable that cells have developed a surveillance system to monitor the status of the translational machinery. Recent discoveries of causative mutatio</vt:lpwstr>
  </property>
  <property fmtid="{D5CDD505-2E9C-101B-9397-08002B2CF9AE}" pid="411" name="Mendeley Recent Style Id 63_10">
    <vt:lpwstr>ns and deletions in genes linked to ribosome biogenesis have defined a group of similar pathologies termed ribosomopathies. Over the past decade, much has been learned regarding the relationship between growth control and ribosome biogenesis. The discover</vt:lpwstr>
  </property>
  <property fmtid="{D5CDD505-2E9C-101B-9397-08002B2CF9AE}" pid="412" name="Mendeley Recent Style Id 63_11">
    <vt:lpwstr>y of extra-ribosomal functions of several ribosome proteins and their regulation of p53 levels has provided a link from ribosome impairment to cell cycle regulation. Yet, evidence suggesting p53 and/or Hdm2 independent pathways also exists. In this review</vt:lpwstr>
  </property>
  <property fmtid="{D5CDD505-2E9C-101B-9397-08002B2CF9AE}" pid="413" name="Mendeley Recent Style Id 63_12">
    <vt:lpwstr>, we summarize recent advances in understanding the mechanisms underlying the pathologies of ribosomopathies and discuss the relationship between ribosome production and tumorigenesis.","author":[{"dropping-particle":"","family":"Teng","given":"Teng","non</vt:lpwstr>
  </property>
  <property fmtid="{D5CDD505-2E9C-101B-9397-08002B2CF9AE}" pid="414" name="Mendeley Recent Style Id 63_13">
    <vt:lpwstr>-dropping-particle":"","parse-names":false,"suffix":""},{"dropping-particle":"","family":"Thomas","given":"George","non-dropping-particle":"","parse-names":false,"suffix":""},{"dropping-particle":"","family":"Mercer","given":"Carol A","non-dropping-partic</vt:lpwstr>
  </property>
  <property fmtid="{D5CDD505-2E9C-101B-9397-08002B2CF9AE}" pid="415" name="Mendeley Recent Style Id 63_14">
    <vt:lpwstr>le":"","parse-names":false,"suffix":""}],"container-title":"Current Opinion in Genetics &amp; Development","id":"ITEM-2","issue":"1","issued":{"date-parts":[["2013","2"]]},"page":"63-71","publisher":"Elsevier Current Trends","title":"Growth control and riboso</vt:lpwstr>
  </property>
  <property fmtid="{D5CDD505-2E9C-101B-9397-08002B2CF9AE}" pid="416" name="Mendeley Recent Style Id 63_15">
    <vt:lpwstr>mopathies","type":"article-journal","volume":"23"},"uris":["http://www.mendeley.com/documents/?uuid=1792d5dc-967e-3a4d-878e-67ba80c256c5","http://www.mendeley.com/documents/?uuid=e1449029-b424-4eba-8397-1fcb84129543"]},{"id":"ITEM-3","itemData":{"ISSN":"0</vt:lpwstr>
  </property>
  <property fmtid="{D5CDD505-2E9C-101B-9397-08002B2CF9AE}" pid="417" name="Mendeley Recent Style Id 63_16">
    <vt:lpwstr>014-4827","author":[{"dropping-particle":"","family":"Granneman","given":"Sander","non-dropping-particle":"","parse-names":false,"suffix":""},{"dropping-particle":"","family":"Baserga","given":"Susan J","non-dropping-particle":"","parse-names":false,"suff</vt:lpwstr>
  </property>
  <property fmtid="{D5CDD505-2E9C-101B-9397-08002B2CF9AE}" pid="418" name="Mendeley Recent Style Id 63_17">
    <vt:lpwstr>ix":""}],"container-title":"Experimental cell research","id":"ITEM-3","issue":"1","issued":{"date-parts":[["2004"]]},"page":"43-50","publisher":"Elsevier","title":"Ribosome biogenesis: of knobs and RNA processing","type":"article-journal","volume":"296"},</vt:lpwstr>
  </property>
  <property fmtid="{D5CDD505-2E9C-101B-9397-08002B2CF9AE}" pid="419" name="Mendeley Recent Style Id 63_18">
    <vt:lpwstr>"uris":["http://www.mendeley.com/documents/?uuid=86c07151-55ca-4e02-89e0-205831a29da2","http://www.mendeley.com/documents/?uuid=042e57e5-0785-449b-b720-ada9332bda0b"]},{"id":"ITEM-4","itemData":{"DOI":"10.1080/15216540400010867","ISSN":"1521-6543","author</vt:lpwstr>
  </property>
  <property fmtid="{D5CDD505-2E9C-101B-9397-08002B2CF9AE}" pid="420" name="Mendeley Recent Style Id 63_19">
    <vt:lpwstr>":[{"dropping-particle":"","family":"Nazar","given":"Ross","non-dropping-particle":"","parse-names":false,"suffix":""}],"container-title":"IUBMB Life (International Union of Biochemistry and Molecular Biology: Life)","id":"ITEM-4","issue":"8","issued":{"d</vt:lpwstr>
  </property>
  <property fmtid="{D5CDD505-2E9C-101B-9397-08002B2CF9AE}" pid="421" name="Mendeley Recent Style Id 63_20">
    <vt:lpwstr>ate-parts":[["2004","8"]]},"page":"457-465","publisher":"Informa Healthcare","title":"Ribosomal RNA Processing and Ribosome Biogenesis in Eukaryotes","type":"article-journal","volume":"56"},"uris":["http://www.mendeley.com/documents/?uuid=42cc23a1-a56f-35</vt:lpwstr>
  </property>
  <property fmtid="{D5CDD505-2E9C-101B-9397-08002B2CF9AE}" pid="422" name="Mendeley Recent Style Id 63_21">
    <vt:lpwstr>ba-9d16-ef9ac440babd","http://www.mendeley.com/documents/?uuid=5e71ce12-577b-46a5-a6ac-246194ddf7c1"]}],"mendeley":{"formattedCitation":"(Granneman and Baserga, 2004; Nazar, 2004; Teng et al., 2013; Yelick and Trainor, 2015)","plainTextFormattedCitation":</vt:lpwstr>
  </property>
  <property fmtid="{D5CDD505-2E9C-101B-9397-08002B2CF9AE}" pid="423" name="Mendeley Recent Style Id 63_22">
    <vt:lpwstr>"(Granneman and Baserga, 2004; Nazar, 2004; Teng et al., 2013; Yelick and Trainor, 2015)","previouslyFormattedCitation":"(Granneman and Baserga, 2004; Nazar, 2004; Teng et al., 2013; Yelick and Trainor, 2015)"},"properties":{"noteIndex":0},"schema":"https</vt:lpwstr>
  </property>
  <property fmtid="{D5CDD505-2E9C-101B-9397-08002B2CF9AE}" pid="424" name="Mendeley Recent Style Id 63_23">
    <vt:lpwstr>://github.com/citation-style-language/schema/raw/master/csl-citation.json"}</vt:lpwstr>
  </property>
  <property fmtid="{D5CDD505-2E9C-101B-9397-08002B2CF9AE}" pid="425" name="Mendeley Recent Style Name 63_1">
    <vt:lpwstr>(Granneman and Baserga, 2004; Nazar, 2004; Teng et al., 2013; Yelick and Trainor, 2015)</vt:lpwstr>
  </property>
  <property fmtid="{D5CDD505-2E9C-101B-9397-08002B2CF9AE}" pid="426" name="Mendeley Recent Style Id 64_1">
    <vt:lpwstr>(Granneman and Baserga, 2004; Nazar, 2004; Teng et al., 2013; Yelick and Trainor, 2015)</vt:lpwstr>
  </property>
  <property fmtid="{D5CDD505-2E9C-101B-9397-08002B2CF9AE}" pid="427" name="Mendeley Recent Style Name 64_1">
    <vt:lpwstr>(Granneman and Baserga, 2004; Nazar, 2004; Teng et al., 2013; Yelick and Trainor, 2015)</vt:lpwstr>
  </property>
  <property fmtid="{D5CDD505-2E9C-101B-9397-08002B2CF9AE}" pid="428" name="Mendeley Recent Style Id 65_1">
    <vt:lpwstr>ADDIN CSL_CITATION {"citationItems":[{"id":"ITEM-1","itemData":{"ISSN":"1757-7004","author":[{"dropping-particle":"","family":"Phipps","given":"Kathleen R","non-dropping-particle":"","parse-names":false,"suffix":""},{"dropping-particle":"","family":"Chare</vt:lpwstr>
  </property>
  <property fmtid="{D5CDD505-2E9C-101B-9397-08002B2CF9AE}" pid="429" name="Mendeley Recent Style Id 65_2">
    <vt:lpwstr>tte","given":"J Michael","non-dropping-particle":"","parse-names":false,"suffix":""},{"dropping-particle":"","family":"Baserga","given":"Susan J","non-dropping-particle":"","parse-names":false,"suffix":""}],"container-title":"Wiley Interdisciplinary Revie</vt:lpwstr>
  </property>
  <property fmtid="{D5CDD505-2E9C-101B-9397-08002B2CF9AE}" pid="430" name="Mendeley Recent Style Id 65_3">
    <vt:lpwstr>ws: RNA","id":"ITEM-1","issue":"1","issued":{"date-parts":[["2011"]]},"page":"1-21","publisher":"Wiley Online Library","title":"The small subunit processome in ribosome biogenesis—progress and prospects","type":"article-journal","volume":"2"},"uris":["htt</vt:lpwstr>
  </property>
  <property fmtid="{D5CDD505-2E9C-101B-9397-08002B2CF9AE}" pid="431" name="Mendeley Recent Style Id 65_4">
    <vt:lpwstr>p://www.mendeley.com/documents/?uuid=50a816c2-d85e-47a7-938f-e49b870c4b93","http://www.mendeley.com/documents/?uuid=a0431ec1-82ee-495c-a28c-3b253788b0ab"]}],"mendeley":{"formattedCitation":"(Phipps et al., 2011)","plainTextFormattedCitation":"(Phipps et a</vt:lpwstr>
  </property>
  <property fmtid="{D5CDD505-2E9C-101B-9397-08002B2CF9AE}" pid="432" name="Mendeley Recent Style Id 65_5">
    <vt:lpwstr>l., 2011)","previouslyFormattedCitation":"(Phipps et al., 2011)"},"properties":{"noteIndex":0},"schema":"https://github.com/citation-style-language/schema/raw/master/csl-citation.json"}</vt:lpwstr>
  </property>
  <property fmtid="{D5CDD505-2E9C-101B-9397-08002B2CF9AE}" pid="433" name="Mendeley Recent Style Name 65_1">
    <vt:lpwstr>(Phipps et al., 2011)</vt:lpwstr>
  </property>
  <property fmtid="{D5CDD505-2E9C-101B-9397-08002B2CF9AE}" pid="434" name="Mendeley Recent Style Id 66_1">
    <vt:lpwstr>(Phipps et al., 2011)</vt:lpwstr>
  </property>
  <property fmtid="{D5CDD505-2E9C-101B-9397-08002B2CF9AE}" pid="435" name="Mendeley Recent Style Name 66_1">
    <vt:lpwstr>(Phipps et al., 2011)</vt:lpwstr>
  </property>
  <property fmtid="{D5CDD505-2E9C-101B-9397-08002B2CF9AE}" pid="436" name="Mendeley Recent Style Id 67_1">
    <vt:lpwstr>ADDIN CSL_CITATION {"citationItems":[{"id":"ITEM-1","itemData":{"DOI":"10.1101/gad.267112.115","ISSN":"1549-5477","PMID":"26443847","abstract":"RNA-binding proteins (RBPs) play integral roles in gene regulation, yet only a small fraction of RBPs has been </vt:lpwstr>
  </property>
  <property fmtid="{D5CDD505-2E9C-101B-9397-08002B2CF9AE}" pid="437" name="Mendeley Recent Style Id 67_2">
    <vt:lpwstr>studied in the context of stem cells. Here we applied an RNAi screen for RBPs in mouse embryonic stem cells (ESCs) and identified 16 RBPs involved in pluripotency maintenance. Interestingly, six identified RBPs, including Krr1 and Ddx47, are part of a com</vt:lpwstr>
  </property>
  <property fmtid="{D5CDD505-2E9C-101B-9397-08002B2CF9AE}" pid="438" name="Mendeley Recent Style Id 67_3">
    <vt:lpwstr>plex called small subunit processome (SSUP) that mediates 18S rRNA biogenesis. The SSUP components are preferentially expressed in stem cells and enhance the global translational rate, which is critical to sustain the protein levels of labile pluripotency</vt:lpwstr>
  </property>
  <property fmtid="{D5CDD505-2E9C-101B-9397-08002B2CF9AE}" pid="439" name="Mendeley Recent Style Id 67_4">
    <vt:lpwstr> factors such as Nanog and Esrrb. Furthermore, the SSUP proteins are required for efficient reprogramming of induced pluripotent stem cells. Our study uncovers the role of the SSUP and the importance of translational control in stem cell fate decision.","</vt:lpwstr>
  </property>
  <property fmtid="{D5CDD505-2E9C-101B-9397-08002B2CF9AE}" pid="440" name="Mendeley Recent Style Id 67_5">
    <vt:lpwstr>author":[{"dropping-particle":"","family":"You","given":"Kwon Tae","non-dropping-particle":"","parse-names":false,"suffix":""},{"dropping-particle":"","family":"Park","given":"Joha","non-dropping-particle":"","parse-names":false,"suffix":""},{"dropping-pa</vt:lpwstr>
  </property>
  <property fmtid="{D5CDD505-2E9C-101B-9397-08002B2CF9AE}" pid="441" name="Mendeley Recent Style Id 67_6">
    <vt:lpwstr>rticle":"","family":"Kim","given":"V Narry","non-dropping-particle":"","parse-names":false,"suffix":""}],"container-title":"Genes &amp; development","id":"ITEM-1","issue":"19","issued":{"date-parts":[["2015","10"]]},"page":"2004-9","publisher":"Cold Spring Ha</vt:lpwstr>
  </property>
  <property fmtid="{D5CDD505-2E9C-101B-9397-08002B2CF9AE}" pid="442" name="Mendeley Recent Style Id 67_7">
    <vt:lpwstr>rbor Laboratory Press","title":"Role of the small subunit processome in the maintenance of pluripotent stem cells.","type":"article-journal","volume":"29"},"uris":["http://www.mendeley.com/documents/?uuid=7ab3355a-684a-339d-ab9c-14fa921ec762","http://www.</vt:lpwstr>
  </property>
  <property fmtid="{D5CDD505-2E9C-101B-9397-08002B2CF9AE}" pid="443" name="Mendeley Recent Style Id 67_8">
    <vt:lpwstr>mendeley.com/documents/?uuid=28efcd3e-bc2d-4a43-9886-7c32b159d827"]},{"id":"ITEM-2","itemData":{"DOI":"10.1080/21675511.2015.1025185","ISSN":"2167-5511","abstract":"Disruptions in ribosomal biogenesis would be expected to have global and in fact lethal ef</vt:lpwstr>
  </property>
  <property fmtid="{D5CDD505-2E9C-101B-9397-08002B2CF9AE}" pid="444" name="Mendeley Recent Style Id 67_9">
    <vt:lpwstr>fects on a developing organism. However, mutations in ribosomal protein genes have been shown in to exhibit tissue specific defects. This seemingly contradictory finding - that globally expressed genes thought to play fundamental housekeeping functions ca</vt:lpwstr>
  </property>
  <property fmtid="{D5CDD505-2E9C-101B-9397-08002B2CF9AE}" pid="445" name="Mendeley Recent Style Id 67_10">
    <vt:lpwstr>n in fact exhibit tissue and cell type specific functions ‐ provides new insight into roles for ribosomes, the protein translational machinery of the cell, in regulating normal development and disease. Furthermore it illustrates the surprisingly dynamic n</vt:lpwstr>
  </property>
  <property fmtid="{D5CDD505-2E9C-101B-9397-08002B2CF9AE}" pid="446" name="Mendeley Recent Style Id 67_11">
    <vt:lpwstr>ature of processes regulating cell type specific protein translation. In this review, we discuss our current knowledge of a variety of ribosomal protein mutations associated with human disease, and models to better understand the molecular mechanisms asso</vt:lpwstr>
  </property>
  <property fmtid="{D5CDD505-2E9C-101B-9397-08002B2CF9AE}" pid="447" name="Mendeley Recent Style Id 67_12">
    <vt:lpwstr>ciated with each. We use specific examples to emphasize both the similarities and differences between the effects of various human ribosomal protein mutations. Final...","author":[{"dropping-particle":"","family":"Yelick","given":"Pamela C","non-dropping-</vt:lpwstr>
  </property>
  <property fmtid="{D5CDD505-2E9C-101B-9397-08002B2CF9AE}" pid="448" name="Mendeley Recent Style Id 67_13">
    <vt:lpwstr>particle":"","parse-names":false,"suffix":""},{"dropping-particle":"","family":"Trainor","given":"Paul A","non-dropping-particle":"","parse-names":false,"suffix":""}],"container-title":"Rare Diseases","id":"ITEM-2","issue":"1","issued":{"date-parts":[["20</vt:lpwstr>
  </property>
  <property fmtid="{D5CDD505-2E9C-101B-9397-08002B2CF9AE}" pid="449" name="Mendeley Recent Style Id 67_14">
    <vt:lpwstr>15","1"]]},"page":"e1025185","publisher":"Taylor &amp; Francis","title":"Ribosomopathies: Global process, tissue specific defects","type":"article-journal","volume":"3"},"uris":["http://www.mendeley.com/documents/?uuid=6024bf88-f7af-4f7a-b7bf-106c61935035","h</vt:lpwstr>
  </property>
  <property fmtid="{D5CDD505-2E9C-101B-9397-08002B2CF9AE}" pid="450" name="Mendeley Recent Style Id 67_15">
    <vt:lpwstr>ttp://www.mendeley.com/documents/?uuid=e53dec9f-d001-3ef0-84e2-db0e33ecf049"]},{"id":"ITEM-3","itemData":{"ISSN":"0014-4827","author":[{"dropping-particle":"","family":"Granneman","given":"Sander","non-dropping-particle":"","parse-names":false,"suffix":""</vt:lpwstr>
  </property>
  <property fmtid="{D5CDD505-2E9C-101B-9397-08002B2CF9AE}" pid="451" name="Mendeley Recent Style Id 67_16">
    <vt:lpwstr>},{"dropping-particle":"","family":"Baserga","given":"Susan J","non-dropping-particle":"","parse-names":false,"suffix":""}],"container-title":"Experimental cell research","id":"ITEM-3","issue":"1","issued":{"date-parts":[["2004"]]},"page":"43-50","publish</vt:lpwstr>
  </property>
  <property fmtid="{D5CDD505-2E9C-101B-9397-08002B2CF9AE}" pid="452" name="Mendeley Recent Style Id 67_17">
    <vt:lpwstr>er":"Elsevier","title":"Ribosome biogenesis: of knobs and RNA processing","type":"article-journal","volume":"296"},"uris":["http://www.mendeley.com/documents/?uuid=042e57e5-0785-449b-b720-ada9332bda0b","http://www.mendeley.com/documents/?uuid=86c07151-55c</vt:lpwstr>
  </property>
  <property fmtid="{D5CDD505-2E9C-101B-9397-08002B2CF9AE}" pid="453" name="Mendeley Recent Style Id 67_18">
    <vt:lpwstr>a-4e02-89e0-205831a29da2","http://www.mendeley.com/documents/?uuid=90e70805-70ee-4142-acf7-7c27ac8cf989"]}],"mendeley":{"formattedCitation":"(Granneman and Baserga, 2004; Yelick and Trainor, 2015; You et al., 2015)","manualFormatting":"(Granneman and Base</vt:lpwstr>
  </property>
  <property fmtid="{D5CDD505-2E9C-101B-9397-08002B2CF9AE}" pid="454" name="Mendeley Recent Style Id 67_19">
    <vt:lpwstr>rga, 2004; Yelick and Trainor, 2015b)","plainTextFormattedCitation":"(Granneman and Baserga, 2004; Yelick and Trainor, 2015; You et al., 2015)","previouslyFormattedCitation":"(Granneman and Baserga, 2004; Yelick and Trainor, 2015; You et al., 2015)"},"pro</vt:lpwstr>
  </property>
  <property fmtid="{D5CDD505-2E9C-101B-9397-08002B2CF9AE}" pid="455" name="Mendeley Recent Style Id 67_20">
    <vt:lpwstr>perties":{"noteIndex":0},"schema":"https://github.com/citation-style-language/schema/raw/master/csl-citation.json"}</vt:lpwstr>
  </property>
  <property fmtid="{D5CDD505-2E9C-101B-9397-08002B2CF9AE}" pid="456" name="Mendeley Recent Style Id 68_1">
    <vt:lpwstr>(Granneman and Baserga, 2004; Yelick and Trainor, 2015; You et al., 2015)</vt:lpwstr>
  </property>
  <property fmtid="{D5CDD505-2E9C-101B-9397-08002B2CF9AE}" pid="457" name="Mendeley Recent Style Name 68_1">
    <vt:lpwstr>(Granneman and Baserga, 2004; Yelick and Trainor, 2015; You et al., 2015)</vt:lpwstr>
  </property>
  <property fmtid="{D5CDD505-2E9C-101B-9397-08002B2CF9AE}" pid="458" name="Mendeley Recent Style Id 69_1">
    <vt:lpwstr>ADDIN CSL_CITATION {"citationItems":[{"id":"ITEM-1","itemData":{"ISSN":"0890-9369","author":[{"dropping-particle":"","family":"Karpen","given":"Gary H","non-dropping-particle":"","parse-names":false,"suffix":""},{"dropping-particle":"","family":"Schaefer"</vt:lpwstr>
  </property>
  <property fmtid="{D5CDD505-2E9C-101B-9397-08002B2CF9AE}" pid="459" name="Mendeley Recent Style Id 69_2">
    <vt:lpwstr>,"given":"John E","non-dropping-particle":"","parse-names":false,"suffix":""},{"dropping-particle":"","family":"Laird","given":"Charles D","non-dropping-particle":"","parse-names":false,"suffix":""}],"container-title":"Genes &amp; development","id":"ITEM-1","</vt:lpwstr>
  </property>
  <property fmtid="{D5CDD505-2E9C-101B-9397-08002B2CF9AE}" pid="460" name="Mendeley Recent Style Id 69_3">
    <vt:lpwstr>issue":"12b","issued":{"date-parts":[["1988"]]},"page":"1745-1763","publisher":"Cold Spring Harbor Lab","title":"A Drosophila rRNA gene located in euchromatin is active in transcription and nucleolus formation.","type":"article-journal","volume":"2"},"uri</vt:lpwstr>
  </property>
  <property fmtid="{D5CDD505-2E9C-101B-9397-08002B2CF9AE}" pid="461" name="Mendeley Recent Style Id 69_4">
    <vt:lpwstr>s":["http://www.mendeley.com/documents/?uuid=e5c7ccc6-b38c-48e3-b38a-e02454b9aae2","http://www.mendeley.com/documents/?uuid=b957e389-9f80-43b5-9ebe-697acda63fc8"]},{"id":"ITEM-2","itemData":{"author":[{"dropping-particle":"","family":"Ritossa","given":"F </vt:lpwstr>
  </property>
  <property fmtid="{D5CDD505-2E9C-101B-9397-08002B2CF9AE}" pid="462" name="Mendeley Recent Style Id 69_5">
    <vt:lpwstr>M","non-dropping-particle":"","parse-names":false,"suffix":""},{"dropping-particle":"","family":"Spiegelman","given":"Sol","non-dropping-particle":"","parse-names":false,"suffix":""}],"container-title":"Proceedings of the National Academy of Sciences of t</vt:lpwstr>
  </property>
  <property fmtid="{D5CDD505-2E9C-101B-9397-08002B2CF9AE}" pid="463" name="Mendeley Recent Style Id 69_6">
    <vt:lpwstr>he United States of America","id":"ITEM-2","issue":"4","issued":{"date-parts":[["1965"]]},"page":"737","publisher":"National Academy of Sciences","title":"Localization of DNA complementary to ribosomal RNA in the nucleolus organizer region of Drosophila m</vt:lpwstr>
  </property>
  <property fmtid="{D5CDD505-2E9C-101B-9397-08002B2CF9AE}" pid="464" name="Mendeley Recent Style Id 69_7">
    <vt:lpwstr>elanogaster","type":"article-journal","volume":"53"},"uris":["http://www.mendeley.com/documents/?uuid=9d74a5f1-0cdf-4ebd-b77b-51a90c6a1601","http://www.mendeley.com/documents/?uuid=34d8e37f-2965-463b-8842-f55031e4012c"]},{"id":"ITEM-3","itemData":{"ISSN":</vt:lpwstr>
  </property>
  <property fmtid="{D5CDD505-2E9C-101B-9397-08002B2CF9AE}" pid="465" name="Mendeley Recent Style Id 69_8">
    <vt:lpwstr>"0340-2061","author":[{"dropping-particle":"","family":"Schwarzacher","given":"Hans Georg","non-dropping-particle":"","parse-names":false,"suffix":""},{"dropping-particle":"","family":"Wachtler","given":"Franz","non-dropping-particle":"","parse-names":fal</vt:lpwstr>
  </property>
  <property fmtid="{D5CDD505-2E9C-101B-9397-08002B2CF9AE}" pid="466" name="Mendeley Recent Style Id 69_9">
    <vt:lpwstr>se,"suffix":""}],"container-title":"Anatomy and embryology","id":"ITEM-3","issue":"6","issued":{"date-parts":[["1993"]]},"page":"515-536","publisher":"Springer","title":"The nucleolus","type":"article-journal","volume":"188"},"uris":["http://www.mendeley.</vt:lpwstr>
  </property>
  <property fmtid="{D5CDD505-2E9C-101B-9397-08002B2CF9AE}" pid="467" name="Mendeley Recent Style Id 69_10">
    <vt:lpwstr>com/documents/?uuid=6e1935f8-aed3-4f3d-955a-23560d487663","http://www.mendeley.com/documents/?uuid=71503419-c48b-476e-b058-d58f9a02a4fb"]}],"mendeley":{"formattedCitation":"(Karpen et al., 1988; Ritossa and Spiegelman, 1965; Schwarzacher and Wachtler, 199</vt:lpwstr>
  </property>
  <property fmtid="{D5CDD505-2E9C-101B-9397-08002B2CF9AE}" pid="468" name="Mendeley Recent Style Id 69_11">
    <vt:lpwstr>3)","plainTextFormattedCitation":"(Karpen et al., 1988; Ritossa and Spiegelman, 1965; Schwarzacher and Wachtler, 1993)","previouslyFormattedCitation":"(Karpen et al., 1988; Ritossa and Spiegelman, 1965; Schwarzacher and Wachtler, 1993)"},"properties":{"no</vt:lpwstr>
  </property>
  <property fmtid="{D5CDD505-2E9C-101B-9397-08002B2CF9AE}" pid="469" name="Mendeley Recent Style Id 69_12">
    <vt:lpwstr>teIndex":0},"schema":"https://github.com/citation-style-language/schema/raw/master/csl-citation.json"}</vt:lpwstr>
  </property>
  <property fmtid="{D5CDD505-2E9C-101B-9397-08002B2CF9AE}" pid="470" name="Mendeley Recent Style Name 69_1">
    <vt:lpwstr>(Karpen et al., 1988; Ritossa and Spiegelman, 1965; Schwarzacher and Wachtler, 1993)</vt:lpwstr>
  </property>
  <property fmtid="{D5CDD505-2E9C-101B-9397-08002B2CF9AE}" pid="471" name="Mendeley Recent Style Id 70_1">
    <vt:lpwstr>(Karpen et al., 1988; Ritossa and Spiegelman, 1965; Schwarzacher and Wachtler, 1993)</vt:lpwstr>
  </property>
  <property fmtid="{D5CDD505-2E9C-101B-9397-08002B2CF9AE}" pid="472" name="Mendeley Recent Style Name 70_1">
    <vt:lpwstr>(Karpen et al., 1988; Ritossa and Spiegelman, 1965; Schwarzacher and Wachtler, 1993)</vt:lpwstr>
  </property>
  <property fmtid="{D5CDD505-2E9C-101B-9397-08002B2CF9AE}" pid="473" name="Mendeley Recent Style Id 71_1">
    <vt:lpwstr>ADDIN CSL_CITATION {"citationItems":[{"id":"ITEM-1","itemData":{"ISSN":"1097-2765","author":[{"dropping-particle":"","family":"Koš","given":"Martin","non-dropping-particle":"","parse-names":false,"suffix":""},{"dropping-particle":"","family":"Tollervey","</vt:lpwstr>
  </property>
  <property fmtid="{D5CDD505-2E9C-101B-9397-08002B2CF9AE}" pid="474" name="Mendeley Recent Style Id 71_2">
    <vt:lpwstr>given":"David","non-dropping-particle":"","parse-names":false,"suffix":""}],"container-title":"Molecular cell","id":"ITEM-1","issue":"6","issued":{"date-parts":[["2010"]]},"page":"809-820","publisher":"Elsevier","title":"Yeast pre-rRNA processing and modi</vt:lpwstr>
  </property>
  <property fmtid="{D5CDD505-2E9C-101B-9397-08002B2CF9AE}" pid="475" name="Mendeley Recent Style Id 71_3">
    <vt:lpwstr>fication occur cotranscriptionally","type":"article-journal","volume":"37"},"uris":["http://www.mendeley.com/documents/?uuid=eb3a307c-f2c5-40bb-ab4a-eff8b0f971ae","http://www.mendeley.com/documents/?uuid=478d52e9-3327-4369-b690-1e1cc1a17f28"]}],"mendeley"</vt:lpwstr>
  </property>
  <property fmtid="{D5CDD505-2E9C-101B-9397-08002B2CF9AE}" pid="476" name="Mendeley Recent Style Id 71_4">
    <vt:lpwstr>:{"formattedCitation":"(Koš and Tollervey, 2010)","plainTextFormattedCitation":"(Koš and Tollervey, 2010)","previouslyFormattedCitation":"(Koš and Tollervey, 2010)"},"properties":{"noteIndex":0},"schema":"https://github.com/citation-style-language/schema/</vt:lpwstr>
  </property>
  <property fmtid="{D5CDD505-2E9C-101B-9397-08002B2CF9AE}" pid="477" name="Mendeley Recent Style Id 71_5">
    <vt:lpwstr>raw/master/csl-citation.json"}</vt:lpwstr>
  </property>
  <property fmtid="{D5CDD505-2E9C-101B-9397-08002B2CF9AE}" pid="478" name="Mendeley Recent Style Name 71_1">
    <vt:lpwstr>(Koš and Tollervey, 2010)</vt:lpwstr>
  </property>
  <property fmtid="{D5CDD505-2E9C-101B-9397-08002B2CF9AE}" pid="479" name="Mendeley Recent Style Id 72_1">
    <vt:lpwstr>(Koš and Tollervey, 2010)</vt:lpwstr>
  </property>
  <property fmtid="{D5CDD505-2E9C-101B-9397-08002B2CF9AE}" pid="480" name="Mendeley Recent Style Name 72_1">
    <vt:lpwstr>(Koš and Tollervey, 2010)</vt:lpwstr>
  </property>
  <property fmtid="{D5CDD505-2E9C-101B-9397-08002B2CF9AE}" pid="481" name="Mendeley Recent Style Id 73_1">
    <vt:lpwstr>ADDIN CSL_CITATION {"citationItems":[{"id":"ITEM-1","itemData":{"ISSN":"1460-2075","author":[{"dropping-particle":"","family":"Schäfer","given":"Thorsten","non-dropping-particle":"","parse-names":false,"suffix":""},{"dropping-particle":"","family":"Strauß</vt:lpwstr>
  </property>
  <property fmtid="{D5CDD505-2E9C-101B-9397-08002B2CF9AE}" pid="482" name="Mendeley Recent Style Id 73_2">
    <vt:lpwstr>","given":"Daniela","non-dropping-particle":"","parse-names":false,"suffix":""},{"dropping-particle":"","family":"Petfalski","given":"Elisabeth","non-dropping-particle":"","parse-names":false,"suffix":""},{"dropping-particle":"","family":"Tollervey","give</vt:lpwstr>
  </property>
  <property fmtid="{D5CDD505-2E9C-101B-9397-08002B2CF9AE}" pid="483" name="Mendeley Recent Style Id 73_3">
    <vt:lpwstr>n":"David","non-dropping-particle":"","parse-names":false,"suffix":""},{"dropping-particle":"","family":"Hurt","given":"Ed","non-dropping-particle":"","parse-names":false,"suffix":""}],"container-title":"The EMBO Journal","id":"ITEM-1","issue":"6","issued</vt:lpwstr>
  </property>
  <property fmtid="{D5CDD505-2E9C-101B-9397-08002B2CF9AE}" pid="484" name="Mendeley Recent Style Id 73_4">
    <vt:lpwstr>":{"date-parts":[["2003"]]},"page":"1370-1380","publisher":"John Wiley &amp; Sons, Ltd","title":"The path from nucleolar 90S to cytoplasmic 40S pre‐ribosomes","type":"article-journal","volume":"22"},"uris":["http://www.mendeley.com/documents/?uuid=a214c241-24</vt:lpwstr>
  </property>
  <property fmtid="{D5CDD505-2E9C-101B-9397-08002B2CF9AE}" pid="485" name="Mendeley Recent Style Id 73_5">
    <vt:lpwstr>3b-4dbc-96e1-4a34c60c52f6","http://www.mendeley.com/documents/?uuid=91e73007-e200-4388-be45-365b7c9d5368"]},{"id":"ITEM-2","itemData":{"DOI":"10.1016/J.MOLCEL.2013.08.011","ISSN":"1097-2765","abstract":"Mature ribosomal RNAs (rRNAs) are produced from poly</vt:lpwstr>
  </property>
  <property fmtid="{D5CDD505-2E9C-101B-9397-08002B2CF9AE}" pid="486" name="Mendeley Recent Style Id 73_6">
    <vt:lpwstr>cistronic precursors following complex processing. Precursor (pre)-rRNA processing has been extensively characterized in yeast and was assumed to be conserved in humans. We functionally characterized 625 nucleolar proteins in HeLa cells and identified 286</vt:lpwstr>
  </property>
  <property fmtid="{D5CDD505-2E9C-101B-9397-08002B2CF9AE}" pid="487" name="Mendeley Recent Style Id 73_7">
    <vt:lpwstr> required for processing, including 74 without a yeast homolog. For selected candidates, we demonstrated that pre-rRNA processing defects are conserved in different cell types (including primary cells), defects are not due to activation of a p53-dependent</vt:lpwstr>
  </property>
  <property fmtid="{D5CDD505-2E9C-101B-9397-08002B2CF9AE}" pid="488" name="Mendeley Recent Style Id 73_8">
    <vt:lpwstr> nucleolar tumor surveillance pathway, and they precede cell-cycle arrest and apoptosis. We also investigated the exosome’s role in processing internal transcribed spacers (ITSs) and report that 3′ end maturation of 18S rRNA involves EXOSC10/Rrp6, a yeast</vt:lpwstr>
  </property>
  <property fmtid="{D5CDD505-2E9C-101B-9397-08002B2CF9AE}" pid="489" name="Mendeley Recent Style Id 73_9">
    <vt:lpwstr> ITS2 processing factor. We conclude that human cells adopt unique strategies and recruit distinct trans-acting factors to carry out essential processing steps, posing fundamental implications for understanding ribosomopathies at the molecular level and d</vt:lpwstr>
  </property>
  <property fmtid="{D5CDD505-2E9C-101B-9397-08002B2CF9AE}" pid="490" name="Mendeley Recent Style Id 73_10">
    <vt:lpwstr>eveloping effective therapeutic agents.","author":[{"dropping-particle":"","family":"Tafforeau","given":"Lionel","non-dropping-particle":"","parse-names":false,"suffix":""},{"dropping-particle":"","family":"Zorbas","given":"Christiane","non-dropping-parti</vt:lpwstr>
  </property>
  <property fmtid="{D5CDD505-2E9C-101B-9397-08002B2CF9AE}" pid="491" name="Mendeley Recent Style Id 73_11">
    <vt:lpwstr>cle":"","parse-names":false,"suffix":""},{"dropping-particle":"","family":"Langhendries","given":"Jean-Louis","non-dropping-particle":"","parse-names":false,"suffix":""},{"dropping-particle":"","family":"Mullineux","given":"Sahra-Taylor","non-dropping-par</vt:lpwstr>
  </property>
  <property fmtid="{D5CDD505-2E9C-101B-9397-08002B2CF9AE}" pid="492" name="Mendeley Recent Style Id 73_12">
    <vt:lpwstr>ticle":"","parse-names":false,"suffix":""},{"dropping-particle":"","family":"Stamatopoulou","given":"Vassiliki","non-dropping-particle":"","parse-names":false,"suffix":""},{"dropping-particle":"","family":"Mullier","given":"Romain","non-dropping-particle"</vt:lpwstr>
  </property>
  <property fmtid="{D5CDD505-2E9C-101B-9397-08002B2CF9AE}" pid="493" name="Mendeley Recent Style Id 73_13">
    <vt:lpwstr>:"","parse-names":false,"suffix":""},{"dropping-particle":"","family":"Wacheul","given":"Ludivine","non-dropping-particle":"","parse-names":false,"suffix":""},{"dropping-particle":"","family":"Lafontaine","given":"Denis L.J.","non-dropping-particle":"","p</vt:lpwstr>
  </property>
  <property fmtid="{D5CDD505-2E9C-101B-9397-08002B2CF9AE}" pid="494" name="Mendeley Recent Style Id 73_14">
    <vt:lpwstr>arse-names":false,"suffix":""}],"container-title":"Molecular Cell","id":"ITEM-2","issue":"4","issued":{"date-parts":[["2013","8"]]},"page":"539-551","publisher":"Cell Press","title":"The Complexity of Human Ribosome Biogenesis Revealed by Systematic Nucle</vt:lpwstr>
  </property>
  <property fmtid="{D5CDD505-2E9C-101B-9397-08002B2CF9AE}" pid="495" name="Mendeley Recent Style Id 73_15">
    <vt:lpwstr>olar Screening of Pre-rRNA Processing Factors","type":"article-journal","volume":"51"},"uris":["http://www.mendeley.com/documents/?uuid=1ded5fef-c5d4-4edc-9f70-0528fed7c44c"]},{"id":"ITEM-3","itemData":{"DOI":"10.1038/emboj.2011.256","ISSN":"1460-2075","P</vt:lpwstr>
  </property>
  <property fmtid="{D5CDD505-2E9C-101B-9397-08002B2CF9AE}" pid="496" name="Mendeley Recent Style Id 73_16">
    <vt:lpwstr>MID":"21811236","abstract":"The 5'-exonuclease Rat1 degrades pre-rRNA spacer fragments and processes the 5'-ends of the 5.8S and 25S rRNAs. UV crosslinking revealed multiple Rat1-binding sites across the pre-rRNA, consistent with its known functions. The </vt:lpwstr>
  </property>
  <property fmtid="{D5CDD505-2E9C-101B-9397-08002B2CF9AE}" pid="497" name="Mendeley Recent Style Id 73_17">
    <vt:lpwstr>major 5.8S 5'-end is generated by Rat1 digestion of the internal transcribed spacer 1 (ITS1) spacer from cleavage site A(3). Processing from A(3) requires the 'A(3)-cluster' proteins, including Cic1, Erb1, Nop7, Nop12 and Nop15, which show interdependent </vt:lpwstr>
  </property>
  <property fmtid="{D5CDD505-2E9C-101B-9397-08002B2CF9AE}" pid="498" name="Mendeley Recent Style Id 73_18">
    <vt:lpwstr>pre-rRNA binding. Surprisingly, A(3)-cluster factors were not crosslinked close to site A(3), but bound sites around the 5.8S 3'- and 25S 5'-regions, which are base paired in mature ribosomes, and in the ITS2 spacer that separates these rRNAs. In contrast</vt:lpwstr>
  </property>
  <property fmtid="{D5CDD505-2E9C-101B-9397-08002B2CF9AE}" pid="499" name="Mendeley Recent Style Id 73_19">
    <vt:lpwstr>, Nop4, a protein required for endonucleolytic cleavage in ITS1, binds the pre-rRNA near the 5'-end of 5.8S. ITS2 was reported to undergo structural remodelling. In vivo chemical probing indicates that A(3)-cluster binding is required for this reorganizat</vt:lpwstr>
  </property>
  <property fmtid="{D5CDD505-2E9C-101B-9397-08002B2CF9AE}" pid="500" name="Mendeley Recent Style Id 73_20">
    <vt:lpwstr>ion, potentially regulating the timing of processing. We predict that Nop4 and the A(3) cluster establish long-range interactions between the 5.8S and 25S rRNAs, which are subsequently maintained by ribosomal protein binding.","author":[{"dropping-particl</vt:lpwstr>
  </property>
  <property fmtid="{D5CDD505-2E9C-101B-9397-08002B2CF9AE}" pid="501" name="Mendeley Recent Style Id 73_21">
    <vt:lpwstr>e":"","family":"Granneman","given":"Sander","non-dropping-particle":"","parse-names":false,"suffix":""},{"dropping-particle":"","family":"Petfalski","given":"Elisabeth","non-dropping-particle":"","parse-names":false,"suffix":""},{"dropping-particle":"","f</vt:lpwstr>
  </property>
  <property fmtid="{D5CDD505-2E9C-101B-9397-08002B2CF9AE}" pid="502" name="Mendeley Recent Style Id 73_22">
    <vt:lpwstr>amily":"Tollervey","given":"David","non-dropping-particle":"","parse-names":false,"suffix":""},{"dropping-particle":"","family":"Hurt","given":"E C","non-dropping-particle":"","parse-names":false,"suffix":""}],"container-title":"The EMBO journal","id":"IT</vt:lpwstr>
  </property>
  <property fmtid="{D5CDD505-2E9C-101B-9397-08002B2CF9AE}" pid="503" name="Mendeley Recent Style Id 73_23">
    <vt:lpwstr>EM-3","issue":"19","issued":{"date-parts":[["2011","8"]]},"page":"4006-19","publisher":"EMBO Press","title":"A cluster of ribosome synthesis factors regulate pre-rRNA folding and 5.8S rRNA maturation by the Rat1 exonuclease.","type":"article-journal","vol</vt:lpwstr>
  </property>
  <property fmtid="{D5CDD505-2E9C-101B-9397-08002B2CF9AE}" pid="504" name="Mendeley Recent Style Id 73_24">
    <vt:lpwstr>ume":"30"},"uris":["http://www.mendeley.com/documents/?uuid=ef56332e-bdc6-373f-b0fb-952d06a9404f","http://www.mendeley.com/documents/?uuid=7af3a595-ed5e-4392-b1d9-3fddb77e51bb"]},{"id":"ITEM-4","itemData":{"ISSN":"0014-4827","author":[{"dropping-particle"</vt:lpwstr>
  </property>
  <property fmtid="{D5CDD505-2E9C-101B-9397-08002B2CF9AE}" pid="505" name="Mendeley Recent Style Id 73_25">
    <vt:lpwstr>:"","family":"Granneman","given":"Sander","non-dropping-particle":"","parse-names":false,"suffix":""},{"dropping-particle":"","family":"Baserga","given":"Susan J","non-dropping-particle":"","parse-names":false,"suffix":""}],"container-title":"Experimental</vt:lpwstr>
  </property>
  <property fmtid="{D5CDD505-2E9C-101B-9397-08002B2CF9AE}" pid="506" name="Mendeley Recent Style Id 73_26">
    <vt:lpwstr> cell research","id":"ITEM-4","issue":"1","issued":{"date-parts":[["2004"]]},"page":"43-50","publisher":"Elsevier","title":"Ribosome biogenesis: of knobs and RNA processing","type":"article-journal","volume":"296"},"uris":["http://www.mendeley.com/documen</vt:lpwstr>
  </property>
  <property fmtid="{D5CDD505-2E9C-101B-9397-08002B2CF9AE}" pid="507" name="Mendeley Recent Style Id 73_27">
    <vt:lpwstr>ts/?uuid=042e57e5-0785-449b-b720-ada9332bda0b"]}],"mendeley":{"formattedCitation":"(Granneman et al., 2011; Granneman and Baserga, 2004; Schäfer et al., 2003; Tafforeau et al., 2013)","plainTextFormattedCitation":"(Granneman et al., 2011; Granneman and Ba</vt:lpwstr>
  </property>
  <property fmtid="{D5CDD505-2E9C-101B-9397-08002B2CF9AE}" pid="508" name="Mendeley Recent Style Id 73_28">
    <vt:lpwstr>serga, 2004; Schäfer et al., 2003; Tafforeau et al., 2013)","previouslyFormattedCitation":"(Granneman et al., 2011; Granneman and Baserga, 2004; Schäfer et al., 2003; Tafforeau et al., 2013)"},"properties":{"noteIndex":0},"schema":"https://github.com/cita</vt:lpwstr>
  </property>
  <property fmtid="{D5CDD505-2E9C-101B-9397-08002B2CF9AE}" pid="509" name="Mendeley Recent Style Id 73_29">
    <vt:lpwstr>tion-style-language/schema/raw/master/csl-citation.json"}</vt:lpwstr>
  </property>
  <property fmtid="{D5CDD505-2E9C-101B-9397-08002B2CF9AE}" pid="510" name="Mendeley Recent Style Name 73_1">
    <vt:lpwstr>(Granneman et al., 2011; Granneman and Baserga, 2004; Schäfer et al., 2003; Tafforeau et al., 2013)</vt:lpwstr>
  </property>
  <property fmtid="{D5CDD505-2E9C-101B-9397-08002B2CF9AE}" pid="511" name="Mendeley Recent Style Id 74_1">
    <vt:lpwstr>(Granneman et al., 2011; Granneman and Baserga, 2004; Schäfer et al., 2003; Tafforeau et al., 2013)</vt:lpwstr>
  </property>
  <property fmtid="{D5CDD505-2E9C-101B-9397-08002B2CF9AE}" pid="512" name="Mendeley Recent Style Name 74_1">
    <vt:lpwstr>(Granneman et al., 2011; Granneman and Baserga, 2004; Schäfer et al., 2003; Tafforeau et al., 2013)</vt:lpwstr>
  </property>
  <property fmtid="{D5CDD505-2E9C-101B-9397-08002B2CF9AE}" pid="513" name="Mendeley Recent Style Id 75_1">
    <vt:lpwstr>ADDIN CSL_CITATION {"citationItems":[{"id":"ITEM-1","itemData":{"DOI":"10.1128/MCB.24.13.5797-5807.2004","ISBN":"0270-7306 (Print)\\r0270-7306 (Linking)","ISSN":"0270-7306","PMID":"15199136","abstract":"Pseudouridine, the most abundant modified nucleoside</vt:lpwstr>
  </property>
  <property fmtid="{D5CDD505-2E9C-101B-9397-08002B2CF9AE}" pid="514" name="Mendeley Recent Style Id 75_2">
    <vt:lpwstr> in RNA, is synthesized by posttranscriptional isomerization of uridines. In eukaryotic RNAs, site-specific synthesis of pseudouridines is directed primarily by box H/ACA guide RNAs. In this study, we have identified 61 novel putative pseudouridylation gu</vt:lpwstr>
  </property>
  <property fmtid="{D5CDD505-2E9C-101B-9397-08002B2CF9AE}" pid="515" name="Mendeley Recent Style Id 75_3">
    <vt:lpwstr>ide RNAs by construction and characterization of a cDNA library of human box H/ACA RNAs. The majority of the new box H/ACA RNAs are predicted to direct pseudouridine synthesis in rRNAs and spliceosomal small nuclear RNAs. We can attribute RNA-directed mod</vt:lpwstr>
  </property>
  <property fmtid="{D5CDD505-2E9C-101B-9397-08002B2CF9AE}" pid="516" name="Mendeley Recent Style Id 75_4">
    <vt:lpwstr>ification to 79 of the 97 pseudouridylation sites present in the human 18S, 5.8S, and 28S rRNAs and to 11 of the 21 pseudouridines reported for the U1, U2, U4, U5, and U6 spliceosomal RNAs. We have also identified 12 novel box H/ACA RNAs which lack appare</vt:lpwstr>
  </property>
  <property fmtid="{D5CDD505-2E9C-101B-9397-08002B2CF9AE}" pid="517" name="Mendeley Recent Style Id 75_5">
    <vt:lpwstr>nt target pseudouridines in rRNAs and small nuclear RNAs. These putative guide RNAs likely function in the pseudouridylation of some other types of cellular RNAs, suggesting that RNA-guided pseudouridylation is more general than assumed before. The genomi</vt:lpwstr>
  </property>
  <property fmtid="{D5CDD505-2E9C-101B-9397-08002B2CF9AE}" pid="518" name="Mendeley Recent Style Id 75_6">
    <vt:lpwstr>c organization of the new box H/ACA RNA genes indicates that in human cells, all box H/ACA pseudouridylation guide RNAs are processed from introns of pre-mRNA transcripts which either encode a protein product or lack protein-coding capacity.","author":[{"</vt:lpwstr>
  </property>
  <property fmtid="{D5CDD505-2E9C-101B-9397-08002B2CF9AE}" pid="519" name="Mendeley Recent Style Id 75_7">
    <vt:lpwstr>dropping-particle":"","family":"Kiss","given":"A. M.","non-dropping-particle":"","parse-names":false,"suffix":""},{"dropping-particle":"","family":"Jady","given":"B. E.","non-dropping-particle":"","parse-names":false,"suffix":""},{"dropping-particle":"","</vt:lpwstr>
  </property>
  <property fmtid="{D5CDD505-2E9C-101B-9397-08002B2CF9AE}" pid="520" name="Mendeley Recent Style Id 75_8">
    <vt:lpwstr>family":"Bertrand","given":"E.","non-dropping-particle":"","parse-names":false,"suffix":""},{"dropping-particle":"","family":"Kiss","given":"T.","non-dropping-particle":"","parse-names":false,"suffix":""}],"container-title":"Molecular and Cellular Biology</vt:lpwstr>
  </property>
  <property fmtid="{D5CDD505-2E9C-101B-9397-08002B2CF9AE}" pid="521" name="Mendeley Recent Style Id 75_9">
    <vt:lpwstr>","id":"ITEM-1","issue":"13","issued":{"date-parts":[["2004","7"]]},"page":"5797-5807","publisher":"American Society for Microbiology","title":"Human Box H/ACA Pseudouridylation Guide RNA Machinery","type":"article-journal","volume":"24"},"uris":["http://</vt:lpwstr>
  </property>
  <property fmtid="{D5CDD505-2E9C-101B-9397-08002B2CF9AE}" pid="522" name="Mendeley Recent Style Id 75_10">
    <vt:lpwstr>www.mendeley.com/documents/?uuid=eecc4063-3850-4003-9a3b-6fb75732bac6"]},{"id":"ITEM-2","itemData":{"DOI":"10.1093/emboj/20.3.541","ISBN":"0261-4189 (Print)\\r0261-4189 (Linking)","ISSN":"02614189","PMID":"11157760","abstract":"In eukaryotes, two distinct</vt:lpwstr>
  </property>
  <property fmtid="{D5CDD505-2E9C-101B-9397-08002B2CF9AE}" pid="523" name="Mendeley Recent Style Id 75_11">
    <vt:lpwstr> classes of small nucleolar RNAs (snoRNAs), namely the fibrillarin-associated box C/D snoRNAs and the Gar1p-associated box H/ACA snoRNAs, direct the site-specific 2'-O-ribose methylation and pseudouridylation of ribosomal RNAs (rRNAs), respectively. We ha</vt:lpwstr>
  </property>
  <property fmtid="{D5CDD505-2E9C-101B-9397-08002B2CF9AE}" pid="524" name="Mendeley Recent Style Id 75_12">
    <vt:lpwstr>ve identified a novel evolutionarily conserved snoRNA, called U85, which possesses the box elements of both classes of snoRNAs and associates with both fibrillarin and Gar1p. In vitro and in vivo pseudouridylation and 2'-O-methylation experiments provide </vt:lpwstr>
  </property>
  <property fmtid="{D5CDD505-2E9C-101B-9397-08002B2CF9AE}" pid="525" name="Mendeley Recent Style Id 75_13">
    <vt:lpwstr>evidence that the U85 snoRNA directs 2'-O-methylation of the C45 and pseudouridylation of the U46 residues in the invariant loop 1 of the human U5 spliceosomal RNA. The U85 is the first example of a snoRNA that directs modification of an RNA polymerase II</vt:lpwstr>
  </property>
  <property fmtid="{D5CDD505-2E9C-101B-9397-08002B2CF9AE}" pid="526" name="Mendeley Recent Style Id 75_14">
    <vt:lpwstr>-transcribed spliceosomal RNA and that functions both in RNA pseudouridylation and 2'-O-methylation.","author":[{"dropping-particle":"","family":"Jády","given":"Beáta E.","non-dropping-particle":"","parse-names":false,"suffix":""},{"dropping-particle":"",</vt:lpwstr>
  </property>
  <property fmtid="{D5CDD505-2E9C-101B-9397-08002B2CF9AE}" pid="527" name="Mendeley Recent Style Id 75_15">
    <vt:lpwstr>"family":"Kiss","given":"Tamás","non-dropping-particle":"","parse-names":false,"suffix":""}],"container-title":"EMBO Journal","id":"ITEM-2","issue":"3","issued":{"date-parts":[["2001","2"]]},"page":"541-551","publisher":"EMBO Press","title":"A small nucle</vt:lpwstr>
  </property>
  <property fmtid="{D5CDD505-2E9C-101B-9397-08002B2CF9AE}" pid="528" name="Mendeley Recent Style Id 75_16">
    <vt:lpwstr>olar guide RNA functions both in 2′-O-ribose methylation and pseudouridylation of the U5 spliceosomal RNA","type":"article-journal","volume":"20"},"uris":["http://www.mendeley.com/documents/?uuid=ca5777c5-dfbd-4c9c-8283-4adfe6e10990"]},{"id":"ITEM-3","ite</vt:lpwstr>
  </property>
  <property fmtid="{D5CDD505-2E9C-101B-9397-08002B2CF9AE}" pid="529" name="Mendeley Recent Style Id 75_17">
    <vt:lpwstr>mData":{"DOI":"10.1093/nar/gkw1321","ISSN":"13624962","PMID":"28031372","abstract":"High-throughput sequencing has greatly facilitated the discovery of long and short non-coding RNAs (ncRNAs), which frequently guide ribonucleopro-tein complexes to RNA tar</vt:lpwstr>
  </property>
  <property fmtid="{D5CDD505-2E9C-101B-9397-08002B2CF9AE}" pid="530" name="Mendeley Recent Style Id 75_18">
    <vt:lpwstr>gets, to modulate their metabolism and expression. However, for many ncR-NAs, the targets remain to be discovered. In this study, we developed computational methods to map C/D box snoRNA target sites using data from core small nucleolar ribonucleoprotein </vt:lpwstr>
  </property>
  <property fmtid="{D5CDD505-2E9C-101B-9397-08002B2CF9AE}" pid="531" name="Mendeley Recent Style Id 75_19">
    <vt:lpwstr>crosslinking and immunoprecipitation and from transcriptome-wide mapping of 2 -O-ribose methylation sites. We thereby assigned the snoRNA guide to a known methylation site in the 18S rRNA, we uncovered a novel partially methylated site in the 28S ribosoma</vt:lpwstr>
  </property>
  <property fmtid="{D5CDD505-2E9C-101B-9397-08002B2CF9AE}" pid="532" name="Mendeley Recent Style Id 75_20">
    <vt:lpwstr>l RNA, and we captured a site in the 28S rRNA in interaction with multiple snoRNAs. Although we also captured mR-NAs in interaction with snoRNAs, we did not detect 2 -O-methylation of these targets. Our study provides an integrated approach to the compreh</vt:lpwstr>
  </property>
  <property fmtid="{D5CDD505-2E9C-101B-9397-08002B2CF9AE}" pid="533" name="Mendeley Recent Style Id 75_21">
    <vt:lpwstr>ensive char-acterization of 2 -O-methylation targets of snoRNAs in species beyond those in which these interactions have been traditionally studied and contributes to the rapidly developing field of 'epitranscriptomics'.","author":[{"dropping-particle":""</vt:lpwstr>
  </property>
  <property fmtid="{D5CDD505-2E9C-101B-9397-08002B2CF9AE}" pid="534" name="Mendeley Recent Style Id 75_22">
    <vt:lpwstr>,"family":"Gumienny","given":"Rafal","non-dropping-particle":"","parse-names":false,"suffix":""},{"dropping-particle":"","family":"Jedlinski","given":"Dominik J.","non-dropping-particle":"","parse-names":false,"suffix":""},{"dropping-particle":"","family"</vt:lpwstr>
  </property>
  <property fmtid="{D5CDD505-2E9C-101B-9397-08002B2CF9AE}" pid="535" name="Mendeley Recent Style Id 75_23">
    <vt:lpwstr>:"Schmidt","given":"Alexander","non-dropping-particle":"","parse-names":false,"suffix":""},{"dropping-particle":"","family":"Gypas","given":"Foivos","non-dropping-particle":"","parse-names":false,"suffix":""},{"dropping-particle":"","family":"Martin","giv</vt:lpwstr>
  </property>
  <property fmtid="{D5CDD505-2E9C-101B-9397-08002B2CF9AE}" pid="536" name="Mendeley Recent Style Id 75_24">
    <vt:lpwstr>en":"Georges","non-dropping-particle":"","parse-names":false,"suffix":""},{"dropping-particle":"","family":"Vina-Vilaseca","given":"Arnau","non-dropping-particle":"","parse-names":false,"suffix":""},{"dropping-particle":"","family":"Zavolan","given":"Miha</vt:lpwstr>
  </property>
  <property fmtid="{D5CDD505-2E9C-101B-9397-08002B2CF9AE}" pid="537" name="Mendeley Recent Style Id 75_25">
    <vt:lpwstr>ela","non-dropping-particle":"","parse-names":false,"suffix":""}],"container-title":"Nucleic Acids Research","id":"ITEM-3","issue":"5","issued":{"date-parts":[["2017"]]},"page":"2341-2353","title":"High-throughput identification of C/D box snoRNA targets </vt:lpwstr>
  </property>
  <property fmtid="{D5CDD505-2E9C-101B-9397-08002B2CF9AE}" pid="538" name="Mendeley Recent Style Id 75_26">
    <vt:lpwstr>with CLIP and RiboMeth-seq","type":"article-journal","volume":"45"},"uris":["http://www.mendeley.com/documents/?uuid=3a17b27f-8381-4617-8ba3-b3135a612438"]},{"id":"ITEM-4","itemData":{"ISSN":"0036-8075","author":[{"dropping-particle":"","family":"Agalarov</vt:lpwstr>
  </property>
  <property fmtid="{D5CDD505-2E9C-101B-9397-08002B2CF9AE}" pid="539" name="Mendeley Recent Style Id 75_27">
    <vt:lpwstr>","given":"Sultan C","non-dropping-particle":"","parse-names":false,"suffix":""},{"dropping-particle":"","family":"Sridhar","given":"G","non-dropping-particle":"","parse-names":false,"suffix":""},{"dropping-particle":"","family":"Funke","given":"Peter M",</vt:lpwstr>
  </property>
  <property fmtid="{D5CDD505-2E9C-101B-9397-08002B2CF9AE}" pid="540" name="Mendeley Recent Style Id 75_28">
    <vt:lpwstr>"non-dropping-particle":"","parse-names":false,"suffix":""},{"dropping-particle":"","family":"Stout","given":"C David","non-dropping-particle":"","parse-names":false,"suffix":""},{"dropping-particle":"","family":"Williamson","given":"James R","non-droppin</vt:lpwstr>
  </property>
  <property fmtid="{D5CDD505-2E9C-101B-9397-08002B2CF9AE}" pid="541" name="Mendeley Recent Style Id 75_29">
    <vt:lpwstr>g-particle":"","parse-names":false,"suffix":""}],"container-title":"Science","id":"ITEM-4","issue":"5463","issued":{"date-parts":[["2000"]]},"page":"107-112","publisher":"American Association for the Advancement of Science","title":"Structure of the S15, </vt:lpwstr>
  </property>
  <property fmtid="{D5CDD505-2E9C-101B-9397-08002B2CF9AE}" pid="542" name="Mendeley Recent Style Id 75_30">
    <vt:lpwstr>S6, S18-rRNA complex: assembly of the 30S ribosome central domain","type":"article-journal","volume":"288"},"uris":["http://www.mendeley.com/documents/?uuid=2a1bc617-52c7-4a29-9310-1caecdbe1524","http://www.mendeley.com/documents/?uuid=0ed009d4-1aed-4c59-</vt:lpwstr>
  </property>
  <property fmtid="{D5CDD505-2E9C-101B-9397-08002B2CF9AE}" pid="543" name="Mendeley Recent Style Id 75_31">
    <vt:lpwstr>9b60-f770594aba8f"]},{"id":"ITEM-5","itemData":{"ISSN":"0270-7306","author":[{"dropping-particle":"","family":"Deshmukh","given":"MOHANISH","non-dropping-particle":"","parse-names":false,"suffix":""},{"dropping-particle":"","family":"Tsay","given":"Y F","</vt:lpwstr>
  </property>
  <property fmtid="{D5CDD505-2E9C-101B-9397-08002B2CF9AE}" pid="544" name="Mendeley Recent Style Id 75_32">
    <vt:lpwstr>non-dropping-particle":"","parse-names":false,"suffix":""},{"dropping-particle":"","family":"Paulovich","given":"A G","non-dropping-particle":"","parse-names":false,"suffix":""},{"dropping-particle":"","family":"Woolford","given":"J L","non-dropping-parti</vt:lpwstr>
  </property>
  <property fmtid="{D5CDD505-2E9C-101B-9397-08002B2CF9AE}" pid="545" name="Mendeley Recent Style Id 75_33">
    <vt:lpwstr>cle":"","parse-names":false,"suffix":""}],"container-title":"Molecular and Cellular Biology","id":"ITEM-5","issue":"5","issued":{"date-parts":[["1993"]]},"page":"2835-2845","publisher":"Am Soc Microbiol","title":"Yeast ribosomal protein L1 is required for</vt:lpwstr>
  </property>
  <property fmtid="{D5CDD505-2E9C-101B-9397-08002B2CF9AE}" pid="546" name="Mendeley Recent Style Id 75_34">
    <vt:lpwstr> the stability of newly synthesized 5S rRNA and the assembly of 60S ribosomal subunits.","type":"article-journal","volume":"13"},"uris":["http://www.mendeley.com/documents/?uuid=4e0c76f8-e644-4cb9-aa7a-ce92403d2846","http://www.mendeley.com/documents/?uui</vt:lpwstr>
  </property>
  <property fmtid="{D5CDD505-2E9C-101B-9397-08002B2CF9AE}" pid="547" name="Mendeley Recent Style Id 75_35">
    <vt:lpwstr>d=a5dcdff5-55c8-427d-8801-616eacdd1f6b"]}],"mendeley":{"formattedCitation":"(Agalarov et al., 2000; Deshmukh et al., 1993; Gumienny et al., 2017; Jády and Kiss, 2001; Kiss et al., 2004)","plainTextFormattedCitation":"(Agalarov et al., 2000; Deshmukh et al</vt:lpwstr>
  </property>
  <property fmtid="{D5CDD505-2E9C-101B-9397-08002B2CF9AE}" pid="548" name="Mendeley Recent Style Id 75_36">
    <vt:lpwstr>., 1993; Gumienny et al., 2017; Jády and Kiss, 2001; Kiss et al., 2004)","previouslyFormattedCitation":"(Agalarov et al., 2000; Deshmukh et al., 1993; Gumienny et al., 2017; Jády and Kiss, 2001; Kiss et al., 2004)"},"properties":{"noteIndex":0},"schema":"</vt:lpwstr>
  </property>
  <property fmtid="{D5CDD505-2E9C-101B-9397-08002B2CF9AE}" pid="549" name="Mendeley Recent Style Id 75_37">
    <vt:lpwstr>https://github.com/citation-style-language/schema/raw/master/csl-citation.json"}</vt:lpwstr>
  </property>
  <property fmtid="{D5CDD505-2E9C-101B-9397-08002B2CF9AE}" pid="550" name="Mendeley Recent Style Name 75_1">
    <vt:lpwstr>(Agalarov et al., 2000; Deshmukh et al., 1993; Gumienny et al., 2017; Jády and Kiss, 2001; Kiss et al., 2004)</vt:lpwstr>
  </property>
  <property fmtid="{D5CDD505-2E9C-101B-9397-08002B2CF9AE}" pid="551" name="Mendeley Recent Style Id 76_1">
    <vt:lpwstr>(Agalarov et al., 2000; Deshmukh et al., 1993; Gumienny et al., 2017; Jády and Kiss, 2001; Kiss et al., 2004)</vt:lpwstr>
  </property>
  <property fmtid="{D5CDD505-2E9C-101B-9397-08002B2CF9AE}" pid="552" name="Mendeley Recent Style Name 76_1">
    <vt:lpwstr>(Agalarov et al., 2000; Deshmukh et al., 1993; Gumienny et al., 2017; Jády and Kiss, 2001; Kiss et al., 2004)</vt:lpwstr>
  </property>
  <property fmtid="{D5CDD505-2E9C-101B-9397-08002B2CF9AE}" pid="553" name="Mendeley Recent Style Id 77_1">
    <vt:lpwstr>ADDIN CSL_CITATION {"citationItems":[{"id":"ITEM-1","itemData":{"ISSN":"0014-5793","author":[{"dropping-particle":"","family":"Zemp","given":"Ivo","non-dropping-particle":"","parse-names":false,"suffix":""},{"dropping-particle":"","family":"Kutay","given"</vt:lpwstr>
  </property>
  <property fmtid="{D5CDD505-2E9C-101B-9397-08002B2CF9AE}" pid="554" name="Mendeley Recent Style Id 77_2">
    <vt:lpwstr>:"Ulrike","non-dropping-particle":"","parse-names":false,"suffix":""}],"container-title":"FEBS letters","id":"ITEM-1","issue":"15","issued":{"date-parts":[["2007"]]},"page":"2783-2793","publisher":"Wiley Online Library","title":"Nuclear export and cytopla</vt:lpwstr>
  </property>
  <property fmtid="{D5CDD505-2E9C-101B-9397-08002B2CF9AE}" pid="555" name="Mendeley Recent Style Id 77_3">
    <vt:lpwstr>smic maturation of ribosomal subunits","type":"article-journal","volume":"581"},"uris":["http://www.mendeley.com/documents/?uuid=13bfe255-b66b-4e51-9843-567a3b3f21e2","http://www.mendeley.com/documents/?uuid=45069eb3-6fc5-47fd-945b-49fd81d58f1e"]},{"id":"</vt:lpwstr>
  </property>
  <property fmtid="{D5CDD505-2E9C-101B-9397-08002B2CF9AE}" pid="556" name="Mendeley Recent Style Id 77_4">
    <vt:lpwstr>ITEM-2","itemData":{"ISSN":"1097-2765","author":[{"dropping-particle":"","family":"Lo","given":"Kai-Yin","non-dropping-particle":"","parse-names":false,"suffix":""},{"dropping-particle":"","family":"Li","given":"Zhihua","non-dropping-particle":"","parse-n</vt:lpwstr>
  </property>
  <property fmtid="{D5CDD505-2E9C-101B-9397-08002B2CF9AE}" pid="557" name="Mendeley Recent Style Id 77_5">
    <vt:lpwstr>ames":false,"suffix":""},{"dropping-particle":"","family":"Bussiere","given":"Cyril","non-dropping-particle":"","parse-names":false,"suffix":""},{"dropping-particle":"","family":"Bresson","given":"Stefan","non-dropping-particle":"","parse-names":false,"su</vt:lpwstr>
  </property>
  <property fmtid="{D5CDD505-2E9C-101B-9397-08002B2CF9AE}" pid="558" name="Mendeley Recent Style Id 77_6">
    <vt:lpwstr>ffix":""},{"dropping-particle":"","family":"Marcotte","given":"Edward M","non-dropping-particle":"","parse-names":false,"suffix":""},{"dropping-particle":"","family":"Johnson","given":"Arlen W","non-dropping-particle":"","parse-names":false,"suffix":""}],</vt:lpwstr>
  </property>
  <property fmtid="{D5CDD505-2E9C-101B-9397-08002B2CF9AE}" pid="559" name="Mendeley Recent Style Id 77_7">
    <vt:lpwstr>"container-title":"Molecular cell","id":"ITEM-2","issue":"2","issued":{"date-parts":[["2010"]]},"page":"196-208","publisher":"Elsevier","title":"Defining the pathway of cytoplasmic maturation of the 60S ribosomal subunit","type":"article-journal","volume"</vt:lpwstr>
  </property>
  <property fmtid="{D5CDD505-2E9C-101B-9397-08002B2CF9AE}" pid="560" name="Mendeley Recent Style Id 77_8">
    <vt:lpwstr>:"39"},"uris":["http://www.mendeley.com/documents/?uuid=75bbacb5-ca83-4df1-8e7c-32039fe93b94","http://www.mendeley.com/documents/?uuid=4af6043e-e2f2-4928-975d-ed4a7a815c63"]},{"id":"ITEM-3","itemData":{"DOI":"10.1080/15476286.2016.1259781","ISBN":"0378-11</vt:lpwstr>
  </property>
  <property fmtid="{D5CDD505-2E9C-101B-9397-08002B2CF9AE}" pid="561" name="Mendeley Recent Style Id 77_9">
    <vt:lpwstr>19 (Print)\\r0378-1119 (Linking)","ISSN":"15558584","PMID":"18160232","abstract":"ABSTRACTRibosomal RNAs are extensively modified during their transcription and subsequent maturation in the nucleolus, nucleus and cytoplasm. RNA modifications, which are in</vt:lpwstr>
  </property>
  <property fmtid="{D5CDD505-2E9C-101B-9397-08002B2CF9AE}" pid="562" name="Mendeley Recent Style Id 77_10">
    <vt:lpwstr>stalled either by snoRNA-guided or by stand-alone enzymes, generally stabilise the structure of the ribosome. However, they also cluster at functionally important sites of the ribosome, such as the peptidyltransferase centre and the decoding site, where t</vt:lpwstr>
  </property>
  <property fmtid="{D5CDD505-2E9C-101B-9397-08002B2CF9AE}" pid="563" name="Mendeley Recent Style Id 77_11">
    <vt:lpwstr>hey facilitate efficient and accurate protein synthesis. The recent identification of sites of substoichiometric 2′-O-methylation and pseudouridylation has overturned the notion that all rRNA modifications are constitutively present on ribosomes, highligh</vt:lpwstr>
  </property>
  <property fmtid="{D5CDD505-2E9C-101B-9397-08002B2CF9AE}" pid="564" name="Mendeley Recent Style Id 77_12">
    <vt:lpwstr>ting nucleotide modifications as an important source of ribosomal heterogeneity. While the mechanisms regulating partial modification and the functions of specialised ribosomes are largely unknown, changes in the rRNA modification pattern have been observ</vt:lpwstr>
  </property>
  <property fmtid="{D5CDD505-2E9C-101B-9397-08002B2CF9AE}" pid="565" name="Mendeley Recent Style Id 77_13">
    <vt:lpwstr>ed in response to environmental changes, during development, and in disease. This ...","author":[{"dropping-particle":"","family":"Sloan","given":"Katherine E.","non-dropping-particle":"","parse-names":false,"suffix":""},{"dropping-particle":"","family":"</vt:lpwstr>
  </property>
  <property fmtid="{D5CDD505-2E9C-101B-9397-08002B2CF9AE}" pid="566" name="Mendeley Recent Style Id 77_14">
    <vt:lpwstr>Warda","given":"Ahmed S.","non-dropping-particle":"","parse-names":false,"suffix":""},{"dropping-particle":"","family":"Sharma","given":"Sunny","non-dropping-particle":"","parse-names":false,"suffix":""},{"dropping-particle":"","family":"Entian","given":"</vt:lpwstr>
  </property>
  <property fmtid="{D5CDD505-2E9C-101B-9397-08002B2CF9AE}" pid="567" name="Mendeley Recent Style Id 77_15">
    <vt:lpwstr>Karl Dieter","non-dropping-particle":"","parse-names":false,"suffix":""},{"dropping-particle":"","family":"Lafontaine","given":"Denis L.J.","non-dropping-particle":"","parse-names":false,"suffix":""},{"dropping-particle":"","family":"Bohnsack","given":"Ma</vt:lpwstr>
  </property>
  <property fmtid="{D5CDD505-2E9C-101B-9397-08002B2CF9AE}" pid="568" name="Mendeley Recent Style Id 77_16">
    <vt:lpwstr>rkus T.","non-dropping-particle":"","parse-names":false,"suffix":""}],"container-title":"RNA Biology","id":"ITEM-3","issue":"9","issued":{"date-parts":[["2017","12"]]},"page":"1138-1152","publisher":"Taylor &amp; Francis","title":"Tuning the ribosome: The inf</vt:lpwstr>
  </property>
  <property fmtid="{D5CDD505-2E9C-101B-9397-08002B2CF9AE}" pid="569" name="Mendeley Recent Style Id 77_17">
    <vt:lpwstr>luence of rRNA modification on eukaryotic ribosome biogenesis and function","type":"article-journal","volume":"14"},"uris":["http://www.mendeley.com/documents/?uuid=df79a16b-eed5-4824-a840-c5fe0be1e0a7"]},{"id":"ITEM-4","itemData":{"ISSN":"0962-8924","aut</vt:lpwstr>
  </property>
  <property fmtid="{D5CDD505-2E9C-101B-9397-08002B2CF9AE}" pid="570" name="Mendeley Recent Style Id 77_18">
    <vt:lpwstr>hor":[{"dropping-particle":"","family":"Tschochner","given":"Herbert","non-dropping-particle":"","parse-names":false,"suffix":""},{"dropping-particle":"","family":"Hurt","given":"Ed","non-dropping-particle":"","parse-names":false,"suffix":""}],"container-</vt:lpwstr>
  </property>
  <property fmtid="{D5CDD505-2E9C-101B-9397-08002B2CF9AE}" pid="571" name="Mendeley Recent Style Id 77_19">
    <vt:lpwstr>title":"Trends in cell biology","id":"ITEM-4","issue":"5","issued":{"date-parts":[["2003"]]},"page":"255-263","publisher":"Elsevier","title":"Pre-ribosomes on the road from the nucleolus to the cytoplasm","type":"article-journal","volume":"13"},"uris":["h</vt:lpwstr>
  </property>
  <property fmtid="{D5CDD505-2E9C-101B-9397-08002B2CF9AE}" pid="572" name="Mendeley Recent Style Id 77_20">
    <vt:lpwstr>ttp://www.mendeley.com/documents/?uuid=5d8bcd96-cc5e-452c-965c-b74204f5cad0","http://www.mendeley.com/documents/?uuid=b99240bf-e855-4610-b0d4-a672a5c9e441"]},{"id":"ITEM-5","itemData":{"ISSN":"1460-2075","author":[{"dropping-particle":"","family":"Schäfer</vt:lpwstr>
  </property>
  <property fmtid="{D5CDD505-2E9C-101B-9397-08002B2CF9AE}" pid="573" name="Mendeley Recent Style Id 77_21">
    <vt:lpwstr>","given":"Thorsten","non-dropping-particle":"","parse-names":false,"suffix":""},{"dropping-particle":"","family":"Strauß","given":"Daniela","non-dropping-particle":"","parse-names":false,"suffix":""},{"dropping-particle":"","family":"Petfalski","given":"</vt:lpwstr>
  </property>
  <property fmtid="{D5CDD505-2E9C-101B-9397-08002B2CF9AE}" pid="574" name="Mendeley Recent Style Id 77_22">
    <vt:lpwstr>Elisabeth","non-dropping-particle":"","parse-names":false,"suffix":""},{"dropping-particle":"","family":"Tollervey","given":"David","non-dropping-particle":"","parse-names":false,"suffix":""},{"dropping-particle":"","family":"Hurt","given":"Ed","non-dropp</vt:lpwstr>
  </property>
  <property fmtid="{D5CDD505-2E9C-101B-9397-08002B2CF9AE}" pid="575" name="Mendeley Recent Style Id 77_23">
    <vt:lpwstr>ing-particle":"","parse-names":false,"suffix":""}],"container-title":"The EMBO Journal","id":"ITEM-5","issue":"6","issued":{"date-parts":[["2003"]]},"page":"1370-1380","publisher":"John Wiley &amp; Sons, Ltd","title":"The path from nucleolar 90S to cytoplasmi</vt:lpwstr>
  </property>
  <property fmtid="{D5CDD505-2E9C-101B-9397-08002B2CF9AE}" pid="576" name="Mendeley Recent Style Id 77_24">
    <vt:lpwstr>c 40S pre‐ribosomes","type":"article-journal","volume":"22"},"uris":["http://www.mendeley.com/documents/?uuid=91e73007-e200-4388-be45-365b7c9d5368","http://www.mendeley.com/documents/?uuid=a214c241-243b-4dbc-96e1-4a34c60c52f6"]}],"mendeley":{"formattedCit</vt:lpwstr>
  </property>
  <property fmtid="{D5CDD505-2E9C-101B-9397-08002B2CF9AE}" pid="577" name="Mendeley Recent Style Id 77_25">
    <vt:lpwstr>ation":"(Lo et al., 2010; Schäfer et al., 2003; Sloan et al., 2017; Tschochner and Hurt, 2003; Zemp and Kutay, 2007)","plainTextFormattedCitation":"(Lo et al., 2010; Schäfer et al., 2003; Sloan et al., 2017; Tschochner and Hurt, 2003; Zemp and Kutay, 2007</vt:lpwstr>
  </property>
  <property fmtid="{D5CDD505-2E9C-101B-9397-08002B2CF9AE}" pid="578" name="Mendeley Recent Style Id 77_26">
    <vt:lpwstr>)","previouslyFormattedCitation":"(Lo et al., 2010; Schäfer et al., 2003; Sloan et al., 2017; Tschochner and Hurt, 2003; Zemp and Kutay, 2007)"},"properties":{"noteIndex":0},"schema":"https://github.com/citation-style-language/schema/raw/master/csl-citati</vt:lpwstr>
  </property>
  <property fmtid="{D5CDD505-2E9C-101B-9397-08002B2CF9AE}" pid="579" name="Mendeley Recent Style Id 77_27">
    <vt:lpwstr>on.json"}</vt:lpwstr>
  </property>
  <property fmtid="{D5CDD505-2E9C-101B-9397-08002B2CF9AE}" pid="580" name="Mendeley Recent Style Name 77_1">
    <vt:lpwstr>(Lo et al., 2010; Schäfer et al., 2003; Sloan et al., 2017; Tschochner and Hurt, 2003; Zemp and Kutay, 2007)</vt:lpwstr>
  </property>
  <property fmtid="{D5CDD505-2E9C-101B-9397-08002B2CF9AE}" pid="581" name="Mendeley Recent Style Id 78_1">
    <vt:lpwstr>(Lo et al., 2010; Schäfer et al., 2003; Sloan et al., 2017; Tschochner and Hurt, 2003; Zemp and Kutay, 2007)</vt:lpwstr>
  </property>
  <property fmtid="{D5CDD505-2E9C-101B-9397-08002B2CF9AE}" pid="582" name="Mendeley Recent Style Name 78_1">
    <vt:lpwstr>(Lo et al., 2010; Schäfer et al., 2003; Sloan et al., 2017; Tschochner and Hurt, 2003; Zemp and Kutay, 2007)</vt:lpwstr>
  </property>
  <property fmtid="{D5CDD505-2E9C-101B-9397-08002B2CF9AE}" pid="583" name="Mendeley Recent Style Id 79_1">
    <vt:lpwstr>ADDIN CSL_CITATION {"citationItems":[{"id":"ITEM-1","itemData":{"DOI":"10.1093/nar/gkr700","ISBN":"1362-4962 (Electronic)\\n0305-1048 (Linking)","ISSN":"03051048","PMID":"21908402","abstract":"Non-coding RNAs (ncRNAs) play key roles in diverse cellular ac</vt:lpwstr>
  </property>
  <property fmtid="{D5CDD505-2E9C-101B-9397-08002B2CF9AE}" pid="584" name="Mendeley Recent Style Id 79_2">
    <vt:lpwstr>tivities, and efficient ncRNA function requires extensive posttranscriptional nucleotide modifications. Small nucleolar RNAs (snoRNAs) are a group of ncRNAs that guide the modification of specific nucleotides in ribosomal RNAs (rRNAs) and small nuclear RN</vt:lpwstr>
  </property>
  <property fmtid="{D5CDD505-2E9C-101B-9397-08002B2CF9AE}" pid="585" name="Mendeley Recent Style Id 79_3">
    <vt:lpwstr>As. To investigate the physiological relevance of rRNA modification in vertebrates, we suppressed the expression of three snoRNAs (U26, U44 and U78), either by disrupting the host gene splicing or by inhibiting the snoRNA precursor processing, and analyze</vt:lpwstr>
  </property>
  <property fmtid="{D5CDD505-2E9C-101B-9397-08002B2CF9AE}" pid="586" name="Mendeley Recent Style Id 79_4">
    <vt:lpwstr>d the consequences of snoRNA loss-of-function in zebrafish. Using a highly sensitive mass spectrometric analysis, we found that decreased snoRNA expression reduces the snoRNA-guided methylation of the target nucleotides. Impaired rRNA modification, even a</vt:lpwstr>
  </property>
  <property fmtid="{D5CDD505-2E9C-101B-9397-08002B2CF9AE}" pid="587" name="Mendeley Recent Style Id 79_5">
    <vt:lpwstr>t a single site, led to severe morphological defects and embryonic lethality in zebrafish, which suggests that rRNA modifications play an essential role in vertebrate development. This study highlights the importance of posttranscriptional modifications a</vt:lpwstr>
  </property>
  <property fmtid="{D5CDD505-2E9C-101B-9397-08002B2CF9AE}" pid="588" name="Mendeley Recent Style Id 79_6">
    <vt:lpwstr>nd their role in ncRNA function in higher eukaryotes.","author":[{"dropping-particle":"","family":"Higa-Nakamine","given":"Sayomi","non-dropping-particle":"","parse-names":false,"suffix":""},{"dropping-particle":"","family":"Suzuki","given":"Tsutomu Takeo</vt:lpwstr>
  </property>
  <property fmtid="{D5CDD505-2E9C-101B-9397-08002B2CF9AE}" pid="589" name="Mendeley Recent Style Id 79_7">
    <vt:lpwstr>","non-dropping-particle":"","parse-names":false,"suffix":""},{"dropping-particle":"","family":"Uechi","given":"Tamayo","non-dropping-particle":"","parse-names":false,"suffix":""},{"dropping-particle":"","family":"Chakraborty","given":"Anirban","non-dropp</vt:lpwstr>
  </property>
  <property fmtid="{D5CDD505-2E9C-101B-9397-08002B2CF9AE}" pid="590" name="Mendeley Recent Style Id 79_8">
    <vt:lpwstr>ing-particle":"","parse-names":false,"suffix":""},{"dropping-particle":"","family":"Nakajima","given":"Yukari","non-dropping-particle":"","parse-names":false,"suffix":""},{"dropping-particle":"","family":"Nakamura","given":"Mikako","non-dropping-particle"</vt:lpwstr>
  </property>
  <property fmtid="{D5CDD505-2E9C-101B-9397-08002B2CF9AE}" pid="591" name="Mendeley Recent Style Id 79_9">
    <vt:lpwstr>:"","parse-names":false,"suffix":""},{"dropping-particle":"","family":"Hirano","given":"Naoko","non-dropping-particle":"","parse-names":false,"suffix":""},{"dropping-particle":"","family":"Suzuki","given":"Tsutomu Takeo","non-dropping-particle":"","parse-</vt:lpwstr>
  </property>
  <property fmtid="{D5CDD505-2E9C-101B-9397-08002B2CF9AE}" pid="592" name="Mendeley Recent Style Id 79_10">
    <vt:lpwstr>names":false,"suffix":""},{"dropping-particle":"","family":"Kenmochi","given":"Naoya","non-dropping-particle":"","parse-names":false,"suffix":""}],"container-title":"Nucleic Acids Research","id":"ITEM-1","issue":"1","issued":{"date-parts":[["2012","1"]]},</vt:lpwstr>
  </property>
  <property fmtid="{D5CDD505-2E9C-101B-9397-08002B2CF9AE}" pid="593" name="Mendeley Recent Style Id 79_11">
    <vt:lpwstr>"page":"391-398","publisher":"Oxford University Press","title":"Loss of ribosomal RNA modification causes developmental defects in zebrafish","type":"article-journal","volume":"40"},"uris":["http://www.mendeley.com/documents/?uuid=f5652825-0309-4cc5-87d8-</vt:lpwstr>
  </property>
  <property fmtid="{D5CDD505-2E9C-101B-9397-08002B2CF9AE}" pid="594" name="Mendeley Recent Style Id 79_12">
    <vt:lpwstr>2db62874fbc5","http://www.mendeley.com/documents/?uuid=32323c94-ccae-4b63-b25e-0ea436a0223e"]},{"id":"ITEM-2","itemData":{"DOI":"10.1080/15476286.2016.1259781","ISBN":"0378-1119 (Print)\\r0378-1119 (Linking)","ISSN":"15558584","PMID":"18160232","abstract"</vt:lpwstr>
  </property>
  <property fmtid="{D5CDD505-2E9C-101B-9397-08002B2CF9AE}" pid="595" name="Mendeley Recent Style Id 79_13">
    <vt:lpwstr>:"ABSTRACTRibosomal RNAs are extensively modified during their transcription and subsequent maturation in the nucleolus, nucleus and cytoplasm. RNA modifications, which are installed either by snoRNA-guided or by stand-alone enzymes, generally stabilise t</vt:lpwstr>
  </property>
  <property fmtid="{D5CDD505-2E9C-101B-9397-08002B2CF9AE}" pid="596" name="Mendeley Recent Style Id 79_14">
    <vt:lpwstr>he structure of the ribosome. However, they also cluster at functionally important sites of the ribosome, such as the peptidyltransferase centre and the decoding site, where they facilitate efficient and accurate protein synthesis. The recent identificati</vt:lpwstr>
  </property>
  <property fmtid="{D5CDD505-2E9C-101B-9397-08002B2CF9AE}" pid="597" name="Mendeley Recent Style Id 79_15">
    <vt:lpwstr>on of sites of substoichiometric 2′-O-methylation and pseudouridylation has overturned the notion that all rRNA modifications are constitutively present on ribosomes, highlighting nucleotide modifications as an important source of ribosomal heterogeneity.</vt:lpwstr>
  </property>
  <property fmtid="{D5CDD505-2E9C-101B-9397-08002B2CF9AE}" pid="598" name="Mendeley Recent Style Id 79_16">
    <vt:lpwstr> While the mechanisms regulating partial modification and the functions of specialised ribosomes are largely unknown, changes in the rRNA modification pattern have been observed in response to environmental changes, during development, and in disease. Thi</vt:lpwstr>
  </property>
  <property fmtid="{D5CDD505-2E9C-101B-9397-08002B2CF9AE}" pid="599" name="Mendeley Recent Style Id 79_17">
    <vt:lpwstr>s ...","author":[{"dropping-particle":"","family":"Sloan","given":"Katherine E.","non-dropping-particle":"","parse-names":false,"suffix":""},{"dropping-particle":"","family":"Warda","given":"Ahmed S.","non-dropping-particle":"","parse-names":false,"suffix</vt:lpwstr>
  </property>
  <property fmtid="{D5CDD505-2E9C-101B-9397-08002B2CF9AE}" pid="600" name="Mendeley Recent Style Id 79_18">
    <vt:lpwstr>":""},{"dropping-particle":"","family":"Sharma","given":"Sunny","non-dropping-particle":"","parse-names":false,"suffix":""},{"dropping-particle":"","family":"Entian","given":"Karl Dieter","non-dropping-particle":"","parse-names":false,"suffix":""},{"dropp</vt:lpwstr>
  </property>
  <property fmtid="{D5CDD505-2E9C-101B-9397-08002B2CF9AE}" pid="601" name="Mendeley Recent Style Id 79_19">
    <vt:lpwstr>ing-particle":"","family":"Lafontaine","given":"Denis L.J.","non-dropping-particle":"","parse-names":false,"suffix":""},{"dropping-particle":"","family":"Bohnsack","given":"Markus T.","non-dropping-particle":"","parse-names":false,"suffix":""}],"container</vt:lpwstr>
  </property>
  <property fmtid="{D5CDD505-2E9C-101B-9397-08002B2CF9AE}" pid="602" name="Mendeley Recent Style Id 79_20">
    <vt:lpwstr>-title":"RNA Biology","id":"ITEM-2","issue":"9","issued":{"date-parts":[["2017","12"]]},"page":"1138-1152","publisher":"Taylor &amp; Francis","title":"Tuning the ribosome: The influence of rRNA modification on eukaryotic ribosome biogenesis and function","typ</vt:lpwstr>
  </property>
  <property fmtid="{D5CDD505-2E9C-101B-9397-08002B2CF9AE}" pid="603" name="Mendeley Recent Style Id 79_21">
    <vt:lpwstr>e":"article-journal","volume":"14"},"uris":["http://www.mendeley.com/documents/?uuid=24939b36-71e1-350e-9616-36a72730e6ab","http://www.mendeley.com/documents/?uuid=df79a16b-eed5-4824-a840-c5fe0be1e0a7"]},{"id":"ITEM-3","itemData":{"DOI":"10.1016/j.febslet</vt:lpwstr>
  </property>
  <property fmtid="{D5CDD505-2E9C-101B-9397-08002B2CF9AE}" pid="604" name="Mendeley Recent Style Id 79_22">
    <vt:lpwstr>.2014.03.024","ISSN":"00145793","abstract":"Collectively, the ribosomopathies are caused by defects in ribosome biogenesis. Although these disorders encompass deficiencies in a ubiquitous and fundamental process, the clinical manifestations are extremely </vt:lpwstr>
  </property>
  <property fmtid="{D5CDD505-2E9C-101B-9397-08002B2CF9AE}" pid="605" name="Mendeley Recent Style Id 79_23">
    <vt:lpwstr>variable and typically display tissue specificity. Research into this paradox has offered fascinating new insights into the role of the ribosome in the regulation of mRNA translation, cell cycle control, and signaling pathways involving TP53, MYC and mTOR</vt:lpwstr>
  </property>
  <property fmtid="{D5CDD505-2E9C-101B-9397-08002B2CF9AE}" pid="606" name="Mendeley Recent Style Id 79_24">
    <vt:lpwstr>. Several common features of ribosomopathies such as small stature, cancer predisposition, and hematological defects, point to how these diverse diseases may be related at a molecular level.","author":[{"dropping-particle":"","family":"Armistead","given":</vt:lpwstr>
  </property>
  <property fmtid="{D5CDD505-2E9C-101B-9397-08002B2CF9AE}" pid="607" name="Mendeley Recent Style Id 79_25">
    <vt:lpwstr>"Joy","non-dropping-particle":"","parse-names":false,"suffix":""},{"dropping-particle":"","family":"Triggs-Raine","given":"Barbara","non-dropping-particle":"","parse-names":false,"suffix":""}],"container-title":"FEBS Letters","id":"ITEM-3","issue":"9","is</vt:lpwstr>
  </property>
  <property fmtid="{D5CDD505-2E9C-101B-9397-08002B2CF9AE}" pid="608" name="Mendeley Recent Style Id 79_26">
    <vt:lpwstr>sued":{"date-parts":[["2014","5"]]},"page":"1491-1500","publisher":"Wiley-Blackwell","title":"Diverse diseases from a ubiquitous process: The ribosomopathy paradox","type":"article-journal","volume":"588"},"uris":["http://www.mendeley.com/documents/?uuid=</vt:lpwstr>
  </property>
  <property fmtid="{D5CDD505-2E9C-101B-9397-08002B2CF9AE}" pid="609" name="Mendeley Recent Style Id 79_27">
    <vt:lpwstr>48acaeb0-567c-4399-84c3-4d9ea29cfa6c","http://www.mendeley.com/documents/?uuid=9b1e45de-d25e-433c-8eed-c222f9318ce8"]},{"id":"ITEM-4","itemData":{"DOI":"10.1126/SCIENCE.AAN2755","ISSN":"0036-8075","PMID":"29097519","abstract":"Ribosomopathies are t issues</vt:lpwstr>
  </property>
  <property fmtid="{D5CDD505-2E9C-101B-9397-08002B2CF9AE}" pid="610" name="Mendeley Recent Style Id 79_28">
    <vt:lpwstr>pecific disorders that result from mutations in ribosomal proteins or ribosome biogenesis factors. Such disorders include Diamond-Blackfan anemia, isolated congenital asplenia, and Treacher Collins syndrome. Mills and Green review the underlying mechanism</vt:lpwstr>
  </property>
  <property fmtid="{D5CDD505-2E9C-101B-9397-08002B2CF9AE}" pid="611" name="Mendeley Recent Style Id 79_29">
    <vt:lpwstr>s of tissue-specific defects in these and related disorders. Because ribosomes are central to all cellular life, it is puzzling why mutations in components of the ribosome disproportionately affect certain tissues. The authors suggest that ribosome homeos</vt:lpwstr>
  </property>
  <property fmtid="{D5CDD505-2E9C-101B-9397-08002B2CF9AE}" pid="612" name="Mendeley Recent Style Id 79_30">
    <vt:lpwstr>tasis is an overarching and simplifying principle that governs the sensitivity of specific cells and tissue types to mutation in components of the translational machinery.\n\nScience , this issue p. [eaan2755][1]\n\n### BACKGROUND\n\nRibosomopathies are a</vt:lpwstr>
  </property>
  <property fmtid="{D5CDD505-2E9C-101B-9397-08002B2CF9AE}" pid="613" name="Mendeley Recent Style Id 79_31">
    <vt:lpwstr> heterogeneous group of human disorders that are in some cases known, and in other cases suspected, to result from ribosome dysfunction. This group broadly comprises two categories: (i) disorders caused by single-copy mutations in specific ribosomal prote</vt:lpwstr>
  </property>
  <property fmtid="{D5CDD505-2E9C-101B-9397-08002B2CF9AE}" pid="614" name="Mendeley Recent Style Id 79_32">
    <vt:lpwstr>ins, and (ii) disorders associated with defects in ribosome biogenesis factors. The phenotypic patterns among different ribosomopathies in both categories are divergent but do tend to share some overlapping features. These include effects on bone marrow–d</vt:lpwstr>
  </property>
  <property fmtid="{D5CDD505-2E9C-101B-9397-08002B2CF9AE}" pid="615" name="Mendeley Recent Style Id 79_33">
    <vt:lpwstr>erived cell lineages and skeletal tissues. These common tissue specificities of the different ribosomopathies are challenging to reconcile with the ubiquitous requirement for ribosomes in all cells.\n\n### ADVANCES\n\nSeveral models have been advanced to </vt:lpwstr>
  </property>
  <property fmtid="{D5CDD505-2E9C-101B-9397-08002B2CF9AE}" pid="616" name="Mendeley Recent Style Id 79_34">
    <vt:lpwstr>explain how the dysfunction of the protein synthesis machinery is so variably expressed at the phenotypic level. An increasing number of studies in models of distinct ribosomopathies have revealed that “ribosomal stress” signals converge on the p53 signal</vt:lpwstr>
  </property>
  <property fmtid="{D5CDD505-2E9C-101B-9397-08002B2CF9AE}" pid="617" name="Mendeley Recent Style Id 79_35">
    <vt:lpwstr>ing pathway in affected cells and tissues. In these models, a key consequence of ribosome dysfunction is cell- and tissue type–restricted activation of p53-dependent cell cycle arrest and apoptosis. However, the specific translational events upstream of p</vt:lpwstr>
  </property>
  <property fmtid="{D5CDD505-2E9C-101B-9397-08002B2CF9AE}" pid="618" name="Mendeley Recent Style Id 79_36">
    <vt:lpwstr>53 activation that lead to some cells being affected, with others being spared, are unknown.\n\nWe review evidence relating to two hypotheses that have been proposed to explain such tissue-specific effects of ribosome dysfunction. One hypothesis is that r</vt:lpwstr>
  </property>
  <property fmtid="{D5CDD505-2E9C-101B-9397-08002B2CF9AE}" pid="619" name="Mendeley Recent Style Id 79_37">
    <vt:lpwstr>ibosome dysfunction (or deficiency) can affect global and messenger RNA (mRNA)–specific translational control, and that certain specific cells or tissues may be more vulnerable to riboso…","author":[{"dropping-particle":"","family":"Mills","given":"Eric W</vt:lpwstr>
  </property>
  <property fmtid="{D5CDD505-2E9C-101B-9397-08002B2CF9AE}" pid="620" name="Mendeley Recent Style Id 79_38">
    <vt:lpwstr>.","non-dropping-particle":"","parse-names":false,"suffix":""},{"dropping-particle":"","family":"Green","given":"Rachel","non-dropping-particle":"","parse-names":false,"suffix":""}],"container-title":"Science","id":"ITEM-4","issue":"6363","issued":{"date-</vt:lpwstr>
  </property>
  <property fmtid="{D5CDD505-2E9C-101B-9397-08002B2CF9AE}" pid="621" name="Mendeley Recent Style Id 79_39">
    <vt:lpwstr>parts":[["2017","11"]]},"page":"eaan2755","publisher":"American Association for the Advancement of Science","title":"Ribosomopathies: There’s strength in numbers","type":"article-journal","volume":"358"},"uris":["http://www.mendeley.com/documents/?uuid=7e</vt:lpwstr>
  </property>
  <property fmtid="{D5CDD505-2E9C-101B-9397-08002B2CF9AE}" pid="622" name="Mendeley Recent Style Id 79_40">
    <vt:lpwstr>3fe58b-1fa2-3331-aaa9-e21096d7127a","http://www.mendeley.com/documents/?uuid=4b97ae34-2f31-4d3d-8185-ac2fe9a89ecc"]},{"id":"ITEM-5","itemData":{"DOI":"10.4161/cc.9.21.13742","ISSN":"1538-4101","author":[{"dropping-particle":"","family":"Barlow","given":"J</vt:lpwstr>
  </property>
  <property fmtid="{D5CDD505-2E9C-101B-9397-08002B2CF9AE}" pid="623" name="Mendeley Recent Style Id 79_41">
    <vt:lpwstr>illian L","non-dropping-particle":"","parse-names":false,"suffix":""},{"dropping-particle":"","family":"Drynan","given":"Lesley F","non-dropping-particle":"","parse-names":false,"suffix":""},{"dropping-particle":"","family":"Trim","given":"Nicola L","non-</vt:lpwstr>
  </property>
  <property fmtid="{D5CDD505-2E9C-101B-9397-08002B2CF9AE}" pid="624" name="Mendeley Recent Style Id 79_42">
    <vt:lpwstr>dropping-particle":"","parse-names":false,"suffix":""},{"dropping-particle":"","family":"Erber","given":"Wendy N","non-dropping-particle":"","parse-names":false,"suffix":""},{"dropping-particle":"","family":"Warren","given":"Alan J","non-dropping-particle</vt:lpwstr>
  </property>
  <property fmtid="{D5CDD505-2E9C-101B-9397-08002B2CF9AE}" pid="625" name="Mendeley Recent Style Id 79_43">
    <vt:lpwstr>":"","parse-names":false,"suffix":""},{"dropping-particle":"","family":"Mckenzie","given":"Andrew N J","non-dropping-particle":"","parse-names":false,"suffix":""}],"container-title":"Cell Cycle","id":"ITEM-5","issued":{"date-parts":[["2010"]]},"page":"428</vt:lpwstr>
  </property>
  <property fmtid="{D5CDD505-2E9C-101B-9397-08002B2CF9AE}" pid="626" name="Mendeley Recent Style Id 79_44">
    <vt:lpwstr>6-4293","title":"Cell Cycle New insights into 5q-syndrome as a ribosomopathy","type":"article-journal","volume":"9"},"uris":["http://www.mendeley.com/documents/?uuid=a8fc0bb2-8387-3acb-9d23-a957f58ee7f1","http://www.mendeley.com/documents/?uuid=2be64d54-6</vt:lpwstr>
  </property>
  <property fmtid="{D5CDD505-2E9C-101B-9397-08002B2CF9AE}" pid="627" name="Mendeley Recent Style Id 79_45">
    <vt:lpwstr>912-46a5-a754-b71325710b35"]},{"id":"ITEM-6","itemData":{"DOI":"10.1534/genetics.114.168211","ISSN":"1943-2631","PMID":"25316788","abstract":"Neurodevelopmental defects in humans represent a clinically heterogeneous group of disorders. Here, we report the</vt:lpwstr>
  </property>
  <property fmtid="{D5CDD505-2E9C-101B-9397-08002B2CF9AE}" pid="628" name="Mendeley Recent Style Id 79_46">
    <vt:lpwstr> genetic and functional dissection of a multigenerational pedigree with an X-linked syndromic disorder hallmarked by microcephaly, growth retardation, and seizures. Using an X-linked intellectual disability (XLID) next-generation sequencing diagnostic pan</vt:lpwstr>
  </property>
  <property fmtid="{D5CDD505-2E9C-101B-9397-08002B2CF9AE}" pid="629" name="Mendeley Recent Style Id 79_47">
    <vt:lpwstr>el, we identified a novel missense mutation in the gene encoding 60S ribosomal protein L10 (RPL10), a locus associated previously with autism spectrum disorders (ASD); the p.K78E change segregated with disease under an X-linked recessive paradigm while, c</vt:lpwstr>
  </property>
  <property fmtid="{D5CDD505-2E9C-101B-9397-08002B2CF9AE}" pid="630" name="Mendeley Recent Style Id 79_48">
    <vt:lpwstr>onsistent with causality, carrier females exhibited skewed X inactivation. To examine the functional consequences of the p.K78E change, we modeled RPL10 dysfunction in zebrafish. We show that endogenous rpl10 expression is augmented in anterior structures</vt:lpwstr>
  </property>
  <property fmtid="{D5CDD505-2E9C-101B-9397-08002B2CF9AE}" pid="631" name="Mendeley Recent Style Id 79_49">
    <vt:lpwstr>, and that suppression decreases head size in developing morphant embryos, concomitant with reduced bulk translation and increased apoptosis in the brain. Subsequently, using in vivo complementation, we demonstrate that p.K78E is a loss-of-function varian</vt:lpwstr>
  </property>
  <property fmtid="{D5CDD505-2E9C-101B-9397-08002B2CF9AE}" pid="632" name="Mendeley Recent Style Id 79_50">
    <vt:lpwstr>t. Together, our findings suggest that a mutation within the conserved N-terminal end of RPL10, a protein in close proximity to the peptidyl transferase active site of the 60S ribosomal subunit, causes severe defects in brain formation and function.","aut</vt:lpwstr>
  </property>
  <property fmtid="{D5CDD505-2E9C-101B-9397-08002B2CF9AE}" pid="633" name="Mendeley Recent Style Id 79_51">
    <vt:lpwstr>hor":[{"dropping-particle":"","family":"Brooks","given":"Susan S","non-dropping-particle":"","parse-names":false,"suffix":""},{"dropping-particle":"","family":"Wall","given":"Alissa L","non-dropping-particle":"","parse-names":false,"suffix":""},{"dropping</vt:lpwstr>
  </property>
  <property fmtid="{D5CDD505-2E9C-101B-9397-08002B2CF9AE}" pid="634" name="Mendeley Recent Style Id 79_52">
    <vt:lpwstr>-particle":"","family":"Golzio","given":"Christelle","non-dropping-particle":"","parse-names":false,"suffix":""},{"dropping-particle":"","family":"Reid","given":"David W","non-dropping-particle":"","parse-names":false,"suffix":""},{"dropping-particle":"",</vt:lpwstr>
  </property>
  <property fmtid="{D5CDD505-2E9C-101B-9397-08002B2CF9AE}" pid="635" name="Mendeley Recent Style Id 79_53">
    <vt:lpwstr>"family":"Kondyles","given":"Amalia","non-dropping-particle":"","parse-names":false,"suffix":""},{"dropping-particle":"","family":"Willer","given":"Jason R","non-dropping-particle":"","parse-names":false,"suffix":""},{"dropping-particle":"","family":"Bott</vt:lpwstr>
  </property>
  <property fmtid="{D5CDD505-2E9C-101B-9397-08002B2CF9AE}" pid="636" name="Mendeley Recent Style Id 79_54">
    <vt:lpwstr>i","given":"Christina","non-dropping-particle":"","parse-names":false,"suffix":""},{"dropping-particle":"V","family":"Nicchitta","given":"Christopher","non-dropping-particle":"","parse-names":false,"suffix":""},{"dropping-particle":"","family":"Katsanis",</vt:lpwstr>
  </property>
  <property fmtid="{D5CDD505-2E9C-101B-9397-08002B2CF9AE}" pid="637" name="Mendeley Recent Style Id 79_55">
    <vt:lpwstr>"given":"Nicholas","non-dropping-particle":"","parse-names":false,"suffix":""},{"dropping-particle":"","family":"Davis","given":"Erica E","non-dropping-particle":"","parse-names":false,"suffix":""}],"container-title":"Genetics","id":"ITEM-6","issue":"2","</vt:lpwstr>
  </property>
  <property fmtid="{D5CDD505-2E9C-101B-9397-08002B2CF9AE}" pid="638" name="Mendeley Recent Style Id 79_56">
    <vt:lpwstr>issued":{"date-parts":[["2014","10"]]},"page":"723-33","publisher":"Genetics","title":"A novel ribosomopathy caused by dysfunction of RPL10 disrupts neurodevelopment and causes X-linked microcephaly in humans.","type":"article-journal","volume":"198"},"ur</vt:lpwstr>
  </property>
  <property fmtid="{D5CDD505-2E9C-101B-9397-08002B2CF9AE}" pid="639" name="Mendeley Recent Style Id 79_57">
    <vt:lpwstr>is":["http://www.mendeley.com/documents/?uuid=98e02b90-a19a-38c1-8593-1689ed54b0a5","http://www.mendeley.com/documents/?uuid=0371e9e0-47b1-4236-b3e9-d1c369cefc96"]}],"mendeley":{"formattedCitation":"(Armistead and Triggs-Raine, 2014; Barlow et al., 2010; </vt:lpwstr>
  </property>
  <property fmtid="{D5CDD505-2E9C-101B-9397-08002B2CF9AE}" pid="640" name="Mendeley Recent Style Id 79_58">
    <vt:lpwstr>Brooks et al., 2014; Higa-Nakamine et al., 2012; Mills and Green, 2017; Sloan et al., 2017)","plainTextFormattedCitation":"(Armistead and Triggs-Raine, 2014; Barlow et al., 2010; Brooks et al., 2014; Higa-Nakamine et al., 2012; Mills and Green, 2017; Sloa</vt:lpwstr>
  </property>
  <property fmtid="{D5CDD505-2E9C-101B-9397-08002B2CF9AE}" pid="641" name="Mendeley Recent Style Id 79_59">
    <vt:lpwstr>n et al., 2017)","previouslyFormattedCitation":"(Armistead and Triggs-Raine, 2014; Barlow et al., 2010; Brooks et al., 2014; Higa-Nakamine et al., 2012; Mills and Green, 2017; Sloan et al., 2017)"},"properties":{"noteIndex":0},"schema":"https://github.com</vt:lpwstr>
  </property>
  <property fmtid="{D5CDD505-2E9C-101B-9397-08002B2CF9AE}" pid="642" name="Mendeley Recent Style Id 79_60">
    <vt:lpwstr>/citation-style-language/schema/raw/master/csl-citation.json"}</vt:lpwstr>
  </property>
  <property fmtid="{D5CDD505-2E9C-101B-9397-08002B2CF9AE}" pid="643" name="Mendeley Recent Style Name 79_1">
    <vt:lpwstr>(Armistead and Triggs-Raine, 2014; Barlow et al., 2010; Brooks et al., 2014; Higa-Nakamine et al., 2012; Mills and Green, 2017; Sloan et al., 2017)</vt:lpwstr>
  </property>
  <property fmtid="{D5CDD505-2E9C-101B-9397-08002B2CF9AE}" pid="644" name="Mendeley Recent Style Id 80_1">
    <vt:lpwstr>(Armistead and Triggs-Raine, 2014; Barlow et al., 2010; Brooks et al., 2014; Higa-Nakamine et al., 2012; Mills and Green, 2017; Sloan et al., 2017)</vt:lpwstr>
  </property>
  <property fmtid="{D5CDD505-2E9C-101B-9397-08002B2CF9AE}" pid="645" name="Mendeley Recent Style Name 80_1">
    <vt:lpwstr>(Armistead and Triggs-Raine, 2014; Barlow et al., 2010; Brooks et al., 2014; Higa-Nakamine et al., 2012; Mills and Green, 2017; Sloan et al., 2017)</vt:lpwstr>
  </property>
  <property fmtid="{D5CDD505-2E9C-101B-9397-08002B2CF9AE}" pid="646" name="Mendeley Recent Style Id 81_1">
    <vt:lpwstr>ADDIN CSL_CITATION {"citationItems":[{"id":"ITEM-1","itemData":{"ISSN":"0006-4971","author":[{"dropping-particle":"","family":"Pereboom","given":"Tamara C","non-dropping-particle":"","parse-names":false,"suffix":""},{"dropping-particle":"","family":"Weele</vt:lpwstr>
  </property>
  <property fmtid="{D5CDD505-2E9C-101B-9397-08002B2CF9AE}" pid="647" name="Mendeley Recent Style Id 81_2">
    <vt:lpwstr>","given":"Linda J","non-dropping-particle":"van","parse-names":false,"suffix":""},{"dropping-particle":"","family":"Bondt","given":"Albert","non-dropping-particle":"","parse-names":false,"suffix":""},{"dropping-particle":"","family":"MacInnes","given":"A</vt:lpwstr>
  </property>
  <property fmtid="{D5CDD505-2E9C-101B-9397-08002B2CF9AE}" pid="648" name="Mendeley Recent Style Id 81_3">
    <vt:lpwstr>lyson W","non-dropping-particle":"","parse-names":false,"suffix":""}],"container-title":"Blood","id":"ITEM-1","issue":"20","issued":{"date-parts":[["2011"]]},"page":"5458-5465","publisher":"Am Soc Hematology","title":"A zebrafish model of dyskeratosis con</vt:lpwstr>
  </property>
  <property fmtid="{D5CDD505-2E9C-101B-9397-08002B2CF9AE}" pid="649" name="Mendeley Recent Style Id 81_4">
    <vt:lpwstr>genita reveals hematopoietic stem cell formation failure resulting from ribosomal protein-mediated p53 stabilization","type":"article-journal","volume":"118"},"uris":["http://www.mendeley.com/documents/?uuid=df05b444-d6e6-453e-9959-c9ab6478fb41","http://w</vt:lpwstr>
  </property>
  <property fmtid="{D5CDD505-2E9C-101B-9397-08002B2CF9AE}" pid="650" name="Mendeley Recent Style Id 81_5">
    <vt:lpwstr>ww.mendeley.com/documents/?uuid=3fa266fb-75a6-438f-83f7-907a9f7e9cfa"]},{"id":"ITEM-2","itemData":{"DOI":"10.1126/SCIENCE.AAN2755","ISSN":"0036-8075","PMID":"29097519","abstract":"Ribosomopathies are t issuespecific disorders that result from mutations in</vt:lpwstr>
  </property>
  <property fmtid="{D5CDD505-2E9C-101B-9397-08002B2CF9AE}" pid="651" name="Mendeley Recent Style Id 81_6">
    <vt:lpwstr> ribosomal proteins or ribosome biogenesis factors. Such disorders include Diamond-Blackfan anemia, isolated congenital asplenia, and Treacher Collins syndrome. Mills and Green review the underlying mechanisms of tissue-specific defects in these and relat</vt:lpwstr>
  </property>
  <property fmtid="{D5CDD505-2E9C-101B-9397-08002B2CF9AE}" pid="652" name="Mendeley Recent Style Id 81_7">
    <vt:lpwstr>ed disorders. Because ribosomes are central to all cellular life, it is puzzling why mutations in components of the ribosome disproportionately affect certain tissues. The authors suggest that ribosome homeostasis is an overarching and simplifying princip</vt:lpwstr>
  </property>
  <property fmtid="{D5CDD505-2E9C-101B-9397-08002B2CF9AE}" pid="653" name="Mendeley Recent Style Id 81_8">
    <vt:lpwstr>le that governs the sensitivity of specific cells and tissue types to mutation in components of the translational machinery.\n\nScience , this issue p. [eaan2755][1]\n\n### BACKGROUND\n\nRibosomopathies are a heterogeneous group of human disorders that ar</vt:lpwstr>
  </property>
  <property fmtid="{D5CDD505-2E9C-101B-9397-08002B2CF9AE}" pid="654" name="Mendeley Recent Style Id 81_9">
    <vt:lpwstr>e in some cases known, and in other cases suspected, to result from ribosome dysfunction. This group broadly comprises two categories: (i) disorders caused by single-copy mutations in specific ribosomal proteins, and (ii) disorders associated with defects</vt:lpwstr>
  </property>
  <property fmtid="{D5CDD505-2E9C-101B-9397-08002B2CF9AE}" pid="655" name="Mendeley Recent Style Id 81_10">
    <vt:lpwstr> in ribosome biogenesis factors. The phenotypic patterns among different ribosomopathies in both categories are divergent but do tend to share some overlapping features. These include effects on bone marrow–derived cell lineages and skeletal tissues. Thes</vt:lpwstr>
  </property>
  <property fmtid="{D5CDD505-2E9C-101B-9397-08002B2CF9AE}" pid="656" name="Mendeley Recent Style Id 81_11">
    <vt:lpwstr>e common tissue specificities of the different ribosomopathies are challenging to reconcile with the ubiquitous requirement for ribosomes in all cells.\n\n### ADVANCES\n\nSeveral models have been advanced to explain how the dysfunction of the protein synt</vt:lpwstr>
  </property>
  <property fmtid="{D5CDD505-2E9C-101B-9397-08002B2CF9AE}" pid="657" name="Mendeley Recent Style Id 81_12">
    <vt:lpwstr>hesis machinery is so variably expressed at the phenotypic level. An increasing number of studies in models of distinct ribosomopathies have revealed that “ribosomal stress” signals converge on the p53 signaling pathway in affected cells and tissues. In t</vt:lpwstr>
  </property>
  <property fmtid="{D5CDD505-2E9C-101B-9397-08002B2CF9AE}" pid="658" name="Mendeley Recent Style Id 81_13">
    <vt:lpwstr>hese models, a key consequence of ribosome dysfunction is cell- and tissue type–restricted activation of p53-dependent cell cycle arrest and apoptosis. However, the specific translational events upstream of p53 activation that lead to some cells being aff</vt:lpwstr>
  </property>
  <property fmtid="{D5CDD505-2E9C-101B-9397-08002B2CF9AE}" pid="659" name="Mendeley Recent Style Id 81_14">
    <vt:lpwstr>ected, with others being spared, are unknown.\n\nWe review evidence relating to two hypotheses that have been proposed to explain such tissue-specific effects of ribosome dysfunction. One hypothesis is that ribosome dysfunction (or deficiency) can affect </vt:lpwstr>
  </property>
  <property fmtid="{D5CDD505-2E9C-101B-9397-08002B2CF9AE}" pid="660" name="Mendeley Recent Style Id 81_15">
    <vt:lpwstr>global and messenger RNA (mRNA)–specific translational control, and that certain specific cells or tissues may be more vulnerable to riboso…","author":[{"dropping-particle":"","family":"Mills","given":"Eric W.","non-dropping-particle":"","parse-names":fal</vt:lpwstr>
  </property>
  <property fmtid="{D5CDD505-2E9C-101B-9397-08002B2CF9AE}" pid="661" name="Mendeley Recent Style Id 81_16">
    <vt:lpwstr>se,"suffix":""},{"dropping-particle":"","family":"Green","given":"Rachel","non-dropping-particle":"","parse-names":false,"suffix":""}],"container-title":"Science","id":"ITEM-2","issue":"6363","issued":{"date-parts":[["2017","11"]]},"page":"eaan2755","publ</vt:lpwstr>
  </property>
  <property fmtid="{D5CDD505-2E9C-101B-9397-08002B2CF9AE}" pid="662" name="Mendeley Recent Style Id 81_17">
    <vt:lpwstr>isher":"American Association for the Advancement of Science","title":"Ribosomopathies: There’s strength in numbers","type":"article-journal","volume":"358"},"uris":["http://www.mendeley.com/documents/?uuid=4b97ae34-2f31-4d3d-8185-ac2fe9a89ecc","http://www</vt:lpwstr>
  </property>
  <property fmtid="{D5CDD505-2E9C-101B-9397-08002B2CF9AE}" pid="663" name="Mendeley Recent Style Id 81_18">
    <vt:lpwstr>.mendeley.com/documents/?uuid=7e3fe58b-1fa2-3331-aaa9-e21096d7127a"]},{"id":"ITEM-3","itemData":{"DOI":"10.1080/21675511.2015.1025185","ISSN":"2167-5511","abstract":"Disruptions in ribosomal biogenesis would be expected to have global and in fact lethal e</vt:lpwstr>
  </property>
  <property fmtid="{D5CDD505-2E9C-101B-9397-08002B2CF9AE}" pid="664" name="Mendeley Recent Style Id 81_19">
    <vt:lpwstr>ffects on a developing organism. However, mutations in ribosomal protein genes have been shown in to exhibit tissue specific defects. This seemingly contradictory finding - that globally expressed genes thought to play fundamental housekeeping functions c</vt:lpwstr>
  </property>
  <property fmtid="{D5CDD505-2E9C-101B-9397-08002B2CF9AE}" pid="665" name="Mendeley Recent Style Id 81_20">
    <vt:lpwstr>an in fact exhibit tissue and cell type specific functions ‐ provides new insight into roles for ribosomes, the protein translational machinery of the cell, in regulating normal development and disease. Furthermore it illustrates the surprisingly dynamic </vt:lpwstr>
  </property>
  <property fmtid="{D5CDD505-2E9C-101B-9397-08002B2CF9AE}" pid="666" name="Mendeley Recent Style Id 81_21">
    <vt:lpwstr>nature of processes regulating cell type specific protein translation. In this review, we discuss our current knowledge of a variety of ribosomal protein mutations associated with human disease, and models to better understand the molecular mechanisms ass</vt:lpwstr>
  </property>
  <property fmtid="{D5CDD505-2E9C-101B-9397-08002B2CF9AE}" pid="667" name="Mendeley Recent Style Id 81_22">
    <vt:lpwstr>ociated with each. We use specific examples to emphasize both the similarities and differences between the effects of various human ribosomal protein mutations. Final...","author":[{"dropping-particle":"","family":"Yelick","given":"Pamela C","non-dropping</vt:lpwstr>
  </property>
  <property fmtid="{D5CDD505-2E9C-101B-9397-08002B2CF9AE}" pid="668" name="Mendeley Recent Style Id 81_23">
    <vt:lpwstr>-particle":"","parse-names":false,"suffix":""},{"dropping-particle":"","family":"Trainor","given":"Paul A","non-dropping-particle":"","parse-names":false,"suffix":""}],"container-title":"Rare Diseases","id":"ITEM-3","issue":"1","issued":{"date-parts":[["2</vt:lpwstr>
  </property>
  <property fmtid="{D5CDD505-2E9C-101B-9397-08002B2CF9AE}" pid="669" name="Mendeley Recent Style Id 81_24">
    <vt:lpwstr>015","1"]]},"page":"e1025185","publisher":"Taylor &amp; Francis","title":"Ribosomopathies: Global process, tissue specific defects","type":"article-journal","volume":"3"},"uris":["http://www.mendeley.com/documents/?uuid=6024bf88-f7af-4f7a-b7bf-106c61935035","</vt:lpwstr>
  </property>
  <property fmtid="{D5CDD505-2E9C-101B-9397-08002B2CF9AE}" pid="670" name="Mendeley Recent Style Id 81_25">
    <vt:lpwstr>http://www.mendeley.com/documents/?uuid=e53dec9f-d001-3ef0-84e2-db0e33ecf049","http://www.mendeley.com/documents/?uuid=71ea58c7-6a94-41a6-a88a-a9718947a0ff"]},{"id":"ITEM-4","itemData":{"DOI":"10.1534/genetics.114.168211","ISSN":"1943-2631","PMID":"253167</vt:lpwstr>
  </property>
  <property fmtid="{D5CDD505-2E9C-101B-9397-08002B2CF9AE}" pid="671" name="Mendeley Recent Style Id 81_26">
    <vt:lpwstr>88","abstract":"Neurodevelopmental defects in humans represent a clinically heterogeneous group of disorders. Here, we report the genetic and functional dissection of a multigenerational pedigree with an X-linked syndromic disorder hallmarked by microceph</vt:lpwstr>
  </property>
  <property fmtid="{D5CDD505-2E9C-101B-9397-08002B2CF9AE}" pid="672" name="Mendeley Recent Style Id 81_27">
    <vt:lpwstr>aly, growth retardation, and seizures. Using an X-linked intellectual disability (XLID) next-generation sequencing diagnostic panel, we identified a novel missense mutation in the gene encoding 60S ribosomal protein L10 (RPL10), a locus associated previou</vt:lpwstr>
  </property>
  <property fmtid="{D5CDD505-2E9C-101B-9397-08002B2CF9AE}" pid="673" name="Mendeley Recent Style Id 81_28">
    <vt:lpwstr>sly with autism spectrum disorders (ASD); the p.K78E change segregated with disease under an X-linked recessive paradigm while, consistent with causality, carrier females exhibited skewed X inactivation. To examine the functional consequences of the p.K78</vt:lpwstr>
  </property>
  <property fmtid="{D5CDD505-2E9C-101B-9397-08002B2CF9AE}" pid="674" name="Mendeley Recent Style Id 81_29">
    <vt:lpwstr>E change, we modeled RPL10 dysfunction in zebrafish. We show that endogenous rpl10 expression is augmented in anterior structures, and that suppression decreases head size in developing morphant embryos, concomitant with reduced bulk translation and incre</vt:lpwstr>
  </property>
  <property fmtid="{D5CDD505-2E9C-101B-9397-08002B2CF9AE}" pid="675" name="Mendeley Recent Style Id 81_30">
    <vt:lpwstr>ased apoptosis in the brain. Subsequently, using in vivo complementation, we demonstrate that p.K78E is a loss-of-function variant. Together, our findings suggest that a mutation within the conserved N-terminal end of RPL10, a protein in close proximity t</vt:lpwstr>
  </property>
  <property fmtid="{D5CDD505-2E9C-101B-9397-08002B2CF9AE}" pid="676" name="Mendeley Recent Style Id 81_31">
    <vt:lpwstr>o the peptidyl transferase active site of the 60S ribosomal subunit, causes severe defects in brain formation and function.","author":[{"dropping-particle":"","family":"Brooks","given":"Susan S","non-dropping-particle":"","parse-names":false,"suffix":""},</vt:lpwstr>
  </property>
  <property fmtid="{D5CDD505-2E9C-101B-9397-08002B2CF9AE}" pid="677" name="Mendeley Recent Style Id 81_32">
    <vt:lpwstr>{"dropping-particle":"","family":"Wall","given":"Alissa L","non-dropping-particle":"","parse-names":false,"suffix":""},{"dropping-particle":"","family":"Golzio","given":"Christelle","non-dropping-particle":"","parse-names":false,"suffix":""},{"dropping-pa</vt:lpwstr>
  </property>
  <property fmtid="{D5CDD505-2E9C-101B-9397-08002B2CF9AE}" pid="678" name="Mendeley Recent Style Id 81_33">
    <vt:lpwstr>rticle":"","family":"Reid","given":"David W","non-dropping-particle":"","parse-names":false,"suffix":""},{"dropping-particle":"","family":"Kondyles","given":"Amalia","non-dropping-particle":"","parse-names":false,"suffix":""},{"dropping-particle":"","fami</vt:lpwstr>
  </property>
  <property fmtid="{D5CDD505-2E9C-101B-9397-08002B2CF9AE}" pid="679" name="Mendeley Recent Style Id 81_34">
    <vt:lpwstr>ly":"Willer","given":"Jason R","non-dropping-particle":"","parse-names":false,"suffix":""},{"dropping-particle":"","family":"Botti","given":"Christina","non-dropping-particle":"","parse-names":false,"suffix":""},{"dropping-particle":"V","family":"Nicchitt</vt:lpwstr>
  </property>
  <property fmtid="{D5CDD505-2E9C-101B-9397-08002B2CF9AE}" pid="680" name="Mendeley Recent Style Id 81_35">
    <vt:lpwstr>a","given":"Christopher","non-dropping-particle":"","parse-names":false,"suffix":""},{"dropping-particle":"","family":"Katsanis","given":"Nicholas","non-dropping-particle":"","parse-names":false,"suffix":""},{"dropping-particle":"","family":"Davis","given</vt:lpwstr>
  </property>
  <property fmtid="{D5CDD505-2E9C-101B-9397-08002B2CF9AE}" pid="681" name="Mendeley Recent Style Id 81_36">
    <vt:lpwstr>":"Erica E","non-dropping-particle":"","parse-names":false,"suffix":""}],"container-title":"Genetics","id":"ITEM-4","issue":"2","issued":{"date-parts":[["2014","10"]]},"page":"723-33","publisher":"Genetics","title":"A novel ribosomopathy caused by dysfunc</vt:lpwstr>
  </property>
  <property fmtid="{D5CDD505-2E9C-101B-9397-08002B2CF9AE}" pid="682" name="Mendeley Recent Style Id 81_37">
    <vt:lpwstr>tion of RPL10 disrupts neurodevelopment and causes X-linked microcephaly in humans.","type":"article-journal","volume":"198"},"uris":["http://www.mendeley.com/documents/?uuid=0371e9e0-47b1-4236-b3e9-d1c369cefc96","http://www.mendeley.com/documents/?uuid=9</vt:lpwstr>
  </property>
  <property fmtid="{D5CDD505-2E9C-101B-9397-08002B2CF9AE}" pid="683" name="Mendeley Recent Style Id 81_38">
    <vt:lpwstr>8e02b90-a19a-38c1-8593-1689ed54b0a5","http://www.mendeley.com/documents/?uuid=a814b7e6-7f24-44b5-a97d-8f5293511a70"]},{"id":"ITEM-5","itemData":{"DOI":"10.1093/nar/gkr700","ISBN":"1362-4962 (Electronic)\\n0305-1048 (Linking)","ISSN":"03051048","PMID":"219</vt:lpwstr>
  </property>
  <property fmtid="{D5CDD505-2E9C-101B-9397-08002B2CF9AE}" pid="684" name="Mendeley Recent Style Id 81_39">
    <vt:lpwstr>08402","abstract":"Non-coding RNAs (ncRNAs) play key roles in diverse cellular activities, and efficient ncRNA function requires extensive posttranscriptional nucleotide modifications. Small nucleolar RNAs (snoRNAs) are a group of ncRNAs that guide the mo</vt:lpwstr>
  </property>
  <property fmtid="{D5CDD505-2E9C-101B-9397-08002B2CF9AE}" pid="685" name="Mendeley Recent Style Id 81_40">
    <vt:lpwstr>dification of specific nucleotides in ribosomal RNAs (rRNAs) and small nuclear RNAs. To investigate the physiological relevance of rRNA modification in vertebrates, we suppressed the expression of three snoRNAs (U26, U44 and U78), either by disrupting the</vt:lpwstr>
  </property>
  <property fmtid="{D5CDD505-2E9C-101B-9397-08002B2CF9AE}" pid="686" name="Mendeley Recent Style Id 81_41">
    <vt:lpwstr> host gene splicing or by inhibiting the snoRNA precursor processing, and analyzed the consequences of snoRNA loss-of-function in zebrafish. Using a highly sensitive mass spectrometric analysis, we found that decreased snoRNA expression reduces the snoRNA</vt:lpwstr>
  </property>
  <property fmtid="{D5CDD505-2E9C-101B-9397-08002B2CF9AE}" pid="687" name="Mendeley Recent Style Id 81_42">
    <vt:lpwstr>-guided methylation of the target nucleotides. Impaired rRNA modification, even at a single site, led to severe morphological defects and embryonic lethality in zebrafish, which suggests that rRNA modifications play an essential role in vertebrate develop</vt:lpwstr>
  </property>
  <property fmtid="{D5CDD505-2E9C-101B-9397-08002B2CF9AE}" pid="688" name="Mendeley Recent Style Id 81_43">
    <vt:lpwstr>ment. This study highlights the importance of posttranscriptional modifications and their role in ncRNA function in higher eukaryotes.","author":[{"dropping-particle":"","family":"Higa-Nakamine","given":"Sayomi","non-dropping-particle":"","parse-names":fa</vt:lpwstr>
  </property>
  <property fmtid="{D5CDD505-2E9C-101B-9397-08002B2CF9AE}" pid="689" name="Mendeley Recent Style Id 81_44">
    <vt:lpwstr>lse,"suffix":""},{"dropping-particle":"","family":"Suzuki","given":"Tsutomu Takeo","non-dropping-particle":"","parse-names":false,"suffix":""},{"dropping-particle":"","family":"Uechi","given":"Tamayo","non-dropping-particle":"","parse-names":false,"suffix</vt:lpwstr>
  </property>
  <property fmtid="{D5CDD505-2E9C-101B-9397-08002B2CF9AE}" pid="690" name="Mendeley Recent Style Id 81_45">
    <vt:lpwstr>":""},{"dropping-particle":"","family":"Chakraborty","given":"Anirban","non-dropping-particle":"","parse-names":false,"suffix":""},{"dropping-particle":"","family":"Nakajima","given":"Yukari","non-dropping-particle":"","parse-names":false,"suffix":""},{"d</vt:lpwstr>
  </property>
  <property fmtid="{D5CDD505-2E9C-101B-9397-08002B2CF9AE}" pid="691" name="Mendeley Recent Style Id 81_46">
    <vt:lpwstr>ropping-particle":"","family":"Nakamura","given":"Mikako","non-dropping-particle":"","parse-names":false,"suffix":""},{"dropping-particle":"","family":"Hirano","given":"Naoko","non-dropping-particle":"","parse-names":false,"suffix":""},{"dropping-particle</vt:lpwstr>
  </property>
  <property fmtid="{D5CDD505-2E9C-101B-9397-08002B2CF9AE}" pid="692" name="Mendeley Recent Style Id 81_47">
    <vt:lpwstr>":"","family":"Suzuki","given":"Tsutomu Takeo","non-dropping-particle":"","parse-names":false,"suffix":""},{"dropping-particle":"","family":"Kenmochi","given":"Naoya","non-dropping-particle":"","parse-names":false,"suffix":""}],"container-title":"Nucleic </vt:lpwstr>
  </property>
  <property fmtid="{D5CDD505-2E9C-101B-9397-08002B2CF9AE}" pid="693" name="Mendeley Recent Style Id 81_48">
    <vt:lpwstr>Acids Research","id":"ITEM-5","issue":"1","issued":{"date-parts":[["2012","1"]]},"page":"391-398","publisher":"Oxford University Press","title":"Loss of ribosomal RNA modification causes developmental defects in zebrafish","type":"article-journal","volume</vt:lpwstr>
  </property>
  <property fmtid="{D5CDD505-2E9C-101B-9397-08002B2CF9AE}" pid="694" name="Mendeley Recent Style Id 81_49">
    <vt:lpwstr>":"40"},"uris":["http://www.mendeley.com/documents/?uuid=32323c94-ccae-4b63-b25e-0ea436a0223e","http://www.mendeley.com/documents/?uuid=f5652825-0309-4cc5-87d8-2db62874fbc5","http://www.mendeley.com/documents/?uuid=9b9d85ed-eb6b-428e-b00b-49293ff3abf4"]}]</vt:lpwstr>
  </property>
  <property fmtid="{D5CDD505-2E9C-101B-9397-08002B2CF9AE}" pid="695" name="Mendeley Recent Style Id 81_50">
    <vt:lpwstr>,"mendeley":{"formattedCitation":"(Brooks et al., 2014; Higa-Nakamine et al., 2012; Mills and Green, 2017; Pereboom et al., 2011; Yelick and Trainor, 2015)","plainTextFormattedCitation":"(Brooks et al., 2014; Higa-Nakamine et al., 2012; Mills and Green, 2</vt:lpwstr>
  </property>
  <property fmtid="{D5CDD505-2E9C-101B-9397-08002B2CF9AE}" pid="696" name="Mendeley Recent Style Id 81_51">
    <vt:lpwstr>017; Pereboom et al., 2011; Yelick and Trainor, 2015)","previouslyFormattedCitation":"(Brooks et al., 2014; Higa-Nakamine et al., 2012; Mills and Green, 2017; Pereboom et al., 2011; Yelick and Trainor, 2015)"},"properties":{"noteIndex":0},"schema":"https:</vt:lpwstr>
  </property>
  <property fmtid="{D5CDD505-2E9C-101B-9397-08002B2CF9AE}" pid="697" name="Mendeley Recent Style Id 81_52">
    <vt:lpwstr>//github.com/citation-style-language/schema/raw/master/csl-citation.json"}</vt:lpwstr>
  </property>
  <property fmtid="{D5CDD505-2E9C-101B-9397-08002B2CF9AE}" pid="698" name="Mendeley Recent Style Name 81_1">
    <vt:lpwstr>(Brooks et al., 2014; Higa-Nakamine et al., 2012; Mills and Green, 2017; Pereboom et al., 2011; Yelick and Trainor, 2015)</vt:lpwstr>
  </property>
  <property fmtid="{D5CDD505-2E9C-101B-9397-08002B2CF9AE}" pid="699" name="Mendeley Recent Style Id 82_1">
    <vt:lpwstr>(Brooks et al., 2014; Higa-Nakamine et al., 2012; Mills and Green, 2017; Pereboom et al., 2011; Yelick and Trainor, 2015)</vt:lpwstr>
  </property>
  <property fmtid="{D5CDD505-2E9C-101B-9397-08002B2CF9AE}" pid="700" name="Mendeley Recent Style Name 82_1">
    <vt:lpwstr>(Brooks et al., 2014; Higa-Nakamine et al., 2012; Mills and Green, 2017; Pereboom et al., 2011; Yelick and Trainor, 2015)</vt:lpwstr>
  </property>
  <property fmtid="{D5CDD505-2E9C-101B-9397-08002B2CF9AE}" pid="701" name="Mendeley Recent Style Id 83_1">
    <vt:lpwstr>ADDIN CSL_CITATION {"citationItems":[{"id":"ITEM-1","itemData":{"ISSN":"1066-5099","author":[{"dropping-particle":"","family":"Watanabe‐Susaki","given":"Kanako","non-dropping-particle":"","parse-names":false,"suffix":""},{"dropping-particle":"","family":"</vt:lpwstr>
  </property>
  <property fmtid="{D5CDD505-2E9C-101B-9397-08002B2CF9AE}" pid="702" name="Mendeley Recent Style Id 83_2">
    <vt:lpwstr>Takada","given":"Hitomi","non-dropping-particle":"","parse-names":false,"suffix":""},{"dropping-particle":"","family":"Enomoto","given":"Kei","non-dropping-particle":"","parse-names":false,"suffix":""},{"dropping-particle":"","family":"Miwata","given":"Ky</vt:lpwstr>
  </property>
  <property fmtid="{D5CDD505-2E9C-101B-9397-08002B2CF9AE}" pid="703" name="Mendeley Recent Style Id 83_3">
    <vt:lpwstr>oko","non-dropping-particle":"","parse-names":false,"suffix":""},{"dropping-particle":"","family":"Ishimine","given":"Hisako","non-dropping-particle":"","parse-names":false,"suffix":""},{"dropping-particle":"","family":"Intoh","given":"Atsushi","non-dropp</vt:lpwstr>
  </property>
  <property fmtid="{D5CDD505-2E9C-101B-9397-08002B2CF9AE}" pid="704" name="Mendeley Recent Style Id 83_4">
    <vt:lpwstr>ing-particle":"","parse-names":false,"suffix":""},{"dropping-particle":"","family":"Ohtaka","given":"Manami","non-dropping-particle":"","parse-names":false,"suffix":""},{"dropping-particle":"","family":"Nakanishi","given":"Mahito","non-dropping-particle":</vt:lpwstr>
  </property>
  <property fmtid="{D5CDD505-2E9C-101B-9397-08002B2CF9AE}" pid="705" name="Mendeley Recent Style Id 83_5">
    <vt:lpwstr>"","parse-names":false,"suffix":""},{"dropping-particle":"","family":"Sugino","given":"Hiromu","non-dropping-particle":"","parse-names":false,"suffix":""},{"dropping-particle":"","family":"Asashima","given":"Makoto","non-dropping-particle":"","parse-names</vt:lpwstr>
  </property>
  <property fmtid="{D5CDD505-2E9C-101B-9397-08002B2CF9AE}" pid="706" name="Mendeley Recent Style Id 83_6">
    <vt:lpwstr>":false,"suffix":""}],"container-title":"Stem cells","id":"ITEM-1","issue":"12","issued":{"date-parts":[["2014"]]},"page":"3099-3111","publisher":"Wiley Online Library","title":"Biosynthesis of ribosomal RNA in nucleoli regulates pluripotency and differen</vt:lpwstr>
  </property>
  <property fmtid="{D5CDD505-2E9C-101B-9397-08002B2CF9AE}" pid="707" name="Mendeley Recent Style Id 83_7">
    <vt:lpwstr>tiation ability of pluripotent stem cells","type":"article-journal","volume":"32"},"uris":["http://www.mendeley.com/documents/?uuid=01a04fef-2f9c-4b1a-bd76-502ef7121bb8","http://www.mendeley.com/documents/?uuid=a60f558a-b5b6-4621-a641-d65e88386774"]},{"id</vt:lpwstr>
  </property>
  <property fmtid="{D5CDD505-2E9C-101B-9397-08002B2CF9AE}" pid="708" name="Mendeley Recent Style Id 83_8">
    <vt:lpwstr>":"ITEM-2","itemData":{"ISSN":"1538-4101","author":[{"dropping-particle":"","family":"Morgado-Palacin","given":"Lucia","non-dropping-particle":"","parse-names":false,"suffix":""},{"dropping-particle":"","family":"Llanos","given":"Susana","non-dropping-par</vt:lpwstr>
  </property>
  <property fmtid="{D5CDD505-2E9C-101B-9397-08002B2CF9AE}" pid="709" name="Mendeley Recent Style Id 83_9">
    <vt:lpwstr>ticle":"","parse-names":false,"suffix":""},{"dropping-particle":"","family":"Serrano","given":"Manuel","non-dropping-particle":"","parse-names":false,"suffix":""}],"container-title":"Cell Cycle","id":"ITEM-2","issue":"3","issued":{"date-parts":[["2012"]]}</vt:lpwstr>
  </property>
  <property fmtid="{D5CDD505-2E9C-101B-9397-08002B2CF9AE}" pid="710" name="Mendeley Recent Style Id 83_10">
    <vt:lpwstr>,"page":"503-510","publisher":"Taylor &amp; Francis","title":"Ribosomal stress induces L11-and p53-dependent apoptosis in mouse pluripotent stem cells","type":"article-journal","volume":"11"},"uris":["http://www.mendeley.com/documents/?uuid=65cf0721-8761-495b</vt:lpwstr>
  </property>
  <property fmtid="{D5CDD505-2E9C-101B-9397-08002B2CF9AE}" pid="711" name="Mendeley Recent Style Id 83_11">
    <vt:lpwstr>-a783-683cff788651","http://www.mendeley.com/documents/?uuid=77db47b0-c04e-45aa-a157-c93a64bc9dd6"]},{"id":"ITEM-3","itemData":{"ISSN":"0006-4971","author":[{"dropping-particle":"","family":"Pereboom","given":"Tamara C","non-dropping-particle":"","parse-n</vt:lpwstr>
  </property>
  <property fmtid="{D5CDD505-2E9C-101B-9397-08002B2CF9AE}" pid="712" name="Mendeley Recent Style Id 83_12">
    <vt:lpwstr>ames":false,"suffix":""},{"dropping-particle":"","family":"Weele","given":"Linda J","non-dropping-particle":"van","parse-names":false,"suffix":""},{"dropping-particle":"","family":"Bondt","given":"Albert","non-dropping-particle":"","parse-names":false,"su</vt:lpwstr>
  </property>
  <property fmtid="{D5CDD505-2E9C-101B-9397-08002B2CF9AE}" pid="713" name="Mendeley Recent Style Id 83_13">
    <vt:lpwstr>ffix":""},{"dropping-particle":"","family":"MacInnes","given":"Alyson W","non-dropping-particle":"","parse-names":false,"suffix":""}],"container-title":"Blood","id":"ITEM-3","issue":"20","issued":{"date-parts":[["2011"]]},"page":"5458-5465","publisher":"A</vt:lpwstr>
  </property>
  <property fmtid="{D5CDD505-2E9C-101B-9397-08002B2CF9AE}" pid="714" name="Mendeley Recent Style Id 83_14">
    <vt:lpwstr>m Soc Hematology","title":"A zebrafish model of dyskeratosis congenita reveals hematopoietic stem cell formation failure resulting from ribosomal protein-mediated p53 stabilization","type":"article-journal","volume":"118"},"uris":["http://www.mendeley.com</vt:lpwstr>
  </property>
  <property fmtid="{D5CDD505-2E9C-101B-9397-08002B2CF9AE}" pid="715" name="Mendeley Recent Style Id 83_15">
    <vt:lpwstr>/documents/?uuid=3fa266fb-75a6-438f-83f7-907a9f7e9cfa","http://www.mendeley.com/documents/?uuid=df05b444-d6e6-453e-9959-c9ab6478fb41"]},{"id":"ITEM-4","itemData":{"DOI":"10.1534/genetics.114.168211","ISSN":"1943-2631","PMID":"25316788","abstract":"Neurode</vt:lpwstr>
  </property>
  <property fmtid="{D5CDD505-2E9C-101B-9397-08002B2CF9AE}" pid="716" name="Mendeley Recent Style Id 83_16">
    <vt:lpwstr>velopmental defects in humans represent a clinically heterogeneous group of disorders. Here, we report the genetic and functional dissection of a multigenerational pedigree with an X-linked syndromic disorder hallmarked by microcephaly, growth retardation</vt:lpwstr>
  </property>
  <property fmtid="{D5CDD505-2E9C-101B-9397-08002B2CF9AE}" pid="717" name="Mendeley Recent Style Id 83_17">
    <vt:lpwstr>, and seizures. Using an X-linked intellectual disability (XLID) next-generation sequencing diagnostic panel, we identified a novel missense mutation in the gene encoding 60S ribosomal protein L10 (RPL10), a locus associated previously with autism spectru</vt:lpwstr>
  </property>
  <property fmtid="{D5CDD505-2E9C-101B-9397-08002B2CF9AE}" pid="718" name="Mendeley Recent Style Id 83_18">
    <vt:lpwstr>m disorders (ASD); the p.K78E change segregated with disease under an X-linked recessive paradigm while, consistent with causality, carrier females exhibited skewed X inactivation. To examine the functional consequences of the p.K78E change, we modeled RP</vt:lpwstr>
  </property>
  <property fmtid="{D5CDD505-2E9C-101B-9397-08002B2CF9AE}" pid="719" name="Mendeley Recent Style Id 83_19">
    <vt:lpwstr>L10 dysfunction in zebrafish. We show that endogenous rpl10 expression is augmented in anterior structures, and that suppression decreases head size in developing morphant embryos, concomitant with reduced bulk translation and increased apoptosis in the b</vt:lpwstr>
  </property>
  <property fmtid="{D5CDD505-2E9C-101B-9397-08002B2CF9AE}" pid="720" name="Mendeley Recent Style Id 83_20">
    <vt:lpwstr>rain. Subsequently, using in vivo complementation, we demonstrate that p.K78E is a loss-of-function variant. Together, our findings suggest that a mutation within the conserved N-terminal end of RPL10, a protein in close proximity to the peptidyl transfer</vt:lpwstr>
  </property>
  <property fmtid="{D5CDD505-2E9C-101B-9397-08002B2CF9AE}" pid="721" name="Mendeley Recent Style Id 83_21">
    <vt:lpwstr>ase active site of the 60S ribosomal subunit, causes severe defects in brain formation and function.","author":[{"dropping-particle":"","family":"Brooks","given":"Susan S","non-dropping-particle":"","parse-names":false,"suffix":""},{"dropping-particle":""</vt:lpwstr>
  </property>
  <property fmtid="{D5CDD505-2E9C-101B-9397-08002B2CF9AE}" pid="722" name="Mendeley Recent Style Id 83_22">
    <vt:lpwstr>,"family":"Wall","given":"Alissa L","non-dropping-particle":"","parse-names":false,"suffix":""},{"dropping-particle":"","family":"Golzio","given":"Christelle","non-dropping-particle":"","parse-names":false,"suffix":""},{"dropping-particle":"","family":"Re</vt:lpwstr>
  </property>
  <property fmtid="{D5CDD505-2E9C-101B-9397-08002B2CF9AE}" pid="723" name="Mendeley Recent Style Id 83_23">
    <vt:lpwstr>id","given":"David W","non-dropping-particle":"","parse-names":false,"suffix":""},{"dropping-particle":"","family":"Kondyles","given":"Amalia","non-dropping-particle":"","parse-names":false,"suffix":""},{"dropping-particle":"","family":"Willer","given":"J</vt:lpwstr>
  </property>
  <property fmtid="{D5CDD505-2E9C-101B-9397-08002B2CF9AE}" pid="724" name="Mendeley Recent Style Id 83_24">
    <vt:lpwstr>ason R","non-dropping-particle":"","parse-names":false,"suffix":""},{"dropping-particle":"","family":"Botti","given":"Christina","non-dropping-particle":"","parse-names":false,"suffix":""},{"dropping-particle":"V","family":"Nicchitta","given":"Christopher</vt:lpwstr>
  </property>
  <property fmtid="{D5CDD505-2E9C-101B-9397-08002B2CF9AE}" pid="725" name="Mendeley Recent Style Id 83_25">
    <vt:lpwstr>","non-dropping-particle":"","parse-names":false,"suffix":""},{"dropping-particle":"","family":"Katsanis","given":"Nicholas","non-dropping-particle":"","parse-names":false,"suffix":""},{"dropping-particle":"","family":"Davis","given":"Erica E","non-droppi</vt:lpwstr>
  </property>
  <property fmtid="{D5CDD505-2E9C-101B-9397-08002B2CF9AE}" pid="726" name="Mendeley Recent Style Id 83_26">
    <vt:lpwstr>ng-particle":"","parse-names":false,"suffix":""}],"container-title":"Genetics","id":"ITEM-4","issue":"2","issued":{"date-parts":[["2014","10"]]},"page":"723-33","publisher":"Genetics","title":"A novel ribosomopathy caused by dysfunction of RPL10 disrupts </vt:lpwstr>
  </property>
  <property fmtid="{D5CDD505-2E9C-101B-9397-08002B2CF9AE}" pid="727" name="Mendeley Recent Style Id 83_27">
    <vt:lpwstr>neurodevelopment and causes X-linked microcephaly in humans.","type":"article-journal","volume":"198"},"uris":["http://www.mendeley.com/documents/?uuid=0371e9e0-47b1-4236-b3e9-d1c369cefc96","http://www.mendeley.com/documents/?uuid=98e02b90-a19a-38c1-8593-</vt:lpwstr>
  </property>
  <property fmtid="{D5CDD505-2E9C-101B-9397-08002B2CF9AE}" pid="728" name="Mendeley Recent Style Id 83_28">
    <vt:lpwstr>1689ed54b0a5","http://www.mendeley.com/documents/?uuid=06dcfcfe-6a6c-4355-b401-d17e119244db"]}],"mendeley":{"formattedCitation":"(Brooks et al., 2014; Morgado-Palacin et al., 2012; Pereboom et al., 2011; Watanabe‐Susaki et al., 2014)","plainTextFormattedC</vt:lpwstr>
  </property>
  <property fmtid="{D5CDD505-2E9C-101B-9397-08002B2CF9AE}" pid="729" name="Mendeley Recent Style Id 83_29">
    <vt:lpwstr>itation":"(Brooks et al., 2014; Morgado-Palacin et al., 2012; Pereboom et al., 2011; Watanabe‐Susaki et al., 2014)","previouslyFormattedCitation":"(Brooks et al., 2014; Morgado-Palacin et al., 2012; Pereboom et al., 2011; Watanabe‐Susaki et al., 2014)"},"</vt:lpwstr>
  </property>
  <property fmtid="{D5CDD505-2E9C-101B-9397-08002B2CF9AE}" pid="730" name="Mendeley Recent Style Id 83_30">
    <vt:lpwstr>properties":{"noteIndex":0},"schema":"https://github.com/citation-style-language/schema/raw/master/csl-citation.json"}</vt:lpwstr>
  </property>
  <property fmtid="{D5CDD505-2E9C-101B-9397-08002B2CF9AE}" pid="731" name="Mendeley Recent Style Name 83_1">
    <vt:lpwstr>(Brooks et al., 2014; Morgado-Palacin et al., 2012; Pereboom et al., 2011; Watanabe‐Susaki et al., 2014)</vt:lpwstr>
  </property>
  <property fmtid="{D5CDD505-2E9C-101B-9397-08002B2CF9AE}" pid="732" name="Mendeley Recent Style Id 84_1">
    <vt:lpwstr>(Brooks et al., 2014; Morgado-Palacin et al., 2012; Pereboom et al., 2011; Watanabe‐Susaki et al., 2014)</vt:lpwstr>
  </property>
  <property fmtid="{D5CDD505-2E9C-101B-9397-08002B2CF9AE}" pid="733" name="Mendeley Recent Style Name 84_1">
    <vt:lpwstr>(Brooks et al., 2014; Morgado-Palacin et al., 2012; Pereboom et al., 2011; Watanabe‐Susaki et al., 2014)</vt:lpwstr>
  </property>
  <property fmtid="{D5CDD505-2E9C-101B-9397-08002B2CF9AE}" pid="734" name="Mendeley Recent Style Id 85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35" name="Mendeley Recent Style Id 85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36" name="Mendeley Recent Style Id 85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37" name="Mendeley Recent Style Id 85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38" name="Mendeley Recent Style Id 85_5">
    <vt:lpwstr>e Drosophila GSCs and their daughters.","author":[{"dropping-particle":"","family":"Zhang","given":"Qiao","non-dropping-particle":"","parse-names":false,"suffix":""},{"dropping-particle":"","family":"Shalaby","given":"Nevine A","non-dropping-particle":"",</vt:lpwstr>
  </property>
  <property fmtid="{D5CDD505-2E9C-101B-9397-08002B2CF9AE}" pid="739" name="Mendeley Recent Style Id 85_6">
    <vt:lpwstr>"parse-names":false,"suffix":""},{"dropping-particle":"","family":"Buszczak","given":"Michael","non-dropping-particle":"","parse-names":false,"suffix":""}],"container-title":"Science","id":"ITEM-1","issue":"6168","issued":{"date-parts":[["2014"]]},"page":</vt:lpwstr>
  </property>
  <property fmtid="{D5CDD505-2E9C-101B-9397-08002B2CF9AE}" pid="740" name="Mendeley Recent Style Id 85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41" name="Mendeley Recent Style Id 85_8">
    <vt:lpwstr>documents/?uuid=38f59804-6da9-4aa3-b226-aa2d52a987a5","http://www.mendeley.com/documents/?uuid=8493b421-e3da-4fc4-ace4-94f3baf08662"]},{"id":"ITEM-2","itemData":{"DOI":"10.1016/J.STEM.2015.11.004","ISSN":"1934-5909","abstract":"Complex regulatory networks</vt:lpwstr>
  </property>
  <property fmtid="{D5CDD505-2E9C-101B-9397-08002B2CF9AE}" pid="742" name="Mendeley Recent Style Id 85_9">
    <vt:lpwstr> regulate stem cell behavior and contributions to tissue growth, repair, and homeostasis. A full understanding of the networks controlling stem cell self-renewal and differentiation, however, has not yet been realized. To systematically dissect these netw</vt:lpwstr>
  </property>
  <property fmtid="{D5CDD505-2E9C-101B-9397-08002B2CF9AE}" pid="743" name="Mendeley Recent Style Id 85_10">
    <vt:lpwstr>orks and identify their components, we performed an unbiased, transcriptome-wide in vivo RNAi screen in female Drosophila germline stem cells (GSCs). Based on characterized cellular defects, we classified 646 identified genes into phenotypic and functiona</vt:lpwstr>
  </property>
  <property fmtid="{D5CDD505-2E9C-101B-9397-08002B2CF9AE}" pid="744" name="Mendeley Recent Style Id 85_11">
    <vt:lpwstr>l groups and unveiled a comprehensive set of networks regulating GSC maintenance, survival, and differentiation. This analysis revealed an unexpected role for ribosomal assembly factors in controlling stem cell cytokinesis. Moreover, our data show that th</vt:lpwstr>
  </property>
  <property fmtid="{D5CDD505-2E9C-101B-9397-08002B2CF9AE}" pid="745" name="Mendeley Recent Style Id 85_12">
    <vt:lpwstr>e transition from self-renewal to differentiation relies on enhanced ribosome biogenesis accompanied by increased protein synthesis. Collectively, these results detail the extensive genetic networks that control stem cell homeostasis and highlight the int</vt:lpwstr>
  </property>
  <property fmtid="{D5CDD505-2E9C-101B-9397-08002B2CF9AE}" pid="746" name="Mendeley Recent Style Id 85_13">
    <vt:lpwstr>ricate regulation of protein synthesis during differentiation.","author":[{"dropping-particle":"","family":"Sanchez","given":"Carlos G.","non-dropping-particle":"","parse-names":false,"suffix":""},{"dropping-particle":"","family":"Teixeira","given":"Felip</vt:lpwstr>
  </property>
  <property fmtid="{D5CDD505-2E9C-101B-9397-08002B2CF9AE}" pid="747" name="Mendeley Recent Style Id 85_14">
    <vt:lpwstr>e Karam","non-dropping-particle":"","parse-names":false,"suffix":""},{"dropping-particle":"","family":"Czech","given":"Benjamin","non-dropping-particle":"","parse-names":false,"suffix":""},{"dropping-particle":"","family":"Preall","given":"Jonathan B.","n</vt:lpwstr>
  </property>
  <property fmtid="{D5CDD505-2E9C-101B-9397-08002B2CF9AE}" pid="748" name="Mendeley Recent Style Id 85_15">
    <vt:lpwstr>on-dropping-particle":"","parse-names":false,"suffix":""},{"dropping-particle":"","family":"Zamparini","given":"Andrea L.","non-dropping-particle":"","parse-names":false,"suffix":""},{"dropping-particle":"","family":"Seifert","given":"Jessica R.K.","non-d</vt:lpwstr>
  </property>
  <property fmtid="{D5CDD505-2E9C-101B-9397-08002B2CF9AE}" pid="749" name="Mendeley Recent Style Id 85_16">
    <vt:lpwstr>ropping-particle":"","parse-names":false,"suffix":""},{"dropping-particle":"","family":"Malone","given":"Colin D.","non-dropping-particle":"","parse-names":false,"suffix":""},{"dropping-particle":"","family":"Hannon","given":"Gregory J.","non-dropping-par</vt:lpwstr>
  </property>
  <property fmtid="{D5CDD505-2E9C-101B-9397-08002B2CF9AE}" pid="750" name="Mendeley Recent Style Id 85_17">
    <vt:lpwstr>ticle":"","parse-names":false,"suffix":""},{"dropping-particle":"","family":"Lehmann","given":"Ruth","non-dropping-particle":"","parse-names":false,"suffix":""}],"container-title":"Cell Stem Cell","id":"ITEM-2","issue":"2","issued":{"date-parts":[["2016",</vt:lpwstr>
  </property>
  <property fmtid="{D5CDD505-2E9C-101B-9397-08002B2CF9AE}" pid="751" name="Mendeley Recent Style Id 85_18">
    <vt:lpwstr>"2"]]},"page":"276-290","publisher":"Cell Press","title":"Regulation of Ribosome Biogenesis and Protein Synthesis Controls Germline Stem Cell Differentiation","type":"article-journal","volume":"18"},"uris":["http://www.mendeley.com/documents/?uuid=94496e8</vt:lpwstr>
  </property>
  <property fmtid="{D5CDD505-2E9C-101B-9397-08002B2CF9AE}" pid="752" name="Mendeley Recent Style Id 85_19">
    <vt:lpwstr>6-ed24-40eb-be43-6c052201df8d","http://www.mendeley.com/documents/?uuid=156e53ef-1afd-4e10-a599-f67f7a8a2e75"]}],"mendeley":{"formattedCitation":"(Sanchez et al., 2016; Zhang et al., 2014)","plainTextFormattedCitation":"(Sanchez et al., 2016; Zhang et al.</vt:lpwstr>
  </property>
  <property fmtid="{D5CDD505-2E9C-101B-9397-08002B2CF9AE}" pid="753" name="Mendeley Recent Style Id 85_20">
    <vt:lpwstr>, 2014)","previouslyFormattedCitation":"(Sanchez et al., 2016; Zhang et al., 2014)"},"properties":{"noteIndex":0},"schema":"https://github.com/citation-style-language/schema/raw/master/csl-citation.json"}</vt:lpwstr>
  </property>
  <property fmtid="{D5CDD505-2E9C-101B-9397-08002B2CF9AE}" pid="754" name="Mendeley Recent Style Name 85_1">
    <vt:lpwstr>(Sanchez et al., 2016; Zhang et al., 2014)</vt:lpwstr>
  </property>
  <property fmtid="{D5CDD505-2E9C-101B-9397-08002B2CF9AE}" pid="755" name="Mendeley Recent Style Id 86_1">
    <vt:lpwstr>(Sanchez et al., 2016; Zhang et al., 2014)</vt:lpwstr>
  </property>
  <property fmtid="{D5CDD505-2E9C-101B-9397-08002B2CF9AE}" pid="756" name="Mendeley Recent Style Name 86_1">
    <vt:lpwstr>(Sanchez et al., 2016; Zhang et al., 2014)</vt:lpwstr>
  </property>
  <property fmtid="{D5CDD505-2E9C-101B-9397-08002B2CF9AE}" pid="757" name="Mendeley Recent Style Id 87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58" name="Mendeley Recent Style Id 87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59" name="Mendeley Recent Style Id 87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60" name="Mendeley Recent Style Id 87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61" name="Mendeley Recent Style Id 87_5">
    <vt:lpwstr>e Drosophila GSCs and their daughters.","author":[{"dropping-particle":"","family":"Zhang","given":"Qiao","non-dropping-particle":"","parse-names":false,"suffix":""},{"dropping-particle":"","family":"Shalaby","given":"Nevine A","non-dropping-particle":"",</vt:lpwstr>
  </property>
  <property fmtid="{D5CDD505-2E9C-101B-9397-08002B2CF9AE}" pid="762" name="Mendeley Recent Style Id 87_6">
    <vt:lpwstr>"parse-names":false,"suffix":""},{"dropping-particle":"","family":"Buszczak","given":"Michael","non-dropping-particle":"","parse-names":false,"suffix":""}],"container-title":"Science","id":"ITEM-1","issue":"6168","issued":{"date-parts":[["2014"]]},"page":</vt:lpwstr>
  </property>
  <property fmtid="{D5CDD505-2E9C-101B-9397-08002B2CF9AE}" pid="763" name="Mendeley Recent Style Id 87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64" name="Mendeley Recent Style Id 87_8">
    <vt:lpwstr>documents/?uuid=8493b421-e3da-4fc4-ace4-94f3baf08662"]}],"mendeley":{"formattedCitation":"(Zhang et al., 2014)","plainTextFormattedCitation":"(Zhang et al., 2014)","previouslyFormattedCitation":"(Zhang et al., 2014)"},"properties":{"noteIndex":0},"schema"</vt:lpwstr>
  </property>
  <property fmtid="{D5CDD505-2E9C-101B-9397-08002B2CF9AE}" pid="765" name="Mendeley Recent Style Id 87_9">
    <vt:lpwstr>:"https://github.com/citation-style-language/schema/raw/master/csl-citation.json"}</vt:lpwstr>
  </property>
  <property fmtid="{D5CDD505-2E9C-101B-9397-08002B2CF9AE}" pid="766" name="Mendeley Recent Style Name 87_1">
    <vt:lpwstr>(Zhang et al., 2014)</vt:lpwstr>
  </property>
  <property fmtid="{D5CDD505-2E9C-101B-9397-08002B2CF9AE}" pid="767" name="Mendeley Recent Style Id 88_1">
    <vt:lpwstr>(Zhang et al., 2014)</vt:lpwstr>
  </property>
  <property fmtid="{D5CDD505-2E9C-101B-9397-08002B2CF9AE}" pid="768" name="Mendeley Recent Style Name 88_1">
    <vt:lpwstr>(Zhang et al., 2014)</vt:lpwstr>
  </property>
  <property fmtid="{D5CDD505-2E9C-101B-9397-08002B2CF9AE}" pid="769" name="Mendeley Recent Style Id 89_1">
    <vt:lpwstr>ADDIN CSL_CITATION {"citationItems":[{"id":"ITEM-1","itemData":{"ISSN":"1476-4679","author":[{"dropping-particle":"","family":"Fichelson","given":"Pierre","non-dropping-particle":"","parse-names":false,"suffix":""},{"dropping-particle":"","family":"Moch",</vt:lpwstr>
  </property>
  <property fmtid="{D5CDD505-2E9C-101B-9397-08002B2CF9AE}" pid="770" name="Mendeley Recent Style Id 89_2">
    <vt:lpwstr>"given":"Clara","non-dropping-particle":"","parse-names":false,"suffix":""},{"dropping-particle":"","family":"Ivanovitch","given":"Kenzo","non-dropping-particle":"","parse-names":false,"suffix":""},{"dropping-particle":"","family":"Martin","given":"Charlo</vt:lpwstr>
  </property>
  <property fmtid="{D5CDD505-2E9C-101B-9397-08002B2CF9AE}" pid="771" name="Mendeley Recent Style Id 89_3">
    <vt:lpwstr>tte","non-dropping-particle":"","parse-names":false,"suffix":""},{"dropping-particle":"","family":"Sidor","given":"Clara M","non-dropping-particle":"","parse-names":false,"suffix":""},{"dropping-particle":"","family":"Lepesant","given":"Jean-Antoine","non</vt:lpwstr>
  </property>
  <property fmtid="{D5CDD505-2E9C-101B-9397-08002B2CF9AE}" pid="772" name="Mendeley Recent Style Id 89_4">
    <vt:lpwstr>-dropping-particle":"","parse-names":false,"suffix":""},{"dropping-particle":"","family":"Bellaiche","given":"Yohanns","non-dropping-particle":"","parse-names":false,"suffix":""},{"dropping-particle":"","family":"Huynh","given":"Jean-René","non-dropping-p</vt:lpwstr>
  </property>
  <property fmtid="{D5CDD505-2E9C-101B-9397-08002B2CF9AE}" pid="773" name="Mendeley Recent Style Id 89_5">
    <vt:lpwstr>article":"","parse-names":false,"suffix":""}],"container-title":"Nature cell biology","id":"ITEM-1","issue":"6","issued":{"date-parts":[["2009"]]},"page":"685","publisher":"Nature Publishing Group","title":"Live-imaging of single stem cells within their n</vt:lpwstr>
  </property>
  <property fmtid="{D5CDD505-2E9C-101B-9397-08002B2CF9AE}" pid="774" name="Mendeley Recent Style Id 89_6">
    <vt:lpwstr>iche reveals that a U3snoRNP component segregates asymmetrically and is required for self-renewal in Drosophila","type":"article-journal","volume":"11"},"uris":["http://www.mendeley.com/documents/?uuid=6361f776-6d64-4ca5-8b77-11173e1b4f78","http://www.men</vt:lpwstr>
  </property>
  <property fmtid="{D5CDD505-2E9C-101B-9397-08002B2CF9AE}" pid="775" name="Mendeley Recent Style Id 89_7">
    <vt:lpwstr>deley.com/documents/?uuid=9e6522a9-5f15-4af7-aa80-7ab34bb56b80"]}],"mendeley":{"formattedCitation":"(Fichelson et al., 2009)","plainTextFormattedCitation":"(Fichelson et al., 2009)","previouslyFormattedCitation":"(Fichelson et al., 2009)"},"properties":{"</vt:lpwstr>
  </property>
  <property fmtid="{D5CDD505-2E9C-101B-9397-08002B2CF9AE}" pid="776" name="Mendeley Recent Style Id 89_8">
    <vt:lpwstr>noteIndex":0},"schema":"https://github.com/citation-style-language/schema/raw/master/csl-citation.json"}</vt:lpwstr>
  </property>
  <property fmtid="{D5CDD505-2E9C-101B-9397-08002B2CF9AE}" pid="777" name="Mendeley Recent Style Name 89_1">
    <vt:lpwstr>(Fichelson et al., 2009)</vt:lpwstr>
  </property>
  <property fmtid="{D5CDD505-2E9C-101B-9397-08002B2CF9AE}" pid="778" name="Mendeley Recent Style Id 90_1">
    <vt:lpwstr>(Fichelson et al., 2009)</vt:lpwstr>
  </property>
  <property fmtid="{D5CDD505-2E9C-101B-9397-08002B2CF9AE}" pid="779" name="Mendeley Recent Style Name 90_1">
    <vt:lpwstr>(Fichelson et al., 2009)</vt:lpwstr>
  </property>
  <property fmtid="{D5CDD505-2E9C-101B-9397-08002B2CF9AE}" pid="780" name="Mendeley Recent Style Id 91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81" name="Mendeley Recent Style Id 91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82" name="Mendeley Recent Style Id 91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83" name="Mendeley Recent Style Id 91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84" name="Mendeley Recent Style Id 91_5">
    <vt:lpwstr>e Drosophila GSCs and their daughters.","author":[{"dropping-particle":"","family":"Zhang","given":"Qiao","non-dropping-particle":"","parse-names":false,"suffix":""},{"dropping-particle":"","family":"Shalaby","given":"Nevine A","non-dropping-particle":"",</vt:lpwstr>
  </property>
  <property fmtid="{D5CDD505-2E9C-101B-9397-08002B2CF9AE}" pid="785" name="Mendeley Recent Style Id 91_6">
    <vt:lpwstr>"parse-names":false,"suffix":""},{"dropping-particle":"","family":"Buszczak","given":"Michael","non-dropping-particle":"","parse-names":false,"suffix":""}],"container-title":"Science","id":"ITEM-1","issue":"6168","issued":{"date-parts":[["2014"]]},"page":</vt:lpwstr>
  </property>
  <property fmtid="{D5CDD505-2E9C-101B-9397-08002B2CF9AE}" pid="786" name="Mendeley Recent Style Id 91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87" name="Mendeley Recent Style Id 91_8">
    <vt:lpwstr>documents/?uuid=8493b421-e3da-4fc4-ace4-94f3baf08662","http://www.mendeley.com/documents/?uuid=38f59804-6da9-4aa3-b226-aa2d52a987a5"]}],"mendeley":{"formattedCitation":"(Zhang et al., 2014)","plainTextFormattedCitation":"(Zhang et al., 2014)","previouslyF</vt:lpwstr>
  </property>
  <property fmtid="{D5CDD505-2E9C-101B-9397-08002B2CF9AE}" pid="788" name="Mendeley Recent Style Id 91_9">
    <vt:lpwstr>ormattedCitation":"(Zhang et al., 2014)"},"properties":{"noteIndex":0},"schema":"https://github.com/citation-style-language/schema/raw/master/csl-citation.json"}</vt:lpwstr>
  </property>
  <property fmtid="{D5CDD505-2E9C-101B-9397-08002B2CF9AE}" pid="789" name="Mendeley Recent Style Name 91_1">
    <vt:lpwstr>(Zhang et al., 2014)</vt:lpwstr>
  </property>
  <property fmtid="{D5CDD505-2E9C-101B-9397-08002B2CF9AE}" pid="790" name="Mendeley Recent Style Id 92_1">
    <vt:lpwstr>(Zhang et al., 2014)</vt:lpwstr>
  </property>
  <property fmtid="{D5CDD505-2E9C-101B-9397-08002B2CF9AE}" pid="791" name="Mendeley Recent Style Name 92_1">
    <vt:lpwstr>(Zhang et al., 2014)</vt:lpwstr>
  </property>
  <property fmtid="{D5CDD505-2E9C-101B-9397-08002B2CF9AE}" pid="792" name="Mendeley Recent Style Id 93_1">
    <vt:lpwstr>ADDIN CSL_CITATION {"citationItems":[{"id":"ITEM-1","itemData":{"ISSN":"2211-1247","author":[{"dropping-particle":"","family":"Gerstberger","given":"Stefanie","non-dropping-particle":"","parse-names":false,"suffix":""},{"dropping-particle":"","family":"Me</vt:lpwstr>
  </property>
  <property fmtid="{D5CDD505-2E9C-101B-9397-08002B2CF9AE}" pid="793" name="Mendeley Recent Style Id 93_2">
    <vt:lpwstr>yer","given":"Cindy","non-dropping-particle":"","parse-names":false,"suffix":""},{"dropping-particle":"","family":"Benjamin-Hong","given":"Sigi","non-dropping-particle":"","parse-names":false,"suffix":""},{"dropping-particle":"","family":"Rodriguez","give</vt:lpwstr>
  </property>
  <property fmtid="{D5CDD505-2E9C-101B-9397-08002B2CF9AE}" pid="794" name="Mendeley Recent Style Id 93_3">
    <vt:lpwstr>n":"Joe","non-dropping-particle":"","parse-names":false,"suffix":""},{"dropping-particle":"","family":"Briskin","given":"Daniel","non-dropping-particle":"","parse-names":false,"suffix":""},{"dropping-particle":"","family":"Bognanni","given":"Claudia","non</vt:lpwstr>
  </property>
  <property fmtid="{D5CDD505-2E9C-101B-9397-08002B2CF9AE}" pid="795" name="Mendeley Recent Style Id 93_4">
    <vt:lpwstr>-dropping-particle":"","parse-names":false,"suffix":""},{"dropping-particle":"","family":"Bogardus","given":"Kimberly","non-dropping-particle":"","parse-names":false,"suffix":""},{"dropping-particle":"","family":"Steller","given":"Hermann","non-dropping-p</vt:lpwstr>
  </property>
  <property fmtid="{D5CDD505-2E9C-101B-9397-08002B2CF9AE}" pid="796" name="Mendeley Recent Style Id 93_5">
    <vt:lpwstr>article":"","parse-names":false,"suffix":""},{"dropping-particle":"","family":"Tuschl","given":"Thomas","non-dropping-particle":"","parse-names":false,"suffix":""}],"container-title":"Cell reports","id":"ITEM-1","issue":"3","issued":{"date-parts":[["2017"</vt:lpwstr>
  </property>
  <property fmtid="{D5CDD505-2E9C-101B-9397-08002B2CF9AE}" pid="797" name="Mendeley Recent Style Id 93_6">
    <vt:lpwstr>]]},"page":"758-772","publisher":"Elsevier","title":"The conserved RNA exonuclease Rexo5 is required for 3′ end maturation of 28S rRNA, 5S rRNA, and snoRNAs","type":"article-journal","volume":"21"},"uris":["http://www.mendeley.com/documents/?uuid=0ae9fddb</vt:lpwstr>
  </property>
  <property fmtid="{D5CDD505-2E9C-101B-9397-08002B2CF9AE}" pid="798" name="Mendeley Recent Style Id 93_7">
    <vt:lpwstr>-d21f-465d-8882-3ec8aae98c56","http://www.mendeley.com/documents/?uuid=cc8200fe-11af-43bd-8c57-19594d64bf7e"]}],"mendeley":{"formattedCitation":"(Gerstberger et al., 2017)","plainTextFormattedCitation":"(Gerstberger et al., 2017)","previouslyFormattedCita</vt:lpwstr>
  </property>
  <property fmtid="{D5CDD505-2E9C-101B-9397-08002B2CF9AE}" pid="799" name="Mendeley Recent Style Id 93_8">
    <vt:lpwstr>tion":"(Gerstberger et al., 2017)"},"properties":{"noteIndex":0},"schema":"https://github.com/citation-style-language/schema/raw/master/csl-citation.json"}</vt:lpwstr>
  </property>
  <property fmtid="{D5CDD505-2E9C-101B-9397-08002B2CF9AE}" pid="800" name="Mendeley Recent Style Name 93_1">
    <vt:lpwstr>(Gerstberger et al., 2017)</vt:lpwstr>
  </property>
  <property fmtid="{D5CDD505-2E9C-101B-9397-08002B2CF9AE}" pid="801" name="Mendeley Recent Style Id 94_1">
    <vt:lpwstr>(Gerstberger et al., 2017)</vt:lpwstr>
  </property>
  <property fmtid="{D5CDD505-2E9C-101B-9397-08002B2CF9AE}" pid="802" name="Mendeley Recent Style Name 94_1">
    <vt:lpwstr>(Gerstberger et al., 2017)</vt:lpwstr>
  </property>
  <property fmtid="{D5CDD505-2E9C-101B-9397-08002B2CF9AE}" pid="803" name="Mendeley Recent Style Id 95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804" name="Mendeley Recent Style Id 95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805" name="Mendeley Recent Style Id 95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806" name="Mendeley Recent Style Id 95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807" name="Mendeley Recent Style Id 95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808" name="Mendeley Recent Style Id 95_6">
    <vt:lpwstr>"family":"Sanchez","given":"Carlos G.","non-dropping-particle":"","parse-names":false,"suffix":""},{"dropping-particle":"","family":"Teixeira","given":"Felipe Karam","non-dropping-particle":"","parse-names":false,"suffix":""},{"dropping-particle":"","fami</vt:lpwstr>
  </property>
  <property fmtid="{D5CDD505-2E9C-101B-9397-08002B2CF9AE}" pid="809" name="Mendeley Recent Style Id 95_7">
    <vt:lpwstr>ly":"Czech","given":"Benjamin","non-dropping-particle":"","parse-names":false,"suffix":""},{"dropping-particle":"","family":"Preall","given":"Jonathan B.","non-dropping-particle":"","parse-names":false,"suffix":""},{"dropping-particle":"","family":"Zampar</vt:lpwstr>
  </property>
  <property fmtid="{D5CDD505-2E9C-101B-9397-08002B2CF9AE}" pid="810" name="Mendeley Recent Style Id 95_8">
    <vt:lpwstr>ini","given":"Andrea L.","non-dropping-particle":"","parse-names":false,"suffix":""},{"dropping-particle":"","family":"Seifert","given":"Jessica R.K.","non-dropping-particle":"","parse-names":false,"suffix":""},{"dropping-particle":"","family":"Malone","g</vt:lpwstr>
  </property>
  <property fmtid="{D5CDD505-2E9C-101B-9397-08002B2CF9AE}" pid="811" name="Mendeley Recent Style Id 95_9">
    <vt:lpwstr>iven":"Colin D.","non-dropping-particle":"","parse-names":false,"suffix":""},{"dropping-particle":"","family":"Hannon","given":"Gregory J.","non-dropping-particle":"","parse-names":false,"suffix":""},{"dropping-particle":"","family":"Lehmann","given":"Rut</vt:lpwstr>
  </property>
  <property fmtid="{D5CDD505-2E9C-101B-9397-08002B2CF9AE}" pid="812" name="Mendeley Recent Style Id 95_10">
    <vt:lpwstr>h","non-dropping-particle":"","parse-names":false,"suffix":""}],"container-title":"Cell Stem Cell","id":"ITEM-1","issue":"2","issued":{"date-parts":[["2016","2"]]},"page":"276-290","publisher":"Cell Press","title":"Regulation of Ribosome Biogenesis and Pr</vt:lpwstr>
  </property>
  <property fmtid="{D5CDD505-2E9C-101B-9397-08002B2CF9AE}" pid="813" name="Mendeley Recent Style Id 95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814" name="Mendeley Recent Style Id 95_12">
    <vt:lpwstr>052201df8d"]}],"mendeley":{"formattedCitation":"(Sanchez et al., 2016)","plainTextFormattedCitation":"(Sanchez et al., 2016)","previouslyFormattedCitation":"(Sanchez et al., 2016)"},"properties":{"noteIndex":0},"schema":"https://github.com/citation-style-</vt:lpwstr>
  </property>
  <property fmtid="{D5CDD505-2E9C-101B-9397-08002B2CF9AE}" pid="815" name="Mendeley Recent Style Id 95_13">
    <vt:lpwstr>language/schema/raw/master/csl-citation.json"}</vt:lpwstr>
  </property>
  <property fmtid="{D5CDD505-2E9C-101B-9397-08002B2CF9AE}" pid="816" name="Mendeley Recent Style Name 95_1">
    <vt:lpwstr>(Sanchez et al., 2016)</vt:lpwstr>
  </property>
  <property fmtid="{D5CDD505-2E9C-101B-9397-08002B2CF9AE}" pid="817" name="Mendeley Recent Style Id 96_1">
    <vt:lpwstr>(Sanchez et al., 2016)</vt:lpwstr>
  </property>
  <property fmtid="{D5CDD505-2E9C-101B-9397-08002B2CF9AE}" pid="818" name="Mendeley Recent Style Name 96_1">
    <vt:lpwstr>(Sanchez et al., 2016)</vt:lpwstr>
  </property>
  <property fmtid="{D5CDD505-2E9C-101B-9397-08002B2CF9AE}" pid="819" name="Mendeley Recent Style Id 97_1">
    <vt:lpwstr>ADDIN CSL_CITATION {"citationItems":[{"id":"ITEM-1","itemData":{"DOI":"10.1083/jcb.200709044","ISSN":"00219525","PMID":"18086911","abstract":"Synthesis of ribosomal RNA (rRNA) is a key step in ribosome biogenesis and is essential for cell growth. Few stud</vt:lpwstr>
  </property>
  <property fmtid="{D5CDD505-2E9C-101B-9397-08002B2CF9AE}" pid="820" name="Mendeley Recent Style Id 97_2">
    <vt:lpwstr>ies, however, have investigated rRNA synthesis regulation in vivo in multicellular organisms. Here, we present a genetic analysis of transcription initiation factor IA (TIF-IA), a conserved RNA polymerase I transcription factor. Drosophila melanogaster Ti</vt:lpwstr>
  </property>
  <property fmtid="{D5CDD505-2E9C-101B-9397-08002B2CF9AE}" pid="821" name="Mendeley Recent Style Id 97_3">
    <vt:lpwstr>f-IA(-/-) mutants have reduced levels of rRNA synthesis and sustain a developmental arrest caused by a block in cellular growth. We find that the target of rapamycin (TOR) pathway regulates TIF-IA recruitment to rDNA. Furthermore, we show that the TOR pat</vt:lpwstr>
  </property>
  <property fmtid="{D5CDD505-2E9C-101B-9397-08002B2CF9AE}" pid="822" name="Mendeley Recent Style Id 97_4">
    <vt:lpwstr>hway regulates rRNA synthesis in vivo and that TIF-IA overexpression can maintain rRNA transcription when TOR activity is reduced in developing larvae. We propose that TIF-IA acts in vivo as a downstream growth-regulatory target of the TOR pathway. Overex</vt:lpwstr>
  </property>
  <property fmtid="{D5CDD505-2E9C-101B-9397-08002B2CF9AE}" pid="823" name="Mendeley Recent Style Id 97_5">
    <vt:lpwstr>pression of TIF-IA also elevates levels of both 5S RNA and messenger RNAs encoding ribosomal proteins. Stimulation of rRNA synthesis by TIF-IA may therefore provide a feed-forward mechanism to coregulate the levels of other ribosome components.","author":</vt:lpwstr>
  </property>
  <property fmtid="{D5CDD505-2E9C-101B-9397-08002B2CF9AE}" pid="824" name="Mendeley Recent Style Id 97_6">
    <vt:lpwstr>[{"dropping-particle":"","family":"Grewal","given":"Savraj S","non-dropping-particle":"","parse-names":false,"suffix":""},{"dropping-particle":"","family":"Evans","given":"Justin R","non-dropping-particle":"","parse-names":false,"suffix":""},{"dropping-pa</vt:lpwstr>
  </property>
  <property fmtid="{D5CDD505-2E9C-101B-9397-08002B2CF9AE}" pid="825" name="Mendeley Recent Style Id 97_7">
    <vt:lpwstr>rticle":"","family":"Edgar","given":"Bruce A","non-dropping-particle":"","parse-names":false,"suffix":""}],"container-title":"Journal of Cell Biology","id":"ITEM-1","issue":"6","issued":{"date-parts":[["2007","12"]]},"page":"1105-1113","publisher":"Rockef</vt:lpwstr>
  </property>
  <property fmtid="{D5CDD505-2E9C-101B-9397-08002B2CF9AE}" pid="826" name="Mendeley Recent Style Id 97_8">
    <vt:lpwstr>eller University Press","title":"Drosophila TIF-IA is required for ribosome synthesis and cell growth and is regulated by the TOR pathway","type":"article-journal","volume":"179"},"uris":["http://www.mendeley.com/documents/?uuid=91c18d41-ee6d-49a1-a733-2d</vt:lpwstr>
  </property>
  <property fmtid="{D5CDD505-2E9C-101B-9397-08002B2CF9AE}" pid="827" name="Mendeley Recent Style Id 97_9">
    <vt:lpwstr>3f04edfad6"]}],"mendeley":{"formattedCitation":"(Grewal et al., 2007)","plainTextFormattedCitation":"(Grewal et al., 2007)","previouslyFormattedCitation":"(Grewal et al., 2007)"},"properties":{"noteIndex":0},"schema":"https://github.com/citation-style-lan</vt:lpwstr>
  </property>
  <property fmtid="{D5CDD505-2E9C-101B-9397-08002B2CF9AE}" pid="828" name="Mendeley Recent Style Id 97_10">
    <vt:lpwstr>guage/schema/raw/master/csl-citation.json"}</vt:lpwstr>
  </property>
  <property fmtid="{D5CDD505-2E9C-101B-9397-08002B2CF9AE}" pid="829" name="Mendeley Recent Style Name 97_1">
    <vt:lpwstr>(Grewal et al., 2007)</vt:lpwstr>
  </property>
  <property fmtid="{D5CDD505-2E9C-101B-9397-08002B2CF9AE}" pid="830" name="Mendeley Recent Style Id 98_1">
    <vt:lpwstr>(Grewal et al., 2007)</vt:lpwstr>
  </property>
  <property fmtid="{D5CDD505-2E9C-101B-9397-08002B2CF9AE}" pid="831" name="Mendeley Recent Style Name 98_1">
    <vt:lpwstr>(Grewal et al., 2007)</vt:lpwstr>
  </property>
  <property fmtid="{D5CDD505-2E9C-101B-9397-08002B2CF9AE}" pid="832" name="Mendeley Recent Style Id 99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833" name="Mendeley Recent Style Id 99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834" name="Mendeley Recent Style Id 99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835" name="Mendeley Recent Style Id 99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836" name="Mendeley Recent Style Id 99_5">
    <vt:lpwstr>e Drosophila GSCs and their daughters.","author":[{"dropping-particle":"","family":"Zhang","given":"Qiao","non-dropping-particle":"","parse-names":false,"suffix":""},{"dropping-particle":"","family":"Shalaby","given":"Nevine A","non-dropping-particle":"",</vt:lpwstr>
  </property>
  <property fmtid="{D5CDD505-2E9C-101B-9397-08002B2CF9AE}" pid="837" name="Mendeley Recent Style Id 99_6">
    <vt:lpwstr>"parse-names":false,"suffix":""},{"dropping-particle":"","family":"Buszczak","given":"Michael","non-dropping-particle":"","parse-names":false,"suffix":""}],"container-title":"Science","id":"ITEM-1","issue":"6168","issued":{"date-parts":[["2014"]]},"page":</vt:lpwstr>
  </property>
  <property fmtid="{D5CDD505-2E9C-101B-9397-08002B2CF9AE}" pid="838" name="Mendeley Recent Style Id 99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839" name="Mendeley Recent Style Id 99_8">
    <vt:lpwstr>documents/?uuid=8493b421-e3da-4fc4-ace4-94f3baf08662","http://www.mendeley.com/documents/?uuid=38f59804-6da9-4aa3-b226-aa2d52a987a5"]}],"mendeley":{"formattedCitation":"(Zhang et al., 2014)","plainTextFormattedCitation":"(Zhang et al., 2014)","previouslyF</vt:lpwstr>
  </property>
  <property fmtid="{D5CDD505-2E9C-101B-9397-08002B2CF9AE}" pid="840" name="Mendeley Recent Style Id 99_9">
    <vt:lpwstr>ormattedCitation":"(Zhang et al., 2014)"},"properties":{"noteIndex":0},"schema":"https://github.com/citation-style-language/schema/raw/master/csl-citation.json"}</vt:lpwstr>
  </property>
  <property fmtid="{D5CDD505-2E9C-101B-9397-08002B2CF9AE}" pid="841" name="Mendeley Recent Style Name 99_1">
    <vt:lpwstr>(Zhang et al., 2014)</vt:lpwstr>
  </property>
  <property fmtid="{D5CDD505-2E9C-101B-9397-08002B2CF9AE}" pid="842" name="Mendeley Recent Style Id 100_1">
    <vt:lpwstr>(Zhang et al., 2014)</vt:lpwstr>
  </property>
  <property fmtid="{D5CDD505-2E9C-101B-9397-08002B2CF9AE}" pid="843" name="Mendeley Recent Style Name 100_1">
    <vt:lpwstr>(Zhang et al., 2014)</vt:lpwstr>
  </property>
  <property fmtid="{D5CDD505-2E9C-101B-9397-08002B2CF9AE}" pid="844" name="Mendeley Recent Style Id 101_1">
    <vt:lpwstr>ADDIN CSL_CITATION {"citationItems":[{"id":"ITEM-1","itemData":{"DOI":"10.1038/onc.2010.189","ISBN":"1476-5594 (Electronic)\\n0950-9232 (Linking)","ISSN":"09509232","PMID":"20498634","abstract":"Oncogene 29, 4253 (2010). doi:10.1038/onc.2010.189","author"</vt:lpwstr>
  </property>
  <property fmtid="{D5CDD505-2E9C-101B-9397-08002B2CF9AE}" pid="845" name="Mendeley Recent Style Id 101_2">
    <vt:lpwstr>:[{"dropping-particle":"","family":"Deisenroth","given":"C.","non-dropping-particle":"","parse-names":false,"suffix":""},{"dropping-particle":"","family":"Zhang","given":"Y.","non-dropping-particle":"","parse-names":false,"suffix":""}],"container-title":"</vt:lpwstr>
  </property>
  <property fmtid="{D5CDD505-2E9C-101B-9397-08002B2CF9AE}" pid="846" name="Mendeley Recent Style Id 101_3">
    <vt:lpwstr>Oncogene","id":"ITEM-1","issue":"30","issued":{"date-parts":[["2010","7"]]},"page":"4253-4260","publisher":"Nature Publishing Group","title":"Ribosome biogenesis surveillance: Probing the ribosomal protein-Mdm2-p53 pathway","type":"article-journal","volum</vt:lpwstr>
  </property>
  <property fmtid="{D5CDD505-2E9C-101B-9397-08002B2CF9AE}" pid="847" name="Mendeley Recent Style Id 101_4">
    <vt:lpwstr>e":"29"},"uris":["http://www.mendeley.com/documents/?uuid=fbe626a4-abf7-4970-8e6b-6a720c374d1e","http://www.mendeley.com/documents/?uuid=3dc43503-9bf4-430d-86b5-9578d97be5a5"]},{"id":"ITEM-2","itemData":{"DOI":"10.1182/blood-2010-02-251090","abstract":"Di</vt:lpwstr>
  </property>
  <property fmtid="{D5CDD505-2E9C-101B-9397-08002B2CF9AE}" pid="848" name="Mendeley Recent Style Id 101_5">
    <vt:lpwstr>amond-Blackfan anemia (DBA) is characterized by red cell failure, the presence of congenital anomalies, and cancer predisposition. In addition to being an inherited bone marrow failure syndrome, DBA is also categorized as a ribosomopathy as, in more than </vt:lpwstr>
  </property>
  <property fmtid="{D5CDD505-2E9C-101B-9397-08002B2CF9AE}" pid="849" name="Mendeley Recent Style Id 101_6">
    <vt:lpwstr>50% of cases, the syndrome appears to result from haploin-sufficiency of either a small or large subunit-associated ribosomal protein. Nonetheless, the exact mechanism by which haploinsufficiency results in ery-throid failure, as well as the other clinica</vt:lpwstr>
  </property>
  <property fmtid="{D5CDD505-2E9C-101B-9397-08002B2CF9AE}" pid="850" name="Mendeley Recent Style Id 101_7">
    <vt:lpwstr>l manifestations, remains uncertain. New knowledge regarding genetic and molecular mechanisms combined with robust clinical data from several international patient registries has provided important insights into the diagnosis of DBA and may, in the future</vt:lpwstr>
  </property>
  <property fmtid="{D5CDD505-2E9C-101B-9397-08002B2CF9AE}" pid="851" name="Mendeley Recent Style Id 101_8">
    <vt:lpwstr>, provide new treatments as well. Diagnostic criteria have been expanded to include patients with little or no clinical findings. Patient management is therefore centered on accurate diagnosis, appropriate use of transfusions and iron chelation, corticost</vt:lpwstr>
  </property>
  <property fmtid="{D5CDD505-2E9C-101B-9397-08002B2CF9AE}" pid="852" name="Mendeley Recent Style Id 101_9">
    <vt:lpwstr>eroids, hematopoietic stem cell transplantation, and a coordinated multidisciplinary approach to these complex patients. (Blood.","author":[{"dropping-particle":"","family":"Vlachos","given":"Adrianna","non-dropping-particle":"","parse-names":false,"suffi</vt:lpwstr>
  </property>
  <property fmtid="{D5CDD505-2E9C-101B-9397-08002B2CF9AE}" pid="853" name="Mendeley Recent Style Id 101_10">
    <vt:lpwstr>x":""},{"dropping-particle":"","family":"Muir","given":"Ellen","non-dropping-particle":"","parse-names":false,"suffix":""}],"id":"ITEM-2","issued":{"date-parts":[["2010"]]},"page":"3715-3723","title":"How I treat Diamond-Blackfan anemia","type":"article-j</vt:lpwstr>
  </property>
  <property fmtid="{D5CDD505-2E9C-101B-9397-08002B2CF9AE}" pid="854" name="Mendeley Recent Style Id 101_11">
    <vt:lpwstr>ournal","volume":"116"},"uris":["http://www.mendeley.com/documents/?uuid=f8d4e55f-d767-3bd9-8cb3-7757eb26210d","http://www.mendeley.com/documents/?uuid=7d228b16-55f0-4801-ae93-4c406d803d64"]},{"id":"ITEM-3","itemData":{"ISSN":"1932-6203","author":[{"dropp</vt:lpwstr>
  </property>
  <property fmtid="{D5CDD505-2E9C-101B-9397-08002B2CF9AE}" pid="855" name="Mendeley Recent Style Id 101_12">
    <vt:lpwstr>ing-particle":"","family":"Belin","given":"Stéphane","non-dropping-particle":"","parse-names":false,"suffix":""},{"dropping-particle":"","family":"Beghin","given":"Anne","non-dropping-particle":"","parse-names":false,"suffix":""},{"dropping-particle":"","</vt:lpwstr>
  </property>
  <property fmtid="{D5CDD505-2E9C-101B-9397-08002B2CF9AE}" pid="856" name="Mendeley Recent Style Id 101_13">
    <vt:lpwstr>family":"Solano-Gonzàlez","given":"Eduardo","non-dropping-particle":"","parse-names":false,"suffix":""},{"dropping-particle":"","family":"Bezin","given":"Laurent","non-dropping-particle":"","parse-names":false,"suffix":""},{"dropping-particle":"","family"</vt:lpwstr>
  </property>
  <property fmtid="{D5CDD505-2E9C-101B-9397-08002B2CF9AE}" pid="857" name="Mendeley Recent Style Id 101_14">
    <vt:lpwstr>:"Brunet-Manquat","given":"Stéphanie","non-dropping-particle":"","parse-names":false,"suffix":""},{"dropping-particle":"","family":"Textoris","given":"Julien","non-dropping-particle":"","parse-names":false,"suffix":""},{"dropping-particle":"","family":"Pr</vt:lpwstr>
  </property>
  <property fmtid="{D5CDD505-2E9C-101B-9397-08002B2CF9AE}" pid="858" name="Mendeley Recent Style Id 101_15">
    <vt:lpwstr>ats","given":"Anne-Catherine","non-dropping-particle":"","parse-names":false,"suffix":""},{"dropping-particle":"","family":"Mertani","given":"Hichem C","non-dropping-particle":"","parse-names":false,"suffix":""},{"dropping-particle":"","family":"Dumontet"</vt:lpwstr>
  </property>
  <property fmtid="{D5CDD505-2E9C-101B-9397-08002B2CF9AE}" pid="859" name="Mendeley Recent Style Id 101_16">
    <vt:lpwstr>,"given":"Charles","non-dropping-particle":"","parse-names":false,"suffix":""},{"dropping-particle":"","family":"Diaz","given":"Jean-Jacques","non-dropping-particle":"","parse-names":false,"suffix":""}],"container-title":"PloS one","id":"ITEM-3","issue":"</vt:lpwstr>
  </property>
  <property fmtid="{D5CDD505-2E9C-101B-9397-08002B2CF9AE}" pid="860" name="Mendeley Recent Style Id 101_17">
    <vt:lpwstr>9","issued":{"date-parts":[["2009"]]},"page":"e7147","publisher":"Public Library of Science","title":"Dysregulation of ribosome biogenesis and translational capacity is associated with tumor progression of human breast cancer cells","type":"article-journa</vt:lpwstr>
  </property>
  <property fmtid="{D5CDD505-2E9C-101B-9397-08002B2CF9AE}" pid="861" name="Mendeley Recent Style Id 101_18">
    <vt:lpwstr>l","volume":"4"},"uris":["http://www.mendeley.com/documents/?uuid=90e9a15d-7fdc-4797-bc5d-a2249075a152","http://www.mendeley.com/documents/?uuid=ca4f4bb7-f0fc-4f59-b386-aa46f93fd95f"]}],"mendeley":{"formattedCitation":"(Belin et al., 2009; Deisenroth and </vt:lpwstr>
  </property>
  <property fmtid="{D5CDD505-2E9C-101B-9397-08002B2CF9AE}" pid="862" name="Mendeley Recent Style Id 101_19">
    <vt:lpwstr>Zhang, 2010; Vlachos and Muir, 2010)","plainTextFormattedCitation":"(Belin et al., 2009; Deisenroth and Zhang, 2010; Vlachos and Muir, 2010)","previouslyFormattedCitation":"(Belin et al., 2009; Deisenroth and Zhang, 2010; Vlachos and Muir, 2010)"},"proper</vt:lpwstr>
  </property>
  <property fmtid="{D5CDD505-2E9C-101B-9397-08002B2CF9AE}" pid="863" name="Mendeley Recent Style Id 101_20">
    <vt:lpwstr>ties":{"noteIndex":0},"schema":"https://github.com/citation-style-language/schema/raw/master/csl-citation.json"}</vt:lpwstr>
  </property>
  <property fmtid="{D5CDD505-2E9C-101B-9397-08002B2CF9AE}" pid="864" name="Mendeley Recent Style Name 101_1">
    <vt:lpwstr>(Belin et al., 2009; Deisenroth and Zhang, 2010; Vlachos and Muir, 2010)</vt:lpwstr>
  </property>
  <property fmtid="{D5CDD505-2E9C-101B-9397-08002B2CF9AE}" pid="865" name="Mendeley Recent Style Id 102_1">
    <vt:lpwstr>(Belin et al., 2009; Deisenroth and Zhang, 2010; Vlachos and Muir, 2010)</vt:lpwstr>
  </property>
  <property fmtid="{D5CDD505-2E9C-101B-9397-08002B2CF9AE}" pid="866" name="Mendeley Recent Style Name 102_1">
    <vt:lpwstr>(Belin et al., 2009; Deisenroth and Zhang, 2010; Vlachos and Muir, 2010)</vt:lpwstr>
  </property>
  <property fmtid="{D5CDD505-2E9C-101B-9397-08002B2CF9AE}" pid="867" name="Mendeley Recent Style Id 103_1">
    <vt:lpwstr>ADDIN CSL_CITATION {"citationItems":[{"id":"ITEM-1","itemData":{"ISSN":"0016-6731","author":[{"dropping-particle":"","family":"Cramton","given":"Sarah E","non-dropping-particle":"","parse-names":false,"suffix":""},{"dropping-particle":"","family":"Laski",</vt:lpwstr>
  </property>
  <property fmtid="{D5CDD505-2E9C-101B-9397-08002B2CF9AE}" pid="868" name="Mendeley Recent Style Id 103_2">
    <vt:lpwstr>"given":"Frank A","non-dropping-particle":"","parse-names":false,"suffix":""}],"container-title":"Genetics","id":"ITEM-1","issue":"4","issued":{"date-parts":[["1994"]]},"page":"1039-1048","publisher":"Genetics Soc America","title":"string of pearls encode</vt:lpwstr>
  </property>
  <property fmtid="{D5CDD505-2E9C-101B-9397-08002B2CF9AE}" pid="869" name="Mendeley Recent Style Id 103_3">
    <vt:lpwstr>s Drosophila ribosomal protein S2, has Minute-like characteristics, and is required during oogenesis.","type":"article-journal","volume":"137"},"uris":["http://www.mendeley.com/documents/?uuid=b797a7a9-3423-41bb-92fc-f7ff5e2aa0ef","http://www.mendeley.com</vt:lpwstr>
  </property>
  <property fmtid="{D5CDD505-2E9C-101B-9397-08002B2CF9AE}" pid="870" name="Mendeley Recent Style Id 103_4">
    <vt:lpwstr>/documents/?uuid=b2e97d60-39ef-47dd-94b9-73310ccfab4e"]}],"mendeley":{"formattedCitation":"(Cramton and Laski, 1994)","plainTextFormattedCitation":"(Cramton and Laski, 1994)","previouslyFormattedCitation":"(Cramton and Laski, 1994)"},"properties":{"noteIn</vt:lpwstr>
  </property>
  <property fmtid="{D5CDD505-2E9C-101B-9397-08002B2CF9AE}" pid="871" name="Mendeley Recent Style Id 103_5">
    <vt:lpwstr>dex":0},"schema":"https://github.com/citation-style-language/schema/raw/master/csl-citation.json"}</vt:lpwstr>
  </property>
  <property fmtid="{D5CDD505-2E9C-101B-9397-08002B2CF9AE}" pid="872" name="Mendeley Recent Style Name 103_1">
    <vt:lpwstr>(Cramton and Laski, 1994)</vt:lpwstr>
  </property>
  <property fmtid="{D5CDD505-2E9C-101B-9397-08002B2CF9AE}" pid="873" name="Mendeley Recent Style Id 104_1">
    <vt:lpwstr>(Cramton and Laski, 1994)</vt:lpwstr>
  </property>
  <property fmtid="{D5CDD505-2E9C-101B-9397-08002B2CF9AE}" pid="874" name="Mendeley Recent Style Name 104_1">
    <vt:lpwstr>(Cramton and Laski, 1994)</vt:lpwstr>
  </property>
  <property fmtid="{D5CDD505-2E9C-101B-9397-08002B2CF9AE}" pid="875" name="Mendeley Recent Style Id 105_1">
    <vt:lpwstr>ADDIN CSL_CITATION {"citationItems":[{"id":"ITEM-1","itemData":{"ISSN":"0016-6731","author":[{"dropping-particle":"","family":"Cramton","given":"Sarah E","non-dropping-particle":"","parse-names":false,"suffix":""},{"dropping-particle":"","family":"Laski",</vt:lpwstr>
  </property>
  <property fmtid="{D5CDD505-2E9C-101B-9397-08002B2CF9AE}" pid="876" name="Mendeley Recent Style Id 105_2">
    <vt:lpwstr>"given":"Frank A","non-dropping-particle":"","parse-names":false,"suffix":""}],"container-title":"Genetics","id":"ITEM-1","issue":"4","issued":{"date-parts":[["1994"]]},"page":"1039-1048","publisher":"Genetics Soc America","title":"string of pearls encode</vt:lpwstr>
  </property>
  <property fmtid="{D5CDD505-2E9C-101B-9397-08002B2CF9AE}" pid="877" name="Mendeley Recent Style Id 105_3">
    <vt:lpwstr>s Drosophila ribosomal protein S2, has Minute-like characteristics, and is required during oogenesis.","type":"article-journal","volume":"137"},"uris":["http://www.mendeley.com/documents/?uuid=b2e97d60-39ef-47dd-94b9-73310ccfab4e","http://www.mendeley.com</vt:lpwstr>
  </property>
  <property fmtid="{D5CDD505-2E9C-101B-9397-08002B2CF9AE}" pid="878" name="Mendeley Recent Style Id 105_4">
    <vt:lpwstr>/documents/?uuid=b797a7a9-3423-41bb-92fc-f7ff5e2aa0ef"]}],"mendeley":{"formattedCitation":"(Cramton and Laski, 1994)","plainTextFormattedCitation":"(Cramton and Laski, 1994)","previouslyFormattedCitation":"(Cramton and Laski, 1994)"},"properties":{"noteIn</vt:lpwstr>
  </property>
  <property fmtid="{D5CDD505-2E9C-101B-9397-08002B2CF9AE}" pid="879" name="Mendeley Recent Style Id 105_5">
    <vt:lpwstr>dex":0},"schema":"https://github.com/citation-style-language/schema/raw/master/csl-citation.json"}</vt:lpwstr>
  </property>
  <property fmtid="{D5CDD505-2E9C-101B-9397-08002B2CF9AE}" pid="880" name="Mendeley Recent Style Name 105_1">
    <vt:lpwstr>(Cramton and Laski, 1994)</vt:lpwstr>
  </property>
  <property fmtid="{D5CDD505-2E9C-101B-9397-08002B2CF9AE}" pid="881" name="Mendeley Recent Style Id 106_1">
    <vt:lpwstr>(Cramton and Laski, 1994)</vt:lpwstr>
  </property>
  <property fmtid="{D5CDD505-2E9C-101B-9397-08002B2CF9AE}" pid="882" name="Mendeley Recent Style Name 106_1">
    <vt:lpwstr>(Cramton and Laski, 1994)</vt:lpwstr>
  </property>
  <property fmtid="{D5CDD505-2E9C-101B-9397-08002B2CF9AE}" pid="883" name="Mendeley Recent Style Id 107_1">
    <vt:lpwstr>ADDIN CSL_CITATION {"citationItems":[{"id":"ITEM-1","itemData":{"ISSN":"0016-6731","author":[{"dropping-particle":"","family":"Sæbøe-Larssen","given":"Stein","non-dropping-particle":"","parse-names":false,"suffix":""},{"dropping-particle":"","family":"Lya</vt:lpwstr>
  </property>
  <property fmtid="{D5CDD505-2E9C-101B-9397-08002B2CF9AE}" pid="884" name="Mendeley Recent Style Id 107_2">
    <vt:lpwstr>mouri","given":"May","non-dropping-particle":"","parse-names":false,"suffix":""},{"dropping-particle":"","family":"Merriam","given":"John","non-dropping-particle":"","parse-names":false,"suffix":""},{"dropping-particle":"","family":"Oksvold","given":"Mort</vt:lpwstr>
  </property>
  <property fmtid="{D5CDD505-2E9C-101B-9397-08002B2CF9AE}" pid="885" name="Mendeley Recent Style Id 107_3">
    <vt:lpwstr>en P","non-dropping-particle":"","parse-names":false,"suffix":""},{"dropping-particle":"","family":"Lambertsson","given":"Andrew","non-dropping-particle":"","parse-names":false,"suffix":""}],"container-title":"Genetics","id":"ITEM-1","issue":"3","issued":</vt:lpwstr>
  </property>
  <property fmtid="{D5CDD505-2E9C-101B-9397-08002B2CF9AE}" pid="886" name="Mendeley Recent Style Id 107_4">
    <vt:lpwstr>{"date-parts":[["1998"]]},"page":"1215-1224","publisher":"Genetics Soc America","title":"Ribosomal protein insufficiency and the minute syndrome in Drosophila: a dose-response relationship","type":"article-journal","volume":"148"},"uris":["http://www.mend</vt:lpwstr>
  </property>
  <property fmtid="{D5CDD505-2E9C-101B-9397-08002B2CF9AE}" pid="887" name="Mendeley Recent Style Id 107_5">
    <vt:lpwstr>eley.com/documents/?uuid=d05c0677-7219-4035-a81d-112592089d68","http://www.mendeley.com/documents/?uuid=5cdafa71-80f8-4720-86d6-3d57dcd5ba23"]}],"mendeley":{"formattedCitation":"(Sæbøe-Larssen et al., 1998)","plainTextFormattedCitation":"(Sæbøe-Larssen et</vt:lpwstr>
  </property>
  <property fmtid="{D5CDD505-2E9C-101B-9397-08002B2CF9AE}" pid="888" name="Mendeley Recent Style Id 107_6">
    <vt:lpwstr> al., 1998)","previouslyFormattedCitation":"(Sæbøe-Larssen et al., 1998)"},"properties":{"noteIndex":0},"schema":"https://github.com/citation-style-language/schema/raw/master/csl-citation.json"}</vt:lpwstr>
  </property>
  <property fmtid="{D5CDD505-2E9C-101B-9397-08002B2CF9AE}" pid="889" name="Mendeley Recent Style Name 107_1">
    <vt:lpwstr>(Sæbøe-Larssen et al., 1998)</vt:lpwstr>
  </property>
  <property fmtid="{D5CDD505-2E9C-101B-9397-08002B2CF9AE}" pid="890" name="Mendeley Recent Style Id 108_1">
    <vt:lpwstr>(Sæbøe-Larssen et al., 1998)</vt:lpwstr>
  </property>
  <property fmtid="{D5CDD505-2E9C-101B-9397-08002B2CF9AE}" pid="891" name="Mendeley Recent Style Name 108_1">
    <vt:lpwstr>(Sæbøe-Larssen et al., 1998)</vt:lpwstr>
  </property>
  <property fmtid="{D5CDD505-2E9C-101B-9397-08002B2CF9AE}" pid="892" name="Mendeley Recent Style Id 109_1">
    <vt:lpwstr>ADDIN CSL_CITATION {"citationItems":[{"id":"ITEM-1","itemData":{"DOI":"10.1038/nrm3359","ISSN":"1471-0072","author":[{"dropping-particle":"","family":"Xue","given":"Shifeng","non-dropping-particle":"","parse-names":false,"suffix":""},{"dropping-particle":</vt:lpwstr>
  </property>
  <property fmtid="{D5CDD505-2E9C-101B-9397-08002B2CF9AE}" pid="893" name="Mendeley Recent Style Id 109_2">
    <vt:lpwstr>"","family":"Barna","given":"Maria","non-dropping-particle":"","parse-names":false,"suffix":""}],"container-title":"Nature Reviews Molecular Cell Biology","id":"ITEM-1","issue":"6","issued":{"date-parts":[["2012","5","23"]]},"page":"355-369","publisher":"</vt:lpwstr>
  </property>
  <property fmtid="{D5CDD505-2E9C-101B-9397-08002B2CF9AE}" pid="894" name="Mendeley Recent Style Id 109_3">
    <vt:lpwstr>Nature Publishing Group","title":"Specialized ribosomes: a new frontier in gene regulation and organismal biology","type":"article-journal","volume":"13"},"uris":["http://www.mendeley.com/documents/?uuid=2ca0f958-6c7f-4dab-b0f9-579dd13c56cf"]}],"mendeley"</vt:lpwstr>
  </property>
  <property fmtid="{D5CDD505-2E9C-101B-9397-08002B2CF9AE}" pid="895" name="Mendeley Recent Style Id 109_4">
    <vt:lpwstr>:{"formattedCitation":"(Xue and Barna, 2012)","plainTextFormattedCitation":"(Xue and Barna, 2012)","previouslyFormattedCitation":"(Xue and Barna, 2012)"},"properties":{"noteIndex":0},"schema":"https://github.com/citation-style-language/schema/raw/master/c</vt:lpwstr>
  </property>
  <property fmtid="{D5CDD505-2E9C-101B-9397-08002B2CF9AE}" pid="896" name="Mendeley Recent Style Id 109_5">
    <vt:lpwstr>sl-citation.json"}</vt:lpwstr>
  </property>
  <property fmtid="{D5CDD505-2E9C-101B-9397-08002B2CF9AE}" pid="897" name="Mendeley Recent Style Name 109_1">
    <vt:lpwstr>(Xue and Barna, 2012)</vt:lpwstr>
  </property>
  <property fmtid="{D5CDD505-2E9C-101B-9397-08002B2CF9AE}" pid="898" name="Mendeley Recent Style Id 110_1">
    <vt:lpwstr>(Xue and Barna, 2012)</vt:lpwstr>
  </property>
  <property fmtid="{D5CDD505-2E9C-101B-9397-08002B2CF9AE}" pid="899" name="Mendeley Recent Style Name 110_1">
    <vt:lpwstr>(Xue and Barna, 2012)</vt:lpwstr>
  </property>
  <property fmtid="{D5CDD505-2E9C-101B-9397-08002B2CF9AE}" pid="900" name="Mendeley Recent Style Id 111_1">
    <vt:lpwstr>ADDIN CSL_CITATION {"citationItems":[{"id":"ITEM-1","itemData":{"ISSN":"0012-1606","author":[{"dropping-particle":"","family":"Kai","given":"Toshie","non-dropping-particle":"","parse-names":false,"suffix":""},{"dropping-particle":"","family":"Williams","g</vt:lpwstr>
  </property>
  <property fmtid="{D5CDD505-2E9C-101B-9397-08002B2CF9AE}" pid="901" name="Mendeley Recent Style Id 111_2">
    <vt:lpwstr>iven":"Dianne","non-dropping-particle":"","parse-names":false,"suffix":""},{"dropping-particle":"","family":"Spradling","given":"Allan C","non-dropping-particle":"","parse-names":false,"suffix":""}],"container-title":"Developmental biology","id":"ITEM-1",</vt:lpwstr>
  </property>
  <property fmtid="{D5CDD505-2E9C-101B-9397-08002B2CF9AE}" pid="902" name="Mendeley Recent Style Id 111_3">
    <vt:lpwstr>"issue":"2","issued":{"date-parts":[["2005"]]},"page":"486-502","publisher":"Elsevier","title":"The expression profile of purified Drosophila germline stem cells","type":"article-journal","volume":"283"},"uris":["http://www.mendeley.com/documents/?uuid=d6</vt:lpwstr>
  </property>
  <property fmtid="{D5CDD505-2E9C-101B-9397-08002B2CF9AE}" pid="903" name="Mendeley Recent Style Id 111_4">
    <vt:lpwstr>89364d-44c9-4bf8-8ac4-8db4d167f849","http://www.mendeley.com/documents/?uuid=4c671015-a088-401a-a254-ac02561119e2"]}],"mendeley":{"formattedCitation":"(Kai et al., 2005)","plainTextFormattedCitation":"(Kai et al., 2005)","previouslyFormattedCitation":"(Ka</vt:lpwstr>
  </property>
  <property fmtid="{D5CDD505-2E9C-101B-9397-08002B2CF9AE}" pid="904" name="Mendeley Recent Style Id 111_5">
    <vt:lpwstr>i et al., 2005)"},"properties":{"noteIndex":0},"schema":"https://github.com/citation-style-language/schema/raw/master/csl-citation.json"}</vt:lpwstr>
  </property>
  <property fmtid="{D5CDD505-2E9C-101B-9397-08002B2CF9AE}" pid="905" name="Mendeley Recent Style Name 111_1">
    <vt:lpwstr>(Kai et al., 2005)</vt:lpwstr>
  </property>
  <property fmtid="{D5CDD505-2E9C-101B-9397-08002B2CF9AE}" pid="906" name="Mendeley Recent Style Id 112_1">
    <vt:lpwstr>(Kai et al., 2005)</vt:lpwstr>
  </property>
  <property fmtid="{D5CDD505-2E9C-101B-9397-08002B2CF9AE}" pid="907" name="Mendeley Recent Style Name 112_1">
    <vt:lpwstr>(Kai et al., 2005)</vt:lpwstr>
  </property>
  <property fmtid="{D5CDD505-2E9C-101B-9397-08002B2CF9AE}" pid="908" name="Mendeley Recent Style Id 113_1">
    <vt:lpwstr>ADDIN CSL_CITATION {"citationItems":[{"id":"ITEM-1","itemData":{"author":[{"dropping-particle":"","family":"Kong","given":"Jian","non-dropping-particle":"","parse-names":false,"suffix":""},{"dropping-particle":"","family":"Han","given":"Hong","non-droppin</vt:lpwstr>
  </property>
  <property fmtid="{D5CDD505-2E9C-101B-9397-08002B2CF9AE}" pid="909" name="Mendeley Recent Style Id 113_2">
    <vt:lpwstr>g-particle":"","parse-names":false,"suffix":""},{"dropping-particle":"","family":"Bergalet","given":"Julie","non-dropping-particle":"","parse-names":false,"suffix":""},{"dropping-particle":"","family":"Bouvrette","given":"Louis Philip Benoit","non-droppin</vt:lpwstr>
  </property>
  <property fmtid="{D5CDD505-2E9C-101B-9397-08002B2CF9AE}" pid="910" name="Mendeley Recent Style Id 113_3">
    <vt:lpwstr>g-particle":"","parse-names":false,"suffix":""},{"dropping-particle":"","family":"Hernández","given":"Greco","non-dropping-particle":"","parse-names":false,"suffix":""},{"dropping-particle":"","family":"Moon","given":"Nam-Sung","non-dropping-particle":"",</vt:lpwstr>
  </property>
  <property fmtid="{D5CDD505-2E9C-101B-9397-08002B2CF9AE}" pid="911" name="Mendeley Recent Style Id 113_4">
    <vt:lpwstr>"parse-names":false,"suffix":""},{"dropping-particle":"","family":"Vali","given":"Hojatollah","non-dropping-particle":"","parse-names":false,"suffix":""},{"dropping-particle":"","family":"Lécuyer","given":"Éric","non-dropping-particle":"","parse-names":fa</vt:lpwstr>
  </property>
  <property fmtid="{D5CDD505-2E9C-101B-9397-08002B2CF9AE}" pid="912" name="Mendeley Recent Style Id 113_5">
    <vt:lpwstr>lse,"suffix":""},{"dropping-particle":"","family":"Lasko","given":"Paul","non-dropping-particle":"","parse-names":false,"suffix":""}],"container-title":"bioRxiv","id":"ITEM-1","issued":{"date-parts":[["2019"]]},"page":"600502","publisher":"Cold Spring Har</vt:lpwstr>
  </property>
  <property fmtid="{D5CDD505-2E9C-101B-9397-08002B2CF9AE}" pid="913" name="Mendeley Recent Style Id 113_6">
    <vt:lpwstr>bor Laboratory","title":"Drosophila ribosomal protein S5b is essential for oogenesis and interacts with distinct RNAs","type":"article-journal"},"uris":["http://www.mendeley.com/documents/?uuid=9a885be7-a343-4f32-84b6-301c61fa751a","http://www.mendeley.co</vt:lpwstr>
  </property>
  <property fmtid="{D5CDD505-2E9C-101B-9397-08002B2CF9AE}" pid="914" name="Mendeley Recent Style Id 113_7">
    <vt:lpwstr>m/documents/?uuid=b4c37e0d-dd65-4a21-907a-1b8c774b2659"]}],"mendeley":{"formattedCitation":"(Kong et al., 2019)","plainTextFormattedCitation":"(Kong et al., 2019)","previouslyFormattedCitation":"(Kong et al., 2019)"},"properties":{"noteIndex":0},"schema":</vt:lpwstr>
  </property>
  <property fmtid="{D5CDD505-2E9C-101B-9397-08002B2CF9AE}" pid="915" name="Mendeley Recent Style Id 113_8">
    <vt:lpwstr>"https://github.com/citation-style-language/schema/raw/master/csl-citation.json"}</vt:lpwstr>
  </property>
  <property fmtid="{D5CDD505-2E9C-101B-9397-08002B2CF9AE}" pid="916" name="Mendeley Recent Style Name 113_1">
    <vt:lpwstr>(Kong et al., 2019)</vt:lpwstr>
  </property>
  <property fmtid="{D5CDD505-2E9C-101B-9397-08002B2CF9AE}" pid="917" name="Mendeley Recent Style Id 114_1">
    <vt:lpwstr>(Kong et al., 2019)</vt:lpwstr>
  </property>
  <property fmtid="{D5CDD505-2E9C-101B-9397-08002B2CF9AE}" pid="918" name="Mendeley Recent Style Name 114_1">
    <vt:lpwstr>(Kong et al., 2019)</vt:lpwstr>
  </property>
  <property fmtid="{D5CDD505-2E9C-101B-9397-08002B2CF9AE}" pid="919" name="Mendeley Recent Style Id 115_1">
    <vt:lpwstr>ADDIN CSL_CITATION {"citationItems":[{"id":"ITEM-1","itemData":{"ISSN":"0022-2836","author":[{"dropping-particle":"","family":"Dinman","given":"Jonathan D","non-dropping-particle":"","parse-names":false,"suffix":""}],"container-title":"Journal of molecula</vt:lpwstr>
  </property>
  <property fmtid="{D5CDD505-2E9C-101B-9397-08002B2CF9AE}" pid="920" name="Mendeley Recent Style Id 115_2">
    <vt:lpwstr>r biology","id":"ITEM-1","issue":"10","issued":{"date-parts":[["2016"]]},"page":"2186-2194","publisher":"Elsevier","title":"Pathways to specialized ribosomes: the Brussels lecture","type":"article-journal","volume":"428"},"uris":["http://www.mendeley.com/</vt:lpwstr>
  </property>
  <property fmtid="{D5CDD505-2E9C-101B-9397-08002B2CF9AE}" pid="921" name="Mendeley Recent Style Id 115_3">
    <vt:lpwstr>documents/?uuid=75e02c2e-6d84-4cbb-ba63-7d44721e4c97","http://www.mendeley.com/documents/?uuid=2507d7d9-48ed-498f-aa61-106ce21e7235"]}],"mendeley":{"formattedCitation":"(Dinman, 2016)","plainTextFormattedCitation":"(Dinman, 2016)","previouslyFormattedCita</vt:lpwstr>
  </property>
  <property fmtid="{D5CDD505-2E9C-101B-9397-08002B2CF9AE}" pid="922" name="Mendeley Recent Style Id 115_4">
    <vt:lpwstr>tion":"(Dinman, 2016)"},"properties":{"noteIndex":0},"schema":"https://github.com/citation-style-language/schema/raw/master/csl-citation.json"}</vt:lpwstr>
  </property>
  <property fmtid="{D5CDD505-2E9C-101B-9397-08002B2CF9AE}" pid="923" name="Mendeley Recent Style Name 115_1">
    <vt:lpwstr>(Dinman, 2016)</vt:lpwstr>
  </property>
  <property fmtid="{D5CDD505-2E9C-101B-9397-08002B2CF9AE}" pid="924" name="Mendeley Recent Style Id 116_1">
    <vt:lpwstr>(Dinman, 2016)</vt:lpwstr>
  </property>
  <property fmtid="{D5CDD505-2E9C-101B-9397-08002B2CF9AE}" pid="925" name="Mendeley Recent Style Name 116_1">
    <vt:lpwstr>(Dinman, 2016)</vt:lpwstr>
  </property>
  <property fmtid="{D5CDD505-2E9C-101B-9397-08002B2CF9AE}" pid="926" name="Mendeley Recent Style Id 117_1">
    <vt:lpwstr>ADDIN CSL_CITATION {"citationItems":[{"id":"ITEM-1","itemData":{"ISSN":"0092-8674","author":[{"dropping-particle":"","family":"Wullschleger","given":"Stephan","non-dropping-particle":"","parse-names":false,"suffix":""},{"dropping-particle":"","family":"Lo</vt:lpwstr>
  </property>
  <property fmtid="{D5CDD505-2E9C-101B-9397-08002B2CF9AE}" pid="927" name="Mendeley Recent Style Id 117_2">
    <vt:lpwstr>ewith","given":"Robbie","non-dropping-particle":"","parse-names":false,"suffix":""},{"dropping-particle":"","family":"Hall","given":"Michael N","non-dropping-particle":"","parse-names":false,"suffix":""}],"container-title":"Cell","id":"ITEM-1","issue":"3"</vt:lpwstr>
  </property>
  <property fmtid="{D5CDD505-2E9C-101B-9397-08002B2CF9AE}" pid="928" name="Mendeley Recent Style Id 117_3">
    <vt:lpwstr>,"issued":{"date-parts":[["2006"]]},"page":"471-484","publisher":"Elsevier","title":"TOR signaling in growth and metabolism","type":"article-journal","volume":"124"},"uris":["http://www.mendeley.com/documents/?uuid=458e53f8-4482-4fee-9848-b76884d16dd6","h</vt:lpwstr>
  </property>
  <property fmtid="{D5CDD505-2E9C-101B-9397-08002B2CF9AE}" pid="929" name="Mendeley Recent Style Id 117_4">
    <vt:lpwstr>ttp://www.mendeley.com/documents/?uuid=0a501e51-34f5-481f-a54c-17a34f92481e"]}],"mendeley":{"formattedCitation":"(Wullschleger et al., 2006)","plainTextFormattedCitation":"(Wullschleger et al., 2006)","previouslyFormattedCitation":"(Wullschleger et al., 2</vt:lpwstr>
  </property>
  <property fmtid="{D5CDD505-2E9C-101B-9397-08002B2CF9AE}" pid="930" name="Mendeley Recent Style Id 117_5">
    <vt:lpwstr>006)"},"properties":{"noteIndex":0},"schema":"https://github.com/citation-style-language/schema/raw/master/csl-citation.json"}</vt:lpwstr>
  </property>
  <property fmtid="{D5CDD505-2E9C-101B-9397-08002B2CF9AE}" pid="931" name="Mendeley Recent Style Name 117_1">
    <vt:lpwstr>(Wullschleger et al., 2006)</vt:lpwstr>
  </property>
  <property fmtid="{D5CDD505-2E9C-101B-9397-08002B2CF9AE}" pid="932" name="Mendeley Recent Style Id 118_1">
    <vt:lpwstr>(Wullschleger et al., 2006)</vt:lpwstr>
  </property>
  <property fmtid="{D5CDD505-2E9C-101B-9397-08002B2CF9AE}" pid="933" name="Mendeley Recent Style Name 118_1">
    <vt:lpwstr>(Wullschleger et al., 2006)</vt:lpwstr>
  </property>
  <property fmtid="{D5CDD505-2E9C-101B-9397-08002B2CF9AE}" pid="934" name="Mendeley Recent Style Id 119_1">
    <vt:lpwstr>ADDIN CSL_CITATION {"citationItems":[{"id":"ITEM-1","itemData":{"ISSN":"0092-8674","author":[{"dropping-particle":"","family":"Wullschleger","given":"Stephan","non-dropping-particle":"","parse-names":false,"suffix":""},{"dropping-particle":"","family":"Lo</vt:lpwstr>
  </property>
  <property fmtid="{D5CDD505-2E9C-101B-9397-08002B2CF9AE}" pid="935" name="Mendeley Recent Style Id 119_2">
    <vt:lpwstr>ewith","given":"Robbie","non-dropping-particle":"","parse-names":false,"suffix":""},{"dropping-particle":"","family":"Hall","given":"Michael N","non-dropping-particle":"","parse-names":false,"suffix":""}],"container-title":"Cell","id":"ITEM-1","issue":"3"</vt:lpwstr>
  </property>
  <property fmtid="{D5CDD505-2E9C-101B-9397-08002B2CF9AE}" pid="936" name="Mendeley Recent Style Id 119_3">
    <vt:lpwstr>,"issued":{"date-parts":[["2006"]]},"page":"471-484","publisher":"Elsevier","title":"TOR signaling in growth and metabolism","type":"article-journal","volume":"124"},"uris":["http://www.mendeley.com/documents/?uuid=0a501e51-34f5-481f-a54c-17a34f92481e","h</vt:lpwstr>
  </property>
  <property fmtid="{D5CDD505-2E9C-101B-9397-08002B2CF9AE}" pid="937" name="Mendeley Recent Style Id 119_4">
    <vt:lpwstr>ttp://www.mendeley.com/documents/?uuid=458e53f8-4482-4fee-9848-b76884d16dd6"]}],"mendeley":{"formattedCitation":"(Wullschleger et al., 2006)","plainTextFormattedCitation":"(Wullschleger et al., 2006)","previouslyFormattedCitation":"(Wullschleger et al., 2</vt:lpwstr>
  </property>
  <property fmtid="{D5CDD505-2E9C-101B-9397-08002B2CF9AE}" pid="938" name="Mendeley Recent Style Id 119_5">
    <vt:lpwstr>006)"},"properties":{"noteIndex":0},"schema":"https://github.com/citation-style-language/schema/raw/master/csl-citation.json"}</vt:lpwstr>
  </property>
  <property fmtid="{D5CDD505-2E9C-101B-9397-08002B2CF9AE}" pid="939" name="Mendeley Recent Style Name 119_1">
    <vt:lpwstr>(Wullschleger et al., 2006)</vt:lpwstr>
  </property>
  <property fmtid="{D5CDD505-2E9C-101B-9397-08002B2CF9AE}" pid="940" name="Mendeley Recent Style Id 120_1">
    <vt:lpwstr>(Wullschleger et al., 2006)</vt:lpwstr>
  </property>
  <property fmtid="{D5CDD505-2E9C-101B-9397-08002B2CF9AE}" pid="941" name="Mendeley Recent Style Name 120_1">
    <vt:lpwstr>(Wullschleger et al., 2006)</vt:lpwstr>
  </property>
  <property fmtid="{D5CDD505-2E9C-101B-9397-08002B2CF9AE}" pid="942" name="Mendeley Recent Style Id 121_1">
    <vt:lpwstr>ADDIN CSL_CITATION {"citationItems":[{"id":"ITEM-1","itemData":{"ISSN":"1476-4679","author":[{"dropping-particle":"","family":"Kim","given":"Eunjung","non-dropping-particle":"","parse-names":false,"suffix":""},{"dropping-particle":"","family":"Goraksha-Hi</vt:lpwstr>
  </property>
  <property fmtid="{D5CDD505-2E9C-101B-9397-08002B2CF9AE}" pid="943" name="Mendeley Recent Style Id 121_2">
    <vt:lpwstr>cks","given":"Pankuri","non-dropping-particle":"","parse-names":false,"suffix":""},{"dropping-particle":"","family":"Li","given":"Li","non-dropping-particle":"","parse-names":false,"suffix":""},{"dropping-particle":"","family":"Neufeld","given":"Thomas P"</vt:lpwstr>
  </property>
  <property fmtid="{D5CDD505-2E9C-101B-9397-08002B2CF9AE}" pid="944" name="Mendeley Recent Style Id 121_3">
    <vt:lpwstr>,"non-dropping-particle":"","parse-names":false,"suffix":""},{"dropping-particle":"","family":"Guan","given":"Kun-Liang","non-dropping-particle":"","parse-names":false,"suffix":""}],"container-title":"Nature cell biology","id":"ITEM-1","issue":"8","issued</vt:lpwstr>
  </property>
  <property fmtid="{D5CDD505-2E9C-101B-9397-08002B2CF9AE}" pid="945" name="Mendeley Recent Style Id 121_4">
    <vt:lpwstr>":{"date-parts":[["2008"]]},"page":"935","publisher":"Nature Publishing Group","title":"Regulation of TORC1 by Rag GTPases in nutrient response","type":"article-journal","volume":"10"},"uris":["http://www.mendeley.com/documents/?uuid=7d4174cb-a3c1-4e15-9d</vt:lpwstr>
  </property>
  <property fmtid="{D5CDD505-2E9C-101B-9397-08002B2CF9AE}" pid="946" name="Mendeley Recent Style Id 121_5">
    <vt:lpwstr>6f-525d9db13f2a","http://www.mendeley.com/documents/?uuid=35ae6ae7-0f98-46e9-89f4-c420a4a381f7"]},{"id":"ITEM-2","itemData":{"DOI":"10.1042/BJ20110892","abstract":"The ribosomal protein S6K (S6 kinase) represents an extensively studied effector of the TOR</vt:lpwstr>
  </property>
  <property fmtid="{D5CDD505-2E9C-101B-9397-08002B2CF9AE}" pid="947" name="Mendeley Recent Style Id 121_6">
    <vt:lpwstr>C1 [TOR (target of rapamycin) complex 1], which possesses important yet incompletely defined roles in cellular and organismal physiology. TORC1 functions as an environmental sensor by integrating signals derived from diverse environmental cues to promote </vt:lpwstr>
  </property>
  <property fmtid="{D5CDD505-2E9C-101B-9397-08002B2CF9AE}" pid="948" name="Mendeley Recent Style Id 121_7">
    <vt:lpwstr>anabolic and inhibit catabolic cellular functions. mTORC1 (mammalian TORC1) phosphorylates and activates S6K1 and S6K2, whose first identified substrate was rpS6 (ribosomal protein S6), a component of the 40S ribosome. Studies over the past decade have un</vt:lpwstr>
  </property>
  <property fmtid="{D5CDD505-2E9C-101B-9397-08002B2CF9AE}" pid="949" name="Mendeley Recent Style Id 121_8">
    <vt:lpwstr>covered a number of additional S6K1 substrates, revealing multiple levels at which the mTORC1–S6K1 axis regulates cell physiology. The results thus far indicate that the mTORC1–S6K1 axis controls fundamental cellular processes, including transcription, tr</vt:lpwstr>
  </property>
  <property fmtid="{D5CDD505-2E9C-101B-9397-08002B2CF9AE}" pid="950" name="Mendeley Recent Style Id 121_9">
    <vt:lpwstr>anslation, protein and lipid synthesis, cell growth/size and cell metabolism. In the present review we summarize the regulation of S6Ks, their cellular substrates and functions, and their integration within rapidly expanding mTOR (mammalian TOR) signallin</vt:lpwstr>
  </property>
  <property fmtid="{D5CDD505-2E9C-101B-9397-08002B2CF9AE}" pid="951" name="Mendeley Recent Style Id 121_10">
    <vt:lpwstr>g networks. Although our understanding of the role of mTORC1– S6K1 signalling in physiology remains in its infancy, evidence indicates that this signalling axis controls, at least in part, glucose homoeostasis, insulin sensitivity, adipocyte metabolism, b</vt:lpwstr>
  </property>
  <property fmtid="{D5CDD505-2E9C-101B-9397-08002B2CF9AE}" pid="952" name="Mendeley Recent Style Id 121_11">
    <vt:lpwstr>ody mass and energy balance, tissue and organ size, learning, memory and aging. As dysregulation of this signalling axis contributes to diverse disease states, improved understanding of S6K regulation and function within mTOR signalling networks may enabl</vt:lpwstr>
  </property>
  <property fmtid="{D5CDD505-2E9C-101B-9397-08002B2CF9AE}" pid="953" name="Mendeley Recent Style Id 121_12">
    <vt:lpwstr>e the development of novel therapeutics.","author":[{"dropping-particle":"","family":"Magnuson","given":"Brian","non-dropping-particle":"","parse-names":false,"suffix":""},{"dropping-particle":"","family":"Ekim","given":"Bilgen","non-dropping-particle":""</vt:lpwstr>
  </property>
  <property fmtid="{D5CDD505-2E9C-101B-9397-08002B2CF9AE}" pid="954" name="Mendeley Recent Style Id 121_13">
    <vt:lpwstr>,"parse-names":false,"suffix":""},{"dropping-particle":"","family":"Fingar","given":"Diane C","non-dropping-particle":"","parse-names":false,"suffix":""}],"container-title":"Biochem. J","id":"ITEM-2","issued":{"date-parts":[["2012"]]},"page":"1-21","title</vt:lpwstr>
  </property>
  <property fmtid="{D5CDD505-2E9C-101B-9397-08002B2CF9AE}" pid="955" name="Mendeley Recent Style Id 121_14">
    <vt:lpwstr>":"Regulation and function of ribosomal protein S6 kinase (S6K) within mTOR signalling networks","type":"article-journal","volume":"441"},"uris":["http://www.mendeley.com/documents/?uuid=7233e292-2782-38be-a118-4b55fa5508c8","http://www.mendeley.com/docum</vt:lpwstr>
  </property>
  <property fmtid="{D5CDD505-2E9C-101B-9397-08002B2CF9AE}" pid="956" name="Mendeley Recent Style Id 121_15">
    <vt:lpwstr>ents/?uuid=5f53e3b2-fd7a-4e5b-90ba-29bb55931aa1"]},{"id":"ITEM-3","itemData":{"DOI":"10.1038/s41467-019-09943-y","abstract":"Organisms adapt their metabolism and growth to the availability of nutrients and oxygen, which are essential for development, yet </vt:lpwstr>
  </property>
  <property fmtid="{D5CDD505-2E9C-101B-9397-08002B2CF9AE}" pid="957" name="Mendeley Recent Style Id 121_16">
    <vt:lpwstr>the mechanisms by which this adaptation occurs are not fully understood. Here we describe an RNAi-based body-size screen in &lt;i&gt;Drosophila&lt;/i&gt; to identify such mechanisms. Among the strongest hits is the fibroblast growth factor receptor homolog &lt;i&gt;breathl</vt:lpwstr>
  </property>
  <property fmtid="{D5CDD505-2E9C-101B-9397-08002B2CF9AE}" pid="958" name="Mendeley Recent Style Id 121_17">
    <vt:lpwstr>ess&lt;/i&gt; necessary for proper development of the tracheal airway system. &lt;i&gt;Breathless&lt;/i&gt; deficiency results in tissue hypoxia, sensed primarily in this context by the fat tissue through HIF-1a prolyl hydroxylase (Hph). The fat relays its hypoxic status t</vt:lpwstr>
  </property>
  <property fmtid="{D5CDD505-2E9C-101B-9397-08002B2CF9AE}" pid="959" name="Mendeley Recent Style Id 121_18">
    <vt:lpwstr>hrough release of one or more HIF-1a-dependent humoral factors that inhibit insulin secretion from the brain, thereby restricting systemic growth. Independently of HIF-1a, Hph is also required for nutrient-dependent Target-of-rapamycin (Tor) activation. O</vt:lpwstr>
  </property>
  <property fmtid="{D5CDD505-2E9C-101B-9397-08002B2CF9AE}" pid="960" name="Mendeley Recent Style Id 121_19">
    <vt:lpwstr>ur findings show that the fat tissue acts as the primary sensor of nutrient and oxygen levels, directing adaptation of organismal metabolism and growth to environmental conditions.","author":[{"dropping-particle":"","family":"Texada","given":"Michael J.",</vt:lpwstr>
  </property>
  <property fmtid="{D5CDD505-2E9C-101B-9397-08002B2CF9AE}" pid="961" name="Mendeley Recent Style Id 121_20">
    <vt:lpwstr>"non-dropping-particle":"","parse-names":false,"suffix":""},{"dropping-particle":"","family":"Jørgensen","given":"Anne F.","non-dropping-particle":"","parse-names":false,"suffix":""},{"dropping-particle":"","family":"Christensen","given":"Christian F.","n</vt:lpwstr>
  </property>
  <property fmtid="{D5CDD505-2E9C-101B-9397-08002B2CF9AE}" pid="962" name="Mendeley Recent Style Id 121_21">
    <vt:lpwstr>on-dropping-particle":"","parse-names":false,"suffix":""},{"dropping-particle":"","family":"Koyama","given":"Takashi","non-dropping-particle":"","parse-names":false,"suffix":""},{"dropping-particle":"","family":"Malita","given":"Alina","non-dropping-parti</vt:lpwstr>
  </property>
  <property fmtid="{D5CDD505-2E9C-101B-9397-08002B2CF9AE}" pid="963" name="Mendeley Recent Style Id 121_22">
    <vt:lpwstr>cle":"","parse-names":false,"suffix":""},{"dropping-particle":"","family":"Smith","given":"Daniel K.","non-dropping-particle":"","parse-names":false,"suffix":""},{"dropping-particle":"","family":"Marple","given":"Dylan F. M.","non-dropping-particle":"","p</vt:lpwstr>
  </property>
  <property fmtid="{D5CDD505-2E9C-101B-9397-08002B2CF9AE}" pid="964" name="Mendeley Recent Style Id 121_23">
    <vt:lpwstr>arse-names":false,"suffix":""},{"dropping-particle":"","family":"Danielsen","given":"E. Thomas","non-dropping-particle":"","parse-names":false,"suffix":""},{"dropping-particle":"","family":"Petersen","given":"Sine K.","non-dropping-particle":"","parse-nam</vt:lpwstr>
  </property>
  <property fmtid="{D5CDD505-2E9C-101B-9397-08002B2CF9AE}" pid="965" name="Mendeley Recent Style Id 121_24">
    <vt:lpwstr>es":false,"suffix":""},{"dropping-particle":"","family":"Hansen","given":"Jakob L.","non-dropping-particle":"","parse-names":false,"suffix":""},{"dropping-particle":"","family":"Halberg","given":"Kenneth A.","non-dropping-particle":"","parse-names":false,</vt:lpwstr>
  </property>
  <property fmtid="{D5CDD505-2E9C-101B-9397-08002B2CF9AE}" pid="966" name="Mendeley Recent Style Id 121_25">
    <vt:lpwstr>"suffix":""},{"dropping-particle":"","family":"Rewitz","given":"Kim F.","non-dropping-particle":"","parse-names":false,"suffix":""}],"container-title":"Nature Communications","id":"ITEM-3","issued":{"date-parts":[["0"]]},"title":"A fat-tissue sensor coupl</vt:lpwstr>
  </property>
  <property fmtid="{D5CDD505-2E9C-101B-9397-08002B2CF9AE}" pid="967" name="Mendeley Recent Style Id 121_26">
    <vt:lpwstr>es growth to oxygen availability by remotely controlling insulin secretion","type":"article-journal"},"uris":["http://www.mendeley.com/documents/?uuid=ef5c3757-fc2f-33bf-b7b2-8450bb86c968","http://www.mendeley.com/documents/?uuid=60d349d2-ceaa-4fff-ac17-1</vt:lpwstr>
  </property>
  <property fmtid="{D5CDD505-2E9C-101B-9397-08002B2CF9AE}" pid="968" name="Mendeley Recent Style Id 121_27">
    <vt:lpwstr>0d7016ae8b1"]}],"mendeley":{"formattedCitation":"(Kim et al., 2008; Magnuson et al., 2012; Texada et al., n.d.)","plainTextFormattedCitation":"(Kim et al., 2008; Magnuson et al., 2012; Texada et al., n.d.)","previouslyFormattedCitation":"(Kim et al., 2008</vt:lpwstr>
  </property>
  <property fmtid="{D5CDD505-2E9C-101B-9397-08002B2CF9AE}" pid="969" name="Mendeley Recent Style Id 121_28">
    <vt:lpwstr>; Magnuson et al., 2012; Texada et al., n.d.)"},"properties":{"noteIndex":0},"schema":"https://github.com/citation-style-language/schema/raw/master/csl-citation.json"}</vt:lpwstr>
  </property>
  <property fmtid="{D5CDD505-2E9C-101B-9397-08002B2CF9AE}" pid="970" name="Mendeley Recent Style Name 121_1">
    <vt:lpwstr>(Kim et al., 2008; Magnuson et al., 2012; Texada et al., n.d.)</vt:lpwstr>
  </property>
  <property fmtid="{D5CDD505-2E9C-101B-9397-08002B2CF9AE}" pid="971" name="Mendeley Recent Style Id 122_1">
    <vt:lpwstr>(Kim et al., 2008; Magnuson et al., 2012; Texada et al., n.d.)</vt:lpwstr>
  </property>
  <property fmtid="{D5CDD505-2E9C-101B-9397-08002B2CF9AE}" pid="972" name="Mendeley Recent Style Name 122_1">
    <vt:lpwstr>(Kim et al., 2008; Magnuson et al., 2012; Texada et al., n.d.)</vt:lpwstr>
  </property>
  <property fmtid="{D5CDD505-2E9C-101B-9397-08002B2CF9AE}" pid="973" name="Mendeley Recent Style Id 123_1">
    <vt:lpwstr>ADDIN CSL_CITATION {"citationItems":[{"id":"ITEM-1","itemData":{"ISSN":"1550-4131","author":[{"dropping-particle":"","family":"Martin","given":"Dietmar E","non-dropping-particle":"","parse-names":false,"suffix":""},{"dropping-particle":"","family":"Powers</vt:lpwstr>
  </property>
  <property fmtid="{D5CDD505-2E9C-101B-9397-08002B2CF9AE}" pid="974" name="Mendeley Recent Style Id 123_2">
    <vt:lpwstr>","given":"Ted","non-dropping-particle":"","parse-names":false,"suffix":""},{"dropping-particle":"","family":"Hall","given":"Michael N","non-dropping-particle":"","parse-names":false,"suffix":""}],"container-title":"Cell metabolism","id":"ITEM-1","issue":</vt:lpwstr>
  </property>
  <property fmtid="{D5CDD505-2E9C-101B-9397-08002B2CF9AE}" pid="975" name="Mendeley Recent Style Id 123_3">
    <vt:lpwstr>"4","issued":{"date-parts":[["2006"]]},"page":"259-260","publisher":"Elsevier","title":"Regulation of ribosome biogenesis: where is TOR?","type":"article-journal","volume":"4"},"uris":["http://www.mendeley.com/documents/?uuid=43a99dc2-e11b-46b7-aac8-922a8</vt:lpwstr>
  </property>
  <property fmtid="{D5CDD505-2E9C-101B-9397-08002B2CF9AE}" pid="976" name="Mendeley Recent Style Id 123_4">
    <vt:lpwstr>592e376","http://www.mendeley.com/documents/?uuid=2de5b96c-1edd-49b4-b66a-c32461c61203"]},{"id":"ITEM-2","itemData":{"DOI":"10.1083/jcb.200709044","ISSN":"00219525","PMID":"18086911","abstract":"Synthesis of ribosomal RNA (rRNA) is a key step in ribosome </vt:lpwstr>
  </property>
  <property fmtid="{D5CDD505-2E9C-101B-9397-08002B2CF9AE}" pid="977" name="Mendeley Recent Style Id 123_5">
    <vt:lpwstr>biogenesis and is essential for cell growth. Few studies, however, have investigated rRNA synthesis regulation in vivo in multicellular organisms. Here, we present a genetic analysis of transcription initiation factor IA (TIF-IA), a conserved RNA polymera</vt:lpwstr>
  </property>
  <property fmtid="{D5CDD505-2E9C-101B-9397-08002B2CF9AE}" pid="978" name="Mendeley Recent Style Id 123_6">
    <vt:lpwstr>se I transcription factor. Drosophila melanogaster Tif-IA(-/-) mutants have reduced levels of rRNA synthesis and sustain a developmental arrest caused by a block in cellular growth. We find that the target of rapamycin (TOR) pathway regulates TIF-IA recru</vt:lpwstr>
  </property>
  <property fmtid="{D5CDD505-2E9C-101B-9397-08002B2CF9AE}" pid="979" name="Mendeley Recent Style Id 123_7">
    <vt:lpwstr>itment to rDNA. Furthermore, we show that the TOR pathway regulates rRNA synthesis in vivo and that TIF-IA overexpression can maintain rRNA transcription when TOR activity is reduced in developing larvae. We propose that TIF-IA acts in vivo as a downstrea</vt:lpwstr>
  </property>
  <property fmtid="{D5CDD505-2E9C-101B-9397-08002B2CF9AE}" pid="980" name="Mendeley Recent Style Id 123_8">
    <vt:lpwstr>m growth-regulatory target of the TOR pathway. Overexpression of TIF-IA also elevates levels of both 5S RNA and messenger RNAs encoding ribosomal proteins. Stimulation of rRNA synthesis by TIF-IA may therefore provide a feed-forward mechanism to coregulat</vt:lpwstr>
  </property>
  <property fmtid="{D5CDD505-2E9C-101B-9397-08002B2CF9AE}" pid="981" name="Mendeley Recent Style Id 123_9">
    <vt:lpwstr>e the levels of other ribosome components.","author":[{"dropping-particle":"","family":"Grewal","given":"Savraj S","non-dropping-particle":"","parse-names":false,"suffix":""},{"dropping-particle":"","family":"Evans","given":"Justin R","non-dropping-partic</vt:lpwstr>
  </property>
  <property fmtid="{D5CDD505-2E9C-101B-9397-08002B2CF9AE}" pid="982" name="Mendeley Recent Style Id 123_10">
    <vt:lpwstr>le":"","parse-names":false,"suffix":""},{"dropping-particle":"","family":"Edgar","given":"Bruce A","non-dropping-particle":"","parse-names":false,"suffix":""}],"container-title":"Journal of Cell Biology","id":"ITEM-2","issue":"6","issued":{"date-parts":[[</vt:lpwstr>
  </property>
  <property fmtid="{D5CDD505-2E9C-101B-9397-08002B2CF9AE}" pid="983" name="Mendeley Recent Style Id 123_11">
    <vt:lpwstr>"2007","12"]]},"page":"1105-1113","publisher":"Rockefeller University Press","title":"Drosophila TIF-IA is required for ribosome synthesis and cell growth and is regulated by the TOR pathway","type":"article-journal","volume":"179"},"uris":["http://www.me</vt:lpwstr>
  </property>
  <property fmtid="{D5CDD505-2E9C-101B-9397-08002B2CF9AE}" pid="984" name="Mendeley Recent Style Id 123_12">
    <vt:lpwstr>ndeley.com/documents/?uuid=61057707-1b99-3838-bc39-57ffc112a513","http://www.mendeley.com/documents/?uuid=91c18d41-ee6d-49a1-a733-2d3f04edfad6"]},{"id":"ITEM-3","itemData":{"DOI":"10.1042/BJ20110892","abstract":"The ribosomal protein S6K (S6 kinase) repre</vt:lpwstr>
  </property>
  <property fmtid="{D5CDD505-2E9C-101B-9397-08002B2CF9AE}" pid="985" name="Mendeley Recent Style Id 123_13">
    <vt:lpwstr>sents an extensively studied effector of the TORC1 [TOR (target of rapamycin) complex 1], which possesses important yet incompletely defined roles in cellular and organismal physiology. TORC1 functions as an environmental sensor by integrating signals der</vt:lpwstr>
  </property>
  <property fmtid="{D5CDD505-2E9C-101B-9397-08002B2CF9AE}" pid="986" name="Mendeley Recent Style Id 123_14">
    <vt:lpwstr>ived from diverse environmental cues to promote anabolic and inhibit catabolic cellular functions. mTORC1 (mammalian TORC1) phosphorylates and activates S6K1 and S6K2, whose first identified substrate was rpS6 (ribosomal protein S6), a component of the 40</vt:lpwstr>
  </property>
  <property fmtid="{D5CDD505-2E9C-101B-9397-08002B2CF9AE}" pid="987" name="Mendeley Recent Style Id 123_15">
    <vt:lpwstr>S ribosome. Studies over the past decade have uncovered a number of additional S6K1 substrates, revealing multiple levels at which the mTORC1–S6K1 axis regulates cell physiology. The results thus far indicate that the mTORC1–S6K1 axis controls fundamental</vt:lpwstr>
  </property>
  <property fmtid="{D5CDD505-2E9C-101B-9397-08002B2CF9AE}" pid="988" name="Mendeley Recent Style Id 123_16">
    <vt:lpwstr> cellular processes, including transcription, translation, protein and lipid synthesis, cell growth/size and cell metabolism. In the present review we summarize the regulation of S6Ks, their cellular substrates and functions, and their integration within </vt:lpwstr>
  </property>
  <property fmtid="{D5CDD505-2E9C-101B-9397-08002B2CF9AE}" pid="989" name="Mendeley Recent Style Id 123_17">
    <vt:lpwstr>rapidly expanding mTOR (mammalian TOR) signalling networks. Although our understanding of the role of mTORC1– S6K1 signalling in physiology remains in its infancy, evidence indicates that this signalling axis controls, at least in part, glucose homoeostas</vt:lpwstr>
  </property>
  <property fmtid="{D5CDD505-2E9C-101B-9397-08002B2CF9AE}" pid="990" name="Mendeley Recent Style Id 123_18">
    <vt:lpwstr>is, insulin sensitivity, adipocyte metabolism, body mass and energy balance, tissue and organ size, learning, memory and aging. As dysregulation of this signalling axis contributes to diverse disease states, improved understanding of S6K regulation and fu</vt:lpwstr>
  </property>
  <property fmtid="{D5CDD505-2E9C-101B-9397-08002B2CF9AE}" pid="991" name="Mendeley Recent Style Id 123_19">
    <vt:lpwstr>nction within mTOR signalling networks may enable the development of novel therapeutics.","author":[{"dropping-particle":"","family":"Magnuson","given":"Brian","non-dropping-particle":"","parse-names":false,"suffix":""},{"dropping-particle":"","family":"E</vt:lpwstr>
  </property>
  <property fmtid="{D5CDD505-2E9C-101B-9397-08002B2CF9AE}" pid="992" name="Mendeley Recent Style Id 123_20">
    <vt:lpwstr>kim","given":"Bilgen","non-dropping-particle":"","parse-names":false,"suffix":""},{"dropping-particle":"","family":"Fingar","given":"Diane C","non-dropping-particle":"","parse-names":false,"suffix":""}],"container-title":"Biochem. J","id":"ITEM-3","issued</vt:lpwstr>
  </property>
  <property fmtid="{D5CDD505-2E9C-101B-9397-08002B2CF9AE}" pid="993" name="Mendeley Recent Style Id 123_21">
    <vt:lpwstr>":{"date-parts":[["2012"]]},"page":"1-21","title":"Regulation and function of ribosomal protein S6 kinase (S6K) within mTOR signalling networks","type":"article-journal","volume":"441"},"uris":["http://www.mendeley.com/documents/?uuid=5f53e3b2-fd7a-4e5b-9</vt:lpwstr>
  </property>
  <property fmtid="{D5CDD505-2E9C-101B-9397-08002B2CF9AE}" pid="994" name="Mendeley Recent Style Id 123_22">
    <vt:lpwstr>0ba-29bb55931aa1","http://www.mendeley.com/documents/?uuid=7233e292-2782-38be-a118-4b55fa5508c8"]}],"mendeley":{"formattedCitation":"(Grewal et al., 2007; Magnuson et al., 2012; Martin et al., 2006)","plainTextFormattedCitation":"(Grewal et al., 2007; Mag</vt:lpwstr>
  </property>
  <property fmtid="{D5CDD505-2E9C-101B-9397-08002B2CF9AE}" pid="995" name="Mendeley Recent Style Id 123_23">
    <vt:lpwstr>nuson et al., 2012; Martin et al., 2006)","previouslyFormattedCitation":"(Grewal et al., 2007; Magnuson et al., 2012; Martin et al., 2006)"},"properties":{"noteIndex":0},"schema":"https://github.com/citation-style-language/schema/raw/master/csl-citation.j</vt:lpwstr>
  </property>
  <property fmtid="{D5CDD505-2E9C-101B-9397-08002B2CF9AE}" pid="996" name="Mendeley Recent Style Id 123_24">
    <vt:lpwstr>son"}</vt:lpwstr>
  </property>
  <property fmtid="{D5CDD505-2E9C-101B-9397-08002B2CF9AE}" pid="997" name="Mendeley Recent Style Name 123_1">
    <vt:lpwstr>(Grewal et al., 2007; Magnuson et al., 2012; Martin et al., 2006)</vt:lpwstr>
  </property>
  <property fmtid="{D5CDD505-2E9C-101B-9397-08002B2CF9AE}" pid="998" name="Mendeley Recent Style Id 124_1">
    <vt:lpwstr>(Grewal et al., 2007; Magnuson et al., 2012; Martin et al., 2006)</vt:lpwstr>
  </property>
  <property fmtid="{D5CDD505-2E9C-101B-9397-08002B2CF9AE}" pid="999" name="Mendeley Recent Style Name 124_1">
    <vt:lpwstr>(Grewal et al., 2007; Magnuson et al., 2012; Martin et al., 2006)</vt:lpwstr>
  </property>
  <property fmtid="{D5CDD505-2E9C-101B-9397-08002B2CF9AE}" pid="1000" name="Mendeley Recent Style Id 125_1">
    <vt:lpwstr>ADDIN CSL_CITATION {"citationItems":[{"id":"ITEM-1","itemData":{"author":[{"dropping-particle":"","family":"Wei","given":"Youheng","non-dropping-particle":"","parse-names":false,"suffix":""},{"dropping-particle":"","family":"Bettedi","given":"Lucia","non-</vt:lpwstr>
  </property>
  <property fmtid="{D5CDD505-2E9C-101B-9397-08002B2CF9AE}" pid="1001" name="Mendeley Recent Style Id 125_2">
    <vt:lpwstr>dropping-particle":"","parse-names":false,"suffix":""},{"dropping-particle":"","family":"Kim","given":"Kuikwon","non-dropping-particle":"","parse-names":false,"suffix":""},{"dropping-particle":"","family":"Ting","given":"Chun-Yuan","non-dropping-particle"</vt:lpwstr>
  </property>
  <property fmtid="{D5CDD505-2E9C-101B-9397-08002B2CF9AE}" pid="1002" name="Mendeley Recent Style Id 125_3">
    <vt:lpwstr>:"","parse-names":false,"suffix":""},{"dropping-particle":"","family":"Lilly","given":"Mary","non-dropping-particle":"","parse-names":false,"suffix":""}],"container-title":"BioRxiv","id":"ITEM-1","issued":{"date-parts":[["2018"]]},"page":"421206","publish</vt:lpwstr>
  </property>
  <property fmtid="{D5CDD505-2E9C-101B-9397-08002B2CF9AE}" pid="1003" name="Mendeley Recent Style Id 125_4">
    <vt:lpwstr>er":"Cold Spring Harbor Laboratory","title":"The GATOR complex regulates an essential response to meiotic double-stranded breaks in Drosophila","type":"article-journal"},"uris":["http://www.mendeley.com/documents/?uuid=1127e69a-bda0-4da9-98eb-e458d857e06d</vt:lpwstr>
  </property>
  <property fmtid="{D5CDD505-2E9C-101B-9397-08002B2CF9AE}" pid="1004" name="Mendeley Recent Style Id 125_5">
    <vt:lpwstr>","http://www.mendeley.com/documents/?uuid=e26ad24b-b60d-4c3a-8a38-9fbb792af6d9"]}],"mendeley":{"formattedCitation":"(Wei et al., 2018)","plainTextFormattedCitation":"(Wei et al., 2018)","previouslyFormattedCitation":"(Wei et al., 2018)"},"properties":{"n</vt:lpwstr>
  </property>
  <property fmtid="{D5CDD505-2E9C-101B-9397-08002B2CF9AE}" pid="1005" name="Mendeley Recent Style Id 125_6">
    <vt:lpwstr>oteIndex":0},"schema":"https://github.com/citation-style-language/schema/raw/master/csl-citation.json"}</vt:lpwstr>
  </property>
  <property fmtid="{D5CDD505-2E9C-101B-9397-08002B2CF9AE}" pid="1006" name="Mendeley Recent Style Name 125_1">
    <vt:lpwstr>(Wei et al., 2018)</vt:lpwstr>
  </property>
  <property fmtid="{D5CDD505-2E9C-101B-9397-08002B2CF9AE}" pid="1007" name="Mendeley Recent Style Id 126_1">
    <vt:lpwstr>(Wei et al., 2018)</vt:lpwstr>
  </property>
  <property fmtid="{D5CDD505-2E9C-101B-9397-08002B2CF9AE}" pid="1008" name="Mendeley Recent Style Name 126_1">
    <vt:lpwstr>(Wei et al., 2018)</vt:lpwstr>
  </property>
  <property fmtid="{D5CDD505-2E9C-101B-9397-08002B2CF9AE}" pid="1009" name="Mendeley Recent Style Id 127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1010" name="Mendeley Recent Style Id 127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1011" name="Mendeley Recent Style Id 127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1012" name="Mendeley Recent Style Id 127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1013" name="Mendeley Recent Style Id 127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1014" name="Mendeley Recent Style Id 127_6">
    <vt:lpwstr>"family":"Sanchez","given":"Carlos G.","non-dropping-particle":"","parse-names":false,"suffix":""},{"dropping-particle":"","family":"Teixeira","given":"Felipe Karam","non-dropping-particle":"","parse-names":false,"suffix":""},{"dropping-particle":"","fami</vt:lpwstr>
  </property>
  <property fmtid="{D5CDD505-2E9C-101B-9397-08002B2CF9AE}" pid="1015" name="Mendeley Recent Style Id 127_7">
    <vt:lpwstr>ly":"Czech","given":"Benjamin","non-dropping-particle":"","parse-names":false,"suffix":""},{"dropping-particle":"","family":"Preall","given":"Jonathan B.","non-dropping-particle":"","parse-names":false,"suffix":""},{"dropping-particle":"","family":"Zampar</vt:lpwstr>
  </property>
  <property fmtid="{D5CDD505-2E9C-101B-9397-08002B2CF9AE}" pid="1016" name="Mendeley Recent Style Id 127_8">
    <vt:lpwstr>ini","given":"Andrea L.","non-dropping-particle":"","parse-names":false,"suffix":""},{"dropping-particle":"","family":"Seifert","given":"Jessica R.K.","non-dropping-particle":"","parse-names":false,"suffix":""},{"dropping-particle":"","family":"Malone","g</vt:lpwstr>
  </property>
  <property fmtid="{D5CDD505-2E9C-101B-9397-08002B2CF9AE}" pid="1017" name="Mendeley Recent Style Id 127_9">
    <vt:lpwstr>iven":"Colin D.","non-dropping-particle":"","parse-names":false,"suffix":""},{"dropping-particle":"","family":"Hannon","given":"Gregory J.","non-dropping-particle":"","parse-names":false,"suffix":""},{"dropping-particle":"","family":"Lehmann","given":"Rut</vt:lpwstr>
  </property>
  <property fmtid="{D5CDD505-2E9C-101B-9397-08002B2CF9AE}" pid="1018" name="Mendeley Recent Style Id 127_10">
    <vt:lpwstr>h","non-dropping-particle":"","parse-names":false,"suffix":""}],"container-title":"Cell Stem Cell","id":"ITEM-1","issue":"2","issued":{"date-parts":[["2016","2"]]},"page":"276-290","publisher":"Cell Press","title":"Regulation of Ribosome Biogenesis and Pr</vt:lpwstr>
  </property>
  <property fmtid="{D5CDD505-2E9C-101B-9397-08002B2CF9AE}" pid="1019" name="Mendeley Recent Style Id 127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1020" name="Mendeley Recent Style Id 127_12">
    <vt:lpwstr>052201df8d"]},{"id":"ITEM-2","itemData":{"ISSN":"0036-8075","abstract":"Ribosome biogenesis drives cell growth and proliferation, but mechanisms that modulate this process within specific lineages remain poorly understood. Here, we identify a Drosophila R</vt:lpwstr>
  </property>
  <property fmtid="{D5CDD505-2E9C-101B-9397-08002B2CF9AE}" pid="1021" name="Mendeley Recent Style Id 127_13">
    <vt:lpwstr>NA polymerase I (Pol I) regulatory complex composed of Underdeveloped (Udd), TAF1B, and a TAF1C-like factor. Disruption of udd or TAF1B results in reduced ovarian germline stem cell (GSC) proliferation. Female GSCs display high levels of ribosomal RNA (rR</vt:lpwstr>
  </property>
  <property fmtid="{D5CDD505-2E9C-101B-9397-08002B2CF9AE}" pid="1022" name="Mendeley Recent Style Id 127_14">
    <vt:lpwstr>NA) transcription, and Udd becomes enriched in GSCs relative to their differentiating daughters. Increasing Pol I transcription delays differentiation, whereas reducing rRNA production induces both morphological changes that accompany multicellular cyst f</vt:lpwstr>
  </property>
  <property fmtid="{D5CDD505-2E9C-101B-9397-08002B2CF9AE}" pid="1023" name="Mendeley Recent Style Id 127_15">
    <vt:lpwstr>ormation and specific decreased expression of the bone morphogenetic protein (BMP) pathway component Mad. These findings demonstrate that modulating rRNA synthesis fosters changes in the cell fate, growth, and proliferation of female Drosophila GSCs and t</vt:lpwstr>
  </property>
  <property fmtid="{D5CDD505-2E9C-101B-9397-08002B2CF9AE}" pid="1024" name="Mendeley Recent Style Id 127_16">
    <vt:lpwstr>heir daughters.","author":[{"dropping-particle":"","family":"Zhang","given":"Qiao","non-dropping-particle":"","parse-names":false,"suffix":""},{"dropping-particle":"","family":"Shalaby","given":"Nevine A","non-dropping-particle":"","parse-names":false,"su</vt:lpwstr>
  </property>
  <property fmtid="{D5CDD505-2E9C-101B-9397-08002B2CF9AE}" pid="1025" name="Mendeley Recent Style Id 127_17">
    <vt:lpwstr>ffix":""},{"dropping-particle":"","family":"Buszczak","given":"Michael","non-dropping-particle":"","parse-names":false,"suffix":""}],"container-title":"Science","id":"ITEM-2","issue":"6168","issued":{"date-parts":[["2014"]]},"page":"298-301","publisher":"</vt:lpwstr>
  </property>
  <property fmtid="{D5CDD505-2E9C-101B-9397-08002B2CF9AE}" pid="1026" name="Mendeley Recent Style Id 127_18">
    <vt:lpwstr>American Association for the Advancement of Science","title":"Changes in rRNA transcription influence proliferation and cell fate within a stem cell lineage","type":"article-journal","volume":"343"},"uris":["http://www.mendeley.com/documents/?uuid=8493b42</vt:lpwstr>
  </property>
  <property fmtid="{D5CDD505-2E9C-101B-9397-08002B2CF9AE}" pid="1027" name="Mendeley Recent Style Id 127_19">
    <vt:lpwstr>1-e3da-4fc4-ace4-94f3baf08662","http://www.mendeley.com/documents/?uuid=38f59804-6da9-4aa3-b226-aa2d52a987a5","http://www.mendeley.com/documents/?uuid=19942d75-908b-45a7-b5a1-0336b41b59b8"]}],"mendeley":{"formattedCitation":"(Sanchez et al., 2016; Zhang e</vt:lpwstr>
  </property>
  <property fmtid="{D5CDD505-2E9C-101B-9397-08002B2CF9AE}" pid="1028" name="Mendeley Recent Style Id 127_20">
    <vt:lpwstr>t al., 2014)","plainTextFormattedCitation":"(Sanchez et al., 2016; Zhang et al., 2014)","previouslyFormattedCitation":"(Sanchez et al., 2016; Zhang et al., 2014)"},"properties":{"noteIndex":0},"schema":"https://github.com/citation-style-language/schema/ra</vt:lpwstr>
  </property>
  <property fmtid="{D5CDD505-2E9C-101B-9397-08002B2CF9AE}" pid="1029" name="Mendeley Recent Style Id 127_21">
    <vt:lpwstr>w/master/csl-citation.json"}</vt:lpwstr>
  </property>
  <property fmtid="{D5CDD505-2E9C-101B-9397-08002B2CF9AE}" pid="1030" name="Mendeley Recent Style Name 127_1">
    <vt:lpwstr>(Sanchez et al., 2016; Zhang et al., 2014)</vt:lpwstr>
  </property>
  <property fmtid="{D5CDD505-2E9C-101B-9397-08002B2CF9AE}" pid="1031" name="Mendeley Recent Style Id 128_1">
    <vt:lpwstr>(Sanchez et al., 2016; Zhang et al., 2014)</vt:lpwstr>
  </property>
  <property fmtid="{D5CDD505-2E9C-101B-9397-08002B2CF9AE}" pid="1032" name="Mendeley Recent Style Name 128_1">
    <vt:lpwstr>(Sanchez et al., 2016; Zhang et al., 2014)</vt:lpwstr>
  </property>
  <property fmtid="{D5CDD505-2E9C-101B-9397-08002B2CF9AE}" pid="1033" name="Mendeley Recent Style Id 129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1034" name="Mendeley Recent Style Id 129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1035" name="Mendeley Recent Style Id 129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1036" name="Mendeley Recent Style Id 129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1037" name="Mendeley Recent Style Id 129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1038" name="Mendeley Recent Style Id 129_6">
    <vt:lpwstr>"family":"Sanchez","given":"Carlos G.","non-dropping-particle":"","parse-names":false,"suffix":""},{"dropping-particle":"","family":"Teixeira","given":"Felipe Karam","non-dropping-particle":"","parse-names":false,"suffix":""},{"dropping-particle":"","fami</vt:lpwstr>
  </property>
  <property fmtid="{D5CDD505-2E9C-101B-9397-08002B2CF9AE}" pid="1039" name="Mendeley Recent Style Id 129_7">
    <vt:lpwstr>ly":"Czech","given":"Benjamin","non-dropping-particle":"","parse-names":false,"suffix":""},{"dropping-particle":"","family":"Preall","given":"Jonathan B.","non-dropping-particle":"","parse-names":false,"suffix":""},{"dropping-particle":"","family":"Zampar</vt:lpwstr>
  </property>
  <property fmtid="{D5CDD505-2E9C-101B-9397-08002B2CF9AE}" pid="1040" name="Mendeley Recent Style Id 129_8">
    <vt:lpwstr>ini","given":"Andrea L.","non-dropping-particle":"","parse-names":false,"suffix":""},{"dropping-particle":"","family":"Seifert","given":"Jessica R.K.","non-dropping-particle":"","parse-names":false,"suffix":""},{"dropping-particle":"","family":"Malone","g</vt:lpwstr>
  </property>
  <property fmtid="{D5CDD505-2E9C-101B-9397-08002B2CF9AE}" pid="1041" name="Mendeley Recent Style Id 129_9">
    <vt:lpwstr>iven":"Colin D.","non-dropping-particle":"","parse-names":false,"suffix":""},{"dropping-particle":"","family":"Hannon","given":"Gregory J.","non-dropping-particle":"","parse-names":false,"suffix":""},{"dropping-particle":"","family":"Lehmann","given":"Rut</vt:lpwstr>
  </property>
  <property fmtid="{D5CDD505-2E9C-101B-9397-08002B2CF9AE}" pid="1042" name="Mendeley Recent Style Id 129_10">
    <vt:lpwstr>h","non-dropping-particle":"","parse-names":false,"suffix":""}],"container-title":"Cell Stem Cell","id":"ITEM-1","issue":"2","issued":{"date-parts":[["2016","2"]]},"page":"276-290","publisher":"Cell Press","title":"Regulation of Ribosome Biogenesis and Pr</vt:lpwstr>
  </property>
  <property fmtid="{D5CDD505-2E9C-101B-9397-08002B2CF9AE}" pid="1043" name="Mendeley Recent Style Id 129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1044" name="Mendeley Recent Style Id 129_12">
    <vt:lpwstr>052201df8d"]}],"mendeley":{"formattedCitation":"(Sanchez et al., 2016)","plainTextFormattedCitation":"(Sanchez et al., 2016)","previouslyFormattedCitation":"(Sanchez et al., 2016)"},"properties":{"noteIndex":0},"schema":"https://github.com/citation-style-</vt:lpwstr>
  </property>
  <property fmtid="{D5CDD505-2E9C-101B-9397-08002B2CF9AE}" pid="1045" name="Mendeley Recent Style Id 129_13">
    <vt:lpwstr>language/schema/raw/master/csl-citation.json"}</vt:lpwstr>
  </property>
  <property fmtid="{D5CDD505-2E9C-101B-9397-08002B2CF9AE}" pid="1046" name="Mendeley Recent Style Name 129_1">
    <vt:lpwstr>(Sanchez et al., 2016)</vt:lpwstr>
  </property>
  <property fmtid="{D5CDD505-2E9C-101B-9397-08002B2CF9AE}" pid="1047" name="Mendeley Recent Style Id 130_1">
    <vt:lpwstr>(Sanchez et al., 2016)</vt:lpwstr>
  </property>
  <property fmtid="{D5CDD505-2E9C-101B-9397-08002B2CF9AE}" pid="1048" name="Mendeley Recent Style Name 130_1">
    <vt:lpwstr>(Sanchez et al., 2016)</vt:lpwstr>
  </property>
  <property fmtid="{D5CDD505-2E9C-101B-9397-08002B2CF9AE}" pid="1049" name="Mendeley Recent Style Id 131_1">
    <vt:lpwstr>ADDIN CSL_CITATION {"citationItems":[{"id":"ITEM-1","itemData":{"DOI":"10.1101/gad.231407.113","abstract":"The mammalian target of rapamycin (mTOR) promotes cell growth and proliferation by promoting mRNA translation and increasing the protein synthetic c</vt:lpwstr>
  </property>
  <property fmtid="{D5CDD505-2E9C-101B-9397-08002B2CF9AE}" pid="1050" name="Mendeley Recent Style Id 131_2">
    <vt:lpwstr>apacity of the cell. Although mTOR globally promotes translation by regulating the mRNA 59 cap-binding protein eIF4E (eukaryotic initiation factor 4E), it also preferentially regulates the translation of certain classes of mRNA via unclear mechanisms. To </vt:lpwstr>
  </property>
  <property fmtid="{D5CDD505-2E9C-101B-9397-08002B2CF9AE}" pid="1051" name="Mendeley Recent Style Id 131_3">
    <vt:lpwstr>help fill this gap in knowledge, we performed a quantitative proteomic screen to identify proteins that associate with the mRNA 59 cap in an mTOR-dependent manner. Using this approach, we identified many potential regulatory factors, including the putativ</vt:lpwstr>
  </property>
  <property fmtid="{D5CDD505-2E9C-101B-9397-08002B2CF9AE}" pid="1052" name="Mendeley Recent Style Id 131_4">
    <vt:lpwstr>e RNA-binding protein LARP1 (La-related protein 1). Our results indicate that LARP1 associates with actively translating ribosomes via PABP and that LARP1 stimulates the translation of mRNAs containing a 59 terminal oligopyrimidine (TOP) motif, encoding f</vt:lpwstr>
  </property>
  <property fmtid="{D5CDD505-2E9C-101B-9397-08002B2CF9AE}" pid="1053" name="Mendeley Recent Style Id 131_5">
    <vt:lpwstr>or components of the translational machinery. We found that LARP1 associates with the mTOR complex 1 (mTORC1) and is required for global protein synthesis as well as cell growth and proliferation. Together, these data reveal important molecular mechanisms</vt:lpwstr>
  </property>
  <property fmtid="{D5CDD505-2E9C-101B-9397-08002B2CF9AE}" pid="1054" name="Mendeley Recent Style Id 131_6">
    <vt:lpwstr> involved in TOP mRNA translation and implicate LARP1 as an important regulator of cell growth and proliferation.","author":[{"dropping-particle":"","family":"Tcherkezian","given":"Joseph","non-dropping-particle":"","parse-names":false,"suffix":""},{"drop</vt:lpwstr>
  </property>
  <property fmtid="{D5CDD505-2E9C-101B-9397-08002B2CF9AE}" pid="1055" name="Mendeley Recent Style Id 131_7">
    <vt:lpwstr>ping-particle":"","family":"Cargnello","given":"Marie","non-dropping-particle":"","parse-names":false,"suffix":""},{"dropping-particle":"","family":"Romeo","given":"Yves","non-dropping-particle":"","parse-names":false,"suffix":""},{"dropping-particle":"",</vt:lpwstr>
  </property>
  <property fmtid="{D5CDD505-2E9C-101B-9397-08002B2CF9AE}" pid="1056" name="Mendeley Recent Style Id 131_8">
    <vt:lpwstr>"family":"Huttlin","given":"Edward L","non-dropping-particle":"","parse-names":false,"suffix":""},{"dropping-particle":"","family":"Lavoie","given":"Genevieve","non-dropping-particle":"","parse-names":false,"suffix":""},{"dropping-particle":"","family":"G</vt:lpwstr>
  </property>
  <property fmtid="{D5CDD505-2E9C-101B-9397-08002B2CF9AE}" pid="1057" name="Mendeley Recent Style Id 131_9">
    <vt:lpwstr>ygi","given":"Steven P","non-dropping-particle":"","parse-names":false,"suffix":""},{"dropping-particle":"","family":"Roux","given":"Philippe P","non-dropping-particle":"","parse-names":false,"suffix":""}],"id":"ITEM-1","issued":{"date-parts":[["0"]]},"ti</vt:lpwstr>
  </property>
  <property fmtid="{D5CDD505-2E9C-101B-9397-08002B2CF9AE}" pid="1058" name="Mendeley Recent Style Id 131_10">
    <vt:lpwstr>tle":"Proteomic analysis of cap-dependent translation identifies LARP1 as a key regulator of 5'TOP mRNA translation","type":"article-journal"},"uris":["http://www.mendeley.com/documents/?uuid=a350e4f8-d796-3653-8a8b-4c4a3e925ed6","http://www.mendeley.com/</vt:lpwstr>
  </property>
  <property fmtid="{D5CDD505-2E9C-101B-9397-08002B2CF9AE}" pid="1059" name="Mendeley Recent Style Id 131_11">
    <vt:lpwstr>documents/?uuid=fa1b44a6-a6fd-4310-93e3-f7556949abd6"]},{"id":"ITEM-2","itemData":{"ISSN":"2050-084X","author":[{"dropping-particle":"","family":"Lahr","given":"Roni M","non-dropping-particle":"","parse-names":false,"suffix":""},{"dropping-particle":"","f</vt:lpwstr>
  </property>
  <property fmtid="{D5CDD505-2E9C-101B-9397-08002B2CF9AE}" pid="1060" name="Mendeley Recent Style Id 131_12">
    <vt:lpwstr>amily":"Fonseca","given":"Bruno D","non-dropping-particle":"","parse-names":false,"suffix":""},{"dropping-particle":"","family":"Ciotti","given":"Gabrielle E","non-dropping-particle":"","parse-names":false,"suffix":""},{"dropping-particle":"","family":"Al</vt:lpwstr>
  </property>
  <property fmtid="{D5CDD505-2E9C-101B-9397-08002B2CF9AE}" pid="1061" name="Mendeley Recent Style Id 131_13">
    <vt:lpwstr>-Ashtal","given":"Hiba A","non-dropping-particle":"","parse-names":false,"suffix":""},{"dropping-particle":"","family":"Jia","given":"Jian-Jun","non-dropping-particle":"","parse-names":false,"suffix":""},{"dropping-particle":"","family":"Niklaus","given":</vt:lpwstr>
  </property>
  <property fmtid="{D5CDD505-2E9C-101B-9397-08002B2CF9AE}" pid="1062" name="Mendeley Recent Style Id 131_14">
    <vt:lpwstr>"Marius R","non-dropping-particle":"","parse-names":false,"suffix":""},{"dropping-particle":"","family":"Blagden","given":"Sarah P","non-dropping-particle":"","parse-names":false,"suffix":""},{"dropping-particle":"","family":"Alain","given":"Tommy","non-d</vt:lpwstr>
  </property>
  <property fmtid="{D5CDD505-2E9C-101B-9397-08002B2CF9AE}" pid="1063" name="Mendeley Recent Style Id 131_15">
    <vt:lpwstr>ropping-particle":"","parse-names":false,"suffix":""},{"dropping-particle":"","family":"Berman","given":"Andrea J","non-dropping-particle":"","parse-names":false,"suffix":""}],"container-title":"Elife","id":"ITEM-2","issued":{"date-parts":[["2017"]]},"pag</vt:lpwstr>
  </property>
  <property fmtid="{D5CDD505-2E9C-101B-9397-08002B2CF9AE}" pid="1064" name="Mendeley Recent Style Id 131_16">
    <vt:lpwstr>e":"e24146","publisher":"eLife Sciences Publications Limited","title":"La-related protein 1 (LARP1) binds the mRNA cap, blocking eIF4F assembly on TOP mRNAs","type":"article-journal","volume":"6"},"uris":["http://www.mendeley.com/documents/?uuid=60d875fb-</vt:lpwstr>
  </property>
  <property fmtid="{D5CDD505-2E9C-101B-9397-08002B2CF9AE}" pid="1065" name="Mendeley Recent Style Id 131_17">
    <vt:lpwstr>0c7d-404a-9e1a-6b2bbf847e66","http://www.mendeley.com/documents/?uuid=c1f56a13-aacc-4920-8e63-b768f830eb29"]},{"id":"ITEM-3","itemData":{"ISSN":"2050-084X","author":[{"dropping-particle":"","family":"Hong","given":"Sungki","non-dropping-particle":"","pars</vt:lpwstr>
  </property>
  <property fmtid="{D5CDD505-2E9C-101B-9397-08002B2CF9AE}" pid="1066" name="Mendeley Recent Style Id 131_18">
    <vt:lpwstr>e-names":false,"suffix":""},{"dropping-particle":"","family":"Freeberg","given":"Mallory A","non-dropping-particle":"","parse-names":false,"suffix":""},{"dropping-particle":"","family":"Han","given":"Ting","non-dropping-particle":"","parse-names":false,"s</vt:lpwstr>
  </property>
  <property fmtid="{D5CDD505-2E9C-101B-9397-08002B2CF9AE}" pid="1067" name="Mendeley Recent Style Id 131_19">
    <vt:lpwstr>uffix":""},{"dropping-particle":"","family":"Kamath","given":"Avani","non-dropping-particle":"","parse-names":false,"suffix":""},{"dropping-particle":"","family":"Yao","given":"Yao","non-dropping-particle":"","parse-names":false,"suffix":""},{"dropping-pa</vt:lpwstr>
  </property>
  <property fmtid="{D5CDD505-2E9C-101B-9397-08002B2CF9AE}" pid="1068" name="Mendeley Recent Style Id 131_20">
    <vt:lpwstr>rticle":"","family":"Fukuda","given":"Tomoko","non-dropping-particle":"","parse-names":false,"suffix":""},{"dropping-particle":"","family":"Suzuki","given":"Tsukasa","non-dropping-particle":"","parse-names":false,"suffix":""},{"dropping-particle":"","fami</vt:lpwstr>
  </property>
  <property fmtid="{D5CDD505-2E9C-101B-9397-08002B2CF9AE}" pid="1069" name="Mendeley Recent Style Id 131_21">
    <vt:lpwstr>ly":"Kim","given":"John K","non-dropping-particle":"","parse-names":false,"suffix":""},{"dropping-particle":"","family":"Inoki","given":"Ken","non-dropping-particle":"","parse-names":false,"suffix":""}],"container-title":"Elife","id":"ITEM-3","issued":{"d</vt:lpwstr>
  </property>
  <property fmtid="{D5CDD505-2E9C-101B-9397-08002B2CF9AE}" pid="1070" name="Mendeley Recent Style Id 131_22">
    <vt:lpwstr>ate-parts":[["2017"]]},"page":"e25237","publisher":"eLife Sciences Publications Limited","title":"LARP1 functions as a molecular switch for mTORC1-mediated translation of an essential class of mRNAs","type":"article-journal","volume":"6"},"uris":["http://</vt:lpwstr>
  </property>
  <property fmtid="{D5CDD505-2E9C-101B-9397-08002B2CF9AE}" pid="1071" name="Mendeley Recent Style Id 131_23">
    <vt:lpwstr>www.mendeley.com/documents/?uuid=5915ddee-d960-4da0-8484-de2d728b3b8b","http://www.mendeley.com/documents/?uuid=5d9d3fea-c513-420d-bd46-cd2eb8668ade"]},{"id":"ITEM-4","itemData":{"ISSN":"0021-9258","author":[{"dropping-particle":"","family":"Fonseca","giv</vt:lpwstr>
  </property>
  <property fmtid="{D5CDD505-2E9C-101B-9397-08002B2CF9AE}" pid="1072" name="Mendeley Recent Style Id 131_24">
    <vt:lpwstr>en":"Bruno D","non-dropping-particle":"","parse-names":false,"suffix":""},{"dropping-particle":"","family":"Zakaria","given":"Chadi","non-dropping-particle":"","parse-names":false,"suffix":""},{"dropping-particle":"","family":"Jia","given":"Jian-Jun","non</vt:lpwstr>
  </property>
  <property fmtid="{D5CDD505-2E9C-101B-9397-08002B2CF9AE}" pid="1073" name="Mendeley Recent Style Id 131_25">
    <vt:lpwstr>-dropping-particle":"","parse-names":false,"suffix":""},{"dropping-particle":"","family":"Graber","given":"Tyson E","non-dropping-particle":"","parse-names":false,"suffix":""},{"dropping-particle":"","family":"Svitkin","given":"Yuri","non-dropping-particl</vt:lpwstr>
  </property>
  <property fmtid="{D5CDD505-2E9C-101B-9397-08002B2CF9AE}" pid="1074" name="Mendeley Recent Style Id 131_26">
    <vt:lpwstr>e":"","parse-names":false,"suffix":""},{"dropping-particle":"","family":"Tahmasebi","given":"Soroush","non-dropping-particle":"","parse-names":false,"suffix":""},{"dropping-particle":"","family":"Healy","given":"Danielle","non-dropping-particle":"","parse</vt:lpwstr>
  </property>
  <property fmtid="{D5CDD505-2E9C-101B-9397-08002B2CF9AE}" pid="1075" name="Mendeley Recent Style Id 131_27">
    <vt:lpwstr>-names":false,"suffix":""},{"dropping-particle":"","family":"Hoang","given":"Huy-Dung","non-dropping-particle":"","parse-names":false,"suffix":""},{"dropping-particle":"","family":"Jensen","given":"Jacob M","non-dropping-particle":"","parse-names":false,"</vt:lpwstr>
  </property>
  <property fmtid="{D5CDD505-2E9C-101B-9397-08002B2CF9AE}" pid="1076" name="Mendeley Recent Style Id 131_28">
    <vt:lpwstr>suffix":""},{"dropping-particle":"","family":"Diao","given":"Ilo T","non-dropping-particle":"","parse-names":false,"suffix":""}],"container-title":"Journal of Biological Chemistry","id":"ITEM-4","issue":"26","issued":{"date-parts":[["2015"]]},"page":"1599</vt:lpwstr>
  </property>
  <property fmtid="{D5CDD505-2E9C-101B-9397-08002B2CF9AE}" pid="1077" name="Mendeley Recent Style Id 131_29">
    <vt:lpwstr>6-16020","publisher":"ASBMB","title":"La-related protein 1 (LARP1) represses terminal oligopyrimidine (TOP) mRNA translation downstream of mTOR complex 1 (mTORC1)","type":"article-journal","volume":"290"},"uris":["http://www.mendeley.com/documents/?uuid=2</vt:lpwstr>
  </property>
  <property fmtid="{D5CDD505-2E9C-101B-9397-08002B2CF9AE}" pid="1078" name="Mendeley Recent Style Id 131_30">
    <vt:lpwstr>c7431b0-f00c-43da-9f48-ab3547c093ee","http://www.mendeley.com/documents/?uuid=f1748609-97d3-4e81-b178-4eec0a141e47"]}],"mendeley":{"formattedCitation":"(Fonseca et al., 2015; Hong et al., 2017; Lahr et al., 2017; Tcherkezian et al., n.d.)","plainTextForma</vt:lpwstr>
  </property>
  <property fmtid="{D5CDD505-2E9C-101B-9397-08002B2CF9AE}" pid="1079" name="Mendeley Recent Style Id 131_31">
    <vt:lpwstr>ttedCitation":"(Fonseca et al., 2015; Hong et al., 2017; Lahr et al., 2017; Tcherkezian et al., n.d.)","previouslyFormattedCitation":"(Fonseca et al., 2015; Hong et al., 2017; Lahr et al., 2017; Tcherkezian et al., n.d.)"},"properties":{"noteIndex":0},"sc</vt:lpwstr>
  </property>
  <property fmtid="{D5CDD505-2E9C-101B-9397-08002B2CF9AE}" pid="1080" name="Mendeley Recent Style Id 131_32">
    <vt:lpwstr>hema":"https://github.com/citation-style-language/schema/raw/master/csl-citation.json"}</vt:lpwstr>
  </property>
  <property fmtid="{D5CDD505-2E9C-101B-9397-08002B2CF9AE}" pid="1081" name="Mendeley Recent Style Name 131_1">
    <vt:lpwstr>(Fonseca et al., 2015; Hong et al., 2017; Lahr et al., 2017; Tcherkezian et al., n.d.)</vt:lpwstr>
  </property>
  <property fmtid="{D5CDD505-2E9C-101B-9397-08002B2CF9AE}" pid="1082" name="Mendeley Recent Style Id 132_1">
    <vt:lpwstr>(Fonseca et al., 2015; Hong et al., 2017; Lahr et al., 2017; Tcherkezian et al., n.d.)</vt:lpwstr>
  </property>
  <property fmtid="{D5CDD505-2E9C-101B-9397-08002B2CF9AE}" pid="1083" name="Mendeley Recent Style Name 132_1">
    <vt:lpwstr>(Fonseca et al., 2015; Hong et al., 2017; Lahr et al., 2017; Tcherkezian et al., n.d.)</vt:lpwstr>
  </property>
  <property fmtid="{D5CDD505-2E9C-101B-9397-08002B2CF9AE}" pid="1084" name="Mendeley Recent Style Id 133_1">
    <vt:lpwstr>ADDIN CSL_CITATION {"citationItems":[{"id":"ITEM-1","itemData":{"DOI":"10.1016/J.YDBIO.2009.07.016","ISSN":"0012-1606","abstract":"As the influence of mRNA translation upon cell cycle regulation becomes clearer, we searched for genes that might specify su</vt:lpwstr>
  </property>
  <property fmtid="{D5CDD505-2E9C-101B-9397-08002B2CF9AE}" pid="1085" name="Mendeley Recent Style Id 133_2">
    <vt:lpwstr>ch control in Drosophila. A maternal-effect lethal screen identified mutants in the Drosophila gene for Larp (La-related protein) which displayed maternal-effect lethality and male sterility. A role for La protein has already been implicated in mRNA trans</vt:lpwstr>
  </property>
  <property fmtid="{D5CDD505-2E9C-101B-9397-08002B2CF9AE}" pid="1086" name="Mendeley Recent Style Id 133_3">
    <vt:lpwstr>lation whereas Larp has been proposed to regulate mRNA stability. Here we demonstrate that Larp exists in a physical complex with, and also interacts genetically with, the translation regulator poly(A)-binding protein (PABP). Most mutant alleles of pAbp a</vt:lpwstr>
  </property>
  <property fmtid="{D5CDD505-2E9C-101B-9397-08002B2CF9AE}" pid="1087" name="Mendeley Recent Style Id 133_4">
    <vt:lpwstr>re embryonic lethal. However hypomorphic pAbp alleles show similar meiotic defects to larp mutants. We find that larp mutant-derived syncytial embryos show a range of mitotic phenotypes, including failure of centrosomes to migrate around the nuclear envel</vt:lpwstr>
  </property>
  <property fmtid="{D5CDD505-2E9C-101B-9397-08002B2CF9AE}" pid="1088" name="Mendeley Recent Style Id 133_5">
    <vt:lpwstr>ope, detachment of centrosomes from spindle poles, the formation of multipolar spindle arrays and cytokinetic defects. We discuss why the syncytial mitotic cycles and male meiosis should have a particularly sensitive requirement for Larp proteins in regul</vt:lpwstr>
  </property>
  <property fmtid="{D5CDD505-2E9C-101B-9397-08002B2CF9AE}" pid="1089" name="Mendeley Recent Style Id 133_6">
    <vt:lpwstr>ating not only transcript stability but also potentially the translation of mRNAs.","author":[{"dropping-particle":"","family":"Blagden","given":"Sarah P.","non-dropping-particle":"","parse-names":false,"suffix":""},{"dropping-particle":"","family":"Gatt"</vt:lpwstr>
  </property>
  <property fmtid="{D5CDD505-2E9C-101B-9397-08002B2CF9AE}" pid="1090" name="Mendeley Recent Style Id 133_7">
    <vt:lpwstr>,"given":"Melanie K.","non-dropping-particle":"","parse-names":false,"suffix":""},{"dropping-particle":"","family":"Archambault","given":"Vincent","non-dropping-particle":"","parse-names":false,"suffix":""},{"dropping-particle":"","family":"Lada","given":</vt:lpwstr>
  </property>
  <property fmtid="{D5CDD505-2E9C-101B-9397-08002B2CF9AE}" pid="1091" name="Mendeley Recent Style Id 133_8">
    <vt:lpwstr>"Karolina","non-dropping-particle":"","parse-names":false,"suffix":""},{"dropping-particle":"","family":"Ichihara","given":"Keiko","non-dropping-particle":"","parse-names":false,"suffix":""},{"dropping-particle":"","family":"Lilley","given":"Kathryn S.","</vt:lpwstr>
  </property>
  <property fmtid="{D5CDD505-2E9C-101B-9397-08002B2CF9AE}" pid="1092" name="Mendeley Recent Style Id 133_9">
    <vt:lpwstr>non-dropping-particle":"","parse-names":false,"suffix":""},{"dropping-particle":"","family":"Inoue","given":"Yoshihiro H.","non-dropping-particle":"","parse-names":false,"suffix":""},{"dropping-particle":"","family":"Glover","given":"David M.","non-droppi</vt:lpwstr>
  </property>
  <property fmtid="{D5CDD505-2E9C-101B-9397-08002B2CF9AE}" pid="1093" name="Mendeley Recent Style Id 133_10">
    <vt:lpwstr>ng-particle":"","parse-names":false,"suffix":""}],"container-title":"Developmental biology","id":"ITEM-1","issue":"1","issued":{"date-parts":[["2009","10"]]},"page":"186-197","publisher":"Elsevier","title":"Drosophila Larp associates with poly (A)-binding</vt:lpwstr>
  </property>
  <property fmtid="{D5CDD505-2E9C-101B-9397-08002B2CF9AE}" pid="1094" name="Mendeley Recent Style Id 133_11">
    <vt:lpwstr> protein and is required for male fertility and syncytial embryo development","type":"article-journal","volume":"334"},"uris":["http://www.mendeley.com/documents/?uuid=a93b6a5b-0c08-4c1b-bf9c-34bbfc04bc4b","http://www.mendeley.com/documents/?uuid=671b6042</vt:lpwstr>
  </property>
  <property fmtid="{D5CDD505-2E9C-101B-9397-08002B2CF9AE}" pid="1095" name="Mendeley Recent Style Id 133_12">
    <vt:lpwstr>-0f6b-42ad-a36f-e34f3ce05dc2"]},{"id":"ITEM-2","itemData":{"ISSN":"0386-7196","author":[{"dropping-particle":"","family":"Ichihara","given":"Keiko","non-dropping-particle":"","parse-names":false,"suffix":""},{"dropping-particle":"","family":"Shimizu","giv</vt:lpwstr>
  </property>
  <property fmtid="{D5CDD505-2E9C-101B-9397-08002B2CF9AE}" pid="1096" name="Mendeley Recent Style Id 133_13">
    <vt:lpwstr>en":"Hanako","non-dropping-particle":"","parse-names":false,"suffix":""},{"dropping-particle":"","family":"Taguchi","given":"Osamu","non-dropping-particle":"","parse-names":false,"suffix":""},{"dropping-particle":"","family":"Yamaguchi","given":"Masamitsu</vt:lpwstr>
  </property>
  <property fmtid="{D5CDD505-2E9C-101B-9397-08002B2CF9AE}" pid="1097" name="Mendeley Recent Style Id 133_14">
    <vt:lpwstr>","non-dropping-particle":"","parse-names":false,"suffix":""},{"dropping-particle":"","family":"Inoue","given":"Yoshihiro H","non-dropping-particle":"","parse-names":false,"suffix":""}],"container-title":"Cell structure and function","id":"ITEM-2","issued</vt:lpwstr>
  </property>
  <property fmtid="{D5CDD505-2E9C-101B-9397-08002B2CF9AE}" pid="1098" name="Mendeley Recent Style Id 133_15">
    <vt:lpwstr>":{"date-parts":[["2007"]]},"page":"710190003","publisher":"Japan Society for Cell Biology","title":"A Drosophila orthologue of larp protein family is required for multiple processes in male meiosis","type":"article-journal"},"uris":["http://www.mendeley.</vt:lpwstr>
  </property>
  <property fmtid="{D5CDD505-2E9C-101B-9397-08002B2CF9AE}" pid="1099" name="Mendeley Recent Style Id 133_16">
    <vt:lpwstr>com/documents/?uuid=80d59be5-0098-49dd-b391-8fd75edadaf5","http://www.mendeley.com/documents/?uuid=7941f61d-a3ba-4e23-8f20-16a7c9ecf532"]}],"mendeley":{"formattedCitation":"(Blagden et al., 2009; Ichihara et al., 2007)","plainTextFormattedCitation":"(Blag</vt:lpwstr>
  </property>
  <property fmtid="{D5CDD505-2E9C-101B-9397-08002B2CF9AE}" pid="1100" name="Mendeley Recent Style Id 133_17">
    <vt:lpwstr>den et al., 2009; Ichihara et al., 2007)","previouslyFormattedCitation":"(Blagden et al., 2009; Ichihara et al., 2007)"},"properties":{"noteIndex":0},"schema":"https://github.com/citation-style-language/schema/raw/master/csl-citation.json"}</vt:lpwstr>
  </property>
  <property fmtid="{D5CDD505-2E9C-101B-9397-08002B2CF9AE}" pid="1101" name="Mendeley Recent Style Name 133_1">
    <vt:lpwstr>(Blagden et al., 2009; Ichihara et al., 2007)</vt:lpwstr>
  </property>
  <property fmtid="{D5CDD505-2E9C-101B-9397-08002B2CF9AE}" pid="1102" name="Mendeley Recent Style Id 134_1">
    <vt:lpwstr>(Blagden et al., 2009; Ichihara et al., 2007)</vt:lpwstr>
  </property>
  <property fmtid="{D5CDD505-2E9C-101B-9397-08002B2CF9AE}" pid="1103" name="Mendeley Recent Style Name 134_1">
    <vt:lpwstr>(Blagden et al., 2009; Ichihara et al., 2007)</vt:lpwstr>
  </property>
  <property fmtid="{D5CDD505-2E9C-101B-9397-08002B2CF9AE}" pid="1104" name="Mendeley Recent Style Id 135_1">
    <vt:lpwstr>ADDIN CSL_CITATION {"citationItems":[{"id":"ITEM-1","itemData":{"DOI":"10.1016/J.YDBIO.2009.07.016","ISSN":"0012-1606","abstract":"As the influence of mRNA translation upon cell cycle regulation becomes clearer, we searched for genes that might specify su</vt:lpwstr>
  </property>
  <property fmtid="{D5CDD505-2E9C-101B-9397-08002B2CF9AE}" pid="1105" name="Mendeley Recent Style Id 135_2">
    <vt:lpwstr>ch control in Drosophila. A maternal-effect lethal screen identified mutants in the Drosophila gene for Larp (La-related protein) which displayed maternal-effect lethality and male sterility. A role for La protein has already been implicated in mRNA trans</vt:lpwstr>
  </property>
  <property fmtid="{D5CDD505-2E9C-101B-9397-08002B2CF9AE}" pid="1106" name="Mendeley Recent Style Id 135_3">
    <vt:lpwstr>lation whereas Larp has been proposed to regulate mRNA stability. Here we demonstrate that Larp exists in a physical complex with, and also interacts genetically with, the translation regulator poly(A)-binding protein (PABP). Most mutant alleles of pAbp a</vt:lpwstr>
  </property>
  <property fmtid="{D5CDD505-2E9C-101B-9397-08002B2CF9AE}" pid="1107" name="Mendeley Recent Style Id 135_4">
    <vt:lpwstr>re embryonic lethal. However hypomorphic pAbp alleles show similar meiotic defects to larp mutants. We find that larp mutant-derived syncytial embryos show a range of mitotic phenotypes, including failure of centrosomes to migrate around the nuclear envel</vt:lpwstr>
  </property>
  <property fmtid="{D5CDD505-2E9C-101B-9397-08002B2CF9AE}" pid="1108" name="Mendeley Recent Style Id 135_5">
    <vt:lpwstr>ope, detachment of centrosomes from spindle poles, the formation of multipolar spindle arrays and cytokinetic defects. We discuss why the syncytial mitotic cycles and male meiosis should have a particularly sensitive requirement for Larp proteins in regul</vt:lpwstr>
  </property>
  <property fmtid="{D5CDD505-2E9C-101B-9397-08002B2CF9AE}" pid="1109" name="Mendeley Recent Style Id 135_6">
    <vt:lpwstr>ating not only transcript stability but also potentially the translation of mRNAs.","author":[{"dropping-particle":"","family":"Blagden","given":"Sarah P.","non-dropping-particle":"","parse-names":false,"suffix":""},{"dropping-particle":"","family":"Gatt"</vt:lpwstr>
  </property>
  <property fmtid="{D5CDD505-2E9C-101B-9397-08002B2CF9AE}" pid="1110" name="Mendeley Recent Style Id 135_7">
    <vt:lpwstr>,"given":"Melanie K.","non-dropping-particle":"","parse-names":false,"suffix":""},{"dropping-particle":"","family":"Archambault","given":"Vincent","non-dropping-particle":"","parse-names":false,"suffix":""},{"dropping-particle":"","family":"Lada","given":</vt:lpwstr>
  </property>
  <property fmtid="{D5CDD505-2E9C-101B-9397-08002B2CF9AE}" pid="1111" name="Mendeley Recent Style Id 135_8">
    <vt:lpwstr>"Karolina","non-dropping-particle":"","parse-names":false,"suffix":""},{"dropping-particle":"","family":"Ichihara","given":"Keiko","non-dropping-particle":"","parse-names":false,"suffix":""},{"dropping-particle":"","family":"Lilley","given":"Kathryn S.","</vt:lpwstr>
  </property>
  <property fmtid="{D5CDD505-2E9C-101B-9397-08002B2CF9AE}" pid="1112" name="Mendeley Recent Style Id 135_9">
    <vt:lpwstr>non-dropping-particle":"","parse-names":false,"suffix":""},{"dropping-particle":"","family":"Inoue","given":"Yoshihiro H.","non-dropping-particle":"","parse-names":false,"suffix":""},{"dropping-particle":"","family":"Glover","given":"David M.","non-droppi</vt:lpwstr>
  </property>
  <property fmtid="{D5CDD505-2E9C-101B-9397-08002B2CF9AE}" pid="1113" name="Mendeley Recent Style Id 135_10">
    <vt:lpwstr>ng-particle":"","parse-names":false,"suffix":""}],"container-title":"Developmental biology","id":"ITEM-1","issue":"1","issued":{"date-parts":[["2009","10"]]},"page":"186-197","publisher":"Elsevier","title":"Drosophila Larp associates with poly (A)-binding</vt:lpwstr>
  </property>
  <property fmtid="{D5CDD505-2E9C-101B-9397-08002B2CF9AE}" pid="1114" name="Mendeley Recent Style Id 135_11">
    <vt:lpwstr> protein and is required for male fertility and syncytial embryo development","type":"article-journal","volume":"334"},"uris":["http://www.mendeley.com/documents/?uuid=671b6042-0f6b-42ad-a36f-e34f3ce05dc2","http://www.mendeley.com/documents/?uuid=a93b6a5b</vt:lpwstr>
  </property>
  <property fmtid="{D5CDD505-2E9C-101B-9397-08002B2CF9AE}" pid="1115" name="Mendeley Recent Style Id 135_12">
    <vt:lpwstr>-0c08-4c1b-bf9c-34bbfc04bc4b"]}],"mendeley":{"formattedCitation":"(Blagden et al., 2009)","plainTextFormattedCitation":"(Blagden et al., 2009)","previouslyFormattedCitation":"(Blagden et al., 2009)"},"properties":{"noteIndex":0},"schema":"https://github.c</vt:lpwstr>
  </property>
  <property fmtid="{D5CDD505-2E9C-101B-9397-08002B2CF9AE}" pid="1116" name="Mendeley Recent Style Id 135_13">
    <vt:lpwstr>om/citation-style-language/schema/raw/master/csl-citation.json"}</vt:lpwstr>
  </property>
  <property fmtid="{D5CDD505-2E9C-101B-9397-08002B2CF9AE}" pid="1117" name="Mendeley Recent Style Name 135_1">
    <vt:lpwstr>(Blagden et al., 2009)</vt:lpwstr>
  </property>
  <property fmtid="{D5CDD505-2E9C-101B-9397-08002B2CF9AE}" pid="1118" name="Mendeley Recent Style Id 136_1">
    <vt:lpwstr>(Blagden et al., 2009)</vt:lpwstr>
  </property>
  <property fmtid="{D5CDD505-2E9C-101B-9397-08002B2CF9AE}" pid="1119" name="Mendeley Recent Style Name 136_1">
    <vt:lpwstr>(Blagden et al., 2009)</vt:lpwstr>
  </property>
  <property fmtid="{D5CDD505-2E9C-101B-9397-08002B2CF9AE}" pid="1120" name="Mendeley Recent Style Id 137_1">
    <vt:lpwstr>ADDIN CSL_CITATION {"citationItems":[{"id":"ITEM-1","itemData":{"DOI":"10.1038/33192","ISSN":"1476-4687","abstract":"The messenger RNA 3′ poly(A) tail critically affects the initiation and control of translation in eukaryotes1,2,3. By analogy to elements </vt:lpwstr>
  </property>
  <property fmtid="{D5CDD505-2E9C-101B-9397-08002B2CF9AE}" pid="1121" name="Mendeley Recent Style Id 137_2">
    <vt:lpwstr>involved in transcription initiation, the poly(A) tail has been described as a ‘translational enhancer’ that enhances the ‘translational promoter’ activity of the mRNA 5′-cap structure3,4. Elongation or shortening of the poly(A) tail regulates translation</vt:lpwstr>
  </property>
  <property fmtid="{D5CDD505-2E9C-101B-9397-08002B2CF9AE}" pid="1122" name="Mendeley Recent Style Id 137_3">
    <vt:lpwstr> during development2. Here we show, using cell-free and in vivo translation analyses in Saccharomyces cerevisiae, that the poly(A) tail can act as an independent ‘translational promoter’, delivering ribosomes to uncapped mRNAs even if their 5′ end is bloc</vt:lpwstr>
  </property>
  <property fmtid="{D5CDD505-2E9C-101B-9397-08002B2CF9AE}" pid="1123" name="Mendeley Recent Style Id 137_4">
    <vt:lpwstr>ked. When mRNAs compete for ribosome binding, neither the cap structure nor the poly(A) tail alone is enough to drive efficient translation, but together they synergize and direct ribosome entry to the 5′ end. The cap structure both promotes ribosome recr</vt:lpwstr>
  </property>
  <property fmtid="{D5CDD505-2E9C-101B-9397-08002B2CF9AE}" pid="1124" name="Mendeley Recent Style Id 137_5">
    <vt:lpwstr>uitment, together with the poly(A) tail, and tethers recruited ribosomes to the 5′ end. Correct choice of translation initiation codons and the function of translational regulators acting on the 5′ untranslated region are thus ensured by the functional in</vt:lpwstr>
  </property>
  <property fmtid="{D5CDD505-2E9C-101B-9397-08002B2CF9AE}" pid="1125" name="Mendeley Recent Style Id 137_6">
    <vt:lpwstr>teraction of the poly(A) tail with the cap structure.","author":[{"dropping-particle":"","family":"Preiss","given":"Thomas","non-dropping-particle":"","parse-names":false,"suffix":""},{"dropping-particle":"","family":"Hentze","given":"Matthias W","non-dro</vt:lpwstr>
  </property>
  <property fmtid="{D5CDD505-2E9C-101B-9397-08002B2CF9AE}" pid="1126" name="Mendeley Recent Style Id 137_7">
    <vt:lpwstr>pping-particle":"","parse-names":false,"suffix":""}],"container-title":"Nature","id":"ITEM-1","issue":"6675","issued":{"date-parts":[["1998"]]},"page":"516-520","title":"Dual function of the messenger RNA cap structure in poly(A)-tail-promoted translation</vt:lpwstr>
  </property>
  <property fmtid="{D5CDD505-2E9C-101B-9397-08002B2CF9AE}" pid="1127" name="Mendeley Recent Style Id 137_8">
    <vt:lpwstr> in yeast","type":"article-journal","volume":"392"},"uris":["http://www.mendeley.com/documents/?uuid=10522b68-dd90-49d2-bfab-62520bb895e2"]}],"mendeley":{"formattedCitation":"(Preiss and Hentze, 1998)","plainTextFormattedCitation":"(Preiss and Hentze, 199</vt:lpwstr>
  </property>
  <property fmtid="{D5CDD505-2E9C-101B-9397-08002B2CF9AE}" pid="1128" name="Mendeley Recent Style Id 137_9">
    <vt:lpwstr>8)","previouslyFormattedCitation":"(Preiss and Hentze, 1998)"},"properties":{"noteIndex":0},"schema":"https://github.com/citation-style-language/schema/raw/master/csl-citation.json"}</vt:lpwstr>
  </property>
  <property fmtid="{D5CDD505-2E9C-101B-9397-08002B2CF9AE}" pid="1129" name="Mendeley Recent Style Name 137_1">
    <vt:lpwstr>(Preiss and Hentze, 1998)</vt:lpwstr>
  </property>
  <property fmtid="{D5CDD505-2E9C-101B-9397-08002B2CF9AE}" pid="1130" name="Mendeley Recent Style Id 138_1">
    <vt:lpwstr>(Preiss and Hentze, 1998)</vt:lpwstr>
  </property>
  <property fmtid="{D5CDD505-2E9C-101B-9397-08002B2CF9AE}" pid="1131" name="Mendeley Recent Style Name 138_1">
    <vt:lpwstr>(Preiss and Hentze, 1998)</vt:lpwstr>
  </property>
  <property fmtid="{D5CDD505-2E9C-101B-9397-08002B2CF9AE}" pid="1132" name="Mendeley Recent Style Id 139_1">
    <vt:lpwstr>ADDIN CSL_CITATION {"citationItems":[{"id":"ITEM-1","itemData":{"DOI":"10.1073/pnas.94.17.9046","ISSN":"0027-8424","abstract":"The yeast translation factor eIF4G associates with both the cap-binding protein eIF4E and the poly(A)-binding protein Pab1p. Her</vt:lpwstr>
  </property>
  <property fmtid="{D5CDD505-2E9C-101B-9397-08002B2CF9AE}" pid="1133" name="Mendeley Recent Style Id 139_2">
    <vt:lpwstr>e we report that the two yeast eIF4G homologs, Tif4631p and Tif4632p, share a conserved Pab1p-binding site. This site is required for Pab1p and poly(A) tails to stimulate the in vitro translation of uncapped polyadenylylated mRNA, and the region encompass</vt:lpwstr>
  </property>
  <property fmtid="{D5CDD505-2E9C-101B-9397-08002B2CF9AE}" pid="1134" name="Mendeley Recent Style Id 139_3">
    <vt:lpwstr>ing it is required for the cap and the poly(A) tail to synergistically stimulate translation. This region on Tif4631p becomes essential for cell growth when the eIF4E binding site on Tif4631p is mutated. Pab1p mutations also show synthetic lethal interact</vt:lpwstr>
  </property>
  <property fmtid="{D5CDD505-2E9C-101B-9397-08002B2CF9AE}" pid="1135" name="Mendeley Recent Style Id 139_4">
    <vt:lpwstr>ions with eIF4E mutations. These data suggest that eIF4G mediates poly(A) tail stimulated translation in vitro, and that Pab1p and the domain encompassing the Pab1p-binding site on eIF4G can compensate for partial loss of eIF4E function in vivo.","author"</vt:lpwstr>
  </property>
  <property fmtid="{D5CDD505-2E9C-101B-9397-08002B2CF9AE}" pid="1136" name="Mendeley Recent Style Id 139_5">
    <vt:lpwstr>:[{"dropping-particle":"","family":"Tarun  Jr","given":"S Z","non-dropping-particle":"","parse-names":false,"suffix":""},{"dropping-particle":"","family":"Wells","given":"S E","non-dropping-particle":"","parse-names":false,"suffix":""},{"dropping-particle</vt:lpwstr>
  </property>
  <property fmtid="{D5CDD505-2E9C-101B-9397-08002B2CF9AE}" pid="1137" name="Mendeley Recent Style Id 139_6">
    <vt:lpwstr>":"","family":"Deardorff","given":"J A","non-dropping-particle":"","parse-names":false,"suffix":""},{"dropping-particle":"","family":"Sachs","given":"A B","non-dropping-particle":"","parse-names":false,"suffix":""}],"container-title":"Proceedings of the N</vt:lpwstr>
  </property>
  <property fmtid="{D5CDD505-2E9C-101B-9397-08002B2CF9AE}" pid="1138" name="Mendeley Recent Style Id 139_7">
    <vt:lpwstr>ational Academy of Sciences of the United States of America","id":"ITEM-1","issue":"17","issued":{"date-parts":[["1997","8","19"]]},"language":"eng","page":"9046-9051","publisher":"The National Academy of Sciences of the USA","title":"Translation initiati</vt:lpwstr>
  </property>
  <property fmtid="{D5CDD505-2E9C-101B-9397-08002B2CF9AE}" pid="1139" name="Mendeley Recent Style Id 139_8">
    <vt:lpwstr>on factor eIF4G mediates in vitro poly(A) tail-dependent translation","type":"article-journal","volume":"94"},"uris":["http://www.mendeley.com/documents/?uuid=e16faed7-4e3c-48c3-8397-5cb66aeafc55"]}],"mendeley":{"formattedCitation":"(Tarun  Jr et al., 199</vt:lpwstr>
  </property>
  <property fmtid="{D5CDD505-2E9C-101B-9397-08002B2CF9AE}" pid="1140" name="Mendeley Recent Style Id 139_9">
    <vt:lpwstr>7)","plainTextFormattedCitation":"(Tarun  Jr et al., 1997)","previouslyFormattedCitation":"(Tarun  Jr et al., 1997)"},"properties":{"noteIndex":0},"schema":"https://github.com/citation-style-language/schema/raw/master/csl-citation.json"}</vt:lpwstr>
  </property>
  <property fmtid="{D5CDD505-2E9C-101B-9397-08002B2CF9AE}" pid="1141" name="Mendeley Recent Style Name 139_1">
    <vt:lpwstr>(Tarun  Jr et al., 1997)</vt:lpwstr>
  </property>
  <property fmtid="{D5CDD505-2E9C-101B-9397-08002B2CF9AE}" pid="1142" name="Mendeley Recent Style Id 140_1">
    <vt:lpwstr>(Tarun  Jr et al., 1997)</vt:lpwstr>
  </property>
  <property fmtid="{D5CDD505-2E9C-101B-9397-08002B2CF9AE}" pid="1143" name="Mendeley Recent Style Name 140_1">
    <vt:lpwstr>(Tarun  Jr et al., 1997)</vt:lpwstr>
  </property>
  <property fmtid="{D5CDD505-2E9C-101B-9397-08002B2CF9AE}" pid="1144" name="Mendeley Recent Style Id 141_1">
    <vt:lpwstr>ADDIN CSL_CITATION {"citationItems":[{"id":"ITEM-1","itemData":{"DOI":"10.1016/j.semcdb.2014.05.018","ISSN":"1096-3634","abstract":"While the phenomenon of polyadenylation has been well-studied, the dynamics of poly(A) tail size and its impact on transcri</vt:lpwstr>
  </property>
  <property fmtid="{D5CDD505-2E9C-101B-9397-08002B2CF9AE}" pid="1145" name="Mendeley Recent Style Id 141_2">
    <vt:lpwstr>pt function and cell biology are less well-appreciated. The goal of this review is to encourage readers to view the poly(A) tail as a dynamic, changeable aspect of a transcript rather than a simple static entity that marks the 3' end of an mRNA. This coul</vt:lpwstr>
  </property>
  <property fmtid="{D5CDD505-2E9C-101B-9397-08002B2CF9AE}" pid="1146" name="Mendeley Recent Style Id 141_3">
    <vt:lpwstr>d open up new angles of regulation in the post-transcriptional control of gene expression throughout development, differentiation and cancer.","author":[{"dropping-particle":"","family":"Jalkanen","given":"Aimee L","non-dropping-particle":"","parse-names"</vt:lpwstr>
  </property>
  <property fmtid="{D5CDD505-2E9C-101B-9397-08002B2CF9AE}" pid="1147" name="Mendeley Recent Style Id 141_4">
    <vt:lpwstr>:false,"suffix":""},{"dropping-particle":"","family":"Coleman","given":"Stephen J","non-dropping-particle":"","parse-names":false,"suffix":""},{"dropping-particle":"","family":"Wilusz","given":"Jeffrey","non-dropping-particle":"","parse-names":false,"suff</vt:lpwstr>
  </property>
  <property fmtid="{D5CDD505-2E9C-101B-9397-08002B2CF9AE}" pid="1148" name="Mendeley Recent Style Id 141_5">
    <vt:lpwstr>ix":""}],"container-title":"Seminars in cell &amp; developmental biology","edition":"2014/06/05","id":"ITEM-1","issued":{"date-parts":[["2014","10"]]},"language":"eng","page":"24-32","title":"Determinants and implications of mRNA poly(A) tail size--does this </vt:lpwstr>
  </property>
  <property fmtid="{D5CDD505-2E9C-101B-9397-08002B2CF9AE}" pid="1149" name="Mendeley Recent Style Id 141_6">
    <vt:lpwstr>protein make my tail look big?","type":"article-journal","volume":"34"},"uris":["http://www.mendeley.com/documents/?uuid=26b2bb91-454e-4b27-bff7-27650f83d9cb"]}],"mendeley":{"formattedCitation":"(Jalkanen et al., 2014)","plainTextFormattedCitation":"(Jalk</vt:lpwstr>
  </property>
  <property fmtid="{D5CDD505-2E9C-101B-9397-08002B2CF9AE}" pid="1150" name="Mendeley Recent Style Id 141_7">
    <vt:lpwstr>anen et al., 2014)","previouslyFormattedCitation":"(Jalkanen et al., 2014)"},"properties":{"noteIndex":0},"schema":"https://github.com/citation-style-language/schema/raw/master/csl-citation.json"}</vt:lpwstr>
  </property>
  <property fmtid="{D5CDD505-2E9C-101B-9397-08002B2CF9AE}" pid="1151" name="Mendeley Recent Style Name 141_1">
    <vt:lpwstr>(Jalkanen et al., 2014)</vt:lpwstr>
  </property>
  <property fmtid="{D5CDD505-2E9C-101B-9397-08002B2CF9AE}" pid="1152" name="Mendeley Recent Style Id 142_1">
    <vt:lpwstr>(Jalkanen et al., 2014)</vt:lpwstr>
  </property>
  <property fmtid="{D5CDD505-2E9C-101B-9397-08002B2CF9AE}" pid="1153" name="Mendeley Recent Style Name 142_1">
    <vt:lpwstr>(Jalkanen et al., 2014)</vt:lpwstr>
  </property>
  <property fmtid="{D5CDD505-2E9C-101B-9397-08002B2CF9AE}" pid="1154" name="Mendeley Recent Style Id 143_1">
    <vt:lpwstr>ADDIN CSL_CITATION {"citationItems":[{"id":"ITEM-1","itemData":{"DOI":"10.1002/wrna.1465","ISSN":"1757-7012","abstract":"The canonical molecular machinery required for global mRNA translation and its control has been well defined, with distinct sets of pr</vt:lpwstr>
  </property>
  <property fmtid="{D5CDD505-2E9C-101B-9397-08002B2CF9AE}" pid="1155" name="Mendeley Recent Style Id 143_2">
    <vt:lpwstr>oteins involved in the processes of translation initiation, elongation and termination. Additionally, noncanonical, trans-acting regulatory RNA-binding proteins (RBPs) are necessary to provide mRNA-specific translation, and these interact with 5' and 3' u</vt:lpwstr>
  </property>
  <property fmtid="{D5CDD505-2E9C-101B-9397-08002B2CF9AE}" pid="1156" name="Mendeley Recent Style Id 143_3">
    <vt:lpwstr>ntranslated regions and coding regions of mRNA to regulate ribosome recruitment and transit. Recently it has also been demonstrated that trans-acting ribosomal proteins direct the translation of specific mRNAs. Importantly, it has been shown that subsets </vt:lpwstr>
  </property>
  <property fmtid="{D5CDD505-2E9C-101B-9397-08002B2CF9AE}" pid="1157" name="Mendeley Recent Style Id 143_4">
    <vt:lpwstr>of RBPs often work in concert, forming distinct regulatory complexes upon different cellular perturbation, creating an RBP combinatorial code, which through the translation of specific subsets of mRNAs, dictate cell fate. With the development of new metho</vt:lpwstr>
  </property>
  <property fmtid="{D5CDD505-2E9C-101B-9397-08002B2CF9AE}" pid="1158" name="Mendeley Recent Style Id 143_5">
    <vt:lpwstr>dologies, a plethora of novel RNA binding proteins have recently been identified, although the function of many of these proteins within mRNA translation is unknown. In this review we will discuss these methodologies and their shortcomings when applied to</vt:lpwstr>
  </property>
  <property fmtid="{D5CDD505-2E9C-101B-9397-08002B2CF9AE}" pid="1159" name="Mendeley Recent Style Id 143_6">
    <vt:lpwstr> the study of translation, which need to be addressed to enable a better understanding of trans-acting translational regulatory proteins. Moreover, we discuss the protein domains that are responsible for RNA binding as well as the RNA motifs to which they</vt:lpwstr>
  </property>
  <property fmtid="{D5CDD505-2E9C-101B-9397-08002B2CF9AE}" pid="1160" name="Mendeley Recent Style Id 143_7">
    <vt:lpwstr> bind, and the role of trans-acting ribosomal proteins in directing the translation of specific mRNAs. This article is categorized under: RNA Interactions with Proteins and Other Molecules &gt; RNA-Protein Complexes Translation &gt; Translation Regulation Trans</vt:lpwstr>
  </property>
  <property fmtid="{D5CDD505-2E9C-101B-9397-08002B2CF9AE}" pid="1161" name="Mendeley Recent Style Id 143_8">
    <vt:lpwstr>lation &gt; Translation Mechanisms.","author":[{"dropping-particle":"","family":"Harvey","given":"Robert F","non-dropping-particle":"","parse-names":false,"suffix":""},{"dropping-particle":"","family":"Smith","given":"Tom S","non-dropping-particle":"","parse</vt:lpwstr>
  </property>
  <property fmtid="{D5CDD505-2E9C-101B-9397-08002B2CF9AE}" pid="1162" name="Mendeley Recent Style Id 143_9">
    <vt:lpwstr>-names":false,"suffix":""},{"dropping-particle":"","family":"Mulroney","given":"Thomas","non-dropping-particle":"","parse-names":false,"suffix":""},{"dropping-particle":"","family":"Queiroz","given":"Rayner M L","non-dropping-particle":"","parse-names":fa</vt:lpwstr>
  </property>
  <property fmtid="{D5CDD505-2E9C-101B-9397-08002B2CF9AE}" pid="1163" name="Mendeley Recent Style Id 143_10">
    <vt:lpwstr>lse,"suffix":""},{"dropping-particle":"","family":"Pizzinga","given":"Mariavittoria","non-dropping-particle":"","parse-names":false,"suffix":""},{"dropping-particle":"","family":"Dezi","given":"Veronica","non-dropping-particle":"","parse-names":false,"suf</vt:lpwstr>
  </property>
  <property fmtid="{D5CDD505-2E9C-101B-9397-08002B2CF9AE}" pid="1164" name="Mendeley Recent Style Id 143_11">
    <vt:lpwstr>fix":""},{"dropping-particle":"","family":"Villenueva","given":"Eneko","non-dropping-particle":"","parse-names":false,"suffix":""},{"dropping-particle":"","family":"Ramakrishna","given":"Manasa","non-dropping-particle":"","parse-names":false,"suffix":""},</vt:lpwstr>
  </property>
  <property fmtid="{D5CDD505-2E9C-101B-9397-08002B2CF9AE}" pid="1165" name="Mendeley Recent Style Id 143_12">
    <vt:lpwstr>{"dropping-particle":"","family":"Lilley","given":"Kathryn S","non-dropping-particle":"","parse-names":false,"suffix":""},{"dropping-particle":"","family":"Willis","given":"Anne E","non-dropping-particle":"","parse-names":false,"suffix":""}],"container-ti</vt:lpwstr>
  </property>
  <property fmtid="{D5CDD505-2E9C-101B-9397-08002B2CF9AE}" pid="1166" name="Mendeley Recent Style Id 143_13">
    <vt:lpwstr>tle":"Wiley interdisciplinary reviews. RNA","edition":"2018/01/17","id":"ITEM-1","issue":"3","issued":{"date-parts":[["2018","5"]]},"language":"eng","page":"e1465-e1465","publisher":"John Wiley &amp; Sons, Inc.","title":"Trans-acting translational regulatory </vt:lpwstr>
  </property>
  <property fmtid="{D5CDD505-2E9C-101B-9397-08002B2CF9AE}" pid="1167" name="Mendeley Recent Style Id 143_14">
    <vt:lpwstr>RNA binding proteins","type":"article-journal","volume":"9"},"uris":["http://www.mendeley.com/documents/?uuid=98c6503a-dc90-4231-b6c1-da72eb37f5db"]}],"mendeley":{"formattedCitation":"(Harvey et al., 2018)","plainTextFormattedCitation":"(Harvey et al., 20</vt:lpwstr>
  </property>
  <property fmtid="{D5CDD505-2E9C-101B-9397-08002B2CF9AE}" pid="1168" name="Mendeley Recent Style Id 143_15">
    <vt:lpwstr>18)","previouslyFormattedCitation":"(Harvey et al., 2018)"},"properties":{"noteIndex":0},"schema":"https://github.com/citation-style-language/schema/raw/master/csl-citation.json"}</vt:lpwstr>
  </property>
  <property fmtid="{D5CDD505-2E9C-101B-9397-08002B2CF9AE}" pid="1169" name="Mendeley Recent Style Name 143_1">
    <vt:lpwstr>(Harvey et al., 2018)</vt:lpwstr>
  </property>
  <property fmtid="{D5CDD505-2E9C-101B-9397-08002B2CF9AE}" pid="1170" name="Mendeley Recent Style Id 144_1">
    <vt:lpwstr>(Harvey et al., 2018)</vt:lpwstr>
  </property>
  <property fmtid="{D5CDD505-2E9C-101B-9397-08002B2CF9AE}" pid="1171" name="Mendeley Recent Style Name 144_1">
    <vt:lpwstr>(Harvey et al., 2018)</vt:lpwstr>
  </property>
  <property fmtid="{D5CDD505-2E9C-101B-9397-08002B2CF9AE}" pid="1172" name="Mendeley Recent Style Id 145_1">
    <vt:lpwstr>ADDIN CSL_CITATION {"citationItems":[{"id":"ITEM-1","itemData":{"DOI":"10.1128/mcb.21.19.6440-6449.2001","ISSN":"0270-7306","abstract":"Ceruloplasmin (Cp) is a glycoprotein secreted by the liver and monocytic cells and probably plays roles in inflammation</vt:lpwstr>
  </property>
  <property fmtid="{D5CDD505-2E9C-101B-9397-08002B2CF9AE}" pid="1173" name="Mendeley Recent Style Id 145_2">
    <vt:lpwstr> and iron metabolism. We showed previously that gamma interferon (IFN-gamma) induced Cp synthesis by human U937 monocytic cells but that the synthesis was subsequently halted by a transcript-specific translational silencing mechanism involving the binding</vt:lpwstr>
  </property>
  <property fmtid="{D5CDD505-2E9C-101B-9397-08002B2CF9AE}" pid="1174" name="Mendeley Recent Style Id 145_3">
    <vt:lpwstr> of a cytosolic factor(s) to the Cp mRNA 3' untranslated region (UTR). To investigate how protein interactions at the Cp 3'-UTR inhibit translation initiation at the distant 5' end, we considered the \"closed-loop\" model of mRNA translation. In this mode</vt:lpwstr>
  </property>
  <property fmtid="{D5CDD505-2E9C-101B-9397-08002B2CF9AE}" pid="1175" name="Mendeley Recent Style Id 145_4">
    <vt:lpwstr>l, the transcript termini are brought together by interactions of poly(A)-binding protein (PABP) with both the poly(A) tail and initiation factor eIF4G. The effect of these elements on Cp translational control was tested using chimeric reporter transcript</vt:lpwstr>
  </property>
  <property fmtid="{D5CDD505-2E9C-101B-9397-08002B2CF9AE}" pid="1176" name="Mendeley Recent Style Id 145_5">
    <vt:lpwstr>s in rabbit reticulocyte lysates. The requirement for poly(A) was shown since the cytosolic inhibitor from IFN-gamma-treated cells minimally inhibited the translation of a luciferase reporter upstream of the Cp 3'-UTR but almost completely blocked the tra</vt:lpwstr>
  </property>
  <property fmtid="{D5CDD505-2E9C-101B-9397-08002B2CF9AE}" pid="1177" name="Mendeley Recent Style Id 145_6">
    <vt:lpwstr>nslation of a transcript containing a poly(A) tail. Likewise, a requirement for poly(A) was shown for silencing of endogenous Cp mRNA. We considered the possibility that the cytosolic inhibitor blocked the interaction of PABP with the poly(A) tail or with</vt:lpwstr>
  </property>
  <property fmtid="{D5CDD505-2E9C-101B-9397-08002B2CF9AE}" pid="1178" name="Mendeley Recent Style Id 145_7">
    <vt:lpwstr> eIF4G. We found that neither of these interactions were inhibited, as shown by immunoprecipitation of PABP followed by quantitation of the poly(A) tail by reverse transcription-PCR and of eIF4G by immunoblot analysis. We considered the alternate possibil</vt:lpwstr>
  </property>
  <property fmtid="{D5CDD505-2E9C-101B-9397-08002B2CF9AE}" pid="1179" name="Mendeley Recent Style Id 145_8">
    <vt:lpwstr>ity that these interactions were required for translational silencing. When PABP was depleted from the reticulocyte lysate with anti-human PABP antibody, the cytosolic factor did not inhibit translation of the chimeric reporter, thus showing the requireme</vt:lpwstr>
  </property>
  <property fmtid="{D5CDD505-2E9C-101B-9397-08002B2CF9AE}" pid="1180" name="Mendeley Recent Style Id 145_9">
    <vt:lpwstr>nt for PABP. Similarly, in lysates treated with anti-human eIF4G antibody, the cytosolic extract did not inhibit the translation of the chimeric reporter, thereby showing a requirement for eIF4G. These data show that translational silencing of Cp requires</vt:lpwstr>
  </property>
  <property fmtid="{D5CDD505-2E9C-101B-9397-08002B2CF9AE}" pid="1181" name="Mendeley Recent Style Id 145_10">
    <vt:lpwstr> interactions of three essential elements of mRNA circularization, poly(A), PABP, and eIF4G. We suggest that Cp mRNA circularization brings the cytosolic Cp 3'-UTR-binding factor into the proximity of the translation initiation site, where it silences tra</vt:lpwstr>
  </property>
  <property fmtid="{D5CDD505-2E9C-101B-9397-08002B2CF9AE}" pid="1182" name="Mendeley Recent Style Id 145_11">
    <vt:lpwstr>nslation by an undetermined mechanism. These results suggest that in addition to its …","author":[{"dropping-particle":"","family":"Mazumder","given":"B","non-dropping-particle":"","parse-names":false,"suffix":""},{"dropping-particle":"","family":"Seshadr</vt:lpwstr>
  </property>
  <property fmtid="{D5CDD505-2E9C-101B-9397-08002B2CF9AE}" pid="1183" name="Mendeley Recent Style Id 145_12">
    <vt:lpwstr>i","given":"V","non-dropping-particle":"","parse-names":false,"suffix":""},{"dropping-particle":"","family":"Imataka","given":"H","non-dropping-particle":"","parse-names":false,"suffix":""},{"dropping-particle":"","family":"Sonenberg","given":"N","non-dro</vt:lpwstr>
  </property>
  <property fmtid="{D5CDD505-2E9C-101B-9397-08002B2CF9AE}" pid="1184" name="Mendeley Recent Style Id 145_13">
    <vt:lpwstr>pping-particle":"","parse-names":false,"suffix":""},{"dropping-particle":"","family":"Fox","given":"P L","non-dropping-particle":"","parse-names":false,"suffix":""}],"container-title":"Molecular and cellular biology","id":"ITEM-1","issue":"19","issued":{"</vt:lpwstr>
  </property>
  <property fmtid="{D5CDD505-2E9C-101B-9397-08002B2CF9AE}" pid="1185" name="Mendeley Recent Style Id 145_14">
    <vt:lpwstr>date-parts":[["2001","10"]]},"language":"eng","page":"6440-6449","publisher":"American Society for Microbiology","title":"Translational silencing of ceruloplasmin requires the essential elements of mRNA circularization: poly(A) tail, poly(A)-binding prote</vt:lpwstr>
  </property>
  <property fmtid="{D5CDD505-2E9C-101B-9397-08002B2CF9AE}" pid="1186" name="Mendeley Recent Style Id 145_15">
    <vt:lpwstr>in, and eukaryotic translation initiation factor 4G","type":"article-journal","volume":"21"},"uris":["http://www.mendeley.com/documents/?uuid=3fe509f7-edf5-403b-bc01-b71769487602"]}],"mendeley":{"formattedCitation":"(Mazumder et al., 2001)","plainTextForm</vt:lpwstr>
  </property>
  <property fmtid="{D5CDD505-2E9C-101B-9397-08002B2CF9AE}" pid="1187" name="Mendeley Recent Style Id 145_16">
    <vt:lpwstr>attedCitation":"(Mazumder et al., 2001)","previouslyFormattedCitation":"(Mazumder et al., 2001)"},"properties":{"noteIndex":0},"schema":"https://github.com/citation-style-language/schema/raw/master/csl-citation.json"}</vt:lpwstr>
  </property>
  <property fmtid="{D5CDD505-2E9C-101B-9397-08002B2CF9AE}" pid="1188" name="Mendeley Recent Style Name 145_1">
    <vt:lpwstr>(Mazumder et al., 2001)</vt:lpwstr>
  </property>
  <property fmtid="{D5CDD505-2E9C-101B-9397-08002B2CF9AE}" pid="1189" name="Mendeley Recent Style Id 146_1">
    <vt:lpwstr>(Mazumder et al., 2001)</vt:lpwstr>
  </property>
  <property fmtid="{D5CDD505-2E9C-101B-9397-08002B2CF9AE}" pid="1190" name="Mendeley Recent Style Name 146_1">
    <vt:lpwstr>(Mazumder et al., 2001)</vt:lpwstr>
  </property>
  <property fmtid="{D5CDD505-2E9C-101B-9397-08002B2CF9AE}" pid="1191" name="Mendeley Recent Style Id 147_1">
    <vt:lpwstr>ADDIN CSL_CITATION {"citationItems":[{"id":"ITEM-1","itemData":{"DOI":"10.1093/bfgp/els056","ISSN":"2041-2657","abstract":"The regulation of mRNA translation is a major checkpoint in the flux of information from the transcriptome to the proteome. Critical</vt:lpwstr>
  </property>
  <property fmtid="{D5CDD505-2E9C-101B-9397-08002B2CF9AE}" pid="1192" name="Mendeley Recent Style Id 147_2">
    <vt:lpwstr> for translational control are the trans-acting factors, RNA-binding proteins (RBPs) and small RNAs that bind to the mRNA and modify its translatability. This review summarizes the mechanisms by which RBPs regulate mRNA translation, with special focus on </vt:lpwstr>
  </property>
  <property fmtid="{D5CDD505-2E9C-101B-9397-08002B2CF9AE}" pid="1193" name="Mendeley Recent Style Id 147_3">
    <vt:lpwstr>those binding to the 3'-untranslated region. It also discusses how recent high-throughput technologies are revealing exquisite layers of complexity and are helping to untangle translational regulation at a genome-wide scale.","author":[{"dropping-particle</vt:lpwstr>
  </property>
  <property fmtid="{D5CDD505-2E9C-101B-9397-08002B2CF9AE}" pid="1194" name="Mendeley Recent Style Id 147_4">
    <vt:lpwstr>":"","family":"Szostak","given":"Emilia","non-dropping-particle":"","parse-names":false,"suffix":""},{"dropping-particle":"","family":"Gebauer","given":"Fátima","non-dropping-particle":"","parse-names":false,"suffix":""}],"container-title":"Briefings in f</vt:lpwstr>
  </property>
  <property fmtid="{D5CDD505-2E9C-101B-9397-08002B2CF9AE}" pid="1195" name="Mendeley Recent Style Id 147_5">
    <vt:lpwstr>unctional genomics","edition":"2012/11/28","id":"ITEM-1","issue":"1","issued":{"date-parts":[["2013","1"]]},"language":"eng","page":"58-65","publisher":"Oxford University Press","title":"Translational control by 3'-UTR-binding proteins","type":"article-jo</vt:lpwstr>
  </property>
  <property fmtid="{D5CDD505-2E9C-101B-9397-08002B2CF9AE}" pid="1196" name="Mendeley Recent Style Id 147_6">
    <vt:lpwstr>urnal","volume":"12"},"uris":["http://www.mendeley.com/documents/?uuid=351cc2e0-3502-4038-a9f7-a49e4bc6434f"]}],"mendeley":{"formattedCitation":"(Szostak and Gebauer, 2013)","plainTextFormattedCitation":"(Szostak and Gebauer, 2013)","previouslyFormattedCi</vt:lpwstr>
  </property>
  <property fmtid="{D5CDD505-2E9C-101B-9397-08002B2CF9AE}" pid="1197" name="Mendeley Recent Style Id 147_7">
    <vt:lpwstr>tation":"(Szostak and Gebauer, 2013)"},"properties":{"noteIndex":0},"schema":"https://github.com/citation-style-language/schema/raw/master/csl-citation.json"}</vt:lpwstr>
  </property>
  <property fmtid="{D5CDD505-2E9C-101B-9397-08002B2CF9AE}" pid="1198" name="Mendeley Recent Style Name 147_1">
    <vt:lpwstr>(Szostak and Gebauer, 2013)</vt:lpwstr>
  </property>
  <property fmtid="{D5CDD505-2E9C-101B-9397-08002B2CF9AE}" pid="1199" name="Mendeley Recent Style Id 148_1">
    <vt:lpwstr>(Szostak and Gebauer, 2013)</vt:lpwstr>
  </property>
  <property fmtid="{D5CDD505-2E9C-101B-9397-08002B2CF9AE}" pid="1200" name="Mendeley Recent Style Name 148_1">
    <vt:lpwstr>(Szostak and Gebauer, 2013)</vt:lpwstr>
  </property>
  <property fmtid="{D5CDD505-2E9C-101B-9397-08002B2CF9AE}" pid="1201" name="Mendeley Recent Style Id 149_1">
    <vt:lpwstr>ADDIN CSL_CITATION {"citationItems":[{"id":"ITEM-1","itemData":{"DOI":"10.1002/wrna.1369","ISSN":"1757-7004","abstract":"In a eukaryotic cell, each messenger RNA (mRNA) is bound to a variety of proteins to form an mRNA?protein complex (mRNP). Together, th</vt:lpwstr>
  </property>
  <property fmtid="{D5CDD505-2E9C-101B-9397-08002B2CF9AE}" pid="1202" name="Mendeley Recent Style Id 149_2">
    <vt:lpwstr>ese proteins impact nearly every step in the life cycle of an mRNA and are critical for the proper control of gene expression. In the cytoplasm, for instance, mRNPs affect mRNA translatability and stability and provide regulation of specific transcripts a</vt:lpwstr>
  </property>
  <property fmtid="{D5CDD505-2E9C-101B-9397-08002B2CF9AE}" pid="1203" name="Mendeley Recent Style Id 149_3">
    <vt:lpwstr>s well as global, transcriptome-wide control. mRNPs are complex, diverse, and dynamic, and so they have been a challenge to understand. But the advent of high-throughput sequencing technology has heralded a new era in the study of mRNPs. Here, I will disc</vt:lpwstr>
  </property>
  <property fmtid="{D5CDD505-2E9C-101B-9397-08002B2CF9AE}" pid="1204" name="Mendeley Recent Style Id 149_4">
    <vt:lpwstr>uss general principles of cytoplasmic mRNP organization and regulation. Using microRNA-mediated repression as a case study, I will focus on common themes in mRNPs and highlight the interplay between mRNP composition and posttranscriptional regulation. mRN</vt:lpwstr>
  </property>
  <property fmtid="{D5CDD505-2E9C-101B-9397-08002B2CF9AE}" pid="1205" name="Mendeley Recent Style Id 149_5">
    <vt:lpwstr>Ps are an important control point in regulating gene expression, and while the study of these fascinating complexes presents remaining challenges, recent advances provide a critical lens for deciphering gene regulation. WIREs RNA 2017, 8:e1369. doi: 10.10</vt:lpwstr>
  </property>
  <property fmtid="{D5CDD505-2E9C-101B-9397-08002B2CF9AE}" pid="1206" name="Mendeley Recent Style Id 149_6">
    <vt:lpwstr>02/wrna.1369 This article is categorized under: RNA Interactions with Proteins and Other Molecules &gt; Protein?RNA Interactions: Functional Implications Translation &gt; Translation Regulation RNA Turnover and Surveillance &gt; Turnover/Surveillance Mechanisms","</vt:lpwstr>
  </property>
  <property fmtid="{D5CDD505-2E9C-101B-9397-08002B2CF9AE}" pid="1207" name="Mendeley Recent Style Id 149_7">
    <vt:lpwstr>author":[{"dropping-particle":"","family":"Rissland","given":"Olivia S","non-dropping-particle":"","parse-names":false,"suffix":""}],"container-title":"Wiley Interdisciplinary Reviews: RNA","id":"ITEM-1","issue":"1","issued":{"date-parts":[["2017","1","1"</vt:lpwstr>
  </property>
  <property fmtid="{D5CDD505-2E9C-101B-9397-08002B2CF9AE}" pid="1208" name="Mendeley Recent Style Id 149_8">
    <vt:lpwstr>]]},"note":"doi: 10.1002/wrna.1369","page":"e1369","publisher":"John Wiley &amp; Sons, Ltd","title":"The organization and regulation of mRNA–protein complexes","type":"article-journal","volume":"8"},"uris":["http://www.mendeley.com/documents/?uuid=99904741-bb</vt:lpwstr>
  </property>
  <property fmtid="{D5CDD505-2E9C-101B-9397-08002B2CF9AE}" pid="1209" name="Mendeley Recent Style Id 149_9">
    <vt:lpwstr>1e-4599-88b4-1089ae21cb5c"]}],"mendeley":{"formattedCitation":"(Rissland, 2017)","plainTextFormattedCitation":"(Rissland, 2017)","previouslyFormattedCitation":"(Rissland, 2017)"},"properties":{"noteIndex":0},"schema":"https://github.com/citation-style-lan</vt:lpwstr>
  </property>
  <property fmtid="{D5CDD505-2E9C-101B-9397-08002B2CF9AE}" pid="1210" name="Mendeley Recent Style Id 149_10">
    <vt:lpwstr>guage/schema/raw/master/csl-citation.json"}</vt:lpwstr>
  </property>
  <property fmtid="{D5CDD505-2E9C-101B-9397-08002B2CF9AE}" pid="1211" name="Mendeley Recent Style Name 149_1">
    <vt:lpwstr>(Rissland, 2017)</vt:lpwstr>
  </property>
  <property fmtid="{D5CDD505-2E9C-101B-9397-08002B2CF9AE}" pid="1212" name="Mendeley Recent Style Id 150_1">
    <vt:lpwstr>(Rissland, 2017)</vt:lpwstr>
  </property>
  <property fmtid="{D5CDD505-2E9C-101B-9397-08002B2CF9AE}" pid="1213" name="Mendeley Recent Style Name 150_1">
    <vt:lpwstr>(Rissland, 2017)</vt:lpwstr>
  </property>
  <property fmtid="{D5CDD505-2E9C-101B-9397-08002B2CF9AE}" pid="1214" name="Mendeley Recent Style Id 151_1">
    <vt:lpwstr>ADDIN CSL_CITATION {"citationItems":[{"id":"ITEM-1","itemData":{"DOI":"10.1080/15476286.2017.1306171","ISSN":"1555-8584","abstract":"Cleavage and polyadenylation (pA) is a fundamental step that is required for the maturation of primary protein encoding tr</vt:lpwstr>
  </property>
  <property fmtid="{D5CDD505-2E9C-101B-9397-08002B2CF9AE}" pid="1215" name="Mendeley Recent Style Id 151_2">
    <vt:lpwstr>anscripts into functional mRNAs that can be exported from the nucleus and translated in the cytoplasm. 3'end processing is dependent on the assembly of a multiprotein processing complex on the pA signals that reside in the pre-mRNAs. Most eukaryotic genes</vt:lpwstr>
  </property>
  <property fmtid="{D5CDD505-2E9C-101B-9397-08002B2CF9AE}" pid="1216" name="Mendeley Recent Style Id 151_3">
    <vt:lpwstr> have multiple pA signals, resulting in alternative cleavage and polyadenylation (APA), a widespread phenomenon that is important to establish cell state and cell type specific transcriptomes. Here, we review how pA sites are recognized and comprehensivel</vt:lpwstr>
  </property>
  <property fmtid="{D5CDD505-2E9C-101B-9397-08002B2CF9AE}" pid="1217" name="Mendeley Recent Style Id 151_4">
    <vt:lpwstr>y summarize how APA is regulated and creates mRNA isoform profiles that are characteristic for cell types, tissues, cellular states and disease.","author":[{"dropping-particle":"","family":"Neve","given":"Jonathan","non-dropping-particle":"","parse-names"</vt:lpwstr>
  </property>
  <property fmtid="{D5CDD505-2E9C-101B-9397-08002B2CF9AE}" pid="1218" name="Mendeley Recent Style Id 151_5">
    <vt:lpwstr>:false,"suffix":""},{"dropping-particle":"","family":"Patel","given":"Radhika","non-dropping-particle":"","parse-names":false,"suffix":""},{"dropping-particle":"","family":"Wang","given":"Zhiqiao","non-dropping-particle":"","parse-names":false,"suffix":""</vt:lpwstr>
  </property>
  <property fmtid="{D5CDD505-2E9C-101B-9397-08002B2CF9AE}" pid="1219" name="Mendeley Recent Style Id 151_6">
    <vt:lpwstr>},{"dropping-particle":"","family":"Louey","given":"Alastair","non-dropping-particle":"","parse-names":false,"suffix":""},{"dropping-particle":"","family":"Furger","given":"André Martin","non-dropping-particle":"","parse-names":false,"suffix":""}],"contai</vt:lpwstr>
  </property>
  <property fmtid="{D5CDD505-2E9C-101B-9397-08002B2CF9AE}" pid="1220" name="Mendeley Recent Style Id 151_7">
    <vt:lpwstr>ner-title":"RNA biology","edition":"2017/04/28","id":"ITEM-1","issue":"7","issued":{"date-parts":[["2017","7","3"]]},"language":"eng","page":"865-890","publisher":"Taylor &amp; Francis","title":"Cleavage and polyadenylation: Ending the message expands gene re</vt:lpwstr>
  </property>
  <property fmtid="{D5CDD505-2E9C-101B-9397-08002B2CF9AE}" pid="1221" name="Mendeley Recent Style Id 151_8">
    <vt:lpwstr>gulation","type":"article-journal","volume":"14"},"uris":["http://www.mendeley.com/documents/?uuid=4d399414-25b6-4e7e-ac80-76fe0062d3ee"]}],"mendeley":{"formattedCitation":"(Neve et al., 2017)","plainTextFormattedCitation":"(Neve et al., 2017)","previousl</vt:lpwstr>
  </property>
  <property fmtid="{D5CDD505-2E9C-101B-9397-08002B2CF9AE}" pid="1222" name="Mendeley Recent Style Id 151_9">
    <vt:lpwstr>yFormattedCitation":"(Neve et al., 2017)"},"properties":{"noteIndex":0},"schema":"https://github.com/citation-style-language/schema/raw/master/csl-citation.json"}</vt:lpwstr>
  </property>
  <property fmtid="{D5CDD505-2E9C-101B-9397-08002B2CF9AE}" pid="1223" name="Mendeley Recent Style Name 151_1">
    <vt:lpwstr>(Neve et al., 2017)</vt:lpwstr>
  </property>
  <property fmtid="{D5CDD505-2E9C-101B-9397-08002B2CF9AE}" pid="1224" name="Mendeley Recent Style Id 152_1">
    <vt:lpwstr>(Neve et al., 2017)</vt:lpwstr>
  </property>
  <property fmtid="{D5CDD505-2E9C-101B-9397-08002B2CF9AE}" pid="1225" name="Mendeley Recent Style Name 152_1">
    <vt:lpwstr>(Neve et al., 2017)</vt:lpwstr>
  </property>
  <property fmtid="{D5CDD505-2E9C-101B-9397-08002B2CF9AE}" pid="1226" name="Mendeley Recent Style Id 153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1227" name="Mendeley Recent Style Id 153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1228" name="Mendeley Recent Style Id 153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1229" name="Mendeley Recent Style Id 153_4">
    <vt:lpwstr>ion.","author":[{"dropping-particle":"","family":"Slaidina","given":"Maija","non-dropping-particle":"","parse-names":false,"suffix":""},{"dropping-particle":"","family":"Lehmann","given":"Ruth","non-dropping-particle":"","parse-names":false,"suffix":""}],</vt:lpwstr>
  </property>
  <property fmtid="{D5CDD505-2E9C-101B-9397-08002B2CF9AE}" pid="1230" name="Mendeley Recent Style Id 153_5">
    <vt:lpwstr>"container-title":"The Journal of Cell Biology","id":"ITEM-1","issue":"1","issued":{"date-parts":[["2014","10","13"]]},"page":"13 LP  - 21","title":"Translational control in germline stem cell development","type":"article-journal","volume":"207"},"uris":[</vt:lpwstr>
  </property>
  <property fmtid="{D5CDD505-2E9C-101B-9397-08002B2CF9AE}" pid="1231" name="Mendeley Recent Style Id 153_6">
    <vt:lpwstr>"http://www.mendeley.com/documents/?uuid=cd58d34e-1440-42e3-b89c-fd39a1b385f1"]},{"id":"ITEM-2","itemData":{"DOI":"10.1002/dvdy.22296","ISSN":"1097-0177","abstract":"We review the application of Caenorhabditis elegans as a model system to understand key a</vt:lpwstr>
  </property>
  <property fmtid="{D5CDD505-2E9C-101B-9397-08002B2CF9AE}" pid="1232" name="Mendeley Recent Style Id 153_7">
    <vt:lpwstr>spects of stem cell biology. The only bona fide stem cells in C. elegans are those of the germline, which serves as a valuable paradigm for understanding how stem-cell niches influence maintenance and differentiation of stem cells and how somatic differen</vt:lpwstr>
  </property>
  <property fmtid="{D5CDD505-2E9C-101B-9397-08002B2CF9AE}" pid="1233" name="Mendeley Recent Style Id 153_8">
    <vt:lpwstr>tiation is repressed during germline development. Somatic cells that share stem cell-like characteristics also provide insights into principles in stem-cell biology. The epidermal seam cell lineages lend clues to conserved mechanisms of self-renewal and e</vt:lpwstr>
  </property>
  <property fmtid="{D5CDD505-2E9C-101B-9397-08002B2CF9AE}" pid="1234" name="Mendeley Recent Style Id 153_9">
    <vt:lpwstr>xpansion divisions. Principles of developmental plasticity and reprogramming relevant to stem-cell biology arise from studies of natural transdifferentiation and from analysis of early embryonic progenitors, which undergo a dramatic transition from a plur</vt:lpwstr>
  </property>
  <property fmtid="{D5CDD505-2E9C-101B-9397-08002B2CF9AE}" pid="1235" name="Mendeley Recent Style Id 153_10">
    <vt:lpwstr>ipotent, reprogrammable condition to a state of committed differentiation. The relevance of these developmental processes to our understanding of stem-cell biology in other organisms is discussed.","author":[{"dropping-particle":"","family":"Joshi","given</vt:lpwstr>
  </property>
  <property fmtid="{D5CDD505-2E9C-101B-9397-08002B2CF9AE}" pid="1236" name="Mendeley Recent Style Id 153_11">
    <vt:lpwstr>":"Pradeep M","non-dropping-particle":"","parse-names":false,"suffix":""},{"dropping-particle":"","family":"Riddle","given":"Misty R","non-dropping-particle":"","parse-names":false,"suffix":""},{"dropping-particle":"V","family":"Djabrayan","given":"Nareg </vt:lpwstr>
  </property>
  <property fmtid="{D5CDD505-2E9C-101B-9397-08002B2CF9AE}" pid="1237" name="Mendeley Recent Style Id 153_12">
    <vt:lpwstr>J","non-dropping-particle":"","parse-names":false,"suffix":""},{"dropping-particle":"","family":"Rothman","given":"Joel H","non-dropping-particle":"","parse-names":false,"suffix":""}],"container-title":"Developmental dynamics : an official publication of </vt:lpwstr>
  </property>
  <property fmtid="{D5CDD505-2E9C-101B-9397-08002B2CF9AE}" pid="1238" name="Mendeley Recent Style Id 153_13">
    <vt:lpwstr>the American Association of Anatomists","id":"ITEM-2","issue":"5","issued":{"date-parts":[["2010","5"]]},"language":"eng","page":"1539-1554","title":"Caenorhabditis elegans as a model for stem cell biology","type":"article-journal","volume":"239"},"uris":</vt:lpwstr>
  </property>
  <property fmtid="{D5CDD505-2E9C-101B-9397-08002B2CF9AE}" pid="1239" name="Mendeley Recent Style Id 153_14">
    <vt:lpwstr>["http://www.mendeley.com/documents/?uuid=773c7431-9ba2-452c-8d52-fd69266395a0"]}],"mendeley":{"formattedCitation":"(Joshi et al., 2010; Slaidina and Lehmann, 2014)","plainTextFormattedCitation":"(Joshi et al., 2010; Slaidina and Lehmann, 2014)","previous</vt:lpwstr>
  </property>
  <property fmtid="{D5CDD505-2E9C-101B-9397-08002B2CF9AE}" pid="1240" name="Mendeley Recent Style Id 153_15">
    <vt:lpwstr>lyFormattedCitation":"(Joshi et al., 2010; Slaidina and Lehmann, 2014)"},"properties":{"noteIndex":0},"schema":"https://github.com/citation-style-language/schema/raw/master/csl-citation.json"}</vt:lpwstr>
  </property>
  <property fmtid="{D5CDD505-2E9C-101B-9397-08002B2CF9AE}" pid="1241" name="Mendeley Recent Style Name 153_1">
    <vt:lpwstr>(Joshi et al., 2010; Slaidina and Lehmann, 2014)</vt:lpwstr>
  </property>
  <property fmtid="{D5CDD505-2E9C-101B-9397-08002B2CF9AE}" pid="1242" name="Mendeley Recent Style Id 154_1">
    <vt:lpwstr>(Joshi et al., 2010; Slaidina and Lehmann, 2014)</vt:lpwstr>
  </property>
  <property fmtid="{D5CDD505-2E9C-101B-9397-08002B2CF9AE}" pid="1243" name="Mendeley Recent Style Name 154_1">
    <vt:lpwstr>(Joshi et al., 2010; Slaidina and Lehmann, 2014)</vt:lpwstr>
  </property>
  <property fmtid="{D5CDD505-2E9C-101B-9397-08002B2CF9AE}" pid="1244" name="Mendeley Recent Style Id 155_1">
    <vt:lpwstr>ADDIN CSL_CITATION {"citationItems":[{"id":"ITEM-1","itemData":{"DOI":"10.7554/eLife.16955","ISSN":"2050-084X","abstract":"Because maturing oocytes and early embryos lack appreciable transcription, posttranscriptional regulatory processes control their de</vt:lpwstr>
  </property>
  <property fmtid="{D5CDD505-2E9C-101B-9397-08002B2CF9AE}" pid="1245" name="Mendeley Recent Style Id 155_2">
    <vt:lpwstr>velopment. To better understand this control, we profiled translational efficiencies and poly(A)-tail lengths throughout Drosophila oocyte maturation and early embryonic development. The correspondence between translational-efficiency changes and tail-len</vt:lpwstr>
  </property>
  <property fmtid="{D5CDD505-2E9C-101B-9397-08002B2CF9AE}" pid="1246" name="Mendeley Recent Style Id 155_3">
    <vt:lpwstr>gth changes indicated that tail-length changes broadly regulate translation until gastrulation, when this coupling disappears. During egg activation, relative changes in poly(A)-tail length, and thus translational efficiency, were largely retained in the </vt:lpwstr>
  </property>
  <property fmtid="{D5CDD505-2E9C-101B-9397-08002B2CF9AE}" pid="1247" name="Mendeley Recent Style Id 155_4">
    <vt:lpwstr>absence of cytoplasmic polyadenylation, which indicated that selective poly(A)-tail shortening primarily specifies these changes. Many translational changes depended on PAN GU and Smaug, and these changes were largely attributable to tail-length changes. </vt:lpwstr>
  </property>
  <property fmtid="{D5CDD505-2E9C-101B-9397-08002B2CF9AE}" pid="1248" name="Mendeley Recent Style Id 155_5">
    <vt:lpwstr>Our results also revealed the presence of tail-length-independent mechanisms that maintained translation despite tail-length shortening during oocyte maturation, and prevented essentially all translation of bicoid and several other mRNAs before egg activa</vt:lpwstr>
  </property>
  <property fmtid="{D5CDD505-2E9C-101B-9397-08002B2CF9AE}" pid="1249" name="Mendeley Recent Style Id 155_6">
    <vt:lpwstr>tion. In addition to these fundamental insights, our results provide valuable resources for future studies.","author":[{"dropping-particle":"","family":"Eichhorn","given":"Stephen W","non-dropping-particle":"","parse-names":false,"suffix":""},{"dropping-p</vt:lpwstr>
  </property>
  <property fmtid="{D5CDD505-2E9C-101B-9397-08002B2CF9AE}" pid="1250" name="Mendeley Recent Style Id 155_7">
    <vt:lpwstr>article":"","family":"Subtelny","given":"Alexander O","non-dropping-particle":"","parse-names":false,"suffix":""},{"dropping-particle":"","family":"Kronja","given":"Iva","non-dropping-particle":"","parse-names":false,"suffix":""},{"dropping-particle":"","</vt:lpwstr>
  </property>
  <property fmtid="{D5CDD505-2E9C-101B-9397-08002B2CF9AE}" pid="1251" name="Mendeley Recent Style Id 155_8">
    <vt:lpwstr>family":"Kwasnieski","given":"Jamie C","non-dropping-particle":"","parse-names":false,"suffix":""},{"dropping-particle":"","family":"Orr-Weaver","given":"Terry L","non-dropping-particle":"","parse-names":false,"suffix":""},{"dropping-particle":"","family"</vt:lpwstr>
  </property>
  <property fmtid="{D5CDD505-2E9C-101B-9397-08002B2CF9AE}" pid="1252" name="Mendeley Recent Style Id 155_9">
    <vt:lpwstr>:"Bartel","given":"David P","non-dropping-particle":"","parse-names":false,"suffix":""}],"container-title":"eLife","id":"ITEM-1","issued":{"date-parts":[["2016","7","30"]]},"language":"eng","page":"e16955","publisher":"eLife Sciences Publications, Ltd","t</vt:lpwstr>
  </property>
  <property fmtid="{D5CDD505-2E9C-101B-9397-08002B2CF9AE}" pid="1253" name="Mendeley Recent Style Id 155_10">
    <vt:lpwstr>itle":"mRNA poly(A)-tail changes specified by deadenylation broadly reshape translation in Drosophila oocytes and early embryos","type":"article-journal","volume":"5"},"uris":["http://www.mendeley.com/documents/?uuid=f8ae7671-6f7e-4a8e-904d-5952ae59f11f"]</vt:lpwstr>
  </property>
  <property fmtid="{D5CDD505-2E9C-101B-9397-08002B2CF9AE}" pid="1254" name="Mendeley Recent Style Id 155_11">
    <vt:lpwstr>}],"mendeley":{"formattedCitation":"(Eichhorn et al., 2016)","plainTextFormattedCitation":"(Eichhorn et al., 2016)","previouslyFormattedCitation":"(Eichhorn et al., 2016)"},"properties":{"noteIndex":0},"schema":"https://github.com/citation-style-language/</vt:lpwstr>
  </property>
  <property fmtid="{D5CDD505-2E9C-101B-9397-08002B2CF9AE}" pid="1255" name="Mendeley Recent Style Id 155_12">
    <vt:lpwstr>schema/raw/master/csl-citation.json"}</vt:lpwstr>
  </property>
  <property fmtid="{D5CDD505-2E9C-101B-9397-08002B2CF9AE}" pid="1256" name="Mendeley Recent Style Name 155_1">
    <vt:lpwstr>(Eichhorn et al., 2016)</vt:lpwstr>
  </property>
  <property fmtid="{D5CDD505-2E9C-101B-9397-08002B2CF9AE}" pid="1257" name="Mendeley Recent Style Id 156_1">
    <vt:lpwstr>(Eichhorn et al., 2016)</vt:lpwstr>
  </property>
  <property fmtid="{D5CDD505-2E9C-101B-9397-08002B2CF9AE}" pid="1258" name="Mendeley Recent Style Name 156_1">
    <vt:lpwstr>(Eichhorn et al., 2016)</vt:lpwstr>
  </property>
  <property fmtid="{D5CDD505-2E9C-101B-9397-08002B2CF9AE}" pid="1259" name="Mendeley Recent Style Id 157_1">
    <vt:lpwstr>ADDIN CSL_CITATION {"citationItems":[{"id":"ITEM-1","itemData":{"DOI":"10.1101/cshperspect.a002758","ISSN":"1943-0264","abstract":"Translational control of specific mRNAs is a widespread mechanism of gene regulation, and it is especially important in patt</vt:lpwstr>
  </property>
  <property fmtid="{D5CDD505-2E9C-101B-9397-08002B2CF9AE}" pid="1260" name="Mendeley Recent Style Id 157_2">
    <vt:lpwstr>ern formation in the oocytes of organisms in which the embryonic axes are established maternally. Drosophila and Xenopus have been especially valuable in elucidating the relevant molecular mechanisms. Here, we comprehensively review what is known about tr</vt:lpwstr>
  </property>
  <property fmtid="{D5CDD505-2E9C-101B-9397-08002B2CF9AE}" pid="1261" name="Mendeley Recent Style Id 157_3">
    <vt:lpwstr>anslational control in these two systems, focusing on examples that illustrate key concepts that have emerged. We focus on protein-mediated translational control, rather than regulation mediated by small RNAs, as the former appears to be predominant in co</vt:lpwstr>
  </property>
  <property fmtid="{D5CDD505-2E9C-101B-9397-08002B2CF9AE}" pid="1262" name="Mendeley Recent Style Id 157_4">
    <vt:lpwstr>ntrolling these developmental events. Mechanisms that modulate the ability of the specific mRNAs to be recruited to the ribosome, that regulate polyadenylation of specific mRNAs, or that control the association of particular mRNAs into translationally ine</vt:lpwstr>
  </property>
  <property fmtid="{D5CDD505-2E9C-101B-9397-08002B2CF9AE}" pid="1263" name="Mendeley Recent Style Id 157_5">
    <vt:lpwstr>rt ribonucleoprotein complexes will all be discussed.","author":[{"dropping-particle":"","family":"Richter","given":"Joel D","non-dropping-particle":"","parse-names":false,"suffix":""},{"dropping-particle":"","family":"Lasko","given":"Paul","non-dropping-</vt:lpwstr>
  </property>
  <property fmtid="{D5CDD505-2E9C-101B-9397-08002B2CF9AE}" pid="1264" name="Mendeley Recent Style Id 157_6">
    <vt:lpwstr>particle":"","parse-names":false,"suffix":""}],"container-title":"Cold Spring Harbor perspectives in biology","id":"ITEM-1","issue":"9","issued":{"date-parts":[["2011","9","1"]]},"language":"eng","page":"a002758-a002758","publisher":"Cold Spring Harbor La</vt:lpwstr>
  </property>
  <property fmtid="{D5CDD505-2E9C-101B-9397-08002B2CF9AE}" pid="1265" name="Mendeley Recent Style Id 157_7">
    <vt:lpwstr>boratory Press","title":"Translational control in oocyte development","type":"article-journal","volume":"3"},"uris":["http://www.mendeley.com/documents/?uuid=e8bd44e7-84df-4711-a63d-d49e1d4bf0d2"]}],"mendeley":{"formattedCitation":"(Richter and Lasko, 201</vt:lpwstr>
  </property>
  <property fmtid="{D5CDD505-2E9C-101B-9397-08002B2CF9AE}" pid="1266" name="Mendeley Recent Style Id 157_8">
    <vt:lpwstr>1)","plainTextFormattedCitation":"(Richter and Lasko, 2011)","previouslyFormattedCitation":"(Richter and Lasko, 2011)"},"properties":{"noteIndex":0},"schema":"https://github.com/citation-style-language/schema/raw/master/csl-citation.json"}</vt:lpwstr>
  </property>
  <property fmtid="{D5CDD505-2E9C-101B-9397-08002B2CF9AE}" pid="1267" name="Mendeley Recent Style Name 157_1">
    <vt:lpwstr>(Richter and Lasko, 2011)</vt:lpwstr>
  </property>
  <property fmtid="{D5CDD505-2E9C-101B-9397-08002B2CF9AE}" pid="1268" name="Mendeley Recent Style Id 158_1">
    <vt:lpwstr>(Richter and Lasko, 2011)</vt:lpwstr>
  </property>
  <property fmtid="{D5CDD505-2E9C-101B-9397-08002B2CF9AE}" pid="1269" name="Mendeley Recent Style Name 158_1">
    <vt:lpwstr>(Richter and Lasko, 2011)</vt:lpwstr>
  </property>
  <property fmtid="{D5CDD505-2E9C-101B-9397-08002B2CF9AE}" pid="1270" name="Mendeley Recent Style Id 159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271" name="Mendeley Recent Style Id 159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272" name="Mendeley Recent Style Id 159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273" name="Mendeley Recent Style Id 159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274" name="Mendeley Recent Style Id 159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275" name="Mendeley Recent Style Id 159_6">
    <vt:lpwstr>a","non-dropping-particle":"","parse-names":false,"suffix":""},{"dropping-particle":"","family":"Wong-Deyrup","given":"Siu Wah","non-dropping-particle":"","parse-names":false,"suffix":""},{"dropping-particle":"","family":"Martin","given":"Elliot Todd","no</vt:lpwstr>
  </property>
  <property fmtid="{D5CDD505-2E9C-101B-9397-08002B2CF9AE}" pid="1276" name="Mendeley Recent Style Id 159_7">
    <vt:lpwstr>n-dropping-particle":"","parse-names":false,"suffix":""},{"dropping-particle":"","family":"Palumbo","given":"Ryan J","non-dropping-particle":"","parse-names":false,"suffix":""},{"dropping-particle":"","family":"Nasrallah","given":"Mohamad","non-dropping-p</vt:lpwstr>
  </property>
  <property fmtid="{D5CDD505-2E9C-101B-9397-08002B2CF9AE}" pid="1277" name="Mendeley Recent Style Id 159_8">
    <vt:lpwstr>article":"","parse-names":false,"suffix":""},{"dropping-particle":"","family":"Oligney","given":"Andrew","non-dropping-particle":"","parse-names":false,"suffix":""},{"dropping-particle":"","family":"Blatt","given":"Patrick","non-dropping-particle":"","par</vt:lpwstr>
  </property>
  <property fmtid="{D5CDD505-2E9C-101B-9397-08002B2CF9AE}" pid="1278" name="Mendeley Recent Style Id 159_9">
    <vt:lpwstr>se-names":false,"suffix":""},{"dropping-particle":"","family":"Patel","given":"Dhruv","non-dropping-particle":"","parse-names":false,"suffix":""},{"dropping-particle":"","family":"Fuchs","given":"Gabriele","non-dropping-particle":"","parse-names":false,"s</vt:lpwstr>
  </property>
  <property fmtid="{D5CDD505-2E9C-101B-9397-08002B2CF9AE}" pid="1279" name="Mendeley Recent Style Id 159_10">
    <vt:lpwstr>uffix":""},{"dropping-particle":"","family":"Rangan","given":"Prashanth","non-dropping-particle":"","parse-names":false,"suffix":""}],"container-title":"Cell reports","id":"ITEM-1","issue":"13","issued":{"date-parts":[["2018","12","26"]]},"language":"eng"</vt:lpwstr>
  </property>
  <property fmtid="{D5CDD505-2E9C-101B-9397-08002B2CF9AE}" pid="1280" name="Mendeley Recent Style Id 159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281" name="Mendeley Recent Style Id 159_12">
    <vt:lpwstr>]}],"mendeley":{"formattedCitation":"(Flora et al., 2018b)","plainTextFormattedCitation":"(Flora et al., 2018b)","previouslyFormattedCitation":"(Flora et al., 2018b)"},"properties":{"noteIndex":0},"schema":"https://github.com/citation-style-language/schem</vt:lpwstr>
  </property>
  <property fmtid="{D5CDD505-2E9C-101B-9397-08002B2CF9AE}" pid="1282" name="Mendeley Recent Style Id 159_13">
    <vt:lpwstr>a/raw/master/csl-citation.json"}</vt:lpwstr>
  </property>
  <property fmtid="{D5CDD505-2E9C-101B-9397-08002B2CF9AE}" pid="1283" name="Mendeley Recent Style Name 159_1">
    <vt:lpwstr>(Flora et al., 2018b)</vt:lpwstr>
  </property>
  <property fmtid="{D5CDD505-2E9C-101B-9397-08002B2CF9AE}" pid="1284" name="Mendeley Recent Style Id 160_1">
    <vt:lpwstr>(Flora et al., 2018b)</vt:lpwstr>
  </property>
  <property fmtid="{D5CDD505-2E9C-101B-9397-08002B2CF9AE}" pid="1285" name="Mendeley Recent Style Name 160_1">
    <vt:lpwstr>(Flora et al., 2018b)</vt:lpwstr>
  </property>
  <property fmtid="{D5CDD505-2E9C-101B-9397-08002B2CF9AE}" pid="1286" name="Mendeley Recent Style Id 161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1287" name="Mendeley Recent Style Id 161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1288" name="Mendeley Recent Style Id 161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1289" name="Mendeley Recent Style Id 161_4">
    <vt:lpwstr>ion.","author":[{"dropping-particle":"","family":"Slaidina","given":"Maija","non-dropping-particle":"","parse-names":false,"suffix":""},{"dropping-particle":"","family":"Lehmann","given":"Ruth","non-dropping-particle":"","parse-names":false,"suffix":""}],</vt:lpwstr>
  </property>
  <property fmtid="{D5CDD505-2E9C-101B-9397-08002B2CF9AE}" pid="1290" name="Mendeley Recent Style Id 161_5">
    <vt:lpwstr>"container-title":"The Journal of Cell Biology","id":"ITEM-1","issue":"1","issued":{"date-parts":[["2014","10","13"]]},"page":"13 LP  - 21","title":"Translational control in germline stem cell development","type":"article-journal","volume":"207"},"uris":[</vt:lpwstr>
  </property>
  <property fmtid="{D5CDD505-2E9C-101B-9397-08002B2CF9AE}" pid="1291" name="Mendeley Recent Style Id 161_6">
    <vt:lpwstr>"http://www.mendeley.com/documents/?uuid=cd58d34e-1440-42e3-b89c-fd39a1b385f1"]}],"mendeley":{"formattedCitation":"(Slaidina and Lehmann, 2014)","plainTextFormattedCitation":"(Slaidina and Lehmann, 2014)","previouslyFormattedCitation":"(Slaidina and Lehma</vt:lpwstr>
  </property>
  <property fmtid="{D5CDD505-2E9C-101B-9397-08002B2CF9AE}" pid="1292" name="Mendeley Recent Style Id 161_7">
    <vt:lpwstr>nn, 2014)"},"properties":{"noteIndex":0},"schema":"https://github.com/citation-style-language/schema/raw/master/csl-citation.json"}</vt:lpwstr>
  </property>
  <property fmtid="{D5CDD505-2E9C-101B-9397-08002B2CF9AE}" pid="1293" name="Mendeley Recent Style Name 161_1">
    <vt:lpwstr>(Slaidina and Lehmann, 2014)</vt:lpwstr>
  </property>
  <property fmtid="{D5CDD505-2E9C-101B-9397-08002B2CF9AE}" pid="1294" name="Mendeley Recent Style Id 162_1">
    <vt:lpwstr>(Slaidina and Lehmann, 2014)</vt:lpwstr>
  </property>
  <property fmtid="{D5CDD505-2E9C-101B-9397-08002B2CF9AE}" pid="1295" name="Mendeley Recent Style Name 162_1">
    <vt:lpwstr>(Slaidina and Lehmann, 2014)</vt:lpwstr>
  </property>
  <property fmtid="{D5CDD505-2E9C-101B-9397-08002B2CF9AE}" pid="1296" name="Mendeley Recent Style Id 163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297" name="Mendeley Recent Style Id 163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298" name="Mendeley Recent Style Id 163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299" name="Mendeley Recent Style Id 163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300" name="Mendeley Recent Style Id 163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301" name="Mendeley Recent Style Id 163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302" name="Mendeley Recent Style Id 163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303" name="Mendeley Recent Style Id 163_8">
    <vt:lpwstr>e-names":false,"suffix":""},{"dropping-particle":"","family":"Lehmann","given":"R","non-dropping-particle":"","parse-names":false,"suffix":""}],"container-title":"Development","id":"ITEM-1","issue":"4","issued":{"date-parts":[["1998","2","15"]]},"page":"6</vt:lpwstr>
  </property>
  <property fmtid="{D5CDD505-2E9C-101B-9397-08002B2CF9AE}" pid="1304" name="Mendeley Recent Style Id 163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305" name="Mendeley Recent Style Id 163_10">
    <vt:lpwstr>]},{"id":"ITEM-2","itemData":{"DOI":"10.1016/j.stemcr.2013.09.007","ISSN":"2213-6711","abstract":"Translational regulation plays an essential role in Drosophila ovarian germline stem cell (GSC) biology. GSC self-renewal requires two translational represso</vt:lpwstr>
  </property>
  <property fmtid="{D5CDD505-2E9C-101B-9397-08002B2CF9AE}" pid="1306" name="Mendeley Recent Style Id 163_11">
    <vt:lpwstr>rs, Nanos (Nos) and Pumilio (Pum), which repress the expression of differentiation factors in the stem cells. The molecular mechanisms underlying this translational repression remain unknown. Here, we show that the CCR4 deadenylase is required for GSC sel</vt:lpwstr>
  </property>
  <property fmtid="{D5CDD505-2E9C-101B-9397-08002B2CF9AE}" pid="1307" name="Mendeley Recent Style Id 163_12">
    <vt:lpwstr>f-renewal and that Nos and Pum act through its recruitment onto specific mRNAs. We identify mei-P26 mRNA as a direct and major target of Nos/Pum/CCR4 translational repression in the GSCs. mei-P26 encodes a protein of the Trim-NHL tumor suppressor family t</vt:lpwstr>
  </property>
  <property fmtid="{D5CDD505-2E9C-101B-9397-08002B2CF9AE}" pid="1308" name="Mendeley Recent Style Id 163_13">
    <vt:lpwstr>hat has conserved functions in stem cell lineages. We show that fine-tuning Mei-P26 expression by CCR4 plays a key role in GSC self-renewal. These results identify the molecular mechanism of Nos/Pum function in GSC self-renewal and reveal the role of CCR4</vt:lpwstr>
  </property>
  <property fmtid="{D5CDD505-2E9C-101B-9397-08002B2CF9AE}" pid="1309" name="Mendeley Recent Style Id 163_14">
    <vt:lpwstr>-NOT-mediated deadenylation in regulating the balance between GSC self-renewal and differentiation.","author":[{"dropping-particle":"","family":"Joly","given":"Willy","non-dropping-particle":"","parse-names":false,"suffix":""},{"dropping-particle":"","fam</vt:lpwstr>
  </property>
  <property fmtid="{D5CDD505-2E9C-101B-9397-08002B2CF9AE}" pid="1310" name="Mendeley Recent Style Id 163_15">
    <vt:lpwstr>ily":"Chartier","given":"Aymeric","non-dropping-particle":"","parse-names":false,"suffix":""},{"dropping-particle":"","family":"Rojas-Rios","given":"Patricia","non-dropping-particle":"","parse-names":false,"suffix":""},{"dropping-particle":"","family":"Bu</vt:lpwstr>
  </property>
  <property fmtid="{D5CDD505-2E9C-101B-9397-08002B2CF9AE}" pid="1311" name="Mendeley Recent Style Id 163_16">
    <vt:lpwstr>sseau","given":"Isabelle","non-dropping-particle":"","parse-names":false,"suffix":""},{"dropping-particle":"","family":"Simonelig","given":"Martine","non-dropping-particle":"","parse-names":false,"suffix":""}],"container-title":"Stem cell reports","id":"I</vt:lpwstr>
  </property>
  <property fmtid="{D5CDD505-2E9C-101B-9397-08002B2CF9AE}" pid="1312" name="Mendeley Recent Style Id 163_17">
    <vt:lpwstr>TEM-2","issue":"5","issued":{"date-parts":[["2013","11","7"]]},"language":"eng","page":"411-424","publisher":"Elsevier","title":"The CCR4 deadenylase acts with Nanos and Pumilio in the fine-tuning of Mei-P26 expression to promote germline stem cell self-r</vt:lpwstr>
  </property>
  <property fmtid="{D5CDD505-2E9C-101B-9397-08002B2CF9AE}" pid="1313" name="Mendeley Recent Style Id 163_18">
    <vt:lpwstr>enewal","type":"article-journal","volume":"1"},"uris":["http://www.mendeley.com/documents/?uuid=c3cdfc3c-e0d6-422a-9727-16fcace6e247"]}],"mendeley":{"formattedCitation":"(Forbes and Lehmann, 1998; Joly et al., 2013)","plainTextFormattedCitation":"(Forbes </vt:lpwstr>
  </property>
  <property fmtid="{D5CDD505-2E9C-101B-9397-08002B2CF9AE}" pid="1314" name="Mendeley Recent Style Id 163_19">
    <vt:lpwstr>and Lehmann, 1998; Joly et al., 2013)","previouslyFormattedCitation":"(Forbes and Lehmann, 1998; Joly et al., 2013)"},"properties":{"noteIndex":0},"schema":"https://github.com/citation-style-language/schema/raw/master/csl-citation.json"}</vt:lpwstr>
  </property>
  <property fmtid="{D5CDD505-2E9C-101B-9397-08002B2CF9AE}" pid="1315" name="Mendeley Recent Style Name 163_1">
    <vt:lpwstr>(Forbes and Lehmann, 1998; Joly et al., 2013)</vt:lpwstr>
  </property>
  <property fmtid="{D5CDD505-2E9C-101B-9397-08002B2CF9AE}" pid="1316" name="Mendeley Recent Style Id 164_1">
    <vt:lpwstr>(Forbes and Lehmann, 1998; Joly et al., 2013)</vt:lpwstr>
  </property>
  <property fmtid="{D5CDD505-2E9C-101B-9397-08002B2CF9AE}" pid="1317" name="Mendeley Recent Style Name 164_1">
    <vt:lpwstr>(Forbes and Lehmann, 1998; Joly et al., 2013)</vt:lpwstr>
  </property>
  <property fmtid="{D5CDD505-2E9C-101B-9397-08002B2CF9AE}" pid="1318" name="Mendeley Recent Style Id 165_1">
    <vt:lpwstr>ADDIN CSL_CITATION {"citationItems":[{"id":"ITEM-1","itemData":{"ISSN":"0012-1606","author":[{"dropping-particle":"","family":"Kai","given":"Toshie","non-dropping-particle":"","parse-names":false,"suffix":""},{"dropping-particle":"","family":"Williams","g</vt:lpwstr>
  </property>
  <property fmtid="{D5CDD505-2E9C-101B-9397-08002B2CF9AE}" pid="1319" name="Mendeley Recent Style Id 165_2">
    <vt:lpwstr>iven":"Dianne","non-dropping-particle":"","parse-names":false,"suffix":""},{"dropping-particle":"","family":"Spradling","given":"Allan C","non-dropping-particle":"","parse-names":false,"suffix":""}],"container-title":"Developmental biology","id":"ITEM-1",</vt:lpwstr>
  </property>
  <property fmtid="{D5CDD505-2E9C-101B-9397-08002B2CF9AE}" pid="1320" name="Mendeley Recent Style Id 165_3">
    <vt:lpwstr>"issue":"2","issued":{"date-parts":[["2005"]]},"page":"486-502","publisher":"Elsevier","title":"The expression profile of purified Drosophila germline stem cells","type":"article-journal","volume":"283"},"uris":["http://www.mendeley.com/documents/?uuid=4c</vt:lpwstr>
  </property>
  <property fmtid="{D5CDD505-2E9C-101B-9397-08002B2CF9AE}" pid="1321" name="Mendeley Recent Style Id 165_4">
    <vt:lpwstr>671015-a088-401a-a254-ac02561119e2"]}],"mendeley":{"formattedCitation":"(Kai et al., 2005)","plainTextFormattedCitation":"(Kai et al., 2005)","previouslyFormattedCitation":"(Kai et al., 2005)"},"properties":{"noteIndex":0},"schema":"https://github.com/cit</vt:lpwstr>
  </property>
  <property fmtid="{D5CDD505-2E9C-101B-9397-08002B2CF9AE}" pid="1322" name="Mendeley Recent Style Id 165_5">
    <vt:lpwstr>ation-style-language/schema/raw/master/csl-citation.json"}</vt:lpwstr>
  </property>
  <property fmtid="{D5CDD505-2E9C-101B-9397-08002B2CF9AE}" pid="1323" name="Mendeley Recent Style Name 165_1">
    <vt:lpwstr>(Kai et al., 2005)</vt:lpwstr>
  </property>
  <property fmtid="{D5CDD505-2E9C-101B-9397-08002B2CF9AE}" pid="1324" name="Mendeley Recent Style Id 166_1">
    <vt:lpwstr>(Kai et al., 2005)</vt:lpwstr>
  </property>
  <property fmtid="{D5CDD505-2E9C-101B-9397-08002B2CF9AE}" pid="1325" name="Mendeley Recent Style Name 166_1">
    <vt:lpwstr>(Kai et al., 2005)</vt:lpwstr>
  </property>
  <property fmtid="{D5CDD505-2E9C-101B-9397-08002B2CF9AE}" pid="1326" name="Mendeley Recent Style Id 167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327" name="Mendeley Recent Style Id 167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328" name="Mendeley Recent Style Id 167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329" name="Mendeley Recent Style Id 167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330" name="Mendeley Recent Style Id 167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331" name="Mendeley Recent Style Id 167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332" name="Mendeley Recent Style Id 167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333" name="Mendeley Recent Style Id 167_8">
    <vt:lpwstr>e-names":false,"suffix":""},{"dropping-particle":"","family":"Lehmann","given":"R","non-dropping-particle":"","parse-names":false,"suffix":""}],"container-title":"Development","id":"ITEM-1","issue":"4","issued":{"date-parts":[["1998","2","15"]]},"page":"6</vt:lpwstr>
  </property>
  <property fmtid="{D5CDD505-2E9C-101B-9397-08002B2CF9AE}" pid="1334" name="Mendeley Recent Style Id 167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335" name="Mendeley Recent Style Id 167_10">
    <vt:lpwstr>]}],"mendeley":{"formattedCitation":"(Forbes and Lehmann, 1998)","plainTextFormattedCitation":"(Forbes and Lehmann, 1998)","previouslyFormattedCitation":"(Forbes and Lehmann, 1998)"},"properties":{"noteIndex":0},"schema":"https://github.com/citation-style</vt:lpwstr>
  </property>
  <property fmtid="{D5CDD505-2E9C-101B-9397-08002B2CF9AE}" pid="1336" name="Mendeley Recent Style Id 167_11">
    <vt:lpwstr>-language/schema/raw/master/csl-citation.json"}</vt:lpwstr>
  </property>
  <property fmtid="{D5CDD505-2E9C-101B-9397-08002B2CF9AE}" pid="1337" name="Mendeley Recent Style Name 167_1">
    <vt:lpwstr>(Forbes and Lehmann, 1998)</vt:lpwstr>
  </property>
  <property fmtid="{D5CDD505-2E9C-101B-9397-08002B2CF9AE}" pid="1338" name="Mendeley Recent Style Id 168_1">
    <vt:lpwstr>(Forbes and Lehmann, 1998)</vt:lpwstr>
  </property>
  <property fmtid="{D5CDD505-2E9C-101B-9397-08002B2CF9AE}" pid="1339" name="Mendeley Recent Style Name 168_1">
    <vt:lpwstr>(Forbes and Lehmann, 1998)</vt:lpwstr>
  </property>
  <property fmtid="{D5CDD505-2E9C-101B-9397-08002B2CF9AE}" pid="1340" name="Mendeley Recent Style Id 169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341" name="Mendeley Recent Style Id 169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342" name="Mendeley Recent Style Id 169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343" name="Mendeley Recent Style Id 169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344" name="Mendeley Recent Style Id 169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345" name="Mendeley Recent Style Id 169_6">
    <vt:lpwstr>-names":false,"suffix":""},{"dropping-particle":"","family":"Pargett","given":"Michael","non-dropping-particle":"","parse-names":false,"suffix":""},{"dropping-particle":"","family":"Sutcliffe","given":"Catherine","non-dropping-particle":"","parse-names":f</vt:lpwstr>
  </property>
  <property fmtid="{D5CDD505-2E9C-101B-9397-08002B2CF9AE}" pid="1346" name="Mendeley Recent Style Id 169_7">
    <vt:lpwstr>alse,"suffix":""},{"dropping-particle":"","family":"Umulis","given":"David","non-dropping-particle":"","parse-names":false,"suffix":""},{"dropping-particle":"","family":"Ashe","given":"Hilary L","non-dropping-particle":"","parse-names":false,"suffix":""}]</vt:lpwstr>
  </property>
  <property fmtid="{D5CDD505-2E9C-101B-9397-08002B2CF9AE}" pid="1347" name="Mendeley Recent Style Id 169_8">
    <vt:lpwstr>,"container-title":"Developmental cell","id":"ITEM-1","issue":"1","issued":{"date-parts":[["2011","1","18"]]},"language":"eng","page":"72-83","publisher":"Cell Press","title":"Brat promotes stem cell differentiation via control of a bistable switch that r</vt:lpwstr>
  </property>
  <property fmtid="{D5CDD505-2E9C-101B-9397-08002B2CF9AE}" pid="1348" name="Mendeley Recent Style Id 169_9">
    <vt:lpwstr>estricts BMP signaling","type":"article-journal","volume":"20"},"uris":["http://www.mendeley.com/documents/?uuid=c936d897-8841-455c-8429-75bc3b1c8d4d"]}],"mendeley":{"formattedCitation":"(Harris et al., 2011)","plainTextFormattedCitation":"(Harris et al.,</vt:lpwstr>
  </property>
  <property fmtid="{D5CDD505-2E9C-101B-9397-08002B2CF9AE}" pid="1349" name="Mendeley Recent Style Id 169_10">
    <vt:lpwstr> 2011)","previouslyFormattedCitation":"(Harris et al., 2011)"},"properties":{"noteIndex":0},"schema":"https://github.com/citation-style-language/schema/raw/master/csl-citation.json"}</vt:lpwstr>
  </property>
  <property fmtid="{D5CDD505-2E9C-101B-9397-08002B2CF9AE}" pid="1350" name="Mendeley Recent Style Name 169_1">
    <vt:lpwstr>(Harris et al., 2011)</vt:lpwstr>
  </property>
  <property fmtid="{D5CDD505-2E9C-101B-9397-08002B2CF9AE}" pid="1351" name="Mendeley Recent Style Id 170_1">
    <vt:lpwstr>(Harris et al., 2011)</vt:lpwstr>
  </property>
  <property fmtid="{D5CDD505-2E9C-101B-9397-08002B2CF9AE}" pid="1352" name="Mendeley Recent Style Name 170_1">
    <vt:lpwstr>(Harris et al., 2011)</vt:lpwstr>
  </property>
  <property fmtid="{D5CDD505-2E9C-101B-9397-08002B2CF9AE}" pid="1353" name="Mendeley Recent Style Id 171_1">
    <vt:lpwstr>ADDIN CSL_CITATION {"citationItems":[{"id":"ITEM-1","itemData":{"DOI":"10.1080/15476286.2017.1306168","ISSN":"1555-8584","abstract":"Eukaryotes possess a vast array of RNA-binding proteins (RBPs) that affect mRNAs in diverse ways to control protein expres</vt:lpwstr>
  </property>
  <property fmtid="{D5CDD505-2E9C-101B-9397-08002B2CF9AE}" pid="1354" name="Mendeley Recent Style Id 171_2">
    <vt:lpwstr>sion. Combinatorial regulation of mRNAs by RBPs is emerging as the rule. No example illustrates this as vividly as the partnership of 3 Drosophila RBPs, Pumilio, Nanos and Brain Tumor, which have overlapping functions in development, stem cell maintenance</vt:lpwstr>
  </property>
  <property fmtid="{D5CDD505-2E9C-101B-9397-08002B2CF9AE}" pid="1355" name="Mendeley Recent Style Id 171_3">
    <vt:lpwstr> and differentiation, fertility and neurologic processes. Here we synthesize 30 y of research with new insights into their molecular functions and mechanisms of action. First, we provide an overview of the key properties of each RBP. Next, we present a de</vt:lpwstr>
  </property>
  <property fmtid="{D5CDD505-2E9C-101B-9397-08002B2CF9AE}" pid="1356" name="Mendeley Recent Style Id 171_4">
    <vt:lpwstr>tailed analysis of their collaborative regulatory mechanism using a classic example of the developmental morphogen, hunchback, which is spatially and temporally regulated by the trio during embryogenesis. New biochemical, structural and functional analyse</vt:lpwstr>
  </property>
  <property fmtid="{D5CDD505-2E9C-101B-9397-08002B2CF9AE}" pid="1357" name="Mendeley Recent Style Id 171_5">
    <vt:lpwstr>s provide insights into RNA recognition, cooperativity, and regulatory mechanisms. We integrate these data into a model of combinatorial RNA binding and regulation of translation and mRNA decay. We then use this information, transcriptome wide analyses an</vt:lpwstr>
  </property>
  <property fmtid="{D5CDD505-2E9C-101B-9397-08002B2CF9AE}" pid="1358" name="Mendeley Recent Style Id 171_6">
    <vt:lpwstr>d bioinformatics predictions to assess the global impact of Pumilio, Nanos and Brain Tumor on gene regulation. Together, the results support pervasive, dynamic post-transcriptional control.","author":[{"dropping-particle":"","family":"Arvola","given":"Ren</vt:lpwstr>
  </property>
  <property fmtid="{D5CDD505-2E9C-101B-9397-08002B2CF9AE}" pid="1359" name="Mendeley Recent Style Id 171_7">
    <vt:lpwstr>é M","non-dropping-particle":"","parse-names":false,"suffix":""},{"dropping-particle":"","family":"Weidmann","given":"Chase A","non-dropping-particle":"","parse-names":false,"suffix":""},{"dropping-particle":"","family":"Tanaka Hall","given":"Traci M","no</vt:lpwstr>
  </property>
  <property fmtid="{D5CDD505-2E9C-101B-9397-08002B2CF9AE}" pid="1360" name="Mendeley Recent Style Id 171_8">
    <vt:lpwstr>n-dropping-particle":"","parse-names":false,"suffix":""},{"dropping-particle":"","family":"Goldstrohm","given":"Aaron C","non-dropping-particle":"","parse-names":false,"suffix":""}],"container-title":"RNA biology","edition":"2017/04/17","id":"ITEM-1","iss</vt:lpwstr>
  </property>
  <property fmtid="{D5CDD505-2E9C-101B-9397-08002B2CF9AE}" pid="1361" name="Mendeley Recent Style Id 171_9">
    <vt:lpwstr>ue":"11","issued":{"date-parts":[["2017","11","2"]]},"language":"eng","page":"1445-1456","publisher":"Taylor &amp; Francis","title":"Combinatorial control of messenger RNAs by Pumilio, Nanos and Brain Tumor Proteins","type":"article-journal","volume":"14"},"u</vt:lpwstr>
  </property>
  <property fmtid="{D5CDD505-2E9C-101B-9397-08002B2CF9AE}" pid="1362" name="Mendeley Recent Style Id 171_10">
    <vt:lpwstr>ris":["http://www.mendeley.com/documents/?uuid=e500b41a-6f99-4452-8b80-ed9efb6be0b2"]}],"mendeley":{"formattedCitation":"(Arvola et al., 2017)","plainTextFormattedCitation":"(Arvola et al., 2017)","previouslyFormattedCitation":"(Arvola et al., 2017)"},"pr</vt:lpwstr>
  </property>
  <property fmtid="{D5CDD505-2E9C-101B-9397-08002B2CF9AE}" pid="1363" name="Mendeley Recent Style Id 171_11">
    <vt:lpwstr>operties":{"noteIndex":0},"schema":"https://github.com/citation-style-language/schema/raw/master/csl-citation.json"}</vt:lpwstr>
  </property>
  <property fmtid="{D5CDD505-2E9C-101B-9397-08002B2CF9AE}" pid="1364" name="Mendeley Recent Style Name 171_1">
    <vt:lpwstr>(Arvola et al., 2017)</vt:lpwstr>
  </property>
  <property fmtid="{D5CDD505-2E9C-101B-9397-08002B2CF9AE}" pid="1365" name="Mendeley Recent Style Id 172_1">
    <vt:lpwstr>(Arvola et al., 2017)</vt:lpwstr>
  </property>
  <property fmtid="{D5CDD505-2E9C-101B-9397-08002B2CF9AE}" pid="1366" name="Mendeley Recent Style Name 172_1">
    <vt:lpwstr>(Arvola et al., 2017)</vt:lpwstr>
  </property>
  <property fmtid="{D5CDD505-2E9C-101B-9397-08002B2CF9AE}" pid="1367" name="Mendeley Recent Style Id 173_1">
    <vt:lpwstr>ADDIN CSL_CITATION {"citationItems":[{"id":"ITEM-1","itemData":{"DOI":"10.3389/fgene.2014.00143","ISSN":"1664-8021","abstract":"Controlled shortening of the poly(A) tail of mRNAs is the first step in eukaryotic mRNA decay and can also be used for translat</vt:lpwstr>
  </property>
  <property fmtid="{D5CDD505-2E9C-101B-9397-08002B2CF9AE}" pid="1368" name="Mendeley Recent Style Id 173_2">
    <vt:lpwstr>ional inactivation of mRNAs. The CCR4-NOT complex is the most important among a small number of deadenylases, enzymes catalyzing poly(A) tail shortening. Rates of poly(A) shortening differ between mRNAs as the CCR4-NOT complex is recruited to specific mRN</vt:lpwstr>
  </property>
  <property fmtid="{D5CDD505-2E9C-101B-9397-08002B2CF9AE}" pid="1369" name="Mendeley Recent Style Id 173_3">
    <vt:lpwstr>As by means of either sequence-specific RNA binding proteins or miRNAs. This review summarizes our current knowledge concerning the subunit composition and deadenylation activity of the Drosophila CCR4-NOT complex and the mechanisms by which the complex i</vt:lpwstr>
  </property>
  <property fmtid="{D5CDD505-2E9C-101B-9397-08002B2CF9AE}" pid="1370" name="Mendeley Recent Style Id 173_4">
    <vt:lpwstr>s recruited to particular mRNAs. We discuss genetic data implicating the complex in the regulation of specific mRNAs, in particular in the context of development.","author":[{"dropping-particle":"","family":"Temme","given":"Claudia","non-dropping-particle</vt:lpwstr>
  </property>
  <property fmtid="{D5CDD505-2E9C-101B-9397-08002B2CF9AE}" pid="1371" name="Mendeley Recent Style Id 173_5">
    <vt:lpwstr>":"","parse-names":false,"suffix":""},{"dropping-particle":"","family":"Simonelig","given":"Martine","non-dropping-particle":"","parse-names":false,"suffix":""},{"dropping-particle":"","family":"Wahle","given":"Elmar","non-dropping-particle":"","parse-nam</vt:lpwstr>
  </property>
  <property fmtid="{D5CDD505-2E9C-101B-9397-08002B2CF9AE}" pid="1372" name="Mendeley Recent Style Id 173_6">
    <vt:lpwstr>es":false,"suffix":""}],"container-title":"Frontiers in genetics","id":"ITEM-1","issued":{"date-parts":[["2014","5","26"]]},"language":"eng","page":"143","publisher":"Frontiers Media S.A.","title":"Deadenylation of mRNA by the CCR4-NOT complex in Drosophi</vt:lpwstr>
  </property>
  <property fmtid="{D5CDD505-2E9C-101B-9397-08002B2CF9AE}" pid="1373" name="Mendeley Recent Style Id 173_7">
    <vt:lpwstr>la: molecular and developmental aspects","type":"article-journal","volume":"5"},"uris":["http://www.mendeley.com/documents/?uuid=751ff712-dc60-487d-86dc-ecfd5aa2acb6"]},{"id":"ITEM-2","itemData":{"DOI":"10.15252/embj.201593634","ISSN":"1460-2075","abstrac</vt:lpwstr>
  </property>
  <property fmtid="{D5CDD505-2E9C-101B-9397-08002B2CF9AE}" pid="1374" name="Mendeley Recent Style Id 173_8">
    <vt:lpwstr>t":"Nanos proteins repress the expression of target mRNAs by recruiting effector complexes through non-conserved N-terminal regions. In vertebrates, Nanos proteins interact with the NOT1 subunit of the CCR4-NOT effector complex through a NOT1 interacting </vt:lpwstr>
  </property>
  <property fmtid="{D5CDD505-2E9C-101B-9397-08002B2CF9AE}" pid="1375" name="Mendeley Recent Style Id 173_9">
    <vt:lpwstr>motif (NIM), which is absent in Nanos orthologs from several invertebrate species. Therefore, it has remained unclear whether the Nanos repressive mechanism is conserved and whether it also involves direct interactions with the CCR4-NOT deadenylase comple</vt:lpwstr>
  </property>
  <property fmtid="{D5CDD505-2E9C-101B-9397-08002B2CF9AE}" pid="1376" name="Mendeley Recent Style Id 173_10">
    <vt:lpwstr>x in invertebrates. Here, we identify an effector domain (NED) that is necessary for the Drosophila melanogaster (Dm) Nanos to repress mRNA targets. The NED recruits the CCR4-NOT complex through multiple and redundant binding sites, including a central re</vt:lpwstr>
  </property>
  <property fmtid="{D5CDD505-2E9C-101B-9397-08002B2CF9AE}" pid="1377" name="Mendeley Recent Style Id 173_11">
    <vt:lpwstr>gion that interacts with the NOT module, which comprises the C-terminal domains of NOT1-3. The crystal structure of the NED central region bound to the NOT module reveals an unanticipated bipartite binding interface that contacts NOT1 and NOT3 and is dist</vt:lpwstr>
  </property>
  <property fmtid="{D5CDD505-2E9C-101B-9397-08002B2CF9AE}" pid="1378" name="Mendeley Recent Style Id 173_12">
    <vt:lpwstr>inct from the NIM of vertebrate Nanos. Thus, despite the absence of sequence conservation, the N-terminal regions of Nanos proteins recruit CCR4-NOT to assemble analogous repressive complexes.","author":[{"dropping-particle":"","family":"Raisch","given":"</vt:lpwstr>
  </property>
  <property fmtid="{D5CDD505-2E9C-101B-9397-08002B2CF9AE}" pid="1379" name="Mendeley Recent Style Id 173_13">
    <vt:lpwstr>Tobias","non-dropping-particle":"","parse-names":false,"suffix":""},{"dropping-particle":"","family":"Bhandari","given":"Dipankar","non-dropping-particle":"","parse-names":false,"suffix":""},{"dropping-particle":"","family":"Sabath","given":"Kevin","non-d</vt:lpwstr>
  </property>
  <property fmtid="{D5CDD505-2E9C-101B-9397-08002B2CF9AE}" pid="1380" name="Mendeley Recent Style Id 173_14">
    <vt:lpwstr>ropping-particle":"","parse-names":false,"suffix":""},{"dropping-particle":"","family":"Helms","given":"Sigrun","non-dropping-particle":"","parse-names":false,"suffix":""},{"dropping-particle":"","family":"Valkov","given":"Eugene","non-dropping-particle":</vt:lpwstr>
  </property>
  <property fmtid="{D5CDD505-2E9C-101B-9397-08002B2CF9AE}" pid="1381" name="Mendeley Recent Style Id 173_15">
    <vt:lpwstr>"","parse-names":false,"suffix":""},{"dropping-particle":"","family":"Weichenrieder","given":"Oliver","non-dropping-particle":"","parse-names":false,"suffix":""},{"dropping-particle":"","family":"Izaurralde","given":"Elisa","non-dropping-particle":"","par</vt:lpwstr>
  </property>
  <property fmtid="{D5CDD505-2E9C-101B-9397-08002B2CF9AE}" pid="1382" name="Mendeley Recent Style Id 173_16">
    <vt:lpwstr>se-names":false,"suffix":""}],"container-title":"The EMBO journal","edition":"2016/03/11","id":"ITEM-2","issue":"9","issued":{"date-parts":[["2016","5","2"]]},"language":"eng","page":"974-990","publisher":"John Wiley and Sons Inc.","title":"Distinct modes</vt:lpwstr>
  </property>
  <property fmtid="{D5CDD505-2E9C-101B-9397-08002B2CF9AE}" pid="1383" name="Mendeley Recent Style Id 173_17">
    <vt:lpwstr> of recruitment of the CCR4-NOT complex by Drosophila and vertebrate Nanos","type":"article-journal","volume":"35"},"uris":["http://www.mendeley.com/documents/?uuid=ae031af0-b275-4a35-aeb5-1db9700f6876"]},{"id":"ITEM-3","itemData":{"DOI":"10.1101/gad.2372</vt:lpwstr>
  </property>
  <property fmtid="{D5CDD505-2E9C-101B-9397-08002B2CF9AE}" pid="1384" name="Mendeley Recent Style Id 173_18">
    <vt:lpwstr>89.113","ISSN":"1549-5477","abstract":"The RNA-binding proteins of the Nanos family play an essential role in germ cell development and survival in a wide range of metazoan species. They function by suppressing the expression of target mRNAs through the r</vt:lpwstr>
  </property>
  <property fmtid="{D5CDD505-2E9C-101B-9397-08002B2CF9AE}" pid="1385" name="Mendeley Recent Style Id 173_19">
    <vt:lpwstr>ecruitment of effector complexes, which include the CCR4-NOT deadenylase complex. Here, we show that the three human Nanos paralogs (Nanos1-3) interact with the CNOT1 C-terminal domain and determine the structural basis for the specific molecular recognit</vt:lpwstr>
  </property>
  <property fmtid="{D5CDD505-2E9C-101B-9397-08002B2CF9AE}" pid="1386" name="Mendeley Recent Style Id 173_20">
    <vt:lpwstr>ion. Nanos1-3 bind CNOT1 through a short CNOT1-interacting motif (NIM) that is conserved in all vertebrates and some invertebrate species. The crystal structure of the human Nanos1 NIM peptide bound to CNOT1 reveals that the peptide opens a conserved hydr</vt:lpwstr>
  </property>
  <property fmtid="{D5CDD505-2E9C-101B-9397-08002B2CF9AE}" pid="1387" name="Mendeley Recent Style Id 173_21">
    <vt:lpwstr>ophobic pocket on the CNOT1 surface by inserting conserved aromatic residues. The substitutions of these aromatic residues in the Nanos1-3 NIMs abolish binding to CNOT1 and abrogate the ability of the proteins to repress translation. Our findings provide </vt:lpwstr>
  </property>
  <property fmtid="{D5CDD505-2E9C-101B-9397-08002B2CF9AE}" pid="1388" name="Mendeley Recent Style Id 173_22">
    <vt:lpwstr>the structural basis for the recruitment of the CCR4-NOT complex by vertebrate Nanos, indicate that the NIMs are the major determinants of the translational repression mediated by Nanos, and identify the CCR4-NOT complex as the main effector complex for N</vt:lpwstr>
  </property>
  <property fmtid="{D5CDD505-2E9C-101B-9397-08002B2CF9AE}" pid="1389" name="Mendeley Recent Style Id 173_23">
    <vt:lpwstr>anos function.","author":[{"dropping-particle":"","family":"Bhandari","given":"Dipankar","non-dropping-particle":"","parse-names":false,"suffix":""},{"dropping-particle":"","family":"Raisch","given":"Tobias","non-dropping-particle":"","parse-names":false,</vt:lpwstr>
  </property>
  <property fmtid="{D5CDD505-2E9C-101B-9397-08002B2CF9AE}" pid="1390" name="Mendeley Recent Style Id 173_24">
    <vt:lpwstr>"suffix":""},{"dropping-particle":"","family":"Weichenrieder","given":"Oliver","non-dropping-particle":"","parse-names":false,"suffix":""},{"dropping-particle":"","family":"Jonas","given":"Stefanie","non-dropping-particle":"","parse-names":false,"suffix":</vt:lpwstr>
  </property>
  <property fmtid="{D5CDD505-2E9C-101B-9397-08002B2CF9AE}" pid="1391" name="Mendeley Recent Style Id 173_25">
    <vt:lpwstr>""},{"dropping-particle":"","family":"Izaurralde","given":"Elisa","non-dropping-particle":"","parse-names":false,"suffix":""}],"container-title":"Genes &amp; development","id":"ITEM-3","issue":"8","issued":{"date-parts":[["2014","4","15"]]},"language":"eng","</vt:lpwstr>
  </property>
  <property fmtid="{D5CDD505-2E9C-101B-9397-08002B2CF9AE}" pid="1392" name="Mendeley Recent Style Id 173_26">
    <vt:lpwstr>page":"888-901","publisher":"Cold Spring Harbor Laboratory Press","title":"Structural basis for the Nanos-mediated recruitment of the CCR4-NOT complex and translational repression","type":"article-journal","volume":"28"},"uris":["http://www.mendeley.com/d</vt:lpwstr>
  </property>
  <property fmtid="{D5CDD505-2E9C-101B-9397-08002B2CF9AE}" pid="1393" name="Mendeley Recent Style Id 173_27">
    <vt:lpwstr>ocuments/?uuid=36c4ab6c-d4b7-4abc-919f-09d7c4602e63"]}],"mendeley":{"formattedCitation":"(Bhandari et al., 2014; Raisch et al., 2016; Temme et al., 2014)","plainTextFormattedCitation":"(Bhandari et al., 2014; Raisch et al., 2016; Temme et al., 2014)","pre</vt:lpwstr>
  </property>
  <property fmtid="{D5CDD505-2E9C-101B-9397-08002B2CF9AE}" pid="1394" name="Mendeley Recent Style Id 173_28">
    <vt:lpwstr>viouslyFormattedCitation":"(Bhandari et al., 2014; Raisch et al., 2016; Temme et al., 2014)"},"properties":{"noteIndex":0},"schema":"https://github.com/citation-style-language/schema/raw/master/csl-citation.json"}</vt:lpwstr>
  </property>
  <property fmtid="{D5CDD505-2E9C-101B-9397-08002B2CF9AE}" pid="1395" name="Mendeley Recent Style Name 173_1">
    <vt:lpwstr>(Bhandari et al., 2014; Raisch et al., 2016; Temme et al., 2014)</vt:lpwstr>
  </property>
  <property fmtid="{D5CDD505-2E9C-101B-9397-08002B2CF9AE}" pid="1396" name="Mendeley Recent Style Id 174_1">
    <vt:lpwstr>(Bhandari et al., 2014; Raisch et al., 2016; Temme et al., 2014)</vt:lpwstr>
  </property>
  <property fmtid="{D5CDD505-2E9C-101B-9397-08002B2CF9AE}" pid="1397" name="Mendeley Recent Style Name 174_1">
    <vt:lpwstr>(Bhandari et al., 2014; Raisch et al., 2016; Temme et al., 2014)</vt:lpwstr>
  </property>
  <property fmtid="{D5CDD505-2E9C-101B-9397-08002B2CF9AE}" pid="1398" name="Mendeley Recent Style Id 175_1">
    <vt:lpwstr>ADDIN CSL_CITATION {"citationItems":[{"id":"ITEM-1","itemData":{"DOI":"10.3389/fgene.2014.00143","ISSN":"1664-8021","abstract":"Controlled shortening of the poly(A) tail of mRNAs is the first step in eukaryotic mRNA decay and can also be used for translat</vt:lpwstr>
  </property>
  <property fmtid="{D5CDD505-2E9C-101B-9397-08002B2CF9AE}" pid="1399" name="Mendeley Recent Style Id 175_2">
    <vt:lpwstr>ional inactivation of mRNAs. The CCR4-NOT complex is the most important among a small number of deadenylases, enzymes catalyzing poly(A) tail shortening. Rates of poly(A) shortening differ between mRNAs as the CCR4-NOT complex is recruited to specific mRN</vt:lpwstr>
  </property>
  <property fmtid="{D5CDD505-2E9C-101B-9397-08002B2CF9AE}" pid="1400" name="Mendeley Recent Style Id 175_3">
    <vt:lpwstr>As by means of either sequence-specific RNA binding proteins or miRNAs. This review summarizes our current knowledge concerning the subunit composition and deadenylation activity of the Drosophila CCR4-NOT complex and the mechanisms by which the complex i</vt:lpwstr>
  </property>
  <property fmtid="{D5CDD505-2E9C-101B-9397-08002B2CF9AE}" pid="1401" name="Mendeley Recent Style Id 175_4">
    <vt:lpwstr>s recruited to particular mRNAs. We discuss genetic data implicating the complex in the regulation of specific mRNAs, in particular in the context of development.","author":[{"dropping-particle":"","family":"Temme","given":"Claudia","non-dropping-particle</vt:lpwstr>
  </property>
  <property fmtid="{D5CDD505-2E9C-101B-9397-08002B2CF9AE}" pid="1402" name="Mendeley Recent Style Id 175_5">
    <vt:lpwstr>":"","parse-names":false,"suffix":""},{"dropping-particle":"","family":"Simonelig","given":"Martine","non-dropping-particle":"","parse-names":false,"suffix":""},{"dropping-particle":"","family":"Wahle","given":"Elmar","non-dropping-particle":"","parse-nam</vt:lpwstr>
  </property>
  <property fmtid="{D5CDD505-2E9C-101B-9397-08002B2CF9AE}" pid="1403" name="Mendeley Recent Style Id 175_6">
    <vt:lpwstr>es":false,"suffix":""}],"container-title":"Frontiers in genetics","id":"ITEM-1","issued":{"date-parts":[["2014","5","26"]]},"language":"eng","page":"143","publisher":"Frontiers Media S.A.","title":"Deadenylation of mRNA by the CCR4-NOT complex in Drosophi</vt:lpwstr>
  </property>
  <property fmtid="{D5CDD505-2E9C-101B-9397-08002B2CF9AE}" pid="1404" name="Mendeley Recent Style Id 175_7">
    <vt:lpwstr>la: molecular and developmental aspects","type":"article-journal","volume":"5"},"uris":["http://www.mendeley.com/documents/?uuid=751ff712-dc60-487d-86dc-ecfd5aa2acb6"]},{"id":"ITEM-2","itemData":{"DOI":"10.1016/j.stemcr.2013.09.007","ISSN":"2213-6711","ab</vt:lpwstr>
  </property>
  <property fmtid="{D5CDD505-2E9C-101B-9397-08002B2CF9AE}" pid="1405" name="Mendeley Recent Style Id 175_8">
    <vt:lpwstr>stract":"Translational regulation plays an essential role in Drosophila ovarian germline stem cell (GSC) biology. GSC self-renewal requires two translational repressors, Nanos (Nos) and Pumilio (Pum), which repress the expression of differentiation factor</vt:lpwstr>
  </property>
  <property fmtid="{D5CDD505-2E9C-101B-9397-08002B2CF9AE}" pid="1406" name="Mendeley Recent Style Id 175_9">
    <vt:lpwstr>s in the stem cells. The molecular mechanisms underlying this translational repression remain unknown. Here, we show that the CCR4 deadenylase is required for GSC self-renewal and that Nos and Pum act through its recruitment onto specific mRNAs. We identi</vt:lpwstr>
  </property>
  <property fmtid="{D5CDD505-2E9C-101B-9397-08002B2CF9AE}" pid="1407" name="Mendeley Recent Style Id 175_10">
    <vt:lpwstr>fy mei-P26 mRNA as a direct and major target of Nos/Pum/CCR4 translational repression in the GSCs. mei-P26 encodes a protein of the Trim-NHL tumor suppressor family that has conserved functions in stem cell lineages. We show that fine-tuning Mei-P26 expre</vt:lpwstr>
  </property>
  <property fmtid="{D5CDD505-2E9C-101B-9397-08002B2CF9AE}" pid="1408" name="Mendeley Recent Style Id 175_11">
    <vt:lpwstr>ssion by CCR4 plays a key role in GSC self-renewal. These results identify the molecular mechanism of Nos/Pum function in GSC self-renewal and reveal the role of CCR4-NOT-mediated deadenylation in regulating the balance between GSC self-renewal and differ</vt:lpwstr>
  </property>
  <property fmtid="{D5CDD505-2E9C-101B-9397-08002B2CF9AE}" pid="1409" name="Mendeley Recent Style Id 175_12">
    <vt:lpwstr>entiation.","author":[{"dropping-particle":"","family":"Joly","given":"Willy","non-dropping-particle":"","parse-names":false,"suffix":""},{"dropping-particle":"","family":"Chartier","given":"Aymeric","non-dropping-particle":"","parse-names":false,"suffix"</vt:lpwstr>
  </property>
  <property fmtid="{D5CDD505-2E9C-101B-9397-08002B2CF9AE}" pid="1410" name="Mendeley Recent Style Id 175_13">
    <vt:lpwstr>:""},{"dropping-particle":"","family":"Rojas-Rios","given":"Patricia","non-dropping-particle":"","parse-names":false,"suffix":""},{"dropping-particle":"","family":"Busseau","given":"Isabelle","non-dropping-particle":"","parse-names":false,"suffix":""},{"d</vt:lpwstr>
  </property>
  <property fmtid="{D5CDD505-2E9C-101B-9397-08002B2CF9AE}" pid="1411" name="Mendeley Recent Style Id 175_14">
    <vt:lpwstr>ropping-particle":"","family":"Simonelig","given":"Martine","non-dropping-particle":"","parse-names":false,"suffix":""}],"container-title":"Stem cell reports","id":"ITEM-2","issue":"5","issued":{"date-parts":[["2013","11","7"]]},"language":"eng","page":"4</vt:lpwstr>
  </property>
  <property fmtid="{D5CDD505-2E9C-101B-9397-08002B2CF9AE}" pid="1412" name="Mendeley Recent Style Id 175_15">
    <vt:lpwstr>11-424","publisher":"Elsevier","title":"The CCR4 deadenylase acts with Nanos and Pumilio in the fine-tuning of Mei-P26 expression to promote germline stem cell self-renewal","type":"article-journal","volume":"1"},"uris":["http://www.mendeley.com/documents</vt:lpwstr>
  </property>
  <property fmtid="{D5CDD505-2E9C-101B-9397-08002B2CF9AE}" pid="1413" name="Mendeley Recent Style Id 175_16">
    <vt:lpwstr>/?uuid=aaecfff3-671b-42d8-8b0b-0634d41f76e4"]}],"mendeley":{"formattedCitation":"(Joly et al., 2013; Temme et al., 2014)","plainTextFormattedCitation":"(Joly et al., 2013; Temme et al., 2014)","previouslyFormattedCitation":"(Joly et al., 2013; Temme et al</vt:lpwstr>
  </property>
  <property fmtid="{D5CDD505-2E9C-101B-9397-08002B2CF9AE}" pid="1414" name="Mendeley Recent Style Id 175_17">
    <vt:lpwstr>., 2014)"},"properties":{"noteIndex":0},"schema":"https://github.com/citation-style-language/schema/raw/master/csl-citation.json"}</vt:lpwstr>
  </property>
  <property fmtid="{D5CDD505-2E9C-101B-9397-08002B2CF9AE}" pid="1415" name="Mendeley Recent Style Name 175_1">
    <vt:lpwstr>(Joly et al., 2013; Temme et al., 2014)</vt:lpwstr>
  </property>
  <property fmtid="{D5CDD505-2E9C-101B-9397-08002B2CF9AE}" pid="1416" name="Mendeley Recent Style Id 176_1">
    <vt:lpwstr>(Joly et al., 2013; Temme et al., 2014)</vt:lpwstr>
  </property>
  <property fmtid="{D5CDD505-2E9C-101B-9397-08002B2CF9AE}" pid="1417" name="Mendeley Recent Style Name 176_1">
    <vt:lpwstr>(Joly et al., 2013; Temme et al., 2014)</vt:lpwstr>
  </property>
  <property fmtid="{D5CDD505-2E9C-101B-9397-08002B2CF9AE}" pid="1418" name="Mendeley Recent Style Id 177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19" name="Mendeley Recent Style Id 177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20" name="Mendeley Recent Style Id 177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21" name="Mendeley Recent Style Id 177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22" name="Mendeley Recent Style Id 177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23" name="Mendeley Recent Style Id 177_6">
    <vt:lpwstr>a","non-dropping-particle":"","parse-names":false,"suffix":""},{"dropping-particle":"","family":"Wong-Deyrup","given":"Siu Wah","non-dropping-particle":"","parse-names":false,"suffix":""},{"dropping-particle":"","family":"Martin","given":"Elliot Todd","no</vt:lpwstr>
  </property>
  <property fmtid="{D5CDD505-2E9C-101B-9397-08002B2CF9AE}" pid="1424" name="Mendeley Recent Style Id 177_7">
    <vt:lpwstr>n-dropping-particle":"","parse-names":false,"suffix":""},{"dropping-particle":"","family":"Palumbo","given":"Ryan J","non-dropping-particle":"","parse-names":false,"suffix":""},{"dropping-particle":"","family":"Nasrallah","given":"Mohamad","non-dropping-p</vt:lpwstr>
  </property>
  <property fmtid="{D5CDD505-2E9C-101B-9397-08002B2CF9AE}" pid="1425" name="Mendeley Recent Style Id 177_8">
    <vt:lpwstr>article":"","parse-names":false,"suffix":""},{"dropping-particle":"","family":"Oligney","given":"Andrew","non-dropping-particle":"","parse-names":false,"suffix":""},{"dropping-particle":"","family":"Blatt","given":"Patrick","non-dropping-particle":"","par</vt:lpwstr>
  </property>
  <property fmtid="{D5CDD505-2E9C-101B-9397-08002B2CF9AE}" pid="1426" name="Mendeley Recent Style Id 177_9">
    <vt:lpwstr>se-names":false,"suffix":""},{"dropping-particle":"","family":"Patel","given":"Dhruv","non-dropping-particle":"","parse-names":false,"suffix":""},{"dropping-particle":"","family":"Fuchs","given":"Gabriele","non-dropping-particle":"","parse-names":false,"s</vt:lpwstr>
  </property>
  <property fmtid="{D5CDD505-2E9C-101B-9397-08002B2CF9AE}" pid="1427" name="Mendeley Recent Style Id 177_10">
    <vt:lpwstr>uffix":""},{"dropping-particle":"","family":"Rangan","given":"Prashanth","non-dropping-particle":"","parse-names":false,"suffix":""}],"container-title":"Cell reports","id":"ITEM-1","issue":"13","issued":{"date-parts":[["2018","12","26"]]},"language":"eng"</vt:lpwstr>
  </property>
  <property fmtid="{D5CDD505-2E9C-101B-9397-08002B2CF9AE}" pid="1428" name="Mendeley Recent Style Id 177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29" name="Mendeley Recent Style Id 177_12">
    <vt:lpwstr>]}],"mendeley":{"formattedCitation":"(Flora et al., 2018b)","plainTextFormattedCitation":"(Flora et al., 2018b)","previouslyFormattedCitation":"(Flora et al., 2018b)"},"properties":{"noteIndex":0},"schema":"https://github.com/citation-style-language/schem</vt:lpwstr>
  </property>
  <property fmtid="{D5CDD505-2E9C-101B-9397-08002B2CF9AE}" pid="1430" name="Mendeley Recent Style Id 177_13">
    <vt:lpwstr>a/raw/master/csl-citation.json"}</vt:lpwstr>
  </property>
  <property fmtid="{D5CDD505-2E9C-101B-9397-08002B2CF9AE}" pid="1431" name="Mendeley Recent Style Name 177_1">
    <vt:lpwstr>(Flora et al., 2018b)</vt:lpwstr>
  </property>
  <property fmtid="{D5CDD505-2E9C-101B-9397-08002B2CF9AE}" pid="1432" name="Mendeley Recent Style Id 178_1">
    <vt:lpwstr>(Flora et al., 2018b)</vt:lpwstr>
  </property>
  <property fmtid="{D5CDD505-2E9C-101B-9397-08002B2CF9AE}" pid="1433" name="Mendeley Recent Style Name 178_1">
    <vt:lpwstr>(Flora et al., 2018b)</vt:lpwstr>
  </property>
  <property fmtid="{D5CDD505-2E9C-101B-9397-08002B2CF9AE}" pid="1434" name="Mendeley Recent Style Id 179_1">
    <vt:lpwstr>ADDIN CSL_CITATION {"citationItems":[{"id":"ITEM-1","itemData":{"DOI":"10.1038/nature06498","ISSN":"1476-4687","abstract":"Germ cells are the only cells that transmit genetic information to the next generation, and they therefore must be prevented from di</vt:lpwstr>
  </property>
  <property fmtid="{D5CDD505-2E9C-101B-9397-08002B2CF9AE}" pid="1435" name="Mendeley Recent Style Id 179_2">
    <vt:lpwstr>fferentiating inappropriately into somatic cells. A common mechanism by which germline progenitors are protected from differentiation-inducing signals is a transient and global repression of RNA polymerase II (RNAPII)-dependent transcription. In both Dros</vt:lpwstr>
  </property>
  <property fmtid="{D5CDD505-2E9C-101B-9397-08002B2CF9AE}" pid="1436" name="Mendeley Recent Style Id 179_3">
    <vt:lpwstr>ophila and Caenorhabditis elegans embryos, the repression of messenger RNA transcription during germ cell specification correlates with an absence of phosphorylation of Ser 2 residues in the carboxy-terminal domain of RNAPII (hereafter called CTD), a crit</vt:lpwstr>
  </property>
  <property fmtid="{D5CDD505-2E9C-101B-9397-08002B2CF9AE}" pid="1437" name="Mendeley Recent Style Id 179_4">
    <vt:lpwstr>ical modification for transcriptional elongation. Here we show that, in Drosophila embryos, a small protein encoded by polar granule component (pgc) is essential for repressing CTD Ser 2 phosphorylation in newly formed pole cells, the germline progenitors</vt:lpwstr>
  </property>
  <property fmtid="{D5CDD505-2E9C-101B-9397-08002B2CF9AE}" pid="1438" name="Mendeley Recent Style Id 179_5">
    <vt:lpwstr>. Ectopic Pgc expression in somatic cells is sufficient to repress CTD Ser 2 phosphorylation. Furthermore, Pgc interacts, physically and genetically, with positive transcription elongation factor b (P-TEFb), the CTD Ser 2 kinase complex, and prevents its </vt:lpwstr>
  </property>
  <property fmtid="{D5CDD505-2E9C-101B-9397-08002B2CF9AE}" pid="1439" name="Mendeley Recent Style Id 179_6">
    <vt:lpwstr>recruitment to transcription sites. These results indicate that Pgc is a cell-type-specific P-TEFb inhibitor that has a fundamental role in Drosophila germ cell specification. In C. elegans embryos, PIE-1 protein segregates to germline blastomeres, and is</vt:lpwstr>
  </property>
  <property fmtid="{D5CDD505-2E9C-101B-9397-08002B2CF9AE}" pid="1440" name="Mendeley Recent Style Id 179_7">
    <vt:lpwstr> thought to repress mRNA transcription through interaction with P-TEFb. Thus, inhibition of P-TEFb is probably a common mechanism during germ cell specification in the disparate organisms C. elegans and Drosophila.","author":[{"dropping-particle":"","fami</vt:lpwstr>
  </property>
  <property fmtid="{D5CDD505-2E9C-101B-9397-08002B2CF9AE}" pid="1441" name="Mendeley Recent Style Id 179_8">
    <vt:lpwstr>ly":"Hanyu-Nakamura","given":"Kazuko","non-dropping-particle":"","parse-names":false,"suffix":""},{"dropping-particle":"","family":"Sonobe-Nojima","given":"Hiroko","non-dropping-particle":"","parse-names":false,"suffix":""},{"dropping-particle":"","family</vt:lpwstr>
  </property>
  <property fmtid="{D5CDD505-2E9C-101B-9397-08002B2CF9AE}" pid="1442" name="Mendeley Recent Style Id 179_9">
    <vt:lpwstr>":"Tanigawa","given":"Akie","non-dropping-particle":"","parse-names":false,"suffix":""},{"dropping-particle":"","family":"Lasko","given":"Paul","non-dropping-particle":"","parse-names":false,"suffix":""},{"dropping-particle":"","family":"Nakamura","given"</vt:lpwstr>
  </property>
  <property fmtid="{D5CDD505-2E9C-101B-9397-08002B2CF9AE}" pid="1443" name="Mendeley Recent Style Id 179_10">
    <vt:lpwstr>:"Akira","non-dropping-particle":"","parse-names":false,"suffix":""}],"container-title":"Nature","edition":"2008/01/16","id":"ITEM-1","issue":"7179","issued":{"date-parts":[["2008","2","7"]]},"language":"eng","page":"730-733","title":"Drosophila Pgc prote</vt:lpwstr>
  </property>
  <property fmtid="{D5CDD505-2E9C-101B-9397-08002B2CF9AE}" pid="1444" name="Mendeley Recent Style Id 179_11">
    <vt:lpwstr>in inhibits P-TEFb recruitment to chromatin in primordial germ cells","type":"article-journal","volume":"451"},"uris":["http://www.mendeley.com/documents/?uuid=115ec11a-acf2-4c7e-94af-798e4bb963a2"]}],"mendeley":{"formattedCitation":"(Hanyu-Nakamura et al</vt:lpwstr>
  </property>
  <property fmtid="{D5CDD505-2E9C-101B-9397-08002B2CF9AE}" pid="1445" name="Mendeley Recent Style Id 179_12">
    <vt:lpwstr>., 2008)","plainTextFormattedCitation":"(Hanyu-Nakamura et al., 2008)","previouslyFormattedCitation":"(Hanyu-Nakamura et al., 2008)"},"properties":{"noteIndex":0},"schema":"https://github.com/citation-style-language/schema/raw/master/csl-citation.json"}</vt:lpwstr>
  </property>
  <property fmtid="{D5CDD505-2E9C-101B-9397-08002B2CF9AE}" pid="1446" name="Mendeley Recent Style Name 179_1">
    <vt:lpwstr>(Hanyu-Nakamura et al., 2008)</vt:lpwstr>
  </property>
  <property fmtid="{D5CDD505-2E9C-101B-9397-08002B2CF9AE}" pid="1447" name="Mendeley Recent Style Id 180_1">
    <vt:lpwstr>(Hanyu-Nakamura et al., 2008)</vt:lpwstr>
  </property>
  <property fmtid="{D5CDD505-2E9C-101B-9397-08002B2CF9AE}" pid="1448" name="Mendeley Recent Style Name 180_1">
    <vt:lpwstr>(Hanyu-Nakamura et al., 2008)</vt:lpwstr>
  </property>
  <property fmtid="{D5CDD505-2E9C-101B-9397-08002B2CF9AE}" pid="1449" name="Mendeley Recent Style Id 181_1">
    <vt:lpwstr>ADDIN CSL_CITATION {"citationItems":[{"id":"ITEM-1","itemData":{"DOI":"10.1016/j.ydbio.2017.11.014","ISSN":"1095-564X","abstract":"Transcriptional silencing is a conserved process used by embryonic germ cells to repress somatic fate and maintain totipoten</vt:lpwstr>
  </property>
  <property fmtid="{D5CDD505-2E9C-101B-9397-08002B2CF9AE}" pid="1450" name="Mendeley Recent Style Id 181_2">
    <vt:lpwstr>cy and immortality. In Drosophila, this transcriptional silencing is mediated by polar granule component (pgc). Here, we show that in the adult ovary, pgc is required for timely germline stem cell (GSC) differentiation. Pgc is expressed transiently in the</vt:lpwstr>
  </property>
  <property fmtid="{D5CDD505-2E9C-101B-9397-08002B2CF9AE}" pid="1451" name="Mendeley Recent Style Id 181_3">
    <vt:lpwstr> immediate GSC daughter (pre-cystoblast), where it mediates a pulse of transcriptional silencing. This transcriptional silencing mediated by pgc indirectly promotes the accumulation of Cyclin B (CycB) and cell cycle progression into late-G2 phase, when th</vt:lpwstr>
  </property>
  <property fmtid="{D5CDD505-2E9C-101B-9397-08002B2CF9AE}" pid="1452" name="Mendeley Recent Style Id 181_4">
    <vt:lpwstr>e differentiation factor bag of marbles (bam) is expressed. Pgc mediated accumulation of CycB is also required for heterochromatin deposition, which protects the germ line genome against selfish DNA elements. Our results suggest that transient transcripti</vt:lpwstr>
  </property>
  <property fmtid="{D5CDD505-2E9C-101B-9397-08002B2CF9AE}" pid="1453" name="Mendeley Recent Style Id 181_5">
    <vt:lpwstr>onal silencing in the pre-cystoblast \"re-programs\" it away from self-renewal and toward the gamete differentiation program.","author":[{"dropping-particle":"","family":"Flora","given":"Pooja","non-dropping-particle":"","parse-names":false,"suffix":""},{</vt:lpwstr>
  </property>
  <property fmtid="{D5CDD505-2E9C-101B-9397-08002B2CF9AE}" pid="1454" name="Mendeley Recent Style Id 181_6">
    <vt:lpwstr>"dropping-particle":"","family":"Schowalter","given":"Sean","non-dropping-particle":"","parse-names":false,"suffix":""},{"dropping-particle":"","family":"Wong-Deyrup","given":"SiuWah","non-dropping-particle":"","parse-names":false,"suffix":""},{"dropping-</vt:lpwstr>
  </property>
  <property fmtid="{D5CDD505-2E9C-101B-9397-08002B2CF9AE}" pid="1455" name="Mendeley Recent Style Id 181_7">
    <vt:lpwstr>particle":"","family":"DeGennaro","given":"Matthew","non-dropping-particle":"","parse-names":false,"suffix":""},{"dropping-particle":"","family":"Nasrallah","given":"Mohamad Ali","non-dropping-particle":"","parse-names":false,"suffix":""},{"dropping-parti</vt:lpwstr>
  </property>
  <property fmtid="{D5CDD505-2E9C-101B-9397-08002B2CF9AE}" pid="1456" name="Mendeley Recent Style Id 181_8">
    <vt:lpwstr>cle":"","family":"Rangan","given":"Prashanth","non-dropping-particle":"","parse-names":false,"suffix":""}],"container-title":"Developmental biology","edition":"2017/12/01","id":"ITEM-1","issue":"1","issued":{"date-parts":[["2018","2","1"]]},"language":"en</vt:lpwstr>
  </property>
  <property fmtid="{D5CDD505-2E9C-101B-9397-08002B2CF9AE}" pid="1457" name="Mendeley Recent Style Id 181_9">
    <vt:lpwstr>g","page":"84-95","title":"Transient transcriptional silencing alters the cell cycle to promote germline stem cell differentiation in Drosophila","type":"article-journal","volume":"434"},"uris":["http://www.mendeley.com/documents/?uuid=eb24b2d1-4ad4-44b7-</vt:lpwstr>
  </property>
  <property fmtid="{D5CDD505-2E9C-101B-9397-08002B2CF9AE}" pid="1458" name="Mendeley Recent Style Id 181_10">
    <vt:lpwstr>a68a-71b104221cdc"]}],"mendeley":{"formattedCitation":"(Flora et al., 2018a)","plainTextFormattedCitation":"(Flora et al., 2018a)","previouslyFormattedCitation":"(Flora et al., 2018a)"},"properties":{"noteIndex":0},"schema":"https://github.com/citation-st</vt:lpwstr>
  </property>
  <property fmtid="{D5CDD505-2E9C-101B-9397-08002B2CF9AE}" pid="1459" name="Mendeley Recent Style Id 181_11">
    <vt:lpwstr>yle-language/schema/raw/master/csl-citation.json"}</vt:lpwstr>
  </property>
  <property fmtid="{D5CDD505-2E9C-101B-9397-08002B2CF9AE}" pid="1460" name="Mendeley Recent Style Name 181_1">
    <vt:lpwstr>(Flora et al., 2018a)</vt:lpwstr>
  </property>
  <property fmtid="{D5CDD505-2E9C-101B-9397-08002B2CF9AE}" pid="1461" name="Mendeley Recent Style Id 182_1">
    <vt:lpwstr>(Flora et al., 2018a)</vt:lpwstr>
  </property>
  <property fmtid="{D5CDD505-2E9C-101B-9397-08002B2CF9AE}" pid="1462" name="Mendeley Recent Style Name 182_1">
    <vt:lpwstr>(Flora et al., 2018a)</vt:lpwstr>
  </property>
  <property fmtid="{D5CDD505-2E9C-101B-9397-08002B2CF9AE}" pid="1463" name="Mendeley Recent Style Id 183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64" name="Mendeley Recent Style Id 183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65" name="Mendeley Recent Style Id 183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66" name="Mendeley Recent Style Id 183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67" name="Mendeley Recent Style Id 183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68" name="Mendeley Recent Style Id 183_6">
    <vt:lpwstr>a","non-dropping-particle":"","parse-names":false,"suffix":""},{"dropping-particle":"","family":"Wong-Deyrup","given":"Siu Wah","non-dropping-particle":"","parse-names":false,"suffix":""},{"dropping-particle":"","family":"Martin","given":"Elliot Todd","no</vt:lpwstr>
  </property>
  <property fmtid="{D5CDD505-2E9C-101B-9397-08002B2CF9AE}" pid="1469" name="Mendeley Recent Style Id 183_7">
    <vt:lpwstr>n-dropping-particle":"","parse-names":false,"suffix":""},{"dropping-particle":"","family":"Palumbo","given":"Ryan J","non-dropping-particle":"","parse-names":false,"suffix":""},{"dropping-particle":"","family":"Nasrallah","given":"Mohamad","non-dropping-p</vt:lpwstr>
  </property>
  <property fmtid="{D5CDD505-2E9C-101B-9397-08002B2CF9AE}" pid="1470" name="Mendeley Recent Style Id 183_8">
    <vt:lpwstr>article":"","parse-names":false,"suffix":""},{"dropping-particle":"","family":"Oligney","given":"Andrew","non-dropping-particle":"","parse-names":false,"suffix":""},{"dropping-particle":"","family":"Blatt","given":"Patrick","non-dropping-particle":"","par</vt:lpwstr>
  </property>
  <property fmtid="{D5CDD505-2E9C-101B-9397-08002B2CF9AE}" pid="1471" name="Mendeley Recent Style Id 183_9">
    <vt:lpwstr>se-names":false,"suffix":""},{"dropping-particle":"","family":"Patel","given":"Dhruv","non-dropping-particle":"","parse-names":false,"suffix":""},{"dropping-particle":"","family":"Fuchs","given":"Gabriele","non-dropping-particle":"","parse-names":false,"s</vt:lpwstr>
  </property>
  <property fmtid="{D5CDD505-2E9C-101B-9397-08002B2CF9AE}" pid="1472" name="Mendeley Recent Style Id 183_10">
    <vt:lpwstr>uffix":""},{"dropping-particle":"","family":"Rangan","given":"Prashanth","non-dropping-particle":"","parse-names":false,"suffix":""}],"container-title":"Cell reports","id":"ITEM-1","issue":"13","issued":{"date-parts":[["2018","12","26"]]},"language":"eng"</vt:lpwstr>
  </property>
  <property fmtid="{D5CDD505-2E9C-101B-9397-08002B2CF9AE}" pid="1473" name="Mendeley Recent Style Id 183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74" name="Mendeley Recent Style Id 183_12">
    <vt:lpwstr>]}],"mendeley":{"formattedCitation":"(Flora et al., 2018b)","plainTextFormattedCitation":"(Flora et al., 2018b)","previouslyFormattedCitation":"(Flora et al., 2018b)"},"properties":{"noteIndex":0},"schema":"https://github.com/citation-style-language/schem</vt:lpwstr>
  </property>
  <property fmtid="{D5CDD505-2E9C-101B-9397-08002B2CF9AE}" pid="1475" name="Mendeley Recent Style Id 183_13">
    <vt:lpwstr>a/raw/master/csl-citation.json"}</vt:lpwstr>
  </property>
  <property fmtid="{D5CDD505-2E9C-101B-9397-08002B2CF9AE}" pid="1476" name="Mendeley Recent Style Name 183_1">
    <vt:lpwstr>(Flora et al., 2018b)</vt:lpwstr>
  </property>
  <property fmtid="{D5CDD505-2E9C-101B-9397-08002B2CF9AE}" pid="1477" name="Mendeley Recent Style Id 184_1">
    <vt:lpwstr>(Flora et al., 2018b)</vt:lpwstr>
  </property>
  <property fmtid="{D5CDD505-2E9C-101B-9397-08002B2CF9AE}" pid="1478" name="Mendeley Recent Style Name 184_1">
    <vt:lpwstr>(Flora et al., 2018b)</vt:lpwstr>
  </property>
  <property fmtid="{D5CDD505-2E9C-101B-9397-08002B2CF9AE}" pid="1479" name="Mendeley Recent Style Id 185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80" name="Mendeley Recent Style Id 185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81" name="Mendeley Recent Style Id 185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82" name="Mendeley Recent Style Id 185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83" name="Mendeley Recent Style Id 185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84" name="Mendeley Recent Style Id 185_6">
    <vt:lpwstr>a","non-dropping-particle":"","parse-names":false,"suffix":""},{"dropping-particle":"","family":"Wong-Deyrup","given":"Siu Wah","non-dropping-particle":"","parse-names":false,"suffix":""},{"dropping-particle":"","family":"Martin","given":"Elliot Todd","no</vt:lpwstr>
  </property>
  <property fmtid="{D5CDD505-2E9C-101B-9397-08002B2CF9AE}" pid="1485" name="Mendeley Recent Style Id 185_7">
    <vt:lpwstr>n-dropping-particle":"","parse-names":false,"suffix":""},{"dropping-particle":"","family":"Palumbo","given":"Ryan J","non-dropping-particle":"","parse-names":false,"suffix":""},{"dropping-particle":"","family":"Nasrallah","given":"Mohamad","non-dropping-p</vt:lpwstr>
  </property>
  <property fmtid="{D5CDD505-2E9C-101B-9397-08002B2CF9AE}" pid="1486" name="Mendeley Recent Style Id 185_8">
    <vt:lpwstr>article":"","parse-names":false,"suffix":""},{"dropping-particle":"","family":"Oligney","given":"Andrew","non-dropping-particle":"","parse-names":false,"suffix":""},{"dropping-particle":"","family":"Blatt","given":"Patrick","non-dropping-particle":"","par</vt:lpwstr>
  </property>
  <property fmtid="{D5CDD505-2E9C-101B-9397-08002B2CF9AE}" pid="1487" name="Mendeley Recent Style Id 185_9">
    <vt:lpwstr>se-names":false,"suffix":""},{"dropping-particle":"","family":"Patel","given":"Dhruv","non-dropping-particle":"","parse-names":false,"suffix":""},{"dropping-particle":"","family":"Fuchs","given":"Gabriele","non-dropping-particle":"","parse-names":false,"s</vt:lpwstr>
  </property>
  <property fmtid="{D5CDD505-2E9C-101B-9397-08002B2CF9AE}" pid="1488" name="Mendeley Recent Style Id 185_10">
    <vt:lpwstr>uffix":""},{"dropping-particle":"","family":"Rangan","given":"Prashanth","non-dropping-particle":"","parse-names":false,"suffix":""}],"container-title":"Cell reports","id":"ITEM-1","issue":"13","issued":{"date-parts":[["2018","12","26"]]},"language":"eng"</vt:lpwstr>
  </property>
  <property fmtid="{D5CDD505-2E9C-101B-9397-08002B2CF9AE}" pid="1489" name="Mendeley Recent Style Id 185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90" name="Mendeley Recent Style Id 185_12">
    <vt:lpwstr>]}],"mendeley":{"formattedCitation":"(Flora et al., 2018b)","plainTextFormattedCitation":"(Flora et al., 2018b)","previouslyFormattedCitation":"(Flora et al., 2018b)"},"properties":{"noteIndex":0},"schema":"https://github.com/citation-style-language/schem</vt:lpwstr>
  </property>
  <property fmtid="{D5CDD505-2E9C-101B-9397-08002B2CF9AE}" pid="1491" name="Mendeley Recent Style Id 185_13">
    <vt:lpwstr>a/raw/master/csl-citation.json"}</vt:lpwstr>
  </property>
  <property fmtid="{D5CDD505-2E9C-101B-9397-08002B2CF9AE}" pid="1492" name="Mendeley Recent Style Name 185_1">
    <vt:lpwstr>(Flora et al., 2018b)</vt:lpwstr>
  </property>
  <property fmtid="{D5CDD505-2E9C-101B-9397-08002B2CF9AE}" pid="1493" name="Mendeley Recent Style Id 186_1">
    <vt:lpwstr>(Flora et al., 2018b)</vt:lpwstr>
  </property>
  <property fmtid="{D5CDD505-2E9C-101B-9397-08002B2CF9AE}" pid="1494" name="Mendeley Recent Style Name 186_1">
    <vt:lpwstr>(Flora et al., 2018b)</vt:lpwstr>
  </property>
  <property fmtid="{D5CDD505-2E9C-101B-9397-08002B2CF9AE}" pid="1495" name="Mendeley Recent Style Id 187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496" name="Mendeley Recent Style Id 187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497" name="Mendeley Recent Style Id 187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498" name="Mendeley Recent Style Id 187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499" name="Mendeley Recent Style Id 187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500" name="Mendeley Recent Style Id 187_6">
    <vt:lpwstr>-names":false,"suffix":""},{"dropping-particle":"","family":"Pargett","given":"Michael","non-dropping-particle":"","parse-names":false,"suffix":""},{"dropping-particle":"","family":"Sutcliffe","given":"Catherine","non-dropping-particle":"","parse-names":f</vt:lpwstr>
  </property>
  <property fmtid="{D5CDD505-2E9C-101B-9397-08002B2CF9AE}" pid="1501" name="Mendeley Recent Style Id 187_7">
    <vt:lpwstr>alse,"suffix":""},{"dropping-particle":"","family":"Umulis","given":"David","non-dropping-particle":"","parse-names":false,"suffix":""},{"dropping-particle":"","family":"Ashe","given":"Hilary L","non-dropping-particle":"","parse-names":false,"suffix":""}]</vt:lpwstr>
  </property>
  <property fmtid="{D5CDD505-2E9C-101B-9397-08002B2CF9AE}" pid="1502" name="Mendeley Recent Style Id 187_8">
    <vt:lpwstr>,"container-title":"Developmental cell","id":"ITEM-1","issue":"1","issued":{"date-parts":[["2011","1","18"]]},"language":"eng","page":"72-83","publisher":"Cell Press","title":"Brat promotes stem cell differentiation via control of a bistable switch that r</vt:lpwstr>
  </property>
  <property fmtid="{D5CDD505-2E9C-101B-9397-08002B2CF9AE}" pid="1503" name="Mendeley Recent Style Id 187_9">
    <vt:lpwstr>estricts BMP signaling","type":"article-journal","volume":"20"},"uris":["http://www.mendeley.com/documents/?uuid=c936d897-8841-455c-8429-75bc3b1c8d4d"]}],"mendeley":{"formattedCitation":"(Harris et al., 2011)","plainTextFormattedCitation":"(Harris et al.,</vt:lpwstr>
  </property>
  <property fmtid="{D5CDD505-2E9C-101B-9397-08002B2CF9AE}" pid="1504" name="Mendeley Recent Style Id 187_10">
    <vt:lpwstr> 2011)","previouslyFormattedCitation":"(Harris et al., 2011)"},"properties":{"noteIndex":0},"schema":"https://github.com/citation-style-language/schema/raw/master/csl-citation.json"}</vt:lpwstr>
  </property>
  <property fmtid="{D5CDD505-2E9C-101B-9397-08002B2CF9AE}" pid="1505" name="Mendeley Recent Style Name 187_1">
    <vt:lpwstr>(Harris et al., 2011)</vt:lpwstr>
  </property>
  <property fmtid="{D5CDD505-2E9C-101B-9397-08002B2CF9AE}" pid="1506" name="Mendeley Recent Style Id 188_1">
    <vt:lpwstr>(Harris et al., 2011)</vt:lpwstr>
  </property>
  <property fmtid="{D5CDD505-2E9C-101B-9397-08002B2CF9AE}" pid="1507" name="Mendeley Recent Style Name 188_1">
    <vt:lpwstr>(Harris et al., 2011)</vt:lpwstr>
  </property>
  <property fmtid="{D5CDD505-2E9C-101B-9397-08002B2CF9AE}" pid="1508" name="Mendeley Recent Style Id 189_1">
    <vt:lpwstr>ADDIN CSL_CITATION {"citationItems":[{"id":"ITEM-1","itemData":{"DOI":"10.1016/j.stemcr.2013.09.007","ISSN":"2213-6711","abstract":"Translational regulation plays an essential role in Drosophila ovarian germline stem cell (GSC) biology. GSC self-renewal r</vt:lpwstr>
  </property>
  <property fmtid="{D5CDD505-2E9C-101B-9397-08002B2CF9AE}" pid="1509" name="Mendeley Recent Style Id 189_2">
    <vt:lpwstr>equires two translational repressors, Nanos (Nos) and Pumilio (Pum), which repress the expression of differentiation factors in the stem cells. The molecular mechanisms underlying this translational repression remain unknown. Here, we show that the CCR4 d</vt:lpwstr>
  </property>
  <property fmtid="{D5CDD505-2E9C-101B-9397-08002B2CF9AE}" pid="1510" name="Mendeley Recent Style Id 189_3">
    <vt:lpwstr>eadenylase is required for GSC self-renewal and that Nos and Pum act through its recruitment onto specific mRNAs. We identify mei-P26 mRNA as a direct and major target of Nos/Pum/CCR4 translational repression in the GSCs. mei-P26 encodes a protein of the </vt:lpwstr>
  </property>
  <property fmtid="{D5CDD505-2E9C-101B-9397-08002B2CF9AE}" pid="1511" name="Mendeley Recent Style Id 189_4">
    <vt:lpwstr>Trim-NHL tumor suppressor family that has conserved functions in stem cell lineages. We show that fine-tuning Mei-P26 expression by CCR4 plays a key role in GSC self-renewal. These results identify the molecular mechanism of Nos/Pum function in GSC self-r</vt:lpwstr>
  </property>
  <property fmtid="{D5CDD505-2E9C-101B-9397-08002B2CF9AE}" pid="1512" name="Mendeley Recent Style Id 189_5">
    <vt:lpwstr>enewal and reveal the role of CCR4-NOT-mediated deadenylation in regulating the balance between GSC self-renewal and differentiation.","author":[{"dropping-particle":"","family":"Joly","given":"Willy","non-dropping-particle":"","parse-names":false,"suffix</vt:lpwstr>
  </property>
  <property fmtid="{D5CDD505-2E9C-101B-9397-08002B2CF9AE}" pid="1513" name="Mendeley Recent Style Id 189_6">
    <vt:lpwstr>":""},{"dropping-particle":"","family":"Chartier","given":"Aymeric","non-dropping-particle":"","parse-names":false,"suffix":""},{"dropping-particle":"","family":"Rojas-Rios","given":"Patricia","non-dropping-particle":"","parse-names":false,"suffix":""},{"</vt:lpwstr>
  </property>
  <property fmtid="{D5CDD505-2E9C-101B-9397-08002B2CF9AE}" pid="1514" name="Mendeley Recent Style Id 189_7">
    <vt:lpwstr>dropping-particle":"","family":"Busseau","given":"Isabelle","non-dropping-particle":"","parse-names":false,"suffix":""},{"dropping-particle":"","family":"Simonelig","given":"Martine","non-dropping-particle":"","parse-names":false,"suffix":""}],"container-</vt:lpwstr>
  </property>
  <property fmtid="{D5CDD505-2E9C-101B-9397-08002B2CF9AE}" pid="1515" name="Mendeley Recent Style Id 189_8">
    <vt:lpwstr>title":"Stem cell reports","id":"ITEM-1","issue":"5","issued":{"date-parts":[["2013","11","7"]]},"language":"eng","page":"411-424","publisher":"Elsevier","title":"The CCR4 deadenylase acts with Nanos and Pumilio in the fine-tuning of Mei-P26 expression to</vt:lpwstr>
  </property>
  <property fmtid="{D5CDD505-2E9C-101B-9397-08002B2CF9AE}" pid="1516" name="Mendeley Recent Style Id 189_9">
    <vt:lpwstr> promote germline stem cell self-renewal","type":"article-journal","volume":"1"},"uris":["http://www.mendeley.com/documents/?uuid=aaecfff3-671b-42d8-8b0b-0634d41f76e4"]}],"mendeley":{"formattedCitation":"(Joly et al., 2013)","plainTextFormattedCitation":"</vt:lpwstr>
  </property>
  <property fmtid="{D5CDD505-2E9C-101B-9397-08002B2CF9AE}" pid="1517" name="Mendeley Recent Style Id 189_10">
    <vt:lpwstr>(Joly et al., 2013)","previouslyFormattedCitation":"(Joly et al., 2013)"},"properties":{"noteIndex":0},"schema":"https://github.com/citation-style-language/schema/raw/master/csl-citation.json"}</vt:lpwstr>
  </property>
  <property fmtid="{D5CDD505-2E9C-101B-9397-08002B2CF9AE}" pid="1518" name="Mendeley Recent Style Name 189_1">
    <vt:lpwstr>(Joly et al., 2013)</vt:lpwstr>
  </property>
  <property fmtid="{D5CDD505-2E9C-101B-9397-08002B2CF9AE}" pid="1519" name="Mendeley Recent Style Id 190_1">
    <vt:lpwstr>(Joly et al., 2013)</vt:lpwstr>
  </property>
  <property fmtid="{D5CDD505-2E9C-101B-9397-08002B2CF9AE}" pid="1520" name="Mendeley Recent Style Name 190_1">
    <vt:lpwstr>(Joly et al., 2013)</vt:lpwstr>
  </property>
  <property fmtid="{D5CDD505-2E9C-101B-9397-08002B2CF9AE}" pid="1521" name="Mendeley Recent Style Id 191_1">
    <vt:lpwstr>ADDIN CSL_CITATION {"citationItems":[{"id":"ITEM-1","itemData":{"DOI":"10.1073/pnas.0901452106","abstract":"The balance between germ-line stem cell (GSC) self-renewal and differentiation in Drosophila ovaries is mediated by the antagonistic relationship b</vt:lpwstr>
  </property>
  <property fmtid="{D5CDD505-2E9C-101B-9397-08002B2CF9AE}" pid="1522" name="Mendeley Recent Style Id 191_2">
    <vt:lpwstr>etween the Nanos (Nos)-Pumilio translational repressor complex, which promotes GSC self-renewal, and expression of Bam, a key differentiation factor. Here, we find that Bam and Nos proteins are expressed in reciprocal patterns in young germ cells. Repress</vt:lpwstr>
  </property>
  <property fmtid="{D5CDD505-2E9C-101B-9397-08002B2CF9AE}" pid="1523" name="Mendeley Recent Style Id 191_3">
    <vt:lpwstr>ion of Nos in Bam-expressing cells depends on sequences in the nos 3′-UTR, suggesting that Nos is regulated by translational repression. Ectopic Bam causes differentiation of GSCs, and this activity depends on the endogenous nos 3′-UTR sequence. Previous </vt:lpwstr>
  </property>
  <property fmtid="{D5CDD505-2E9C-101B-9397-08002B2CF9AE}" pid="1524" name="Mendeley Recent Style Id 191_4">
    <vt:lpwstr>evidence showed that Bgcn is an obligate factor for the ability of Bam to drive differentiation, and we now report that Bam forms a complex with Bgcn, a protein related to the RNA-interacting DExH-box polypeptides. Together, these observations suggest tha</vt:lpwstr>
  </property>
  <property fmtid="{D5CDD505-2E9C-101B-9397-08002B2CF9AE}" pid="1525" name="Mendeley Recent Style Id 191_5">
    <vt:lpwstr>t Bam-Bgcn act together to antagonize Nos expression; thus, derepressing cystoblast-promoting factors. These findings emphasize the importance of translational repression in balancing stem cell self-renewal and differentiation.","author":[{"dropping-parti</vt:lpwstr>
  </property>
  <property fmtid="{D5CDD505-2E9C-101B-9397-08002B2CF9AE}" pid="1526" name="Mendeley Recent Style Id 191_6">
    <vt:lpwstr>cle":"","family":"Li","given":"Yun","non-dropping-particle":"","parse-names":false,"suffix":""},{"dropping-particle":"","family":"Minor","given":"Nicole T","non-dropping-particle":"","parse-names":false,"suffix":""},{"dropping-particle":"","family":"Park"</vt:lpwstr>
  </property>
  <property fmtid="{D5CDD505-2E9C-101B-9397-08002B2CF9AE}" pid="1527" name="Mendeley Recent Style Id 191_7">
    <vt:lpwstr>,"given":"Joseph K","non-dropping-particle":"","parse-names":false,"suffix":""},{"dropping-particle":"","family":"McKearin","given":"Dennis M","non-dropping-particle":"","parse-names":false,"suffix":""},{"dropping-particle":"","family":"Maines","given":"J</vt:lpwstr>
  </property>
  <property fmtid="{D5CDD505-2E9C-101B-9397-08002B2CF9AE}" pid="1528" name="Mendeley Recent Style Id 191_8">
    <vt:lpwstr>ean Z","non-dropping-particle":"","parse-names":false,"suffix":""}],"container-title":"Proceedings of the National Academy of Sciences","id":"ITEM-1","issue":"23","issued":{"date-parts":[["2009","6","9"]]},"page":"9304 LP  - 9309","title":"Bam and Bgcn an</vt:lpwstr>
  </property>
  <property fmtid="{D5CDD505-2E9C-101B-9397-08002B2CF9AE}" pid="1529" name="Mendeley Recent Style Id 191_9">
    <vt:lpwstr>tagonize &amp;lt;em&amp;gt;Nanos&amp;lt;/em&amp;gt;-dependent germ-line stem cell maintenance","type":"article-journal","volume":"106"},"uris":["http://www.mendeley.com/documents/?uuid=55c1bd7d-2199-4424-97cb-13d454bcb96d"]},{"id":"ITEM-2","itemData":{"DOI":"10.1091/mbc.</vt:lpwstr>
  </property>
  <property fmtid="{D5CDD505-2E9C-101B-9397-08002B2CF9AE}" pid="1530" name="Mendeley Recent Style Id 191_10">
    <vt:lpwstr>E18-06-0385","ISSN":"1059-1524","abstract":"Germline stem cells (GSCs) self-renew and differentiate to sustain a continuous production of gametes. In the female Drosophila germ line, two differentiation factors, bag of marbles (bam) and benign gonial cell</vt:lpwstr>
  </property>
  <property fmtid="{D5CDD505-2E9C-101B-9397-08002B2CF9AE}" pid="1531" name="Mendeley Recent Style Id 191_11">
    <vt:lpwstr> neoplasm (bgcn), work in concert in the stem cell daughter to promote the generation of eggs. In GSCs, bam transcription is repressed by signaling from the niche and is activated in stem cell daughters. In contrast, bgcn is transcribed in both the GSCs a</vt:lpwstr>
  </property>
  <property fmtid="{D5CDD505-2E9C-101B-9397-08002B2CF9AE}" pid="1532" name="Mendeley Recent Style Id 191_12">
    <vt:lpwstr>nd stem cell daughters, but little is known about how bgcn is transcriptionally modulated. Here we find that the conserved protein Nipped-A acts through the Tat interactive protein 60-kDa (Tip60) histone acetyl transferase complex in the germ line to prom</vt:lpwstr>
  </property>
  <property fmtid="{D5CDD505-2E9C-101B-9397-08002B2CF9AE}" pid="1533" name="Mendeley Recent Style Id 191_13">
    <vt:lpwstr>ote GSC daughter differentiation. We find that Nipped-A is required for efficient exit from the gap phase 2 (G2) of cell cycle of the GSC daughter and for expression of a differentiation factor, bgcn. Loss of Nipped-A results in accumulation of GSC daught</vt:lpwstr>
  </property>
  <property fmtid="{D5CDD505-2E9C-101B-9397-08002B2CF9AE}" pid="1534" name="Mendeley Recent Style Id 191_14">
    <vt:lpwstr>ers. Forced expression of bgcn in Nipped-A germline-depleted ovaries rescues this differentiation defect. Together, our results indicate that Tip60 complex coordinates cell cycle progression and expression of bgcn to help drive GSC daughters toward a diff</vt:lpwstr>
  </property>
  <property fmtid="{D5CDD505-2E9C-101B-9397-08002B2CF9AE}" pid="1535" name="Mendeley Recent Style Id 191_15">
    <vt:lpwstr>erentiation program.","author":[{"dropping-particle":"","family":"McCarthy","given":"Alicia","non-dropping-particle":"","parse-names":false,"suffix":""},{"dropping-particle":"","family":"Deiulio","given":"Aron","non-dropping-particle":"","parse-names":fal</vt:lpwstr>
  </property>
  <property fmtid="{D5CDD505-2E9C-101B-9397-08002B2CF9AE}" pid="1536" name="Mendeley Recent Style Id 191_16">
    <vt:lpwstr>se,"suffix":""},{"dropping-particle":"","family":"Martin","given":"Elliot Todd","non-dropping-particle":"","parse-names":false,"suffix":""},{"dropping-particle":"","family":"Upadhyay","given":"Maitreyi","non-dropping-particle":"","parse-names":false,"suff</vt:lpwstr>
  </property>
  <property fmtid="{D5CDD505-2E9C-101B-9397-08002B2CF9AE}" pid="1537" name="Mendeley Recent Style Id 191_17">
    <vt:lpwstr>ix":""},{"dropping-particle":"","family":"Rangan","given":"Prashanth","non-dropping-particle":"","parse-names":false,"suffix":""}],"container-title":"Molecular Biology of the Cell","id":"ITEM-2","issue":"24","issued":{"date-parts":[["2018","9","19"]]},"no</vt:lpwstr>
  </property>
  <property fmtid="{D5CDD505-2E9C-101B-9397-08002B2CF9AE}" pid="1538" name="Mendeley Recent Style Id 191_18">
    <vt:lpwstr>te":"doi: 10.1091/mbc.E18-06-0385","page":"2933-2945","publisher":"American Society for Cell Biology (mboc)","title":"Tip60 complex promotes expression of a differentiation factor to regulate germline differentiation in female Drosophila","type":"article-</vt:lpwstr>
  </property>
  <property fmtid="{D5CDD505-2E9C-101B-9397-08002B2CF9AE}" pid="1539" name="Mendeley Recent Style Id 191_19">
    <vt:lpwstr>journal","volume":"29"},"uris":["http://www.mendeley.com/documents/?uuid=b824b76b-2aa5-45e0-ad52-b3df107dfeb5"]}],"mendeley":{"formattedCitation":"(Li et al., 2009; McCarthy et al., 2018)","plainTextFormattedCitation":"(Li et al., 2009; McCarthy et al., 2</vt:lpwstr>
  </property>
  <property fmtid="{D5CDD505-2E9C-101B-9397-08002B2CF9AE}" pid="1540" name="Mendeley Recent Style Id 191_20">
    <vt:lpwstr>018)","previouslyFormattedCitation":"(Li et al., 2009; McCarthy et al., 2018)"},"properties":{"noteIndex":0},"schema":"https://github.com/citation-style-language/schema/raw/master/csl-citation.json"}</vt:lpwstr>
  </property>
  <property fmtid="{D5CDD505-2E9C-101B-9397-08002B2CF9AE}" pid="1541" name="Mendeley Recent Style Name 191_1">
    <vt:lpwstr>(Li et al., 2009; McCarthy et al., 2018)</vt:lpwstr>
  </property>
  <property fmtid="{D5CDD505-2E9C-101B-9397-08002B2CF9AE}" pid="1542" name="Mendeley Recent Style Id 192_1">
    <vt:lpwstr>(Li et al., 2009; McCarthy et al., 2018)</vt:lpwstr>
  </property>
  <property fmtid="{D5CDD505-2E9C-101B-9397-08002B2CF9AE}" pid="1543" name="Mendeley Recent Style Name 192_1">
    <vt:lpwstr>(Li et al., 2009; McCarthy et al., 2018)</vt:lpwstr>
  </property>
  <property fmtid="{D5CDD505-2E9C-101B-9397-08002B2CF9AE}" pid="1544" name="Mendeley Recent Style Id 193_1">
    <vt:lpwstr>ADDIN CSL_CITATION {"citationItems":[{"id":"ITEM-1","itemData":{"DOI":"https://doi.org/10.1016/j.celrep.2015.10.017","ISSN":"2211-1247","abstract":"Summary The central question in stem cell regulation is how the balance between self-renewal and differenti</vt:lpwstr>
  </property>
  <property fmtid="{D5CDD505-2E9C-101B-9397-08002B2CF9AE}" pid="1545" name="Mendeley Recent Style Id 193_2">
    <vt:lpwstr>ation is controlled at the molecular level. This study uses germline stem cells (GSCs) in the Drosophila ovary to demonstrate that the Drosophila CCR4 homolog Twin is required intrinsically to promote both GSC self-renewal and progeny differentiation. Twi</vt:lpwstr>
  </property>
  <property fmtid="{D5CDD505-2E9C-101B-9397-08002B2CF9AE}" pid="1546" name="Mendeley Recent Style Id 193_3">
    <vt:lpwstr>n/CCR4 is one of the two catalytic subunits in the highly conserved CCR4-NOT mRNA deadenylase complex. Twin works within the CCR4-NOT complex to intrinsically maintain GSC self-renewal, at least partly by sustaining E-cadherin-mediated GSC-niche interacti</vt:lpwstr>
  </property>
  <property fmtid="{D5CDD505-2E9C-101B-9397-08002B2CF9AE}" pid="1547" name="Mendeley Recent Style Id 193_4">
    <vt:lpwstr>on and preventing transposable element-induced DNA damage. It promotes GSC progeny differentiation by forming protein complexes with differentiation factors Bam and Bgcn independently of other CCR4-NOT components. Interestingly, Bam can competitively inhi</vt:lpwstr>
  </property>
  <property fmtid="{D5CDD505-2E9C-101B-9397-08002B2CF9AE}" pid="1548" name="Mendeley Recent Style Id 193_5">
    <vt:lpwstr>bit the association of Twin with Pop2 in the CCR4-NOT complex. Therefore, this study demonstrates that Twin has important intrinsic roles in promoting GSC self-renewal and progeny differentiation by functioning in different protein complexes.","author":[{</vt:lpwstr>
  </property>
  <property fmtid="{D5CDD505-2E9C-101B-9397-08002B2CF9AE}" pid="1549" name="Mendeley Recent Style Id 193_6">
    <vt:lpwstr>"dropping-particle":"","family":"Fu","given":"Ziwen","non-dropping-particle":"","parse-names":false,"suffix":""},{"dropping-particle":"","family":"Geng","given":"Cuiyun","non-dropping-particle":"","parse-names":false,"suffix":""},{"dropping-particle":"","</vt:lpwstr>
  </property>
  <property fmtid="{D5CDD505-2E9C-101B-9397-08002B2CF9AE}" pid="1550" name="Mendeley Recent Style Id 193_7">
    <vt:lpwstr>family":"Wang","given":"Hui","non-dropping-particle":"","parse-names":false,"suffix":""},{"dropping-particle":"","family":"Yang","given":"Zhihao","non-dropping-particle":"","parse-names":false,"suffix":""},{"dropping-particle":"","family":"Weng","given":"</vt:lpwstr>
  </property>
  <property fmtid="{D5CDD505-2E9C-101B-9397-08002B2CF9AE}" pid="1551" name="Mendeley Recent Style Id 193_8">
    <vt:lpwstr>Changjiang","non-dropping-particle":"","parse-names":false,"suffix":""},{"dropping-particle":"","family":"Li","given":"Hua","non-dropping-particle":"","parse-names":false,"suffix":""},{"dropping-particle":"","family":"Deng","given":"Lamei","non-dropping-p</vt:lpwstr>
  </property>
  <property fmtid="{D5CDD505-2E9C-101B-9397-08002B2CF9AE}" pid="1552" name="Mendeley Recent Style Id 193_9">
    <vt:lpwstr>article":"","parse-names":false,"suffix":""},{"dropping-particle":"","family":"Liu","given":"Luping","non-dropping-particle":"","parse-names":false,"suffix":""},{"dropping-particle":"","family":"Liu","given":"Nan","non-dropping-particle":"","parse-names":</vt:lpwstr>
  </property>
  <property fmtid="{D5CDD505-2E9C-101B-9397-08002B2CF9AE}" pid="1553" name="Mendeley Recent Style Id 193_10">
    <vt:lpwstr>false,"suffix":""},{"dropping-particle":"","family":"Ni","given":"Jianquan","non-dropping-particle":"","parse-names":false,"suffix":""},{"dropping-particle":"","family":"Xie","given":"Ting","non-dropping-particle":"","parse-names":false,"suffix":""}],"con</vt:lpwstr>
  </property>
  <property fmtid="{D5CDD505-2E9C-101B-9397-08002B2CF9AE}" pid="1554" name="Mendeley Recent Style Id 193_11">
    <vt:lpwstr>tainer-title":"Cell Reports","id":"ITEM-1","issue":"7","issued":{"date-parts":[["2015"]]},"page":"1366-1379","title":"Twin Promotes the Maintenance and Differentiation of Germline Stem Cell Lineage through Modulation of Multiple Pathways","type":"article-</vt:lpwstr>
  </property>
  <property fmtid="{D5CDD505-2E9C-101B-9397-08002B2CF9AE}" pid="1555" name="Mendeley Recent Style Id 193_12">
    <vt:lpwstr>journal","volume":"13"},"uris":["http://www.mendeley.com/documents/?uuid=a44a4fa7-edb4-48c0-a700-902af59e2c49"]}],"mendeley":{"formattedCitation":"(Fu et al., 2015)","plainTextFormattedCitation":"(Fu et al., 2015)","previouslyFormattedCitation":"(Fu et al</vt:lpwstr>
  </property>
  <property fmtid="{D5CDD505-2E9C-101B-9397-08002B2CF9AE}" pid="1556" name="Mendeley Recent Style Id 193_13">
    <vt:lpwstr>., 2015)"},"properties":{"noteIndex":0},"schema":"https://github.com/citation-style-language/schema/raw/master/csl-citation.json"}</vt:lpwstr>
  </property>
  <property fmtid="{D5CDD505-2E9C-101B-9397-08002B2CF9AE}" pid="1557" name="Mendeley Recent Style Name 193_1">
    <vt:lpwstr>(Fu et al., 2015)</vt:lpwstr>
  </property>
  <property fmtid="{D5CDD505-2E9C-101B-9397-08002B2CF9AE}" pid="1558" name="Mendeley Recent Style Id 194_1">
    <vt:lpwstr>(Fu et al., 2015)</vt:lpwstr>
  </property>
  <property fmtid="{D5CDD505-2E9C-101B-9397-08002B2CF9AE}" pid="1559" name="Mendeley Recent Style Name 194_1">
    <vt:lpwstr>(Fu et al., 2015)</vt:lpwstr>
  </property>
  <property fmtid="{D5CDD505-2E9C-101B-9397-08002B2CF9AE}" pid="1560" name="Mendeley Recent Style Id 195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561" name="Mendeley Recent Style Id 195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562" name="Mendeley Recent Style Id 195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563" name="Mendeley Recent Style Id 195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564" name="Mendeley Recent Style Id 195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565" name="Mendeley Recent Style Id 195_6">
    <vt:lpwstr>a","non-dropping-particle":"","parse-names":false,"suffix":""},{"dropping-particle":"","family":"Wong-Deyrup","given":"Siu Wah","non-dropping-particle":"","parse-names":false,"suffix":""},{"dropping-particle":"","family":"Martin","given":"Elliot Todd","no</vt:lpwstr>
  </property>
  <property fmtid="{D5CDD505-2E9C-101B-9397-08002B2CF9AE}" pid="1566" name="Mendeley Recent Style Id 195_7">
    <vt:lpwstr>n-dropping-particle":"","parse-names":false,"suffix":""},{"dropping-particle":"","family":"Palumbo","given":"Ryan J","non-dropping-particle":"","parse-names":false,"suffix":""},{"dropping-particle":"","family":"Nasrallah","given":"Mohamad","non-dropping-p</vt:lpwstr>
  </property>
  <property fmtid="{D5CDD505-2E9C-101B-9397-08002B2CF9AE}" pid="1567" name="Mendeley Recent Style Id 195_8">
    <vt:lpwstr>article":"","parse-names":false,"suffix":""},{"dropping-particle":"","family":"Oligney","given":"Andrew","non-dropping-particle":"","parse-names":false,"suffix":""},{"dropping-particle":"","family":"Blatt","given":"Patrick","non-dropping-particle":"","par</vt:lpwstr>
  </property>
  <property fmtid="{D5CDD505-2E9C-101B-9397-08002B2CF9AE}" pid="1568" name="Mendeley Recent Style Id 195_9">
    <vt:lpwstr>se-names":false,"suffix":""},{"dropping-particle":"","family":"Patel","given":"Dhruv","non-dropping-particle":"","parse-names":false,"suffix":""},{"dropping-particle":"","family":"Fuchs","given":"Gabriele","non-dropping-particle":"","parse-names":false,"s</vt:lpwstr>
  </property>
  <property fmtid="{D5CDD505-2E9C-101B-9397-08002B2CF9AE}" pid="1569" name="Mendeley Recent Style Id 195_10">
    <vt:lpwstr>uffix":""},{"dropping-particle":"","family":"Rangan","given":"Prashanth","non-dropping-particle":"","parse-names":false,"suffix":""}],"container-title":"Cell reports","id":"ITEM-1","issue":"13","issued":{"date-parts":[["2018","12","26"]]},"language":"eng"</vt:lpwstr>
  </property>
  <property fmtid="{D5CDD505-2E9C-101B-9397-08002B2CF9AE}" pid="1570" name="Mendeley Recent Style Id 195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571" name="Mendeley Recent Style Id 195_12">
    <vt:lpwstr>]}],"mendeley":{"formattedCitation":"(Flora et al., 2018b)","plainTextFormattedCitation":"(Flora et al., 2018b)","previouslyFormattedCitation":"(Flora et al., 2018b)"},"properties":{"noteIndex":0},"schema":"https://github.com/citation-style-language/schem</vt:lpwstr>
  </property>
  <property fmtid="{D5CDD505-2E9C-101B-9397-08002B2CF9AE}" pid="1572" name="Mendeley Recent Style Id 195_13">
    <vt:lpwstr>a/raw/master/csl-citation.json"}</vt:lpwstr>
  </property>
  <property fmtid="{D5CDD505-2E9C-101B-9397-08002B2CF9AE}" pid="1573" name="Mendeley Recent Style Name 195_1">
    <vt:lpwstr>(Flora et al., 2018b)</vt:lpwstr>
  </property>
  <property fmtid="{D5CDD505-2E9C-101B-9397-08002B2CF9AE}" pid="1574" name="Mendeley Recent Style Id 196_1">
    <vt:lpwstr>(Flora et al., 2018b)</vt:lpwstr>
  </property>
  <property fmtid="{D5CDD505-2E9C-101B-9397-08002B2CF9AE}" pid="1575" name="Mendeley Recent Style Name 196_1">
    <vt:lpwstr>(Flora et al., 2018b)</vt:lpwstr>
  </property>
  <property fmtid="{D5CDD505-2E9C-101B-9397-08002B2CF9AE}" pid="1576" name="Mendeley Recent Style Id 197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577" name="Mendeley Recent Style Id 197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578" name="Mendeley Recent Style Id 197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579" name="Mendeley Recent Style Id 197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580" name="Mendeley Recent Style Id 197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581" name="Mendeley Recent Style Id 197_6">
    <vt:lpwstr>-names":false,"suffix":""},{"dropping-particle":"","family":"Pargett","given":"Michael","non-dropping-particle":"","parse-names":false,"suffix":""},{"dropping-particle":"","family":"Sutcliffe","given":"Catherine","non-dropping-particle":"","parse-names":f</vt:lpwstr>
  </property>
  <property fmtid="{D5CDD505-2E9C-101B-9397-08002B2CF9AE}" pid="1582" name="Mendeley Recent Style Id 197_7">
    <vt:lpwstr>alse,"suffix":""},{"dropping-particle":"","family":"Umulis","given":"David","non-dropping-particle":"","parse-names":false,"suffix":""},{"dropping-particle":"","family":"Ashe","given":"Hilary L","non-dropping-particle":"","parse-names":false,"suffix":""}]</vt:lpwstr>
  </property>
  <property fmtid="{D5CDD505-2E9C-101B-9397-08002B2CF9AE}" pid="1583" name="Mendeley Recent Style Id 197_8">
    <vt:lpwstr>,"container-title":"Developmental cell","id":"ITEM-1","issue":"1","issued":{"date-parts":[["2011","1","18"]]},"language":"eng","page":"72-83","publisher":"Cell Press","title":"Brat promotes stem cell differentiation via control of a bistable switch that r</vt:lpwstr>
  </property>
  <property fmtid="{D5CDD505-2E9C-101B-9397-08002B2CF9AE}" pid="1584" name="Mendeley Recent Style Id 197_9">
    <vt:lpwstr>estricts BMP signaling","type":"article-journal","volume":"20"},"uris":["http://www.mendeley.com/documents/?uuid=c936d897-8841-455c-8429-75bc3b1c8d4d"]}],"mendeley":{"formattedCitation":"(Harris et al., 2011)","plainTextFormattedCitation":"(Harris et al.,</vt:lpwstr>
  </property>
  <property fmtid="{D5CDD505-2E9C-101B-9397-08002B2CF9AE}" pid="1585" name="Mendeley Recent Style Id 197_10">
    <vt:lpwstr> 2011)","previouslyFormattedCitation":"(Harris et al., 2011)"},"properties":{"noteIndex":0},"schema":"https://github.com/citation-style-language/schema/raw/master/csl-citation.json"}</vt:lpwstr>
  </property>
  <property fmtid="{D5CDD505-2E9C-101B-9397-08002B2CF9AE}" pid="1586" name="Mendeley Recent Style Name 197_1">
    <vt:lpwstr>(Harris et al., 2011)</vt:lpwstr>
  </property>
  <property fmtid="{D5CDD505-2E9C-101B-9397-08002B2CF9AE}" pid="1587" name="Mendeley Recent Style Id 198_1">
    <vt:lpwstr>(Harris et al., 2011)</vt:lpwstr>
  </property>
  <property fmtid="{D5CDD505-2E9C-101B-9397-08002B2CF9AE}" pid="1588" name="Mendeley Recent Style Name 198_1">
    <vt:lpwstr>(Harris et al., 2011)</vt:lpwstr>
  </property>
  <property fmtid="{D5CDD505-2E9C-101B-9397-08002B2CF9AE}" pid="1589" name="Mendeley Recent Style Id 199_1">
    <vt:lpwstr>ADDIN CSL_CITATION {"citationItems":[{"id":"ITEM-1","itemData":{"ISSN":"1932-6203","author":[{"dropping-particle":"","family":"Li","given":"Yun","non-dropping-particle":"","parse-names":false,"suffix":""},{"dropping-particle":"","family":"Zhang","given":"</vt:lpwstr>
  </property>
  <property fmtid="{D5CDD505-2E9C-101B-9397-08002B2CF9AE}" pid="1590" name="Mendeley Recent Style Id 199_2">
    <vt:lpwstr>Qiao","non-dropping-particle":"","parse-names":false,"suffix":""},{"dropping-particle":"","family":"Carreira-Rosario","given":"Arnaldo","non-dropping-particle":"","parse-names":false,"suffix":""},{"dropping-particle":"","family":"Maines","given":"Jean Z",</vt:lpwstr>
  </property>
  <property fmtid="{D5CDD505-2E9C-101B-9397-08002B2CF9AE}" pid="1591" name="Mendeley Recent Style Id 199_3">
    <vt:lpwstr>"non-dropping-particle":"","parse-names":false,"suffix":""},{"dropping-particle":"","family":"McKearin","given":"Dennis M","non-dropping-particle":"","parse-names":false,"suffix":""},{"dropping-particle":"","family":"Buszczak","given":"Michael","non-dropp</vt:lpwstr>
  </property>
  <property fmtid="{D5CDD505-2E9C-101B-9397-08002B2CF9AE}" pid="1592" name="Mendeley Recent Style Id 199_4">
    <vt:lpwstr>ing-particle":"","parse-names":false,"suffix":""}],"container-title":"PloS one","id":"ITEM-1","issue":"3","issued":{"date-parts":[["2013"]]},"page":"e58301","publisher":"Public Library of Science","title":"Mei-p26 cooperates with Bam, Bgcn and Sxl to prom</vt:lpwstr>
  </property>
  <property fmtid="{D5CDD505-2E9C-101B-9397-08002B2CF9AE}" pid="1593" name="Mendeley Recent Style Id 199_5">
    <vt:lpwstr>ote early germline development in the Drosophila ovary","type":"article-journal","volume":"8"},"uris":["http://www.mendeley.com/documents/?uuid=01e17be3-74fa-48ea-9be6-89cce4beef6a"]}],"mendeley":{"formattedCitation":"(Li et al., 2013)","plainTextFormatte</vt:lpwstr>
  </property>
  <property fmtid="{D5CDD505-2E9C-101B-9397-08002B2CF9AE}" pid="1594" name="Mendeley Recent Style Id 199_6">
    <vt:lpwstr>dCitation":"(Li et al., 2013)","previouslyFormattedCitation":"(Li et al., 2013)"},"properties":{"noteIndex":0},"schema":"https://github.com/citation-style-language/schema/raw/master/csl-citation.json"}</vt:lpwstr>
  </property>
  <property fmtid="{D5CDD505-2E9C-101B-9397-08002B2CF9AE}" pid="1595" name="Mendeley Recent Style Name 199_1">
    <vt:lpwstr>(Li et al., 2013)</vt:lpwstr>
  </property>
  <property fmtid="{D5CDD505-2E9C-101B-9397-08002B2CF9AE}" pid="1596" name="Mendeley Recent Style Id 200_1">
    <vt:lpwstr>(Li et al., 2013)</vt:lpwstr>
  </property>
  <property fmtid="{D5CDD505-2E9C-101B-9397-08002B2CF9AE}" pid="1597" name="Mendeley Recent Style Name 200_1">
    <vt:lpwstr>(Li et al., 2013)</vt:lpwstr>
  </property>
  <property fmtid="{D5CDD505-2E9C-101B-9397-08002B2CF9AE}" pid="1598" name="Mendeley Recent Style Id 201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599" name="Mendeley Recent Style Id 201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600" name="Mendeley Recent Style Id 201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601" name="Mendeley Recent Style Id 201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602" name="Mendeley Recent Style Id 201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603" name="Mendeley Recent Style Id 201_6">
    <vt:lpwstr>a","non-dropping-particle":"","parse-names":false,"suffix":""},{"dropping-particle":"","family":"Wong-Deyrup","given":"Siu Wah","non-dropping-particle":"","parse-names":false,"suffix":""},{"dropping-particle":"","family":"Martin","given":"Elliot Todd","no</vt:lpwstr>
  </property>
  <property fmtid="{D5CDD505-2E9C-101B-9397-08002B2CF9AE}" pid="1604" name="Mendeley Recent Style Id 201_7">
    <vt:lpwstr>n-dropping-particle":"","parse-names":false,"suffix":""},{"dropping-particle":"","family":"Palumbo","given":"Ryan J","non-dropping-particle":"","parse-names":false,"suffix":""},{"dropping-particle":"","family":"Nasrallah","given":"Mohamad","non-dropping-p</vt:lpwstr>
  </property>
  <property fmtid="{D5CDD505-2E9C-101B-9397-08002B2CF9AE}" pid="1605" name="Mendeley Recent Style Id 201_8">
    <vt:lpwstr>article":"","parse-names":false,"suffix":""},{"dropping-particle":"","family":"Oligney","given":"Andrew","non-dropping-particle":"","parse-names":false,"suffix":""},{"dropping-particle":"","family":"Blatt","given":"Patrick","non-dropping-particle":"","par</vt:lpwstr>
  </property>
  <property fmtid="{D5CDD505-2E9C-101B-9397-08002B2CF9AE}" pid="1606" name="Mendeley Recent Style Id 201_9">
    <vt:lpwstr>se-names":false,"suffix":""},{"dropping-particle":"","family":"Patel","given":"Dhruv","non-dropping-particle":"","parse-names":false,"suffix":""},{"dropping-particle":"","family":"Fuchs","given":"Gabriele","non-dropping-particle":"","parse-names":false,"s</vt:lpwstr>
  </property>
  <property fmtid="{D5CDD505-2E9C-101B-9397-08002B2CF9AE}" pid="1607" name="Mendeley Recent Style Id 201_10">
    <vt:lpwstr>uffix":""},{"dropping-particle":"","family":"Rangan","given":"Prashanth","non-dropping-particle":"","parse-names":false,"suffix":""}],"container-title":"Cell reports","id":"ITEM-1","issue":"13","issued":{"date-parts":[["2018","12","26"]]},"language":"eng"</vt:lpwstr>
  </property>
  <property fmtid="{D5CDD505-2E9C-101B-9397-08002B2CF9AE}" pid="1608" name="Mendeley Recent Style Id 201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609" name="Mendeley Recent Style Id 201_12">
    <vt:lpwstr>]}],"mendeley":{"formattedCitation":"(Flora et al., 2018b)","plainTextFormattedCitation":"(Flora et al., 2018b)","previouslyFormattedCitation":"(Flora et al., 2018b)"},"properties":{"noteIndex":0},"schema":"https://github.com/citation-style-language/schem</vt:lpwstr>
  </property>
  <property fmtid="{D5CDD505-2E9C-101B-9397-08002B2CF9AE}" pid="1610" name="Mendeley Recent Style Id 201_13">
    <vt:lpwstr>a/raw/master/csl-citation.json"}</vt:lpwstr>
  </property>
  <property fmtid="{D5CDD505-2E9C-101B-9397-08002B2CF9AE}" pid="1611" name="Mendeley Recent Style Name 201_1">
    <vt:lpwstr>(Flora et al., 2018b)</vt:lpwstr>
  </property>
  <property fmtid="{D5CDD505-2E9C-101B-9397-08002B2CF9AE}" pid="1612" name="Mendeley Recent Style Id 202_1">
    <vt:lpwstr>(Flora et al., 2018b)</vt:lpwstr>
  </property>
  <property fmtid="{D5CDD505-2E9C-101B-9397-08002B2CF9AE}" pid="1613" name="Mendeley Recent Style Name 202_1">
    <vt:lpwstr>(Flora et al., 2018b)</vt:lpwstr>
  </property>
  <property fmtid="{D5CDD505-2E9C-101B-9397-08002B2CF9AE}" pid="1614" name="Mendeley Recent Style Id 203_1">
    <vt:lpwstr>ADDIN CSL_CITATION {"citationItems":[{"id":"ITEM-1","itemData":{"DOI":"https://doi.org/10.1016/0092-8674(95)90393-3","ISSN":"0092-8674","abstract":"Oskar (osk) protein directs the deployment of nanos (nos), the posterior body-patterning morphogen in Droso</vt:lpwstr>
  </property>
  <property fmtid="{D5CDD505-2E9C-101B-9397-08002B2CF9AE}" pid="1615" name="Mendeley Recent Style Id 203_2">
    <vt:lpwstr>phila. To avoid inappropriate activation of nos, osk activity must appear only at the posterior pole of the oocyte, where the osk mRNA becomes localized during oogenesis. Here, we show that translation of osk mRNA is, and must be, repressed prior to its l</vt:lpwstr>
  </property>
  <property fmtid="{D5CDD505-2E9C-101B-9397-08002B2CF9AE}" pid="1616" name="Mendeley Recent Style Id 203_3">
    <vt:lpwstr>ocalization; absence of repression allows osk protein to accumulate throughout the oocyte, specifying posterior body patterning throughout the embryo. Translational repression is mediated by an ovarian protein, bruno, that binds specifically to bruno resp</vt:lpwstr>
  </property>
  <property fmtid="{D5CDD505-2E9C-101B-9397-08002B2CF9AE}" pid="1617" name="Mendeley Recent Style Id 203_4">
    <vt:lpwstr>onse elements (BREs), present in multiple copies in the osk mRNA 3′UTR. Addition of BREs to a heterologous mRNA renders it sensitive to translational repression in the ovary.","author":[{"dropping-particle":"","family":"Kim-Ha","given":"Jeongsil","non-dro</vt:lpwstr>
  </property>
  <property fmtid="{D5CDD505-2E9C-101B-9397-08002B2CF9AE}" pid="1618" name="Mendeley Recent Style Id 203_5">
    <vt:lpwstr>pping-particle":"","parse-names":false,"suffix":""},{"dropping-particle":"","family":"Kerr","given":"Karen","non-dropping-particle":"","parse-names":false,"suffix":""},{"dropping-particle":"","family":"Macdonald","given":"Paul M","non-dropping-particle":"</vt:lpwstr>
  </property>
  <property fmtid="{D5CDD505-2E9C-101B-9397-08002B2CF9AE}" pid="1619" name="Mendeley Recent Style Id 203_6">
    <vt:lpwstr>","parse-names":false,"suffix":""}],"container-title":"Cell","id":"ITEM-1","issue":"3","issued":{"date-parts":[["1995"]]},"page":"403-412","title":"Translational regulation of oskar mRNA by Bruno, an ovarian RNA-binding protein, is essential","type":"arti</vt:lpwstr>
  </property>
  <property fmtid="{D5CDD505-2E9C-101B-9397-08002B2CF9AE}" pid="1620" name="Mendeley Recent Style Id 203_7">
    <vt:lpwstr>cle-journal","volume":"81"},"uris":["http://www.mendeley.com/documents/?uuid=01eaf5dd-99d2-41de-a403-4943fed9c0b5"]}],"mendeley":{"formattedCitation":"(Kim-Ha et al., 1995)","plainTextFormattedCitation":"(Kim-Ha et al., 1995)","previouslyFormattedCitation</vt:lpwstr>
  </property>
  <property fmtid="{D5CDD505-2E9C-101B-9397-08002B2CF9AE}" pid="1621" name="Mendeley Recent Style Id 203_8">
    <vt:lpwstr>":"(Kim-Ha et al., 1995)"},"properties":{"noteIndex":0},"schema":"https://github.com/citation-style-language/schema/raw/master/csl-citation.json"}</vt:lpwstr>
  </property>
  <property fmtid="{D5CDD505-2E9C-101B-9397-08002B2CF9AE}" pid="1622" name="Mendeley Recent Style Name 203_1">
    <vt:lpwstr>(Kim-Ha et al., 1995)</vt:lpwstr>
  </property>
  <property fmtid="{D5CDD505-2E9C-101B-9397-08002B2CF9AE}" pid="1623" name="Mendeley Recent Style Id 204_1">
    <vt:lpwstr>(Kim-Ha et al., 1995)</vt:lpwstr>
  </property>
  <property fmtid="{D5CDD505-2E9C-101B-9397-08002B2CF9AE}" pid="1624" name="Mendeley Recent Style Name 204_1">
    <vt:lpwstr>(Kim-Ha et al., 1995)</vt:lpwstr>
  </property>
  <property fmtid="{D5CDD505-2E9C-101B-9397-08002B2CF9AE}" pid="1625" name="Mendeley Recent Style Id 205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626" name="Mendeley Recent Style Id 205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627" name="Mendeley Recent Style Id 205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628" name="Mendeley Recent Style Id 205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629" name="Mendeley Recent Style Id 205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630" name="Mendeley Recent Style Id 205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631" name="Mendeley Recent Style Id 205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632" name="Mendeley Recent Style Id 205_8">
    <vt:lpwstr>e-names":false,"suffix":""},{"dropping-particle":"","family":"Lehmann","given":"R","non-dropping-particle":"","parse-names":false,"suffix":""}],"container-title":"Development","id":"ITEM-1","issue":"4","issued":{"date-parts":[["1998","2","15"]]},"page":"6</vt:lpwstr>
  </property>
  <property fmtid="{D5CDD505-2E9C-101B-9397-08002B2CF9AE}" pid="1633" name="Mendeley Recent Style Id 205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634" name="Mendeley Recent Style Id 205_10">
    <vt:lpwstr>]}],"mendeley":{"formattedCitation":"(Forbes and Lehmann, 1998)","plainTextFormattedCitation":"(Forbes and Lehmann, 1998)","previouslyFormattedCitation":"(Forbes and Lehmann, 1998)"},"properties":{"noteIndex":0},"schema":"https://github.com/citation-style</vt:lpwstr>
  </property>
  <property fmtid="{D5CDD505-2E9C-101B-9397-08002B2CF9AE}" pid="1635" name="Mendeley Recent Style Id 205_11">
    <vt:lpwstr>-language/schema/raw/master/csl-citation.json"}</vt:lpwstr>
  </property>
  <property fmtid="{D5CDD505-2E9C-101B-9397-08002B2CF9AE}" pid="1636" name="Mendeley Recent Style Name 205_1">
    <vt:lpwstr>(Forbes and Lehmann, 1998)</vt:lpwstr>
  </property>
  <property fmtid="{D5CDD505-2E9C-101B-9397-08002B2CF9AE}" pid="1637" name="Mendeley Recent Style Id 206_1">
    <vt:lpwstr>(Forbes and Lehmann, 1998)</vt:lpwstr>
  </property>
  <property fmtid="{D5CDD505-2E9C-101B-9397-08002B2CF9AE}" pid="1638" name="Mendeley Recent Style Name 206_1">
    <vt:lpwstr>(Forbes and Lehmann, 1998)</vt:lpwstr>
  </property>
  <property fmtid="{D5CDD505-2E9C-101B-9397-08002B2CF9AE}" pid="1639" name="Mendeley Recent Style Id 207_1">
    <vt:lpwstr>ADDIN CSL_CITATION {"citationItems":[{"id":"ITEM-1","itemData":{"DOI":"10.1016/j.devcel.2016.02.010","ISSN":"1878-1551","abstract":"RNA-binding Fox (Rbfox) proteins have well-established roles in regulating alternative splicing, but specific Rbfox isoform</vt:lpwstr>
  </property>
  <property fmtid="{D5CDD505-2E9C-101B-9397-08002B2CF9AE}" pid="1640" name="Mendeley Recent Style Id 207_2">
    <vt:lpwstr>s lack nuclear localization signals and accumulate in the cytoplasm. The potential splicing-independent functions of these proteins remain unknown. Here we demonstrate that cytoplasmic Drosophila Rbfox1 regulates germ cell development and represses the tr</vt:lpwstr>
  </property>
  <property fmtid="{D5CDD505-2E9C-101B-9397-08002B2CF9AE}" pid="1641" name="Mendeley Recent Style Id 207_3">
    <vt:lpwstr>anslation of mRNAs containing (U)GCAUG elements within their 3'UTRs. During germline cyst differentiation, Rbfox1 targets pumilio mRNA for destabilization and translational silencing, thereby promoting germ cell development. Mis-expression of pumilio resu</vt:lpwstr>
  </property>
  <property fmtid="{D5CDD505-2E9C-101B-9397-08002B2CF9AE}" pid="1642" name="Mendeley Recent Style Id 207_4">
    <vt:lpwstr>lts in the formation of germline tumors, which contain cysts that break down and dedifferentiate back to single, mitotically active cells. Together, these results reveal that cytoplasmic Rbfox family members regulate the translation of specific target mRN</vt:lpwstr>
  </property>
  <property fmtid="{D5CDD505-2E9C-101B-9397-08002B2CF9AE}" pid="1643" name="Mendeley Recent Style Id 207_5">
    <vt:lpwstr>As. In the Drosophila ovary, this activity provides a genetic barrier that prevents germ cells from reverting back to an earlier developmental state. The finding that Rbfox proteins regulate mRNA translation has implications for Rbfox-related diseases.","</vt:lpwstr>
  </property>
  <property fmtid="{D5CDD505-2E9C-101B-9397-08002B2CF9AE}" pid="1644" name="Mendeley Recent Style Id 207_6">
    <vt:lpwstr>author":[{"dropping-particle":"","family":"Carreira-Rosario","given":"Arnaldo","non-dropping-particle":"","parse-names":false,"suffix":""},{"dropping-particle":"","family":"Bhargava","given":"Varsha","non-dropping-particle":"","parse-names":false,"suffix"</vt:lpwstr>
  </property>
  <property fmtid="{D5CDD505-2E9C-101B-9397-08002B2CF9AE}" pid="1645" name="Mendeley Recent Style Id 207_7">
    <vt:lpwstr>:""},{"dropping-particle":"","family":"Hillebrand","given":"Jens","non-dropping-particle":"","parse-names":false,"suffix":""},{"dropping-particle":"","family":"Kollipara","given":"Rahul K","non-dropping-particle":"","parse-names":false,"suffix":""},{"drop</vt:lpwstr>
  </property>
  <property fmtid="{D5CDD505-2E9C-101B-9397-08002B2CF9AE}" pid="1646" name="Mendeley Recent Style Id 207_8">
    <vt:lpwstr>ping-particle":"","family":"Ramaswami","given":"Mani","non-dropping-particle":"","parse-names":false,"suffix":""},{"dropping-particle":"","family":"Buszczak","given":"Michael","non-dropping-particle":"","parse-names":false,"suffix":""}],"container-title":</vt:lpwstr>
  </property>
  <property fmtid="{D5CDD505-2E9C-101B-9397-08002B2CF9AE}" pid="1647" name="Mendeley Recent Style Id 207_9">
    <vt:lpwstr>"Developmental cell","id":"ITEM-1","issue":"5","issued":{"date-parts":[["2016","3","7"]]},"language":"eng","page":"562-571","title":"Repression of Pumilio Protein Expression by Rbfox1 Promotes Germ Cell Differentiation","type":"article-journal","volume":"</vt:lpwstr>
  </property>
  <property fmtid="{D5CDD505-2E9C-101B-9397-08002B2CF9AE}" pid="1648" name="Mendeley Recent Style Id 207_10">
    <vt:lpwstr>36"},"uris":["http://www.mendeley.com/documents/?uuid=30f55d54-6b4c-457a-a993-78044ad157cf"]}],"mendeley":{"formattedCitation":"(Carreira-Rosario et al., 2016)","plainTextFormattedCitation":"(Carreira-Rosario et al., 2016)","previouslyFormattedCitation":"</vt:lpwstr>
  </property>
  <property fmtid="{D5CDD505-2E9C-101B-9397-08002B2CF9AE}" pid="1649" name="Mendeley Recent Style Id 207_11">
    <vt:lpwstr>(Carreira-Rosario et al., 2016)"},"properties":{"noteIndex":0},"schema":"https://github.com/citation-style-language/schema/raw/master/csl-citation.json"}</vt:lpwstr>
  </property>
  <property fmtid="{D5CDD505-2E9C-101B-9397-08002B2CF9AE}" pid="1650" name="Mendeley Recent Style Name 207_1">
    <vt:lpwstr>(Carreira-Rosario et al., 2016)</vt:lpwstr>
  </property>
  <property fmtid="{D5CDD505-2E9C-101B-9397-08002B2CF9AE}" pid="1651" name="Mendeley Recent Style Id 208_1">
    <vt:lpwstr>(Carreira-Rosario et al., 2016)</vt:lpwstr>
  </property>
  <property fmtid="{D5CDD505-2E9C-101B-9397-08002B2CF9AE}" pid="1652" name="Mendeley Recent Style Name 208_1">
    <vt:lpwstr>(Carreira-Rosario et al., 2016)</vt:lpwstr>
  </property>
  <property fmtid="{D5CDD505-2E9C-101B-9397-08002B2CF9AE}" pid="1653" name="Mendeley Recent Style Id 209_1">
    <vt:lpwstr>ADDIN CSL_CITATION {"citationItems":[{"id":"ITEM-1","itemData":{"DOI":"10.4161/rna.8.6.17542","ISSN":"1555-8584","abstract":"Bruno protein binds to multiple sites - BREs - in the oskar mRNA 3' UTR, thereby controlling oskar mRNA translation. Bruno also bi</vt:lpwstr>
  </property>
  <property fmtid="{D5CDD505-2E9C-101B-9397-08002B2CF9AE}" pid="1654" name="Mendeley Recent Style Id 209_2">
    <vt:lpwstr>nds and regulates other mRNAs, although the binding sites have not yet been defined. Bruno has three RRM type RNA binding motifs, two near the amino terminus and an extended RRM at the C terminus. Two domains of Bruno, the first two RRMs (RRM1+2), and the</vt:lpwstr>
  </property>
  <property fmtid="{D5CDD505-2E9C-101B-9397-08002B2CF9AE}" pid="1655" name="Mendeley Recent Style Id 209_3">
    <vt:lpwstr> extended RRM (RRM3+) - can each bind with specificity to the oskar mRNA regulatory regions; these and Bruno were used for in vitro selections. Anti-RRM3+ aptamers include long, highly constrained motifs, including one corresponding to the previously iden</vt:lpwstr>
  </property>
  <property fmtid="{D5CDD505-2E9C-101B-9397-08002B2CF9AE}" pid="1656" name="Mendeley Recent Style Id 209_4">
    <vt:lpwstr>tified BRE. Anti-RRM1+2 aptamers lack constrained motifs, but are biased towards classes of short and variable sequences. Bruno itself selects for several motifs, including some of those bound by RRM3+. We propose that the different RNA binding domains al</vt:lpwstr>
  </property>
  <property fmtid="{D5CDD505-2E9C-101B-9397-08002B2CF9AE}" pid="1657" name="Mendeley Recent Style Id 209_5">
    <vt:lpwstr>low for combinatorial binding, with extended Bruno binding sites assembled from sequences bound by the individual domains. Examples of such sites were identified in known targets of Bruno, and shown to confer Bruno-dependent translational repression in vi</vt:lpwstr>
  </property>
  <property fmtid="{D5CDD505-2E9C-101B-9397-08002B2CF9AE}" pid="1658" name="Mendeley Recent Style Id 209_6">
    <vt:lpwstr>vo. Other proteins with multiple RRMs may employ combinatorial binding to achieve high levels of specificity and affinity.","author":[{"dropping-particle":"","family":"Reveal","given":"Brad","non-dropping-particle":"","parse-names":false,"suffix":""},{"dr</vt:lpwstr>
  </property>
  <property fmtid="{D5CDD505-2E9C-101B-9397-08002B2CF9AE}" pid="1659" name="Mendeley Recent Style Id 209_7">
    <vt:lpwstr>opping-particle":"","family":"Garcia","given":"Carlos","non-dropping-particle":"","parse-names":false,"suffix":""},{"dropping-particle":"","family":"Ellington","given":"Andrew","non-dropping-particle":"","parse-names":false,"suffix":""},{"dropping-particl</vt:lpwstr>
  </property>
  <property fmtid="{D5CDD505-2E9C-101B-9397-08002B2CF9AE}" pid="1660" name="Mendeley Recent Style Id 209_8">
    <vt:lpwstr>e":"","family":"Macdonald","given":"Paul M","non-dropping-particle":"","parse-names":false,"suffix":""}],"container-title":"RNA biology","edition":"2011/11/01","id":"ITEM-1","issue":"6","issued":{"date-parts":[["2011"]]},"language":"eng","page":"1047-1060</vt:lpwstr>
  </property>
  <property fmtid="{D5CDD505-2E9C-101B-9397-08002B2CF9AE}" pid="1661" name="Mendeley Recent Style Id 209_9">
    <vt:lpwstr>","publisher":"Landes Bioscience","title":"Multiple RNA binding domains of Bruno confer recognition of diverse binding sites for translational repression","type":"article-journal","volume":"8"},"uris":["http://www.mendeley.com/documents/?uuid=c45ea87e-704</vt:lpwstr>
  </property>
  <property fmtid="{D5CDD505-2E9C-101B-9397-08002B2CF9AE}" pid="1662" name="Mendeley Recent Style Id 209_10">
    <vt:lpwstr>3-486a-a213-98ddb4b84463"]}],"mendeley":{"formattedCitation":"(Reveal et al., 2011)","plainTextFormattedCitation":"(Reveal et al., 2011)","previouslyFormattedCitation":"(Reveal et al., 2011)"},"properties":{"noteIndex":0},"schema":"https://github.com/cita</vt:lpwstr>
  </property>
  <property fmtid="{D5CDD505-2E9C-101B-9397-08002B2CF9AE}" pid="1663" name="Mendeley Recent Style Id 209_11">
    <vt:lpwstr>tion-style-language/schema/raw/master/csl-citation.json"}</vt:lpwstr>
  </property>
  <property fmtid="{D5CDD505-2E9C-101B-9397-08002B2CF9AE}" pid="1664" name="Mendeley Recent Style Name 209_1">
    <vt:lpwstr>(Reveal et al., 2011)</vt:lpwstr>
  </property>
  <property fmtid="{D5CDD505-2E9C-101B-9397-08002B2CF9AE}" pid="1665" name="Mendeley Recent Style Id 210_1">
    <vt:lpwstr>(Reveal et al., 2011)</vt:lpwstr>
  </property>
  <property fmtid="{D5CDD505-2E9C-101B-9397-08002B2CF9AE}" pid="1666" name="Mendeley Recent Style Name 210_1">
    <vt:lpwstr>(Reveal et al., 2011)</vt:lpwstr>
  </property>
  <property fmtid="{D5CDD505-2E9C-101B-9397-08002B2CF9AE}" pid="1667" name="Mendeley Recent Style Id 211_1">
    <vt:lpwstr>ADDIN CSL_CITATION {"citationItems":[{"id":"ITEM-1","itemData":{"DOI":"https://doi.org/10.1016/S1534-5807(03)00400-3","ISSN":"1534-5807","abstract":"Translational control is a critical process in the spatio-temporal restriction of protein production. In D</vt:lpwstr>
  </property>
  <property fmtid="{D5CDD505-2E9C-101B-9397-08002B2CF9AE}" pid="1668" name="Mendeley Recent Style Id 211_2">
    <vt:lpwstr>rosophila oogenesis, translational repression of oskar (osk) RNA during its localization to the posterior pole of the oocyte is essential for embryonic patterning and germ cell formation. This repression is mediated by the osk 3′ UTR binding protein Bruno</vt:lpwstr>
  </property>
  <property fmtid="{D5CDD505-2E9C-101B-9397-08002B2CF9AE}" pid="1669" name="Mendeley Recent Style Id 211_3">
    <vt:lpwstr> (Bru), but the underlying mechanism has remained elusive. Here, we report that an ovarian protein, Cup, is required to repress precocious osk translation. Cup binds the 5′-cap binding translation initiation factor eIF4E through a sequence conserved among</vt:lpwstr>
  </property>
  <property fmtid="{D5CDD505-2E9C-101B-9397-08002B2CF9AE}" pid="1670" name="Mendeley Recent Style Id 211_4">
    <vt:lpwstr> eIF4E binding proteins. A mutant Cup protein lacking this sequence fails to repress osk translation in vivo. Furthermore, Cup interacts with Bru in a yeast two-hybrid assay, and the Cup-eIF4E complex associates with Bru in an RNA-independent manner. Thes</vt:lpwstr>
  </property>
  <property fmtid="{D5CDD505-2E9C-101B-9397-08002B2CF9AE}" pid="1671" name="Mendeley Recent Style Id 211_5">
    <vt:lpwstr>e results suggest that translational repression of osk RNA is achieved through a 5′/3′ interaction mediated by an eIF4E-Cup-Bru complex.","author":[{"dropping-particle":"","family":"Nakamura","given":"Akira","non-dropping-particle":"","parse-names":false,</vt:lpwstr>
  </property>
  <property fmtid="{D5CDD505-2E9C-101B-9397-08002B2CF9AE}" pid="1672" name="Mendeley Recent Style Id 211_6">
    <vt:lpwstr>"suffix":""},{"dropping-particle":"","family":"Sato","given":"Keiji","non-dropping-particle":"","parse-names":false,"suffix":""},{"dropping-particle":"","family":"Hanyu-Nakamura","given":"Kazuko","non-dropping-particle":"","parse-names":false,"suffix":""}</vt:lpwstr>
  </property>
  <property fmtid="{D5CDD505-2E9C-101B-9397-08002B2CF9AE}" pid="1673" name="Mendeley Recent Style Id 211_7">
    <vt:lpwstr>],"container-title":"Developmental Cell","id":"ITEM-1","issue":"1","issued":{"date-parts":[["2004"]]},"page":"69-78","title":"Drosophila Cup Is an eIF4E Binding Protein that Associates with Bruno and Regulates oskar mRNA Translation in Oogenesis","type":"</vt:lpwstr>
  </property>
  <property fmtid="{D5CDD505-2E9C-101B-9397-08002B2CF9AE}" pid="1674" name="Mendeley Recent Style Id 211_8">
    <vt:lpwstr>article-journal","volume":"6"},"uris":["http://www.mendeley.com/documents/?uuid=2576fbab-c2b9-47de-a1b6-e513c2f1dbe8"]},{"id":"ITEM-2","itemData":{"abstract":"Author Summary Proteins are often enriched to specific regions within cells via localization of </vt:lpwstr>
  </property>
  <property fmtid="{D5CDD505-2E9C-101B-9397-08002B2CF9AE}" pid="1675" name="Mendeley Recent Style Id 211_9">
    <vt:lpwstr>mRNAs. This phenomenon serves a variety of roles, both bringing together factors involved in particular cellular processes to enhance their efficiency, and in restricting proteins that could do harm if deployed at inappropriate positions. In the latter si</vt:lpwstr>
  </property>
  <property fmtid="{D5CDD505-2E9C-101B-9397-08002B2CF9AE}" pid="1676" name="Mendeley Recent Style Id 211_10">
    <vt:lpwstr>tuation, translational repression prevents expression before mRNA localization, and there must be activation mechanisms to inhibit or override repression. How the processes of mRNA localization and translation are coordinated is not well understood, in pa</vt:lpwstr>
  </property>
  <property fmtid="{D5CDD505-2E9C-101B-9397-08002B2CF9AE}" pid="1677" name="Mendeley Recent Style Id 211_11">
    <vt:lpwstr>rt because cellular extracts prepared to study mechanisms in vitro do not retain the spatial information present in the intact cell. We developed an in vivo assay to monitor the pattern of translation in the Drosophila oocyte, where several patterning det</vt:lpwstr>
  </property>
  <property fmtid="{D5CDD505-2E9C-101B-9397-08002B2CF9AE}" pid="1678" name="Mendeley Recent Style Id 211_12">
    <vt:lpwstr>erminants must be localized to specific regions. Using this assay, we showed that repression of translation by the Bruno protein is inhibited, and we could visualize when and where this occurs during oogenesis. Regional activation occurs not only at the s</vt:lpwstr>
  </property>
  <property fmtid="{D5CDD505-2E9C-101B-9397-08002B2CF9AE}" pid="1679" name="Mendeley Recent Style Id 211_13">
    <vt:lpwstr>ite of mRNA localization, but more broadly in a graded fashion, and it does not require an activation element in the mRNA. We also show that Bruno dimerizes, and that dimerization is important for translational activation.","author":[{"dropping-particle":</vt:lpwstr>
  </property>
  <property fmtid="{D5CDD505-2E9C-101B-9397-08002B2CF9AE}" pid="1680" name="Mendeley Recent Style Id 211_14">
    <vt:lpwstr>"","family":"Kim","given":"Goheun","non-dropping-particle":"","parse-names":false,"suffix":""},{"dropping-particle":"","family":"Pai","given":"Chin-I","non-dropping-particle":"","parse-names":false,"suffix":""},{"dropping-particle":"","family":"Sato","giv</vt:lpwstr>
  </property>
  <property fmtid="{D5CDD505-2E9C-101B-9397-08002B2CF9AE}" pid="1681" name="Mendeley Recent Style Id 211_15">
    <vt:lpwstr>en":"Keiji","non-dropping-particle":"","parse-names":false,"suffix":""},{"dropping-particle":"","family":"Person","given":"Maria D","non-dropping-particle":"","parse-names":false,"suffix":""},{"dropping-particle":"","family":"Nakamura","given":"Akira","no</vt:lpwstr>
  </property>
  <property fmtid="{D5CDD505-2E9C-101B-9397-08002B2CF9AE}" pid="1682" name="Mendeley Recent Style Id 211_16">
    <vt:lpwstr>n-dropping-particle":"","parse-names":false,"suffix":""},{"dropping-particle":"","family":"Macdonald","given":"Paul M","non-dropping-particle":"","parse-names":false,"suffix":""}],"container-title":"PLOS Genetics","id":"ITEM-2","issue":"2","issued":{"date</vt:lpwstr>
  </property>
  <property fmtid="{D5CDD505-2E9C-101B-9397-08002B2CF9AE}" pid="1683" name="Mendeley Recent Style Id 211_17">
    <vt:lpwstr>-parts":[["2015","2","27"]]},"page":"e1004992","publisher":"Public Library of Science","title":"Region-Specific Activation of oskar mRNA Translation by Inhibition of Bruno-Mediated Repression","type":"article-journal","volume":"11"},"uris":["http://www.me</vt:lpwstr>
  </property>
  <property fmtid="{D5CDD505-2E9C-101B-9397-08002B2CF9AE}" pid="1684" name="Mendeley Recent Style Id 211_18">
    <vt:lpwstr>ndeley.com/documents/?uuid=2c202534-a0c0-470d-824e-7b6c6562bdf2"]}],"mendeley":{"formattedCitation":"(Kim et al., 2015; Nakamura et al., 2004)","plainTextFormattedCitation":"(Kim et al., 2015; Nakamura et al., 2004)","previouslyFormattedCitation":"(Kim et</vt:lpwstr>
  </property>
  <property fmtid="{D5CDD505-2E9C-101B-9397-08002B2CF9AE}" pid="1685" name="Mendeley Recent Style Id 211_19">
    <vt:lpwstr> al., 2015; Nakamura et al., 2004)"},"properties":{"noteIndex":0},"schema":"https://github.com/citation-style-language/schema/raw/master/csl-citation.json"}</vt:lpwstr>
  </property>
  <property fmtid="{D5CDD505-2E9C-101B-9397-08002B2CF9AE}" pid="1686" name="Mendeley Recent Style Name 211_1">
    <vt:lpwstr>(Kim et al., 2015; Nakamura et al., 2004)</vt:lpwstr>
  </property>
  <property fmtid="{D5CDD505-2E9C-101B-9397-08002B2CF9AE}" pid="1687" name="Mendeley Recent Style Id 212_1">
    <vt:lpwstr>(Kim et al., 2015; Nakamura et al., 2004)</vt:lpwstr>
  </property>
  <property fmtid="{D5CDD505-2E9C-101B-9397-08002B2CF9AE}" pid="1688" name="Mendeley Recent Style Name 212_1">
    <vt:lpwstr>(Kim et al., 2015; Nakamura et al., 2004)</vt:lpwstr>
  </property>
  <property fmtid="{D5CDD505-2E9C-101B-9397-08002B2CF9AE}" pid="1689" name="Mendeley Recent Style Id 213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690" name="Mendeley Recent Style Id 213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691" name="Mendeley Recent Style Id 213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692" name="Mendeley Recent Style Id 213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693" name="Mendeley Recent Style Id 213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694" name="Mendeley Recent Style Id 213_6">
    <vt:lpwstr>a","non-dropping-particle":"","parse-names":false,"suffix":""},{"dropping-particle":"","family":"Wong-Deyrup","given":"Siu Wah","non-dropping-particle":"","parse-names":false,"suffix":""},{"dropping-particle":"","family":"Martin","given":"Elliot Todd","no</vt:lpwstr>
  </property>
  <property fmtid="{D5CDD505-2E9C-101B-9397-08002B2CF9AE}" pid="1695" name="Mendeley Recent Style Id 213_7">
    <vt:lpwstr>n-dropping-particle":"","parse-names":false,"suffix":""},{"dropping-particle":"","family":"Palumbo","given":"Ryan J","non-dropping-particle":"","parse-names":false,"suffix":""},{"dropping-particle":"","family":"Nasrallah","given":"Mohamad","non-dropping-p</vt:lpwstr>
  </property>
  <property fmtid="{D5CDD505-2E9C-101B-9397-08002B2CF9AE}" pid="1696" name="Mendeley Recent Style Id 213_8">
    <vt:lpwstr>article":"","parse-names":false,"suffix":""},{"dropping-particle":"","family":"Oligney","given":"Andrew","non-dropping-particle":"","parse-names":false,"suffix":""},{"dropping-particle":"","family":"Blatt","given":"Patrick","non-dropping-particle":"","par</vt:lpwstr>
  </property>
  <property fmtid="{D5CDD505-2E9C-101B-9397-08002B2CF9AE}" pid="1697" name="Mendeley Recent Style Id 213_9">
    <vt:lpwstr>se-names":false,"suffix":""},{"dropping-particle":"","family":"Patel","given":"Dhruv","non-dropping-particle":"","parse-names":false,"suffix":""},{"dropping-particle":"","family":"Fuchs","given":"Gabriele","non-dropping-particle":"","parse-names":false,"s</vt:lpwstr>
  </property>
  <property fmtid="{D5CDD505-2E9C-101B-9397-08002B2CF9AE}" pid="1698" name="Mendeley Recent Style Id 213_10">
    <vt:lpwstr>uffix":""},{"dropping-particle":"","family":"Rangan","given":"Prashanth","non-dropping-particle":"","parse-names":false,"suffix":""}],"container-title":"Cell reports","id":"ITEM-1","issue":"13","issued":{"date-parts":[["2018","12","26"]]},"language":"eng"</vt:lpwstr>
  </property>
  <property fmtid="{D5CDD505-2E9C-101B-9397-08002B2CF9AE}" pid="1699" name="Mendeley Recent Style Id 213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700" name="Mendeley Recent Style Id 213_12">
    <vt:lpwstr>]}],"mendeley":{"formattedCitation":"(Flora et al., 2018b)","plainTextFormattedCitation":"(Flora et al., 2018b)","previouslyFormattedCitation":"(Flora et al., 2018b)"},"properties":{"noteIndex":0},"schema":"https://github.com/citation-style-language/schem</vt:lpwstr>
  </property>
  <property fmtid="{D5CDD505-2E9C-101B-9397-08002B2CF9AE}" pid="1701" name="Mendeley Recent Style Id 213_13">
    <vt:lpwstr>a/raw/master/csl-citation.json"}</vt:lpwstr>
  </property>
  <property fmtid="{D5CDD505-2E9C-101B-9397-08002B2CF9AE}" pid="1702" name="Mendeley Recent Style Name 213_1">
    <vt:lpwstr>(Flora et al., 2018b)</vt:lpwstr>
  </property>
  <property fmtid="{D5CDD505-2E9C-101B-9397-08002B2CF9AE}" pid="1703" name="ZOTERO_PREF_1">
    <vt:lpwstr>&lt;data data-version="3" zotero-version="5.0.96.2"&gt;&lt;session id="FDjRsByD"/&gt;&lt;style id="http://www.zotero.org/styles/apa" locale="en-US" hasBibliography="1" bibliographyStyleHasBeenSet="1"/&gt;&lt;prefs&gt;&lt;pref name="fieldType" value="Field"/&gt;&lt;pref name="dontAskDelay</vt:lpwstr>
  </property>
  <property fmtid="{D5CDD505-2E9C-101B-9397-08002B2CF9AE}" pid="1704" name="ZOTERO_PREF_2">
    <vt:lpwstr>CitationUpdates" value="true"/&gt;&lt;pref name="delayCitationUpdates" value="true"/&gt;&lt;/prefs&gt;&lt;/data&gt;</vt:lpwstr>
  </property>
</Properties>
</file>